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19CECC" w14:textId="53F2049B" w:rsidR="00D7144A" w:rsidRPr="00C23B04" w:rsidRDefault="00501D53" w:rsidP="00B872EC">
      <w:pPr>
        <w:bidi/>
        <w:spacing w:after="0" w:line="276" w:lineRule="auto"/>
        <w:jc w:val="both"/>
        <w:rPr>
          <w:rFonts w:ascii="Times New Roman" w:hAnsi="Times New Roman"/>
          <w:b/>
          <w:color w:val="000000" w:themeColor="text1"/>
          <w:sz w:val="24"/>
          <w:rtl/>
          <w:lang w:bidi="fa-IR"/>
        </w:rPr>
      </w:pPr>
      <w:r w:rsidRPr="00C23B04">
        <w:rPr>
          <w:rFonts w:ascii="Times New Roman" w:hAnsi="Times New Roman"/>
          <w:b/>
          <w:noProof/>
          <w:color w:val="000000" w:themeColor="text1"/>
          <w:sz w:val="24"/>
        </w:rPr>
        <w:drawing>
          <wp:inline distT="0" distB="0" distL="0" distR="0" wp14:anchorId="020E4BF4" wp14:editId="79847B52">
            <wp:extent cx="5331460" cy="7559040"/>
            <wp:effectExtent l="0" t="0" r="0" b="0"/>
            <wp:docPr id="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1460" cy="7559040"/>
                    </a:xfrm>
                    <a:prstGeom prst="rect">
                      <a:avLst/>
                    </a:prstGeom>
                    <a:noFill/>
                    <a:ln>
                      <a:noFill/>
                    </a:ln>
                  </pic:spPr>
                </pic:pic>
              </a:graphicData>
            </a:graphic>
          </wp:inline>
        </w:drawing>
      </w:r>
    </w:p>
    <w:p w14:paraId="361F5A14" w14:textId="77777777" w:rsidR="00D64112" w:rsidRPr="00C23B04" w:rsidRDefault="00D4511D" w:rsidP="00462515">
      <w:pPr>
        <w:bidi/>
        <w:spacing w:after="0" w:line="240" w:lineRule="auto"/>
        <w:jc w:val="center"/>
        <w:rPr>
          <w:rFonts w:ascii="Times New Roman" w:hAnsi="Times New Roman" w:cs="B Titr"/>
          <w:b/>
          <w:color w:val="000000" w:themeColor="text1"/>
          <w:sz w:val="24"/>
          <w:szCs w:val="36"/>
          <w:lang w:bidi="fa-IR"/>
        </w:rPr>
      </w:pPr>
      <w:r w:rsidRPr="00C23B04">
        <w:rPr>
          <w:rFonts w:ascii="Times New Roman" w:hAnsi="Times New Roman"/>
          <w:color w:val="000000" w:themeColor="text1"/>
          <w:sz w:val="24"/>
          <w:lang w:bidi="fa-IR"/>
        </w:rPr>
        <w:br w:type="page"/>
      </w:r>
      <w:r w:rsidR="00501D53" w:rsidRPr="00C23B04">
        <w:rPr>
          <w:rFonts w:ascii="Times New Roman" w:hAnsi="Times New Roman" w:cs="B Titr"/>
          <w:b/>
          <w:noProof/>
          <w:color w:val="000000" w:themeColor="text1"/>
          <w:sz w:val="24"/>
          <w:szCs w:val="36"/>
        </w:rPr>
        <w:lastRenderedPageBreak/>
        <w:drawing>
          <wp:inline distT="0" distB="0" distL="0" distR="0" wp14:anchorId="6A7BF505" wp14:editId="3073B7E1">
            <wp:extent cx="1080770" cy="1391285"/>
            <wp:effectExtent l="0" t="0" r="0" b="0"/>
            <wp:docPr id="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6BCF6F4E" w14:textId="77777777" w:rsidR="00D178C3" w:rsidRPr="00F27615" w:rsidRDefault="00D178C3" w:rsidP="00462515">
      <w:pPr>
        <w:bidi/>
        <w:spacing w:after="0" w:line="240" w:lineRule="auto"/>
        <w:jc w:val="center"/>
        <w:rPr>
          <w:rFonts w:ascii="Times New Roman" w:hAnsi="Times New Roman"/>
          <w:bCs/>
          <w:color w:val="000000" w:themeColor="text1"/>
          <w:sz w:val="32"/>
          <w:szCs w:val="44"/>
          <w:rtl/>
        </w:rPr>
      </w:pPr>
      <w:r w:rsidRPr="00F27615">
        <w:rPr>
          <w:rFonts w:ascii="Times New Roman" w:hAnsi="Times New Roman"/>
          <w:bCs/>
          <w:color w:val="000000" w:themeColor="text1"/>
          <w:sz w:val="32"/>
          <w:szCs w:val="44"/>
          <w:rtl/>
        </w:rPr>
        <w:t>دانشگاه</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آزاد</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اسلامي</w:t>
      </w:r>
    </w:p>
    <w:p w14:paraId="0FEDEC77" w14:textId="77777777" w:rsidR="00D178C3" w:rsidRPr="00F27615" w:rsidRDefault="00D178C3" w:rsidP="00462515">
      <w:pPr>
        <w:bidi/>
        <w:spacing w:after="0" w:line="240" w:lineRule="auto"/>
        <w:jc w:val="center"/>
        <w:rPr>
          <w:rFonts w:ascii="Times New Roman" w:hAnsi="Times New Roman"/>
          <w:bCs/>
          <w:color w:val="000000" w:themeColor="text1"/>
          <w:sz w:val="24"/>
          <w:szCs w:val="32"/>
          <w:rtl/>
        </w:rPr>
      </w:pPr>
      <w:r w:rsidRPr="00F27615">
        <w:rPr>
          <w:rFonts w:ascii="Times New Roman" w:hAnsi="Times New Roman"/>
          <w:bCs/>
          <w:color w:val="000000" w:themeColor="text1"/>
          <w:sz w:val="24"/>
          <w:szCs w:val="32"/>
          <w:rtl/>
        </w:rPr>
        <w:t>واحد</w:t>
      </w:r>
      <w:r w:rsidR="005F7CE2" w:rsidRPr="00F27615">
        <w:rPr>
          <w:rFonts w:ascii="Times New Roman" w:hAnsi="Times New Roman"/>
          <w:bCs/>
          <w:color w:val="000000" w:themeColor="text1"/>
          <w:sz w:val="24"/>
          <w:szCs w:val="32"/>
          <w:rtl/>
        </w:rPr>
        <w:t xml:space="preserve"> </w:t>
      </w:r>
      <w:r w:rsidR="005C620B" w:rsidRPr="00F27615">
        <w:rPr>
          <w:rFonts w:ascii="Times New Roman" w:hAnsi="Times New Roman"/>
          <w:bCs/>
          <w:color w:val="000000" w:themeColor="text1"/>
          <w:sz w:val="24"/>
          <w:szCs w:val="32"/>
          <w:rtl/>
        </w:rPr>
        <w:t xml:space="preserve">تهران </w:t>
      </w:r>
      <w:r w:rsidR="00C44C70">
        <w:rPr>
          <w:rFonts w:ascii="Times New Roman" w:hAnsi="Times New Roman"/>
          <w:bCs/>
          <w:color w:val="000000" w:themeColor="text1"/>
          <w:sz w:val="24"/>
          <w:szCs w:val="32"/>
          <w:rtl/>
        </w:rPr>
        <w:t>شمال</w:t>
      </w:r>
    </w:p>
    <w:p w14:paraId="35953EB7" w14:textId="2ECC041E" w:rsidR="00D178C3" w:rsidRPr="00F27615" w:rsidRDefault="00F27615" w:rsidP="00462515">
      <w:pPr>
        <w:bidi/>
        <w:spacing w:after="0" w:line="240" w:lineRule="auto"/>
        <w:jc w:val="center"/>
        <w:rPr>
          <w:rFonts w:ascii="Times New Roman" w:hAnsi="Times New Roman"/>
          <w:bCs/>
          <w:color w:val="000000" w:themeColor="text1"/>
          <w:sz w:val="24"/>
          <w:szCs w:val="32"/>
          <w:rtl/>
        </w:rPr>
      </w:pPr>
      <w:r>
        <w:rPr>
          <w:rFonts w:ascii="Times New Roman" w:hAnsi="Times New Roman" w:hint="cs"/>
          <w:bCs/>
          <w:color w:val="000000" w:themeColor="text1"/>
          <w:sz w:val="24"/>
          <w:szCs w:val="32"/>
          <w:rtl/>
        </w:rPr>
        <w:t xml:space="preserve">دانشکده </w:t>
      </w:r>
      <w:r w:rsidR="00761860">
        <w:rPr>
          <w:rFonts w:ascii="Times New Roman" w:hAnsi="Times New Roman" w:hint="cs"/>
          <w:bCs/>
          <w:color w:val="000000" w:themeColor="text1"/>
          <w:sz w:val="24"/>
          <w:szCs w:val="32"/>
          <w:rtl/>
        </w:rPr>
        <w:t>فنی مهندسی</w:t>
      </w:r>
      <w:r>
        <w:rPr>
          <w:rFonts w:ascii="Times New Roman" w:hAnsi="Times New Roman" w:hint="cs"/>
          <w:bCs/>
          <w:color w:val="000000" w:themeColor="text1"/>
          <w:sz w:val="24"/>
          <w:szCs w:val="32"/>
          <w:rtl/>
        </w:rPr>
        <w:t>،</w:t>
      </w:r>
      <w:r w:rsidR="00A06ED0">
        <w:rPr>
          <w:rFonts w:ascii="Times New Roman" w:hAnsi="Times New Roman" w:hint="cs"/>
          <w:bCs/>
          <w:color w:val="000000" w:themeColor="text1"/>
          <w:sz w:val="24"/>
          <w:szCs w:val="32"/>
          <w:rtl/>
        </w:rPr>
        <w:t xml:space="preserve"> </w:t>
      </w:r>
      <w:r w:rsidR="00D178C3" w:rsidRPr="00F27615">
        <w:rPr>
          <w:rFonts w:ascii="Times New Roman" w:hAnsi="Times New Roman"/>
          <w:bCs/>
          <w:color w:val="000000" w:themeColor="text1"/>
          <w:sz w:val="24"/>
          <w:szCs w:val="32"/>
          <w:rtl/>
        </w:rPr>
        <w:t>گروه</w:t>
      </w:r>
      <w:r w:rsidR="005F7CE2" w:rsidRPr="00F27615">
        <w:rPr>
          <w:rFonts w:ascii="Times New Roman" w:hAnsi="Times New Roman"/>
          <w:bCs/>
          <w:color w:val="000000" w:themeColor="text1"/>
          <w:sz w:val="24"/>
          <w:szCs w:val="32"/>
          <w:rtl/>
        </w:rPr>
        <w:t xml:space="preserve">  </w:t>
      </w:r>
      <w:r w:rsidR="00761860">
        <w:rPr>
          <w:rFonts w:ascii="Times New Roman" w:hAnsi="Times New Roman" w:hint="cs"/>
          <w:bCs/>
          <w:color w:val="000000" w:themeColor="text1"/>
          <w:sz w:val="24"/>
          <w:szCs w:val="32"/>
          <w:rtl/>
        </w:rPr>
        <w:t>صنایع</w:t>
      </w:r>
    </w:p>
    <w:p w14:paraId="3993AFC6" w14:textId="77777777" w:rsidR="00F27615" w:rsidRDefault="00F27615" w:rsidP="00462515">
      <w:pPr>
        <w:bidi/>
        <w:spacing w:after="0" w:line="240" w:lineRule="auto"/>
        <w:jc w:val="center"/>
        <w:rPr>
          <w:rFonts w:ascii="Times New Roman" w:hAnsi="Times New Roman"/>
          <w:b/>
          <w:color w:val="000000" w:themeColor="text1"/>
          <w:sz w:val="24"/>
          <w:szCs w:val="32"/>
          <w:rtl/>
        </w:rPr>
      </w:pPr>
    </w:p>
    <w:p w14:paraId="71CB08BB" w14:textId="77777777" w:rsidR="00D178C3" w:rsidRPr="00F27615" w:rsidRDefault="00AE12C3" w:rsidP="00462515">
      <w:pPr>
        <w:bidi/>
        <w:spacing w:after="0" w:line="240" w:lineRule="auto"/>
        <w:jc w:val="center"/>
        <w:rPr>
          <w:rFonts w:ascii="Times New Roman" w:hAnsi="Times New Roman"/>
          <w:b/>
          <w:color w:val="000000" w:themeColor="text1"/>
          <w:sz w:val="24"/>
          <w:szCs w:val="32"/>
          <w:rtl/>
        </w:rPr>
      </w:pPr>
      <w:r>
        <w:rPr>
          <w:rFonts w:ascii="Times New Roman" w:hAnsi="Times New Roman"/>
          <w:color w:val="000000" w:themeColor="text1"/>
          <w:sz w:val="24"/>
          <w:szCs w:val="32"/>
          <w:rtl/>
        </w:rPr>
        <w:t>پایان‌نامه</w:t>
      </w:r>
      <w:r w:rsidR="00F27615" w:rsidRPr="00F27615">
        <w:rPr>
          <w:rFonts w:ascii="Times New Roman" w:hAnsi="Times New Roman"/>
          <w:color w:val="000000" w:themeColor="text1"/>
          <w:sz w:val="24"/>
          <w:szCs w:val="32"/>
          <w:rtl/>
        </w:rPr>
        <w:t xml:space="preserve"> براي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 xml:space="preserve">ريافت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رجه كارشناسي ارشد</w:t>
      </w:r>
      <w:r w:rsidR="00F27615">
        <w:rPr>
          <w:rFonts w:ascii="Times New Roman" w:hAnsi="Times New Roman" w:hint="cs"/>
          <w:color w:val="000000" w:themeColor="text1"/>
          <w:sz w:val="24"/>
          <w:szCs w:val="32"/>
          <w:rtl/>
        </w:rPr>
        <w:t xml:space="preserve"> </w:t>
      </w:r>
      <w:r w:rsidR="00F27615" w:rsidRPr="00F27615">
        <w:rPr>
          <w:rFonts w:ascii="Times New Roman" w:hAnsi="Times New Roman"/>
          <w:color w:val="000000" w:themeColor="text1"/>
          <w:sz w:val="24"/>
          <w:szCs w:val="32"/>
          <w:rtl/>
        </w:rPr>
        <w:t>(</w:t>
      </w:r>
      <w:proofErr w:type="spellStart"/>
      <w:r w:rsidR="00F27615" w:rsidRPr="00F27615">
        <w:rPr>
          <w:rFonts w:ascii="Times New Roman" w:hAnsi="Times New Roman"/>
          <w:color w:val="000000" w:themeColor="text1"/>
          <w:sz w:val="24"/>
          <w:szCs w:val="32"/>
        </w:rPr>
        <w:t>M.Sc</w:t>
      </w:r>
      <w:proofErr w:type="spellEnd"/>
      <w:r w:rsidR="00F27615" w:rsidRPr="00F27615">
        <w:rPr>
          <w:rFonts w:ascii="Times New Roman" w:hAnsi="Times New Roman"/>
          <w:color w:val="000000" w:themeColor="text1"/>
          <w:sz w:val="24"/>
          <w:szCs w:val="32"/>
          <w:rtl/>
        </w:rPr>
        <w:t>)</w:t>
      </w:r>
      <w:r w:rsidR="00F27615">
        <w:rPr>
          <w:rFonts w:ascii="Times New Roman" w:hAnsi="Times New Roman" w:hint="cs"/>
          <w:color w:val="000000" w:themeColor="text1"/>
          <w:sz w:val="24"/>
          <w:szCs w:val="32"/>
          <w:rtl/>
        </w:rPr>
        <w:t xml:space="preserve"> / </w:t>
      </w:r>
      <w:r w:rsidR="00F27615" w:rsidRPr="00F27615">
        <w:rPr>
          <w:rFonts w:ascii="Times New Roman" w:hAnsi="Times New Roman"/>
          <w:color w:val="000000" w:themeColor="text1"/>
          <w:sz w:val="24"/>
          <w:szCs w:val="32"/>
          <w:rtl/>
        </w:rPr>
        <w:t>دکتر</w:t>
      </w:r>
      <w:r w:rsidR="00F27615" w:rsidRPr="00F27615">
        <w:rPr>
          <w:rFonts w:ascii="Times New Roman" w:hAnsi="Times New Roman" w:hint="cs"/>
          <w:color w:val="000000" w:themeColor="text1"/>
          <w:sz w:val="24"/>
          <w:szCs w:val="32"/>
          <w:rtl/>
        </w:rPr>
        <w:t>ی</w:t>
      </w:r>
      <w:r w:rsidR="00F27615" w:rsidRPr="00F27615">
        <w:rPr>
          <w:rFonts w:ascii="Times New Roman" w:hAnsi="Times New Roman"/>
          <w:color w:val="000000" w:themeColor="text1"/>
          <w:sz w:val="24"/>
          <w:szCs w:val="32"/>
          <w:rtl/>
        </w:rPr>
        <w:t xml:space="preserve"> (</w:t>
      </w:r>
      <w:proofErr w:type="spellStart"/>
      <w:r w:rsidR="00F27615" w:rsidRPr="00F27615">
        <w:rPr>
          <w:rFonts w:ascii="Times New Roman" w:hAnsi="Times New Roman"/>
          <w:color w:val="000000" w:themeColor="text1"/>
          <w:sz w:val="24"/>
          <w:szCs w:val="32"/>
        </w:rPr>
        <w:t>Ph.D</w:t>
      </w:r>
      <w:proofErr w:type="spellEnd"/>
      <w:r w:rsidR="00F27615" w:rsidRPr="00F27615">
        <w:rPr>
          <w:rFonts w:ascii="Times New Roman" w:hAnsi="Times New Roman"/>
          <w:color w:val="000000" w:themeColor="text1"/>
          <w:sz w:val="24"/>
          <w:szCs w:val="32"/>
          <w:rtl/>
        </w:rPr>
        <w:t>)</w:t>
      </w:r>
    </w:p>
    <w:p w14:paraId="151AEAEB" w14:textId="321D6B33" w:rsidR="00D178C3" w:rsidRPr="00F27615" w:rsidRDefault="00D178C3" w:rsidP="00462515">
      <w:pPr>
        <w:bidi/>
        <w:spacing w:after="0" w:line="240" w:lineRule="auto"/>
        <w:jc w:val="center"/>
        <w:rPr>
          <w:rFonts w:ascii="Times New Roman" w:hAnsi="Times New Roman"/>
          <w:b/>
          <w:color w:val="000000" w:themeColor="text1"/>
          <w:sz w:val="24"/>
          <w:szCs w:val="32"/>
          <w:rtl/>
        </w:rPr>
      </w:pPr>
      <w:r w:rsidRPr="00F27615">
        <w:rPr>
          <w:rFonts w:ascii="Times New Roman" w:hAnsi="Times New Roman"/>
          <w:color w:val="000000" w:themeColor="text1"/>
          <w:sz w:val="24"/>
          <w:szCs w:val="32"/>
          <w:rtl/>
        </w:rPr>
        <w:t>گرايش:</w:t>
      </w:r>
      <w:r w:rsidR="005F7CE2" w:rsidRPr="00F27615">
        <w:rPr>
          <w:rFonts w:ascii="Times New Roman" w:hAnsi="Times New Roman"/>
          <w:color w:val="000000" w:themeColor="text1"/>
          <w:sz w:val="24"/>
          <w:szCs w:val="32"/>
          <w:rtl/>
        </w:rPr>
        <w:t xml:space="preserve">  </w:t>
      </w:r>
      <w:r w:rsidR="00761860">
        <w:rPr>
          <w:rFonts w:ascii="Times New Roman" w:hAnsi="Times New Roman" w:hint="cs"/>
          <w:b/>
          <w:color w:val="000000" w:themeColor="text1"/>
          <w:sz w:val="24"/>
          <w:szCs w:val="32"/>
          <w:rtl/>
        </w:rPr>
        <w:t>مهندسی مالی</w:t>
      </w:r>
    </w:p>
    <w:p w14:paraId="44B2EBF3" w14:textId="77777777" w:rsidR="003D5638" w:rsidRPr="00C23B04" w:rsidRDefault="003D5638" w:rsidP="00462515">
      <w:pPr>
        <w:bidi/>
        <w:spacing w:after="0" w:line="240" w:lineRule="auto"/>
        <w:jc w:val="center"/>
        <w:rPr>
          <w:rFonts w:ascii="Times New Roman" w:hAnsi="Times New Roman" w:cs="B Titr"/>
          <w:b/>
          <w:color w:val="000000" w:themeColor="text1"/>
          <w:sz w:val="24"/>
          <w:rtl/>
          <w:lang w:bidi="fa-IR"/>
        </w:rPr>
      </w:pPr>
    </w:p>
    <w:p w14:paraId="31FCA168" w14:textId="2DA64371" w:rsidR="006F3B1F" w:rsidRDefault="00D178C3" w:rsidP="00761860">
      <w:pPr>
        <w:bidi/>
        <w:spacing w:after="0" w:line="240" w:lineRule="auto"/>
        <w:jc w:val="center"/>
        <w:rPr>
          <w:rFonts w:ascii="Times New Roman" w:hAnsi="Times New Roman"/>
          <w:b/>
          <w:color w:val="000000" w:themeColor="text1"/>
          <w:szCs w:val="36"/>
        </w:rPr>
      </w:pPr>
      <w:r w:rsidRPr="00F27615">
        <w:rPr>
          <w:rFonts w:ascii="Times New Roman" w:hAnsi="Times New Roman"/>
          <w:bCs/>
          <w:color w:val="000000" w:themeColor="text1"/>
          <w:szCs w:val="36"/>
          <w:rtl/>
        </w:rPr>
        <w:t>عنوان:</w:t>
      </w:r>
    </w:p>
    <w:p w14:paraId="74592382" w14:textId="5D4D18F5" w:rsidR="00761860" w:rsidRPr="00761860" w:rsidRDefault="00761860" w:rsidP="00761860">
      <w:pPr>
        <w:bidi/>
        <w:spacing w:after="0" w:line="240" w:lineRule="auto"/>
        <w:jc w:val="center"/>
        <w:rPr>
          <w:rFonts w:ascii="Times New Roman" w:hAnsi="Times New Roman" w:cs="B Titr"/>
          <w:b/>
          <w:color w:val="000000" w:themeColor="text1"/>
          <w:sz w:val="22"/>
          <w:szCs w:val="24"/>
          <w:rtl/>
          <w:lang w:bidi="fa-IR"/>
        </w:rPr>
      </w:pPr>
      <w:r w:rsidRPr="00761860">
        <w:rPr>
          <w:rFonts w:ascii="Times New Roman" w:hAnsi="Times New Roman" w:cs="B Titr"/>
          <w:b/>
          <w:color w:val="000000" w:themeColor="text1"/>
          <w:sz w:val="22"/>
          <w:szCs w:val="24"/>
          <w:rtl/>
          <w:lang w:bidi="fa-IR"/>
        </w:rPr>
        <w:t>تلف</w:t>
      </w:r>
      <w:r w:rsidRPr="00761860">
        <w:rPr>
          <w:rFonts w:ascii="Times New Roman" w:hAnsi="Times New Roman" w:cs="B Titr" w:hint="cs"/>
          <w:b/>
          <w:color w:val="000000" w:themeColor="text1"/>
          <w:sz w:val="22"/>
          <w:szCs w:val="24"/>
          <w:rtl/>
          <w:lang w:bidi="fa-IR"/>
        </w:rPr>
        <w:t>یق</w:t>
      </w:r>
      <w:r w:rsidRPr="00761860">
        <w:rPr>
          <w:rFonts w:ascii="Times New Roman" w:hAnsi="Times New Roman" w:cs="B Titr"/>
          <w:b/>
          <w:color w:val="000000" w:themeColor="text1"/>
          <w:sz w:val="22"/>
          <w:szCs w:val="24"/>
          <w:rtl/>
          <w:lang w:bidi="fa-IR"/>
        </w:rPr>
        <w:t xml:space="preserve"> ماتر</w:t>
      </w:r>
      <w:r w:rsidRPr="00761860">
        <w:rPr>
          <w:rFonts w:ascii="Times New Roman" w:hAnsi="Times New Roman" w:cs="B Titr" w:hint="cs"/>
          <w:b/>
          <w:color w:val="000000" w:themeColor="text1"/>
          <w:sz w:val="22"/>
          <w:szCs w:val="24"/>
          <w:rtl/>
          <w:lang w:bidi="fa-IR"/>
        </w:rPr>
        <w:t>یس</w:t>
      </w:r>
      <w:r w:rsidRPr="00761860">
        <w:rPr>
          <w:rFonts w:ascii="Times New Roman" w:hAnsi="Times New Roman" w:cs="B Titr"/>
          <w:b/>
          <w:color w:val="000000" w:themeColor="text1"/>
          <w:sz w:val="22"/>
          <w:szCs w:val="24"/>
          <w:rtl/>
          <w:lang w:bidi="fa-IR"/>
        </w:rPr>
        <w:t xml:space="preserve"> ز</w:t>
      </w:r>
      <w:r w:rsidRPr="00761860">
        <w:rPr>
          <w:rFonts w:ascii="Times New Roman" w:hAnsi="Times New Roman" w:cs="B Titr" w:hint="cs"/>
          <w:b/>
          <w:color w:val="000000" w:themeColor="text1"/>
          <w:sz w:val="22"/>
          <w:szCs w:val="24"/>
          <w:rtl/>
          <w:lang w:bidi="fa-IR"/>
        </w:rPr>
        <w:t>یان</w:t>
      </w:r>
      <w:r w:rsidRPr="00761860">
        <w:rPr>
          <w:rFonts w:ascii="Times New Roman" w:hAnsi="Times New Roman" w:cs="B Titr"/>
          <w:b/>
          <w:color w:val="000000" w:themeColor="text1"/>
          <w:sz w:val="22"/>
          <w:szCs w:val="24"/>
          <w:rtl/>
          <w:lang w:bidi="fa-IR"/>
        </w:rPr>
        <w:t xml:space="preserve"> و طبقه بند</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ترک</w:t>
      </w:r>
      <w:r w:rsidRPr="00761860">
        <w:rPr>
          <w:rFonts w:ascii="Times New Roman" w:hAnsi="Times New Roman" w:cs="B Titr" w:hint="cs"/>
          <w:b/>
          <w:color w:val="000000" w:themeColor="text1"/>
          <w:sz w:val="22"/>
          <w:szCs w:val="24"/>
          <w:rtl/>
          <w:lang w:bidi="fa-IR"/>
        </w:rPr>
        <w:t>یبی</w:t>
      </w:r>
      <w:r w:rsidRPr="00761860">
        <w:rPr>
          <w:rFonts w:ascii="Times New Roman" w:hAnsi="Times New Roman" w:cs="B Titr"/>
          <w:b/>
          <w:color w:val="000000" w:themeColor="text1"/>
          <w:sz w:val="22"/>
          <w:szCs w:val="24"/>
          <w:rtl/>
          <w:lang w:bidi="fa-IR"/>
        </w:rPr>
        <w:t xml:space="preserve"> مبتن</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بر روش بگ</w:t>
      </w:r>
      <w:r w:rsidRPr="00761860">
        <w:rPr>
          <w:rFonts w:ascii="Times New Roman" w:hAnsi="Times New Roman" w:cs="B Titr" w:hint="cs"/>
          <w:b/>
          <w:color w:val="000000" w:themeColor="text1"/>
          <w:sz w:val="22"/>
          <w:szCs w:val="24"/>
          <w:rtl/>
          <w:lang w:bidi="fa-IR"/>
        </w:rPr>
        <w:t>ینگ</w:t>
      </w:r>
      <w:r w:rsidRPr="00761860">
        <w:rPr>
          <w:rFonts w:ascii="Times New Roman" w:hAnsi="Times New Roman" w:cs="B Titr"/>
          <w:b/>
          <w:color w:val="000000" w:themeColor="text1"/>
          <w:sz w:val="22"/>
          <w:szCs w:val="24"/>
          <w:rtl/>
          <w:lang w:bidi="fa-IR"/>
        </w:rPr>
        <w:t xml:space="preserve"> </w:t>
      </w:r>
      <w:r w:rsidR="000A1E8A">
        <w:rPr>
          <w:rFonts w:ascii="Times New Roman" w:hAnsi="Times New Roman" w:cs="B Titr"/>
          <w:b/>
          <w:color w:val="000000" w:themeColor="text1"/>
          <w:sz w:val="22"/>
          <w:szCs w:val="24"/>
          <w:rtl/>
          <w:lang w:bidi="fa-IR"/>
        </w:rPr>
        <w:t>به‌منظور</w:t>
      </w:r>
      <w:r w:rsidRPr="00761860">
        <w:rPr>
          <w:rFonts w:ascii="Times New Roman" w:hAnsi="Times New Roman" w:cs="B Titr"/>
          <w:b/>
          <w:color w:val="000000" w:themeColor="text1"/>
          <w:sz w:val="22"/>
          <w:szCs w:val="24"/>
          <w:rtl/>
          <w:lang w:bidi="fa-IR"/>
        </w:rPr>
        <w:t xml:space="preserve"> ارز</w:t>
      </w:r>
      <w:r w:rsidRPr="00761860">
        <w:rPr>
          <w:rFonts w:ascii="Times New Roman" w:hAnsi="Times New Roman" w:cs="B Titr" w:hint="cs"/>
          <w:b/>
          <w:color w:val="000000" w:themeColor="text1"/>
          <w:sz w:val="22"/>
          <w:szCs w:val="24"/>
          <w:rtl/>
          <w:lang w:bidi="fa-IR"/>
        </w:rPr>
        <w:t>یابی</w:t>
      </w:r>
      <w:r w:rsidRPr="00761860">
        <w:rPr>
          <w:rFonts w:ascii="Times New Roman" w:hAnsi="Times New Roman" w:cs="B Titr"/>
          <w:b/>
          <w:color w:val="000000" w:themeColor="text1"/>
          <w:sz w:val="22"/>
          <w:szCs w:val="24"/>
          <w:rtl/>
          <w:lang w:bidi="fa-IR"/>
        </w:rPr>
        <w:t xml:space="preserve"> ر</w:t>
      </w:r>
      <w:r w:rsidRPr="00761860">
        <w:rPr>
          <w:rFonts w:ascii="Times New Roman" w:hAnsi="Times New Roman" w:cs="B Titr" w:hint="cs"/>
          <w:b/>
          <w:color w:val="000000" w:themeColor="text1"/>
          <w:sz w:val="22"/>
          <w:szCs w:val="24"/>
          <w:rtl/>
          <w:lang w:bidi="fa-IR"/>
        </w:rPr>
        <w:t>یسک</w:t>
      </w:r>
      <w:r w:rsidRPr="00761860">
        <w:rPr>
          <w:rFonts w:ascii="Times New Roman" w:hAnsi="Times New Roman" w:cs="B Titr"/>
          <w:b/>
          <w:color w:val="000000" w:themeColor="text1"/>
          <w:sz w:val="22"/>
          <w:szCs w:val="24"/>
          <w:rtl/>
          <w:lang w:bidi="fa-IR"/>
        </w:rPr>
        <w:t xml:space="preserve"> اعتبار</w:t>
      </w:r>
      <w:r w:rsidRPr="00761860">
        <w:rPr>
          <w:rFonts w:ascii="Times New Roman" w:hAnsi="Times New Roman" w:cs="B Titr" w:hint="cs"/>
          <w:b/>
          <w:color w:val="000000" w:themeColor="text1"/>
          <w:sz w:val="22"/>
          <w:szCs w:val="24"/>
          <w:rtl/>
          <w:lang w:bidi="fa-IR"/>
        </w:rPr>
        <w:t>ی</w:t>
      </w:r>
    </w:p>
    <w:p w14:paraId="43C8E26E" w14:textId="77777777" w:rsidR="00A27516" w:rsidRPr="001F1CE4" w:rsidRDefault="00A27516"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استاد راهنما:</w:t>
      </w:r>
    </w:p>
    <w:p w14:paraId="0CA37306" w14:textId="0A8655C3" w:rsidR="00A27516" w:rsidRPr="001F1CE4" w:rsidRDefault="00A27516"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w:t>
      </w:r>
      <w:r w:rsidR="00761860">
        <w:rPr>
          <w:rFonts w:ascii="Times New Roman" w:hAnsi="Times New Roman" w:hint="cs"/>
          <w:b/>
          <w:color w:val="000000" w:themeColor="text1"/>
          <w:szCs w:val="36"/>
          <w:rtl/>
        </w:rPr>
        <w:t>شروین اسدزاده</w:t>
      </w:r>
    </w:p>
    <w:p w14:paraId="75807795" w14:textId="77777777" w:rsidR="00A27516" w:rsidRPr="0082086D" w:rsidRDefault="00A27516" w:rsidP="00462515">
      <w:pPr>
        <w:spacing w:line="240" w:lineRule="auto"/>
        <w:jc w:val="center"/>
        <w:rPr>
          <w:bCs/>
        </w:rPr>
      </w:pPr>
    </w:p>
    <w:p w14:paraId="5C787721" w14:textId="77777777" w:rsidR="001F1CE4" w:rsidRPr="001F1CE4" w:rsidRDefault="001F1CE4"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 xml:space="preserve">استاد </w:t>
      </w:r>
      <w:r>
        <w:rPr>
          <w:rFonts w:ascii="Times New Roman" w:hAnsi="Times New Roman" w:hint="cs"/>
          <w:bCs/>
          <w:color w:val="000000" w:themeColor="text1"/>
          <w:szCs w:val="36"/>
          <w:rtl/>
        </w:rPr>
        <w:t>مشاور</w:t>
      </w:r>
      <w:r w:rsidRPr="001F1CE4">
        <w:rPr>
          <w:rFonts w:ascii="Times New Roman" w:hAnsi="Times New Roman" w:hint="cs"/>
          <w:bCs/>
          <w:color w:val="000000" w:themeColor="text1"/>
          <w:szCs w:val="36"/>
          <w:rtl/>
        </w:rPr>
        <w:t>:</w:t>
      </w:r>
    </w:p>
    <w:p w14:paraId="147F0B53" w14:textId="77777777" w:rsidR="001F1CE4" w:rsidRPr="001F1CE4" w:rsidRDefault="001F1CE4"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نام استاد </w:t>
      </w:r>
      <w:r>
        <w:rPr>
          <w:rFonts w:ascii="Times New Roman" w:hAnsi="Times New Roman" w:hint="cs"/>
          <w:color w:val="000000" w:themeColor="text1"/>
          <w:szCs w:val="36"/>
          <w:rtl/>
        </w:rPr>
        <w:t>مشاور</w:t>
      </w:r>
      <w:r w:rsidRPr="001F1CE4">
        <w:rPr>
          <w:rFonts w:ascii="Times New Roman" w:hAnsi="Times New Roman" w:hint="cs"/>
          <w:color w:val="000000" w:themeColor="text1"/>
          <w:szCs w:val="36"/>
          <w:rtl/>
        </w:rPr>
        <w:t>)</w:t>
      </w:r>
    </w:p>
    <w:p w14:paraId="68E23CED" w14:textId="77777777" w:rsidR="006F3B1F" w:rsidRPr="00C23B04" w:rsidRDefault="006F3B1F" w:rsidP="00462515">
      <w:pPr>
        <w:bidi/>
        <w:spacing w:after="0" w:line="240" w:lineRule="auto"/>
        <w:jc w:val="center"/>
        <w:rPr>
          <w:rFonts w:ascii="Times New Roman" w:hAnsi="Times New Roman" w:cs="B Titr"/>
          <w:b/>
          <w:color w:val="000000" w:themeColor="text1"/>
          <w:sz w:val="24"/>
          <w:rtl/>
          <w:lang w:bidi="fa-IR"/>
        </w:rPr>
      </w:pPr>
    </w:p>
    <w:p w14:paraId="4A483EC4" w14:textId="77777777" w:rsidR="00D178C3" w:rsidRPr="001F1CE4" w:rsidRDefault="00AE12C3" w:rsidP="00462515">
      <w:pPr>
        <w:bidi/>
        <w:spacing w:after="0" w:line="240" w:lineRule="auto"/>
        <w:jc w:val="center"/>
        <w:rPr>
          <w:rFonts w:ascii="Times New Roman" w:hAnsi="Times New Roman"/>
          <w:bCs/>
          <w:color w:val="000000" w:themeColor="text1"/>
          <w:szCs w:val="36"/>
          <w:rtl/>
        </w:rPr>
      </w:pPr>
      <w:r>
        <w:rPr>
          <w:rFonts w:ascii="Times New Roman" w:hAnsi="Times New Roman" w:hint="cs"/>
          <w:bCs/>
          <w:color w:val="000000" w:themeColor="text1"/>
          <w:szCs w:val="36"/>
          <w:rtl/>
        </w:rPr>
        <w:t>نگارش</w:t>
      </w:r>
      <w:r w:rsidR="00D178C3" w:rsidRPr="001F1CE4">
        <w:rPr>
          <w:rFonts w:ascii="Times New Roman" w:hAnsi="Times New Roman"/>
          <w:bCs/>
          <w:color w:val="000000" w:themeColor="text1"/>
          <w:szCs w:val="36"/>
          <w:rtl/>
        </w:rPr>
        <w:t>:</w:t>
      </w:r>
    </w:p>
    <w:p w14:paraId="509CC9E8" w14:textId="0FCEA40D" w:rsidR="00D178C3" w:rsidRPr="001F1CE4" w:rsidRDefault="005847F2" w:rsidP="00462515">
      <w:pPr>
        <w:bidi/>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نیما عالم شناس</w:t>
      </w:r>
    </w:p>
    <w:p w14:paraId="1008A5A9" w14:textId="5400135C" w:rsidR="00AE12C3" w:rsidRDefault="005847F2" w:rsidP="005847F2">
      <w:pPr>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زمستان</w:t>
      </w:r>
      <w:r w:rsidR="005F7CE2" w:rsidRPr="00474808">
        <w:rPr>
          <w:rFonts w:ascii="Times New Roman" w:hAnsi="Times New Roman"/>
          <w:color w:val="000000" w:themeColor="text1"/>
          <w:szCs w:val="36"/>
          <w:rtl/>
        </w:rPr>
        <w:t xml:space="preserve">  </w:t>
      </w:r>
      <w:r>
        <w:rPr>
          <w:rFonts w:ascii="Times New Roman" w:hAnsi="Times New Roman" w:hint="cs"/>
          <w:b/>
          <w:color w:val="000000" w:themeColor="text1"/>
          <w:szCs w:val="36"/>
          <w:rtl/>
        </w:rPr>
        <w:t>1403</w:t>
      </w:r>
    </w:p>
    <w:p w14:paraId="36C7FC38" w14:textId="11D37ABD" w:rsidR="00AE12C3" w:rsidRDefault="00AE12C3" w:rsidP="00E75C7B">
      <w:r>
        <w:rPr>
          <w:rtl/>
        </w:rPr>
        <w:lastRenderedPageBreak/>
        <w:t xml:space="preserve">                 </w:t>
      </w:r>
      <w:r w:rsidR="00E75C7B" w:rsidRPr="00C23B04">
        <w:rPr>
          <w:rFonts w:ascii="Times New Roman" w:hAnsi="Times New Roman" w:cs="B Titr"/>
          <w:b/>
          <w:noProof/>
          <w:color w:val="000000" w:themeColor="text1"/>
          <w:sz w:val="24"/>
          <w:szCs w:val="36"/>
        </w:rPr>
        <w:drawing>
          <wp:inline distT="0" distB="0" distL="0" distR="0" wp14:anchorId="79185E6D" wp14:editId="36EB7D86">
            <wp:extent cx="1080770" cy="1391285"/>
            <wp:effectExtent l="0" t="0" r="0" b="0"/>
            <wp:docPr id="9" name="Picture 15"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5" descr="A blue and black logo&#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r>
        <w:rPr>
          <w:rtl/>
        </w:rPr>
        <w:t xml:space="preserve">                                                     </w:t>
      </w:r>
    </w:p>
    <w:p w14:paraId="3123B02F" w14:textId="70C7BED9" w:rsidR="00AE12C3" w:rsidRDefault="000A1E8A" w:rsidP="00AE12C3">
      <w:pPr>
        <w:bidi/>
        <w:jc w:val="center"/>
        <w:rPr>
          <w:rFonts w:cs="B Titr"/>
          <w:b/>
          <w:bCs/>
          <w:rtl/>
        </w:rPr>
      </w:pPr>
      <w:r>
        <w:rPr>
          <w:rFonts w:cs="B Titr"/>
          <w:bCs/>
          <w:rtl/>
        </w:rPr>
        <w:t>تعهدنامه</w:t>
      </w:r>
      <w:r w:rsidR="00AE12C3">
        <w:rPr>
          <w:rFonts w:cs="B Titr" w:hint="cs"/>
          <w:bCs/>
          <w:rtl/>
        </w:rPr>
        <w:t xml:space="preserve"> اصالت رساله یا پایان‌نامه</w:t>
      </w:r>
    </w:p>
    <w:p w14:paraId="412ACB9F" w14:textId="77777777" w:rsidR="00AE12C3" w:rsidRDefault="00AE12C3" w:rsidP="00AE12C3">
      <w:pPr>
        <w:bidi/>
        <w:jc w:val="both"/>
        <w:rPr>
          <w:rFonts w:cs="Arial"/>
          <w:sz w:val="22"/>
          <w:szCs w:val="22"/>
          <w:rtl/>
        </w:rPr>
      </w:pPr>
    </w:p>
    <w:p w14:paraId="21D276B8" w14:textId="40AFA945" w:rsidR="00AE12C3" w:rsidRPr="006D0FE4" w:rsidRDefault="00AE12C3" w:rsidP="00AE12C3">
      <w:pPr>
        <w:bidi/>
        <w:jc w:val="both"/>
        <w:rPr>
          <w:rFonts w:cs="B Lotus"/>
          <w:sz w:val="22"/>
          <w:szCs w:val="22"/>
          <w:rtl/>
        </w:rPr>
      </w:pPr>
      <w:r w:rsidRPr="006D0FE4">
        <w:rPr>
          <w:rFonts w:cs="B Lotus" w:hint="cs"/>
          <w:sz w:val="22"/>
          <w:szCs w:val="22"/>
          <w:rtl/>
        </w:rPr>
        <w:t xml:space="preserve">این‌جانب </w:t>
      </w:r>
      <w:r w:rsidR="00AB60E4">
        <w:rPr>
          <w:rFonts w:cs="B Lotus" w:hint="cs"/>
          <w:sz w:val="22"/>
          <w:szCs w:val="22"/>
          <w:rtl/>
        </w:rPr>
        <w:t>نیما عالم شناس</w:t>
      </w:r>
      <w:r w:rsidRPr="006D0FE4">
        <w:rPr>
          <w:rFonts w:cs="B Lotus" w:hint="cs"/>
          <w:sz w:val="22"/>
          <w:szCs w:val="22"/>
          <w:rtl/>
        </w:rPr>
        <w:t xml:space="preserve"> دانش‌آموخته مقطع کارشناسی ارشد ناپیوسته/دکترای تخصصی در رشته </w:t>
      </w:r>
      <w:r w:rsidR="00AB60E4">
        <w:rPr>
          <w:rFonts w:cs="B Lotus" w:hint="cs"/>
          <w:sz w:val="22"/>
          <w:szCs w:val="22"/>
          <w:rtl/>
        </w:rPr>
        <w:t xml:space="preserve">مهندسی </w:t>
      </w:r>
      <w:r w:rsidR="000A1E8A">
        <w:rPr>
          <w:rFonts w:cs="B Lotus"/>
          <w:sz w:val="22"/>
          <w:szCs w:val="22"/>
          <w:rtl/>
        </w:rPr>
        <w:t>صنا</w:t>
      </w:r>
      <w:r w:rsidR="000A1E8A">
        <w:rPr>
          <w:rFonts w:cs="B Lotus" w:hint="cs"/>
          <w:sz w:val="22"/>
          <w:szCs w:val="22"/>
          <w:rtl/>
        </w:rPr>
        <w:t>یع</w:t>
      </w:r>
      <w:r w:rsidR="00AB60E4">
        <w:rPr>
          <w:rFonts w:cs="B Lotus" w:hint="cs"/>
          <w:sz w:val="22"/>
          <w:szCs w:val="22"/>
          <w:rtl/>
        </w:rPr>
        <w:t xml:space="preserve"> گرایش مهندسی مالی</w:t>
      </w:r>
      <w:r w:rsidRPr="006D0FE4">
        <w:rPr>
          <w:rFonts w:cs="B Lotus" w:hint="cs"/>
          <w:sz w:val="22"/>
          <w:szCs w:val="22"/>
          <w:rtl/>
        </w:rPr>
        <w:t xml:space="preserve"> که در تاریخ</w:t>
      </w:r>
      <w:r w:rsidRPr="006D0FE4">
        <w:rPr>
          <w:rFonts w:cs="B Lotus" w:hint="cs"/>
          <w:bCs/>
          <w:sz w:val="22"/>
          <w:szCs w:val="22"/>
          <w:rtl/>
        </w:rPr>
        <w:t xml:space="preserve"> .................. </w:t>
      </w:r>
      <w:r w:rsidRPr="006D0FE4">
        <w:rPr>
          <w:rFonts w:cs="B Lotus" w:hint="cs"/>
          <w:sz w:val="22"/>
          <w:szCs w:val="22"/>
          <w:rtl/>
        </w:rPr>
        <w:t>از پایان‌نامه/ رساله خود تحت عنوان</w:t>
      </w:r>
    </w:p>
    <w:p w14:paraId="22213029" w14:textId="29972656" w:rsidR="00AE12C3" w:rsidRPr="006D0FE4" w:rsidRDefault="00AE12C3" w:rsidP="00AE12C3">
      <w:pPr>
        <w:bidi/>
        <w:jc w:val="both"/>
        <w:rPr>
          <w:rFonts w:cs="B Lotus"/>
          <w:sz w:val="22"/>
          <w:szCs w:val="22"/>
          <w:rtl/>
        </w:rPr>
      </w:pPr>
      <w:r w:rsidRPr="006D0FE4">
        <w:rPr>
          <w:sz w:val="22"/>
          <w:szCs w:val="22"/>
          <w:rtl/>
        </w:rPr>
        <w:t>"</w:t>
      </w:r>
      <w:r w:rsidR="00AB60E4" w:rsidRPr="00AB60E4">
        <w:rPr>
          <w:sz w:val="22"/>
          <w:szCs w:val="22"/>
          <w:rtl/>
        </w:rPr>
        <w:t>تلف</w:t>
      </w:r>
      <w:r w:rsidR="00AB60E4" w:rsidRPr="00AB60E4">
        <w:rPr>
          <w:rFonts w:hint="cs"/>
          <w:sz w:val="22"/>
          <w:szCs w:val="22"/>
          <w:rtl/>
        </w:rPr>
        <w:t>یق</w:t>
      </w:r>
      <w:r w:rsidR="00AB60E4" w:rsidRPr="00AB60E4">
        <w:rPr>
          <w:sz w:val="22"/>
          <w:szCs w:val="22"/>
          <w:rtl/>
        </w:rPr>
        <w:t xml:space="preserve"> ماتر</w:t>
      </w:r>
      <w:r w:rsidR="00AB60E4" w:rsidRPr="00AB60E4">
        <w:rPr>
          <w:rFonts w:hint="cs"/>
          <w:sz w:val="22"/>
          <w:szCs w:val="22"/>
          <w:rtl/>
        </w:rPr>
        <w:t>یس</w:t>
      </w:r>
      <w:r w:rsidR="00AB60E4" w:rsidRPr="00AB60E4">
        <w:rPr>
          <w:sz w:val="22"/>
          <w:szCs w:val="22"/>
          <w:rtl/>
        </w:rPr>
        <w:t xml:space="preserve"> ز</w:t>
      </w:r>
      <w:r w:rsidR="00AB60E4" w:rsidRPr="00AB60E4">
        <w:rPr>
          <w:rFonts w:hint="cs"/>
          <w:sz w:val="22"/>
          <w:szCs w:val="22"/>
          <w:rtl/>
        </w:rPr>
        <w:t>یان</w:t>
      </w:r>
      <w:r w:rsidR="00AB60E4" w:rsidRPr="00AB60E4">
        <w:rPr>
          <w:sz w:val="22"/>
          <w:szCs w:val="22"/>
          <w:rtl/>
        </w:rPr>
        <w:t xml:space="preserve"> و </w:t>
      </w:r>
      <w:r w:rsidR="000A1E8A">
        <w:rPr>
          <w:sz w:val="22"/>
          <w:szCs w:val="22"/>
          <w:rtl/>
        </w:rPr>
        <w:t>طبقه‌بند</w:t>
      </w:r>
      <w:r w:rsidR="000A1E8A">
        <w:rPr>
          <w:rFonts w:hint="cs"/>
          <w:sz w:val="22"/>
          <w:szCs w:val="22"/>
          <w:rtl/>
        </w:rPr>
        <w:t>ی</w:t>
      </w:r>
      <w:r w:rsidR="00AB60E4" w:rsidRPr="00AB60E4">
        <w:rPr>
          <w:sz w:val="22"/>
          <w:szCs w:val="22"/>
          <w:rtl/>
        </w:rPr>
        <w:t xml:space="preserve"> ترک</w:t>
      </w:r>
      <w:r w:rsidR="00AB60E4" w:rsidRPr="00AB60E4">
        <w:rPr>
          <w:rFonts w:hint="cs"/>
          <w:sz w:val="22"/>
          <w:szCs w:val="22"/>
          <w:rtl/>
        </w:rPr>
        <w:t>یبی</w:t>
      </w:r>
      <w:r w:rsidR="00AB60E4" w:rsidRPr="00AB60E4">
        <w:rPr>
          <w:sz w:val="22"/>
          <w:szCs w:val="22"/>
          <w:rtl/>
        </w:rPr>
        <w:t xml:space="preserve"> مبتن</w:t>
      </w:r>
      <w:r w:rsidR="00AB60E4" w:rsidRPr="00AB60E4">
        <w:rPr>
          <w:rFonts w:hint="cs"/>
          <w:sz w:val="22"/>
          <w:szCs w:val="22"/>
          <w:rtl/>
        </w:rPr>
        <w:t>ی</w:t>
      </w:r>
      <w:r w:rsidR="00AB60E4" w:rsidRPr="00AB60E4">
        <w:rPr>
          <w:sz w:val="22"/>
          <w:szCs w:val="22"/>
          <w:rtl/>
        </w:rPr>
        <w:t xml:space="preserve"> بر روش بگ</w:t>
      </w:r>
      <w:r w:rsidR="00AB60E4" w:rsidRPr="00AB60E4">
        <w:rPr>
          <w:rFonts w:hint="cs"/>
          <w:sz w:val="22"/>
          <w:szCs w:val="22"/>
          <w:rtl/>
        </w:rPr>
        <w:t>ینگ</w:t>
      </w:r>
      <w:r w:rsidR="00AB60E4" w:rsidRPr="00AB60E4">
        <w:rPr>
          <w:sz w:val="22"/>
          <w:szCs w:val="22"/>
          <w:rtl/>
        </w:rPr>
        <w:t xml:space="preserve"> به منظور ارز</w:t>
      </w:r>
      <w:r w:rsidR="00AB60E4" w:rsidRPr="00AB60E4">
        <w:rPr>
          <w:rFonts w:hint="cs"/>
          <w:sz w:val="22"/>
          <w:szCs w:val="22"/>
          <w:rtl/>
        </w:rPr>
        <w:t>یابی</w:t>
      </w:r>
      <w:r w:rsidR="00AB60E4" w:rsidRPr="00AB60E4">
        <w:rPr>
          <w:sz w:val="22"/>
          <w:szCs w:val="22"/>
          <w:rtl/>
        </w:rPr>
        <w:t xml:space="preserve"> ر</w:t>
      </w:r>
      <w:r w:rsidR="00AB60E4" w:rsidRPr="00AB60E4">
        <w:rPr>
          <w:rFonts w:hint="cs"/>
          <w:sz w:val="22"/>
          <w:szCs w:val="22"/>
          <w:rtl/>
        </w:rPr>
        <w:t>یسک</w:t>
      </w:r>
      <w:r w:rsidR="00AB60E4" w:rsidRPr="00AB60E4">
        <w:rPr>
          <w:sz w:val="22"/>
          <w:szCs w:val="22"/>
          <w:rtl/>
        </w:rPr>
        <w:t xml:space="preserve"> اعتبار</w:t>
      </w:r>
      <w:r w:rsidR="00AB60E4" w:rsidRPr="00AB60E4">
        <w:rPr>
          <w:rFonts w:hint="cs"/>
          <w:sz w:val="22"/>
          <w:szCs w:val="22"/>
          <w:rtl/>
        </w:rPr>
        <w:t>ی</w:t>
      </w:r>
      <w:r w:rsidRPr="006D0FE4">
        <w:rPr>
          <w:rFonts w:cs="B Lotus" w:hint="cs"/>
          <w:bCs/>
          <w:sz w:val="22"/>
          <w:szCs w:val="22"/>
          <w:rtl/>
        </w:rPr>
        <w:t>"</w:t>
      </w:r>
    </w:p>
    <w:p w14:paraId="6E415B06" w14:textId="77777777" w:rsidR="00AE12C3" w:rsidRPr="006D0FE4" w:rsidRDefault="00AE12C3" w:rsidP="00AE12C3">
      <w:pPr>
        <w:bidi/>
        <w:jc w:val="both"/>
        <w:rPr>
          <w:rFonts w:cs="B Lotus"/>
          <w:sz w:val="22"/>
          <w:szCs w:val="22"/>
          <w:rtl/>
        </w:rPr>
      </w:pPr>
      <w:r w:rsidRPr="006D0FE4">
        <w:rPr>
          <w:rFonts w:cs="B Lotus" w:hint="cs"/>
          <w:sz w:val="22"/>
          <w:szCs w:val="22"/>
          <w:rtl/>
        </w:rPr>
        <w:t xml:space="preserve">با کسب نمره ................. و درجه </w:t>
      </w:r>
      <w:r w:rsidRPr="006D0FE4">
        <w:rPr>
          <w:rFonts w:cs="B Lotus" w:hint="cs"/>
          <w:bCs/>
          <w:sz w:val="22"/>
          <w:szCs w:val="22"/>
          <w:rtl/>
        </w:rPr>
        <w:t>.....................</w:t>
      </w:r>
      <w:r w:rsidRPr="006D0FE4">
        <w:rPr>
          <w:rFonts w:cs="B Lotus" w:hint="cs"/>
          <w:sz w:val="22"/>
          <w:szCs w:val="22"/>
          <w:rtl/>
        </w:rPr>
        <w:t xml:space="preserve"> دفاع نموده‌ام بدین‌وسیله متعهد می‌شوم:</w:t>
      </w:r>
    </w:p>
    <w:p w14:paraId="5C4DF5FB" w14:textId="77777777" w:rsidR="00AE12C3" w:rsidRPr="006D0FE4" w:rsidRDefault="00AE12C3" w:rsidP="008135C6">
      <w:pPr>
        <w:pStyle w:val="ListParagraph"/>
        <w:numPr>
          <w:ilvl w:val="0"/>
          <w:numId w:val="1"/>
        </w:numPr>
        <w:ind w:left="282" w:hanging="283"/>
        <w:jc w:val="both"/>
        <w:rPr>
          <w:rFonts w:cs="B Lotus"/>
          <w:rtl/>
        </w:rPr>
      </w:pPr>
      <w:r w:rsidRPr="006D0FE4">
        <w:rPr>
          <w:rFonts w:cs="B Lotus" w:hint="cs"/>
          <w:rtl/>
        </w:rPr>
        <w:t xml:space="preserve">این پایان‌نامه/ رساله حاصل تحقیق و پژوهش </w:t>
      </w:r>
      <w:r w:rsidRPr="006D0FE4">
        <w:rPr>
          <w:rFonts w:cs="B Lotus" w:hint="eastAsia"/>
          <w:rtl/>
        </w:rPr>
        <w:t>انجام‌شده</w:t>
      </w:r>
      <w:r w:rsidRPr="006D0FE4">
        <w:rPr>
          <w:rFonts w:cs="B Lotus" w:hint="cs"/>
          <w:rtl/>
        </w:rPr>
        <w:t xml:space="preserve"> توسط این‌جانب بوده و در مواردی که از دستاوردهای علمی و پژوهشی دیگران(اعم از پایان‌نامه، کتاب،مقاله و....) استفاده نموده‌ام، مطابق ضوابط و رویه موجود، نام منبع </w:t>
      </w:r>
      <w:r w:rsidRPr="006D0FE4">
        <w:rPr>
          <w:rFonts w:cs="B Lotus" w:hint="eastAsia"/>
          <w:rtl/>
        </w:rPr>
        <w:t>مورداستفاده</w:t>
      </w:r>
      <w:r w:rsidRPr="006D0FE4">
        <w:rPr>
          <w:rFonts w:cs="B Lotus" w:hint="cs"/>
          <w:rtl/>
        </w:rPr>
        <w:t xml:space="preserve"> و سایر مشخصات آن را در فهرست مربوطه ذکر و درج کرده‌ام.</w:t>
      </w:r>
    </w:p>
    <w:p w14:paraId="35E2815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این پایان‌نامه/ رساله قبلاً برای دریافت هیچ مدرک تحصیلی(هم‌سطح،پایین‌تر یا بالاتر) در سایر دانشگاه‌ها و مؤسسات آموزشی عالی ارائه نشده است.</w:t>
      </w:r>
    </w:p>
    <w:p w14:paraId="4D87BFD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بعد از فراغت تحصیل، قصد استفاده و هرگونه بهره‌برداری اعم از چاپ کتاب،ثبت اختراع و... از این پایان‌نامه داشته باشم،از حوزه معاونت پژوهشی واحد مجوزهای مربوطه را اخذ نمایم.</w:t>
      </w:r>
    </w:p>
    <w:p w14:paraId="6BD68206"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در هر مقطعی زمانی خلاف موارد فوق ثابت شود،عواقب ناشی از آن را می‌پذیرم و واحد دانشگاهی مجاز است با این‌جانب مطابق ضوابط و مقررات رفتار نموده و در صورت ابطال مدرک تحصیلی‌ام هیچ‌گونه ادعایی نخواهم داشت.</w:t>
      </w:r>
    </w:p>
    <w:p w14:paraId="1F471CDD" w14:textId="77777777" w:rsidR="00AE12C3" w:rsidRPr="006D0FE4" w:rsidRDefault="00AE12C3" w:rsidP="006D0FE4">
      <w:pPr>
        <w:bidi/>
        <w:rPr>
          <w:rFonts w:cs="B Lotus"/>
          <w:sz w:val="22"/>
          <w:szCs w:val="22"/>
        </w:rPr>
      </w:pPr>
      <w:r w:rsidRPr="006D0FE4">
        <w:rPr>
          <w:rFonts w:cs="B Lotus" w:hint="cs"/>
          <w:sz w:val="22"/>
          <w:szCs w:val="22"/>
          <w:rtl/>
        </w:rPr>
        <w:t xml:space="preserve"> </w:t>
      </w:r>
    </w:p>
    <w:p w14:paraId="062B075B" w14:textId="77777777" w:rsidR="00AE12C3" w:rsidRPr="006D0FE4" w:rsidRDefault="00AE12C3" w:rsidP="006D0FE4">
      <w:pPr>
        <w:bidi/>
        <w:rPr>
          <w:rFonts w:cs="B Lotus"/>
          <w:sz w:val="22"/>
          <w:szCs w:val="22"/>
          <w:rtl/>
        </w:rPr>
      </w:pPr>
    </w:p>
    <w:p w14:paraId="3BC5E2F5" w14:textId="77777777" w:rsidR="00DA4F3F" w:rsidRPr="006D0FE4" w:rsidRDefault="00AE12C3" w:rsidP="006D0FE4">
      <w:pPr>
        <w:bidi/>
        <w:rPr>
          <w:rFonts w:cs="B Lotus"/>
          <w:b/>
          <w:bCs/>
          <w:sz w:val="22"/>
          <w:szCs w:val="22"/>
          <w:rtl/>
        </w:rPr>
      </w:pPr>
      <w:r w:rsidRPr="006D0FE4">
        <w:rPr>
          <w:rFonts w:cs="B Lotus" w:hint="cs"/>
          <w:bCs/>
          <w:sz w:val="22"/>
          <w:szCs w:val="22"/>
          <w:rtl/>
        </w:rPr>
        <w:t>نام و نام خانوادگی</w:t>
      </w:r>
    </w:p>
    <w:p w14:paraId="31A0B3FC" w14:textId="77777777" w:rsidR="006D0FE4" w:rsidRPr="006D0FE4" w:rsidRDefault="006D0FE4" w:rsidP="006D0FE4">
      <w:pPr>
        <w:bidi/>
        <w:rPr>
          <w:rFonts w:cs="B Lotus"/>
          <w:b/>
          <w:bCs/>
          <w:sz w:val="22"/>
          <w:szCs w:val="22"/>
          <w:rtl/>
        </w:rPr>
      </w:pPr>
      <w:r w:rsidRPr="006D0FE4">
        <w:rPr>
          <w:rFonts w:cs="B Lotus" w:hint="cs"/>
          <w:bCs/>
          <w:sz w:val="22"/>
          <w:szCs w:val="22"/>
          <w:rtl/>
        </w:rPr>
        <w:t>تاریخ و امضاء</w:t>
      </w:r>
    </w:p>
    <w:p w14:paraId="7D25A25C"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27D29F2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62F8AA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78E633ED"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32630B73"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1CBB1A77"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0F2F8FB" w14:textId="77777777" w:rsidR="005C620B" w:rsidRPr="007653A9" w:rsidRDefault="005C620B" w:rsidP="00E1000C">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 xml:space="preserve">تقدیم </w:t>
      </w:r>
      <w:r w:rsidRPr="007653A9">
        <w:rPr>
          <w:rFonts w:ascii="Times New Roman" w:hAnsi="Times New Roman" w:cs="B Lotus" w:hint="cs"/>
          <w:bCs/>
          <w:color w:val="000000" w:themeColor="text1"/>
          <w:sz w:val="44"/>
          <w:szCs w:val="44"/>
          <w:rtl/>
          <w:lang w:bidi="fa-IR"/>
        </w:rPr>
        <w:t xml:space="preserve">به </w:t>
      </w:r>
    </w:p>
    <w:p w14:paraId="121D547A" w14:textId="41BE10B7" w:rsidR="005C620B" w:rsidRPr="007653A9" w:rsidRDefault="00FD4B0B" w:rsidP="00FD4B0B">
      <w:pPr>
        <w:bidi/>
        <w:spacing w:after="0" w:line="240" w:lineRule="auto"/>
        <w:jc w:val="center"/>
        <w:rPr>
          <w:rFonts w:ascii="Times New Roman" w:hAnsi="Times New Roman" w:cs="B Lotus"/>
          <w:bCs/>
          <w:color w:val="000000" w:themeColor="text1"/>
          <w:sz w:val="44"/>
          <w:szCs w:val="44"/>
          <w:rtl/>
          <w:lang w:bidi="fa-IR"/>
        </w:rPr>
      </w:pPr>
      <w:r w:rsidRPr="00FD4B0B">
        <w:rPr>
          <w:rFonts w:ascii="Times New Roman" w:hAnsi="Times New Roman" w:cs="B Lotus"/>
          <w:bCs/>
          <w:color w:val="000000" w:themeColor="text1"/>
          <w:sz w:val="44"/>
          <w:szCs w:val="44"/>
          <w:rtl/>
        </w:rPr>
        <w:t>پدرم، نماد استقامت و شرافت</w:t>
      </w:r>
      <w:r w:rsidRPr="00FD4B0B">
        <w:rPr>
          <w:rFonts w:ascii="Times New Roman" w:hAnsi="Times New Roman" w:cs="B Lotus"/>
          <w:bCs/>
          <w:color w:val="000000" w:themeColor="text1"/>
          <w:sz w:val="44"/>
          <w:szCs w:val="44"/>
          <w:lang w:bidi="fa-IR"/>
        </w:rPr>
        <w:br/>
      </w:r>
      <w:r>
        <w:rPr>
          <w:rFonts w:ascii="Times New Roman" w:hAnsi="Times New Roman" w:cs="B Lotus" w:hint="cs"/>
          <w:bCs/>
          <w:color w:val="000000" w:themeColor="text1"/>
          <w:sz w:val="44"/>
          <w:szCs w:val="44"/>
          <w:rtl/>
        </w:rPr>
        <w:t xml:space="preserve">                                  </w:t>
      </w:r>
      <w:r w:rsidRPr="00FD4B0B">
        <w:rPr>
          <w:rFonts w:ascii="Times New Roman" w:hAnsi="Times New Roman" w:cs="B Lotus"/>
          <w:bCs/>
          <w:color w:val="000000" w:themeColor="text1"/>
          <w:sz w:val="44"/>
          <w:szCs w:val="44"/>
          <w:rtl/>
        </w:rPr>
        <w:t>و مادرم، سرچشمه عشق و مهر</w:t>
      </w:r>
      <w:r w:rsidR="005C620B" w:rsidRPr="007653A9">
        <w:rPr>
          <w:rFonts w:ascii="Times New Roman" w:hAnsi="Times New Roman" w:cs="B Lotus"/>
          <w:bCs/>
          <w:color w:val="000000" w:themeColor="text1"/>
          <w:sz w:val="44"/>
          <w:szCs w:val="44"/>
          <w:rtl/>
          <w:lang w:bidi="fa-IR"/>
        </w:rPr>
        <w:br w:type="page"/>
      </w:r>
    </w:p>
    <w:p w14:paraId="0A3E760F"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943D799"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5AB2BA42"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5A0603A"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44985A46"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23CC1B07"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0074966B" w14:textId="77777777" w:rsidR="005C620B" w:rsidRDefault="005C620B" w:rsidP="00DA0859">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با سپاس از</w:t>
      </w:r>
      <w:r w:rsidR="00DA0859">
        <w:rPr>
          <w:rFonts w:ascii="Times New Roman" w:hAnsi="Times New Roman" w:cs="B Lotus" w:hint="cs"/>
          <w:bCs/>
          <w:color w:val="000000" w:themeColor="text1"/>
          <w:sz w:val="44"/>
          <w:szCs w:val="44"/>
          <w:rtl/>
          <w:lang w:bidi="fa-IR"/>
        </w:rPr>
        <w:t xml:space="preserve"> </w:t>
      </w:r>
    </w:p>
    <w:p w14:paraId="0073A849" w14:textId="77777777" w:rsidR="00DA0859" w:rsidRDefault="00DA0859" w:rsidP="00DA0859">
      <w:pPr>
        <w:bidi/>
        <w:spacing w:after="0" w:line="240" w:lineRule="auto"/>
        <w:jc w:val="center"/>
        <w:rPr>
          <w:rFonts w:ascii="Times New Roman" w:hAnsi="Times New Roman" w:cs="B Lotus"/>
          <w:bCs/>
          <w:color w:val="000000" w:themeColor="text1"/>
          <w:sz w:val="44"/>
          <w:szCs w:val="44"/>
          <w:rtl/>
          <w:lang w:bidi="fa-IR"/>
        </w:rPr>
      </w:pPr>
    </w:p>
    <w:p w14:paraId="41CD6646" w14:textId="21FE68F0" w:rsidR="00DA0859" w:rsidRPr="007653A9" w:rsidRDefault="00DA0859" w:rsidP="00DA0859">
      <w:pPr>
        <w:bidi/>
        <w:spacing w:after="0" w:line="240" w:lineRule="auto"/>
        <w:jc w:val="center"/>
        <w:rPr>
          <w:rFonts w:ascii="Times New Roman" w:hAnsi="Times New Roman" w:cs="B Lotus"/>
          <w:bCs/>
          <w:color w:val="000000" w:themeColor="text1"/>
          <w:sz w:val="44"/>
          <w:szCs w:val="44"/>
          <w:lang w:bidi="fa-IR"/>
        </w:rPr>
        <w:sectPr w:rsidR="00DA0859" w:rsidRPr="007653A9" w:rsidSect="001361BD">
          <w:footerReference w:type="even" r:id="rId10"/>
          <w:footerReference w:type="default" r:id="rId11"/>
          <w:headerReference w:type="first" r:id="rId12"/>
          <w:footerReference w:type="first" r:id="rId13"/>
          <w:footnotePr>
            <w:numRestart w:val="eachPage"/>
          </w:footnotePr>
          <w:pgSz w:w="11907" w:h="16839" w:code="9"/>
          <w:pgMar w:top="1985" w:right="1985" w:bottom="1701" w:left="1418" w:header="567" w:footer="567" w:gutter="0"/>
          <w:pgNumType w:fmt="arabicAlpha"/>
          <w:cols w:space="720"/>
          <w:docGrid w:linePitch="360"/>
        </w:sectPr>
      </w:pPr>
      <w:r w:rsidRPr="00DA0859">
        <w:rPr>
          <w:rFonts w:ascii="Times New Roman" w:hAnsi="Times New Roman" w:cs="B Lotus"/>
          <w:bCs/>
          <w:color w:val="000000" w:themeColor="text1"/>
          <w:sz w:val="44"/>
          <w:szCs w:val="44"/>
          <w:rtl/>
        </w:rPr>
        <w:t>آنکه با مهر، درخت دانش را بارو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با تلاش و صبوری، مسیرمان را هموا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خانواده‌ای که پشتوانه این راه دشوار بودن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و استادی که فانوس علم را در دستمان سپرد</w:t>
      </w:r>
    </w:p>
    <w:p w14:paraId="7FD96304"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فهرست مطالب</w:t>
      </w:r>
    </w:p>
    <w:p w14:paraId="194703AF" w14:textId="77777777" w:rsidR="007602EF" w:rsidRDefault="009B14E6" w:rsidP="007602EF">
      <w:pPr>
        <w:bidi/>
        <w:spacing w:after="0" w:line="240" w:lineRule="auto"/>
        <w:ind w:left="49"/>
        <w:rPr>
          <w:rFonts w:ascii="Times New Roman" w:hAnsi="Times New Roman" w:cs="B Lotus"/>
          <w:b/>
          <w:bCs/>
          <w:color w:val="000000" w:themeColor="text1"/>
          <w:sz w:val="24"/>
          <w:u w:val="single"/>
          <w:rtl/>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sdt>
      <w:sdtPr>
        <w:rPr>
          <w:rFonts w:ascii="B Lotus" w:eastAsia="MS Mincho" w:hAnsi="B Lotus" w:cs="B Nazanin"/>
          <w:b w:val="0"/>
          <w:color w:val="auto"/>
          <w:sz w:val="28"/>
          <w:szCs w:val="28"/>
          <w:rtl/>
        </w:rPr>
        <w:id w:val="549883893"/>
        <w:docPartObj>
          <w:docPartGallery w:val="Table of Contents"/>
          <w:docPartUnique/>
        </w:docPartObj>
      </w:sdtPr>
      <w:sdtEndPr>
        <w:rPr>
          <w:bCs/>
          <w:noProof/>
        </w:rPr>
      </w:sdtEndPr>
      <w:sdtContent>
        <w:p w14:paraId="4859C575" w14:textId="206454E5" w:rsidR="007602EF" w:rsidRDefault="007602EF" w:rsidP="0004709D">
          <w:pPr>
            <w:pStyle w:val="TOCHeading"/>
            <w:bidi/>
          </w:pPr>
        </w:p>
        <w:p w14:paraId="02573CF7" w14:textId="3F2E16E3" w:rsidR="0004709D" w:rsidRDefault="007602EF" w:rsidP="0004709D">
          <w:pPr>
            <w:pStyle w:val="TOC1"/>
            <w:bidi/>
            <w:rPr>
              <w:rFonts w:asciiTheme="minorHAnsi" w:eastAsiaTheme="minorEastAsia" w:hAnsiTheme="minorHAnsi" w:cstheme="minorBidi"/>
              <w:b w:val="0"/>
              <w:noProof/>
              <w:color w:val="auto"/>
              <w:kern w:val="2"/>
              <w:szCs w:val="24"/>
              <w:lang w:bidi="ar-SA"/>
              <w14:ligatures w14:val="standardContextual"/>
            </w:rPr>
          </w:pPr>
          <w:r>
            <w:fldChar w:fldCharType="begin"/>
          </w:r>
          <w:r>
            <w:instrText xml:space="preserve"> TOC \o "1-3" \h \z \u </w:instrText>
          </w:r>
          <w:r>
            <w:fldChar w:fldCharType="separate"/>
          </w:r>
          <w:hyperlink w:anchor="_Toc188023291" w:history="1">
            <w:r w:rsidR="0004709D" w:rsidRPr="00DB6A0C">
              <w:rPr>
                <w:rStyle w:val="Hyperlink"/>
                <w:rFonts w:cs="B Yagut" w:hint="eastAsia"/>
                <w:noProof/>
                <w:rtl/>
              </w:rPr>
              <w:t>چک</w:t>
            </w:r>
            <w:r w:rsidR="0004709D" w:rsidRPr="00DB6A0C">
              <w:rPr>
                <w:rStyle w:val="Hyperlink"/>
                <w:rFonts w:cs="B Yagut" w:hint="cs"/>
                <w:noProof/>
                <w:rtl/>
              </w:rPr>
              <w:t>ی</w:t>
            </w:r>
            <w:r w:rsidR="0004709D" w:rsidRPr="00DB6A0C">
              <w:rPr>
                <w:rStyle w:val="Hyperlink"/>
                <w:rFonts w:cs="B Yagut" w:hint="eastAsia"/>
                <w:noProof/>
                <w:rtl/>
              </w:rPr>
              <w:t>ده</w:t>
            </w:r>
            <w:r w:rsidR="0004709D">
              <w:rPr>
                <w:noProof/>
                <w:webHidden/>
              </w:rPr>
              <w:tab/>
            </w:r>
            <w:r w:rsidR="0004709D">
              <w:rPr>
                <w:noProof/>
                <w:webHidden/>
              </w:rPr>
              <w:fldChar w:fldCharType="begin"/>
            </w:r>
            <w:r w:rsidR="0004709D">
              <w:rPr>
                <w:noProof/>
                <w:webHidden/>
              </w:rPr>
              <w:instrText xml:space="preserve"> PAGEREF _Toc188023291 \h </w:instrText>
            </w:r>
            <w:r w:rsidR="0004709D">
              <w:rPr>
                <w:noProof/>
                <w:webHidden/>
              </w:rPr>
            </w:r>
            <w:r w:rsidR="0004709D">
              <w:rPr>
                <w:noProof/>
                <w:webHidden/>
              </w:rPr>
              <w:fldChar w:fldCharType="separate"/>
            </w:r>
            <w:r w:rsidR="0004709D">
              <w:rPr>
                <w:noProof/>
                <w:webHidden/>
                <w:lang w:bidi="ar-SA"/>
              </w:rPr>
              <w:t>1</w:t>
            </w:r>
            <w:r w:rsidR="0004709D">
              <w:rPr>
                <w:noProof/>
                <w:webHidden/>
              </w:rPr>
              <w:fldChar w:fldCharType="end"/>
            </w:r>
          </w:hyperlink>
        </w:p>
        <w:p w14:paraId="67CA7352" w14:textId="711E6563"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29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ول</w:t>
            </w:r>
            <w:r>
              <w:rPr>
                <w:noProof/>
                <w:webHidden/>
              </w:rPr>
              <w:tab/>
            </w:r>
            <w:r>
              <w:rPr>
                <w:noProof/>
                <w:webHidden/>
              </w:rPr>
              <w:fldChar w:fldCharType="begin"/>
            </w:r>
            <w:r>
              <w:rPr>
                <w:noProof/>
                <w:webHidden/>
              </w:rPr>
              <w:instrText xml:space="preserve"> PAGEREF _Toc188023292 \h </w:instrText>
            </w:r>
            <w:r>
              <w:rPr>
                <w:noProof/>
                <w:webHidden/>
              </w:rPr>
            </w:r>
            <w:r>
              <w:rPr>
                <w:noProof/>
                <w:webHidden/>
              </w:rPr>
              <w:fldChar w:fldCharType="separate"/>
            </w:r>
            <w:r>
              <w:rPr>
                <w:noProof/>
                <w:webHidden/>
                <w:lang w:bidi="ar-SA"/>
              </w:rPr>
              <w:t>2</w:t>
            </w:r>
            <w:r>
              <w:rPr>
                <w:noProof/>
                <w:webHidden/>
              </w:rPr>
              <w:fldChar w:fldCharType="end"/>
            </w:r>
          </w:hyperlink>
        </w:p>
        <w:p w14:paraId="5CB6F558" w14:textId="0712E18F"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3" w:history="1">
            <w:r w:rsidRPr="00DB6A0C">
              <w:rPr>
                <w:rStyle w:val="Hyperlink"/>
                <w:rFonts w:hint="eastAsia"/>
                <w:noProof/>
                <w:rtl/>
              </w:rPr>
              <w:t>ب</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مسئله</w:t>
            </w:r>
            <w:r>
              <w:rPr>
                <w:noProof/>
                <w:webHidden/>
              </w:rPr>
              <w:tab/>
            </w:r>
            <w:r>
              <w:rPr>
                <w:noProof/>
                <w:webHidden/>
              </w:rPr>
              <w:fldChar w:fldCharType="begin"/>
            </w:r>
            <w:r>
              <w:rPr>
                <w:noProof/>
                <w:webHidden/>
              </w:rPr>
              <w:instrText xml:space="preserve"> PAGEREF _Toc188023293 \h </w:instrText>
            </w:r>
            <w:r>
              <w:rPr>
                <w:noProof/>
                <w:webHidden/>
              </w:rPr>
            </w:r>
            <w:r>
              <w:rPr>
                <w:noProof/>
                <w:webHidden/>
              </w:rPr>
              <w:fldChar w:fldCharType="separate"/>
            </w:r>
            <w:r>
              <w:rPr>
                <w:noProof/>
                <w:webHidden/>
              </w:rPr>
              <w:t>3</w:t>
            </w:r>
            <w:r>
              <w:rPr>
                <w:noProof/>
                <w:webHidden/>
              </w:rPr>
              <w:fldChar w:fldCharType="end"/>
            </w:r>
          </w:hyperlink>
        </w:p>
        <w:p w14:paraId="71EF18AB" w14:textId="1CB7D5B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4" w:history="1">
            <w:r w:rsidRPr="00DB6A0C">
              <w:rPr>
                <w:rStyle w:val="Hyperlink"/>
                <w:noProof/>
                <w:rtl/>
              </w:rPr>
              <w:t xml:space="preserve">1-2 </w:t>
            </w:r>
            <w:r w:rsidRPr="00DB6A0C">
              <w:rPr>
                <w:rStyle w:val="Hyperlink"/>
                <w:rFonts w:hint="eastAsia"/>
                <w:noProof/>
                <w:rtl/>
              </w:rPr>
              <w:t>اهم</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انجام</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294 \h </w:instrText>
            </w:r>
            <w:r>
              <w:rPr>
                <w:noProof/>
                <w:webHidden/>
              </w:rPr>
            </w:r>
            <w:r>
              <w:rPr>
                <w:noProof/>
                <w:webHidden/>
              </w:rPr>
              <w:fldChar w:fldCharType="separate"/>
            </w:r>
            <w:r>
              <w:rPr>
                <w:noProof/>
                <w:webHidden/>
              </w:rPr>
              <w:t>6</w:t>
            </w:r>
            <w:r>
              <w:rPr>
                <w:noProof/>
                <w:webHidden/>
              </w:rPr>
              <w:fldChar w:fldCharType="end"/>
            </w:r>
          </w:hyperlink>
        </w:p>
        <w:p w14:paraId="7C9240F1" w14:textId="1590E6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5" w:history="1">
            <w:r w:rsidRPr="00DB6A0C">
              <w:rPr>
                <w:rStyle w:val="Hyperlink"/>
                <w:noProof/>
                <w:rtl/>
              </w:rPr>
              <w:t xml:space="preserve">1-2-1 </w:t>
            </w:r>
            <w:r w:rsidRPr="00DB6A0C">
              <w:rPr>
                <w:rStyle w:val="Hyperlink"/>
                <w:rFonts w:hint="eastAsia"/>
                <w:noProof/>
                <w:rtl/>
              </w:rPr>
              <w:t>محدود</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سن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5 \h </w:instrText>
            </w:r>
            <w:r>
              <w:rPr>
                <w:noProof/>
                <w:webHidden/>
              </w:rPr>
            </w:r>
            <w:r>
              <w:rPr>
                <w:noProof/>
                <w:webHidden/>
              </w:rPr>
              <w:fldChar w:fldCharType="separate"/>
            </w:r>
            <w:r>
              <w:rPr>
                <w:noProof/>
                <w:webHidden/>
              </w:rPr>
              <w:t>7</w:t>
            </w:r>
            <w:r>
              <w:rPr>
                <w:noProof/>
                <w:webHidden/>
              </w:rPr>
              <w:fldChar w:fldCharType="end"/>
            </w:r>
          </w:hyperlink>
        </w:p>
        <w:p w14:paraId="11D26240" w14:textId="10DB580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6" w:history="1">
            <w:r w:rsidRPr="00DB6A0C">
              <w:rPr>
                <w:rStyle w:val="Hyperlink"/>
                <w:noProof/>
                <w:rtl/>
              </w:rPr>
              <w:t xml:space="preserve">1-2-2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بهر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کن</w:t>
            </w:r>
            <w:r w:rsidRPr="00DB6A0C">
              <w:rPr>
                <w:rStyle w:val="Hyperlink"/>
                <w:rFonts w:hint="cs"/>
                <w:noProof/>
                <w:rtl/>
              </w:rPr>
              <w:t>ی</w:t>
            </w:r>
            <w:r w:rsidRPr="00DB6A0C">
              <w:rPr>
                <w:rStyle w:val="Hyperlink"/>
                <w:rFonts w:hint="eastAsia"/>
                <w:noProof/>
                <w:rtl/>
              </w:rPr>
              <w:t>ک</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6 \h </w:instrText>
            </w:r>
            <w:r>
              <w:rPr>
                <w:noProof/>
                <w:webHidden/>
              </w:rPr>
            </w:r>
            <w:r>
              <w:rPr>
                <w:noProof/>
                <w:webHidden/>
              </w:rPr>
              <w:fldChar w:fldCharType="separate"/>
            </w:r>
            <w:r>
              <w:rPr>
                <w:noProof/>
                <w:webHidden/>
              </w:rPr>
              <w:t>7</w:t>
            </w:r>
            <w:r>
              <w:rPr>
                <w:noProof/>
                <w:webHidden/>
              </w:rPr>
              <w:fldChar w:fldCharType="end"/>
            </w:r>
          </w:hyperlink>
        </w:p>
        <w:p w14:paraId="4F0FFF1A" w14:textId="6FC3DC1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7" w:history="1">
            <w:r w:rsidRPr="00DB6A0C">
              <w:rPr>
                <w:rStyle w:val="Hyperlink"/>
                <w:noProof/>
                <w:rtl/>
              </w:rPr>
              <w:t xml:space="preserve">1-2-3 </w:t>
            </w:r>
            <w:r w:rsidRPr="00DB6A0C">
              <w:rPr>
                <w:rStyle w:val="Hyperlink"/>
                <w:rFonts w:hint="eastAsia"/>
                <w:noProof/>
                <w:rtl/>
              </w:rPr>
              <w:t>مزا</w:t>
            </w:r>
            <w:r w:rsidRPr="00DB6A0C">
              <w:rPr>
                <w:rStyle w:val="Hyperlink"/>
                <w:rFonts w:hint="cs"/>
                <w:noProof/>
                <w:rtl/>
              </w:rPr>
              <w:t>ی</w:t>
            </w:r>
            <w:r w:rsidRPr="00DB6A0C">
              <w:rPr>
                <w:rStyle w:val="Hyperlink"/>
                <w:rFonts w:hint="eastAsia"/>
                <w:noProof/>
                <w:rtl/>
              </w:rPr>
              <w:t>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خطا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صم</w:t>
            </w:r>
            <w:r w:rsidRPr="00DB6A0C">
              <w:rPr>
                <w:rStyle w:val="Hyperlink"/>
                <w:rFonts w:hint="cs"/>
                <w:noProof/>
                <w:rtl/>
              </w:rPr>
              <w:t>ی</w:t>
            </w:r>
            <w:r w:rsidRPr="00DB6A0C">
              <w:rPr>
                <w:rStyle w:val="Hyperlink"/>
                <w:rFonts w:hint="eastAsia"/>
                <w:noProof/>
                <w:rtl/>
              </w:rPr>
              <w:t>م‌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7 \h </w:instrText>
            </w:r>
            <w:r>
              <w:rPr>
                <w:noProof/>
                <w:webHidden/>
              </w:rPr>
            </w:r>
            <w:r>
              <w:rPr>
                <w:noProof/>
                <w:webHidden/>
              </w:rPr>
              <w:fldChar w:fldCharType="separate"/>
            </w:r>
            <w:r>
              <w:rPr>
                <w:noProof/>
                <w:webHidden/>
              </w:rPr>
              <w:t>8</w:t>
            </w:r>
            <w:r>
              <w:rPr>
                <w:noProof/>
                <w:webHidden/>
              </w:rPr>
              <w:fldChar w:fldCharType="end"/>
            </w:r>
          </w:hyperlink>
        </w:p>
        <w:p w14:paraId="33BA57B8" w14:textId="383414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8" w:history="1">
            <w:r w:rsidRPr="00DB6A0C">
              <w:rPr>
                <w:rStyle w:val="Hyperlink"/>
                <w:noProof/>
                <w:rtl/>
              </w:rPr>
              <w:t xml:space="preserve">1-2-4 </w:t>
            </w:r>
            <w:r w:rsidRPr="00DB6A0C">
              <w:rPr>
                <w:rStyle w:val="Hyperlink"/>
                <w:rFonts w:hint="eastAsia"/>
                <w:noProof/>
                <w:rtl/>
              </w:rPr>
              <w:t>ابزا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کاربر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انک‌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8 \h </w:instrText>
            </w:r>
            <w:r>
              <w:rPr>
                <w:noProof/>
                <w:webHidden/>
              </w:rPr>
            </w:r>
            <w:r>
              <w:rPr>
                <w:noProof/>
                <w:webHidden/>
              </w:rPr>
              <w:fldChar w:fldCharType="separate"/>
            </w:r>
            <w:r>
              <w:rPr>
                <w:noProof/>
                <w:webHidden/>
              </w:rPr>
              <w:t>8</w:t>
            </w:r>
            <w:r>
              <w:rPr>
                <w:noProof/>
                <w:webHidden/>
              </w:rPr>
              <w:fldChar w:fldCharType="end"/>
            </w:r>
          </w:hyperlink>
        </w:p>
        <w:p w14:paraId="0EC40E6E" w14:textId="063CBDD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9" w:history="1">
            <w:r w:rsidRPr="00DB6A0C">
              <w:rPr>
                <w:rStyle w:val="Hyperlink"/>
                <w:noProof/>
                <w:rtl/>
              </w:rPr>
              <w:t xml:space="preserve">1-3 </w:t>
            </w:r>
            <w:r w:rsidRPr="00DB6A0C">
              <w:rPr>
                <w:rStyle w:val="Hyperlink"/>
                <w:rFonts w:hint="eastAsia"/>
                <w:noProof/>
                <w:rtl/>
              </w:rPr>
              <w:t>جنبه</w:t>
            </w:r>
            <w:r w:rsidRPr="00DB6A0C">
              <w:rPr>
                <w:rStyle w:val="Hyperlink"/>
                <w:noProof/>
                <w:rtl/>
              </w:rPr>
              <w:t xml:space="preserve"> </w:t>
            </w:r>
            <w:r w:rsidRPr="00DB6A0C">
              <w:rPr>
                <w:rStyle w:val="Hyperlink"/>
                <w:rFonts w:hint="eastAsia"/>
                <w:noProof/>
                <w:rtl/>
              </w:rPr>
              <w:t>جديد</w:t>
            </w:r>
            <w:r w:rsidRPr="00DB6A0C">
              <w:rPr>
                <w:rStyle w:val="Hyperlink"/>
                <w:noProof/>
                <w:rtl/>
              </w:rPr>
              <w:t xml:space="preserve"> </w:t>
            </w:r>
            <w:r w:rsidRPr="00DB6A0C">
              <w:rPr>
                <w:rStyle w:val="Hyperlink"/>
                <w:rFonts w:hint="eastAsia"/>
                <w:noProof/>
                <w:rtl/>
              </w:rPr>
              <w:t>بود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نوآوري</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يق</w:t>
            </w:r>
            <w:r>
              <w:rPr>
                <w:noProof/>
                <w:webHidden/>
              </w:rPr>
              <w:tab/>
            </w:r>
            <w:r>
              <w:rPr>
                <w:noProof/>
                <w:webHidden/>
              </w:rPr>
              <w:fldChar w:fldCharType="begin"/>
            </w:r>
            <w:r>
              <w:rPr>
                <w:noProof/>
                <w:webHidden/>
              </w:rPr>
              <w:instrText xml:space="preserve"> PAGEREF _Toc188023299 \h </w:instrText>
            </w:r>
            <w:r>
              <w:rPr>
                <w:noProof/>
                <w:webHidden/>
              </w:rPr>
            </w:r>
            <w:r>
              <w:rPr>
                <w:noProof/>
                <w:webHidden/>
              </w:rPr>
              <w:fldChar w:fldCharType="separate"/>
            </w:r>
            <w:r>
              <w:rPr>
                <w:noProof/>
                <w:webHidden/>
              </w:rPr>
              <w:t>9</w:t>
            </w:r>
            <w:r>
              <w:rPr>
                <w:noProof/>
                <w:webHidden/>
              </w:rPr>
              <w:fldChar w:fldCharType="end"/>
            </w:r>
          </w:hyperlink>
        </w:p>
        <w:p w14:paraId="126A4A9C" w14:textId="626B796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0" w:history="1">
            <w:r w:rsidRPr="00DB6A0C">
              <w:rPr>
                <w:rStyle w:val="Hyperlink"/>
                <w:noProof/>
                <w:rtl/>
              </w:rPr>
              <w:t xml:space="preserve">1-3-1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0 \h </w:instrText>
            </w:r>
            <w:r>
              <w:rPr>
                <w:noProof/>
                <w:webHidden/>
              </w:rPr>
            </w:r>
            <w:r>
              <w:rPr>
                <w:noProof/>
                <w:webHidden/>
              </w:rPr>
              <w:fldChar w:fldCharType="separate"/>
            </w:r>
            <w:r>
              <w:rPr>
                <w:noProof/>
                <w:webHidden/>
              </w:rPr>
              <w:t>9</w:t>
            </w:r>
            <w:r>
              <w:rPr>
                <w:noProof/>
                <w:webHidden/>
              </w:rPr>
              <w:fldChar w:fldCharType="end"/>
            </w:r>
          </w:hyperlink>
        </w:p>
        <w:p w14:paraId="12BD0270" w14:textId="00EFE84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1" w:history="1">
            <w:r w:rsidRPr="00DB6A0C">
              <w:rPr>
                <w:rStyle w:val="Hyperlink"/>
                <w:noProof/>
                <w:rtl/>
              </w:rPr>
              <w:t xml:space="preserve">1-3-2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امطمئن</w:t>
            </w:r>
            <w:r>
              <w:rPr>
                <w:noProof/>
                <w:webHidden/>
              </w:rPr>
              <w:tab/>
            </w:r>
            <w:r>
              <w:rPr>
                <w:noProof/>
                <w:webHidden/>
              </w:rPr>
              <w:fldChar w:fldCharType="begin"/>
            </w:r>
            <w:r>
              <w:rPr>
                <w:noProof/>
                <w:webHidden/>
              </w:rPr>
              <w:instrText xml:space="preserve"> PAGEREF _Toc188023301 \h </w:instrText>
            </w:r>
            <w:r>
              <w:rPr>
                <w:noProof/>
                <w:webHidden/>
              </w:rPr>
            </w:r>
            <w:r>
              <w:rPr>
                <w:noProof/>
                <w:webHidden/>
              </w:rPr>
              <w:fldChar w:fldCharType="separate"/>
            </w:r>
            <w:r>
              <w:rPr>
                <w:noProof/>
                <w:webHidden/>
              </w:rPr>
              <w:t>10</w:t>
            </w:r>
            <w:r>
              <w:rPr>
                <w:noProof/>
                <w:webHidden/>
              </w:rPr>
              <w:fldChar w:fldCharType="end"/>
            </w:r>
          </w:hyperlink>
        </w:p>
        <w:p w14:paraId="78134C44" w14:textId="368281C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2" w:history="1">
            <w:r w:rsidRPr="00DB6A0C">
              <w:rPr>
                <w:rStyle w:val="Hyperlink"/>
                <w:noProof/>
                <w:rtl/>
              </w:rPr>
              <w:t xml:space="preserve">1-3-3 </w:t>
            </w:r>
            <w:r w:rsidRPr="00DB6A0C">
              <w:rPr>
                <w:rStyle w:val="Hyperlink"/>
                <w:rFonts w:hint="eastAsia"/>
                <w:noProof/>
                <w:rtl/>
              </w:rPr>
              <w:t>مدل‌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رفت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2 \h </w:instrText>
            </w:r>
            <w:r>
              <w:rPr>
                <w:noProof/>
                <w:webHidden/>
              </w:rPr>
            </w:r>
            <w:r>
              <w:rPr>
                <w:noProof/>
                <w:webHidden/>
              </w:rPr>
              <w:fldChar w:fldCharType="separate"/>
            </w:r>
            <w:r>
              <w:rPr>
                <w:noProof/>
                <w:webHidden/>
              </w:rPr>
              <w:t>10</w:t>
            </w:r>
            <w:r>
              <w:rPr>
                <w:noProof/>
                <w:webHidden/>
              </w:rPr>
              <w:fldChar w:fldCharType="end"/>
            </w:r>
          </w:hyperlink>
        </w:p>
        <w:p w14:paraId="1761B4C8" w14:textId="3A82D09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3" w:history="1">
            <w:r w:rsidRPr="00DB6A0C">
              <w:rPr>
                <w:rStyle w:val="Hyperlink"/>
                <w:noProof/>
                <w:rtl/>
              </w:rPr>
              <w:t xml:space="preserve">1-3-4 </w:t>
            </w:r>
            <w:r w:rsidRPr="00DB6A0C">
              <w:rPr>
                <w:rStyle w:val="Hyperlink"/>
                <w:rFonts w:hint="eastAsia"/>
                <w:noProof/>
                <w:rtl/>
              </w:rPr>
              <w:t>کاربرد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عمل</w:t>
            </w:r>
            <w:r w:rsidRPr="00DB6A0C">
              <w:rPr>
                <w:rStyle w:val="Hyperlink"/>
                <w:rFonts w:hint="cs"/>
                <w:noProof/>
                <w:rtl/>
              </w:rPr>
              <w:t>ی</w:t>
            </w:r>
            <w:r w:rsidRPr="00DB6A0C">
              <w:rPr>
                <w:rStyle w:val="Hyperlink"/>
                <w:rFonts w:hint="eastAsia"/>
                <w:noProof/>
                <w:rtl/>
              </w:rPr>
              <w:t>ا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هز</w:t>
            </w:r>
            <w:r w:rsidRPr="00DB6A0C">
              <w:rPr>
                <w:rStyle w:val="Hyperlink"/>
                <w:rFonts w:hint="cs"/>
                <w:noProof/>
                <w:rtl/>
              </w:rPr>
              <w:t>ی</w:t>
            </w:r>
            <w:r w:rsidRPr="00DB6A0C">
              <w:rPr>
                <w:rStyle w:val="Hyperlink"/>
                <w:rFonts w:hint="eastAsia"/>
                <w:noProof/>
                <w:rtl/>
              </w:rPr>
              <w:t>نه‌ها</w:t>
            </w:r>
            <w:r>
              <w:rPr>
                <w:noProof/>
                <w:webHidden/>
              </w:rPr>
              <w:tab/>
            </w:r>
            <w:r>
              <w:rPr>
                <w:noProof/>
                <w:webHidden/>
              </w:rPr>
              <w:fldChar w:fldCharType="begin"/>
            </w:r>
            <w:r>
              <w:rPr>
                <w:noProof/>
                <w:webHidden/>
              </w:rPr>
              <w:instrText xml:space="preserve"> PAGEREF _Toc188023303 \h </w:instrText>
            </w:r>
            <w:r>
              <w:rPr>
                <w:noProof/>
                <w:webHidden/>
              </w:rPr>
            </w:r>
            <w:r>
              <w:rPr>
                <w:noProof/>
                <w:webHidden/>
              </w:rPr>
              <w:fldChar w:fldCharType="separate"/>
            </w:r>
            <w:r>
              <w:rPr>
                <w:noProof/>
                <w:webHidden/>
              </w:rPr>
              <w:t>10</w:t>
            </w:r>
            <w:r>
              <w:rPr>
                <w:noProof/>
                <w:webHidden/>
              </w:rPr>
              <w:fldChar w:fldCharType="end"/>
            </w:r>
          </w:hyperlink>
        </w:p>
        <w:p w14:paraId="1A611BAC" w14:textId="39CC2D5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4" w:history="1">
            <w:r w:rsidRPr="00DB6A0C">
              <w:rPr>
                <w:rStyle w:val="Hyperlink"/>
                <w:noProof/>
                <w:rtl/>
              </w:rPr>
              <w:t xml:space="preserve">1-3-5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دا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ن</w:t>
            </w:r>
            <w:r w:rsidRPr="00DB6A0C">
              <w:rPr>
                <w:rStyle w:val="Hyperlink"/>
                <w:rFonts w:hint="cs"/>
                <w:noProof/>
                <w:rtl/>
              </w:rPr>
              <w:t>ی‌</w:t>
            </w:r>
            <w:r w:rsidRPr="00DB6A0C">
              <w:rPr>
                <w:rStyle w:val="Hyperlink"/>
                <w:rFonts w:hint="eastAsia"/>
                <w:noProof/>
                <w:rtl/>
              </w:rPr>
              <w:t>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شرا</w:t>
            </w:r>
            <w:r w:rsidRPr="00DB6A0C">
              <w:rPr>
                <w:rStyle w:val="Hyperlink"/>
                <w:rFonts w:hint="cs"/>
                <w:noProof/>
                <w:rtl/>
              </w:rPr>
              <w:t>ی</w:t>
            </w:r>
            <w:r w:rsidRPr="00DB6A0C">
              <w:rPr>
                <w:rStyle w:val="Hyperlink"/>
                <w:rFonts w:hint="eastAsia"/>
                <w:noProof/>
                <w:rtl/>
              </w:rPr>
              <w:t>ط</w:t>
            </w:r>
            <w:r w:rsidRPr="00DB6A0C">
              <w:rPr>
                <w:rStyle w:val="Hyperlink"/>
                <w:noProof/>
                <w:rtl/>
              </w:rPr>
              <w:t xml:space="preserve"> </w:t>
            </w:r>
            <w:r w:rsidRPr="00DB6A0C">
              <w:rPr>
                <w:rStyle w:val="Hyperlink"/>
                <w:rFonts w:hint="eastAsia"/>
                <w:noProof/>
                <w:rtl/>
              </w:rPr>
              <w:t>ناپا</w:t>
            </w:r>
            <w:r w:rsidRPr="00DB6A0C">
              <w:rPr>
                <w:rStyle w:val="Hyperlink"/>
                <w:rFonts w:hint="cs"/>
                <w:noProof/>
                <w:rtl/>
              </w:rPr>
              <w:t>ی</w:t>
            </w:r>
            <w:r w:rsidRPr="00DB6A0C">
              <w:rPr>
                <w:rStyle w:val="Hyperlink"/>
                <w:rFonts w:hint="eastAsia"/>
                <w:noProof/>
                <w:rtl/>
              </w:rPr>
              <w:t>دار</w:t>
            </w:r>
            <w:r>
              <w:rPr>
                <w:noProof/>
                <w:webHidden/>
              </w:rPr>
              <w:tab/>
            </w:r>
            <w:r>
              <w:rPr>
                <w:noProof/>
                <w:webHidden/>
              </w:rPr>
              <w:fldChar w:fldCharType="begin"/>
            </w:r>
            <w:r>
              <w:rPr>
                <w:noProof/>
                <w:webHidden/>
              </w:rPr>
              <w:instrText xml:space="preserve"> PAGEREF _Toc188023304 \h </w:instrText>
            </w:r>
            <w:r>
              <w:rPr>
                <w:noProof/>
                <w:webHidden/>
              </w:rPr>
            </w:r>
            <w:r>
              <w:rPr>
                <w:noProof/>
                <w:webHidden/>
              </w:rPr>
              <w:fldChar w:fldCharType="separate"/>
            </w:r>
            <w:r>
              <w:rPr>
                <w:noProof/>
                <w:webHidden/>
              </w:rPr>
              <w:t>10</w:t>
            </w:r>
            <w:r>
              <w:rPr>
                <w:noProof/>
                <w:webHidden/>
              </w:rPr>
              <w:fldChar w:fldCharType="end"/>
            </w:r>
          </w:hyperlink>
        </w:p>
        <w:p w14:paraId="1A6F661C" w14:textId="385E3A0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5" w:history="1">
            <w:r w:rsidRPr="00DB6A0C">
              <w:rPr>
                <w:rStyle w:val="Hyperlink"/>
                <w:noProof/>
                <w:rtl/>
              </w:rPr>
              <w:t xml:space="preserve">1-3-6 </w:t>
            </w:r>
            <w:r w:rsidRPr="00DB6A0C">
              <w:rPr>
                <w:rStyle w:val="Hyperlink"/>
                <w:rFonts w:hint="eastAsia"/>
                <w:noProof/>
                <w:rtl/>
              </w:rPr>
              <w:t>مقا</w:t>
            </w:r>
            <w:r w:rsidRPr="00DB6A0C">
              <w:rPr>
                <w:rStyle w:val="Hyperlink"/>
                <w:rFonts w:hint="cs"/>
                <w:noProof/>
                <w:rtl/>
              </w:rPr>
              <w:t>ی</w:t>
            </w:r>
            <w:r w:rsidRPr="00DB6A0C">
              <w:rPr>
                <w:rStyle w:val="Hyperlink"/>
                <w:rFonts w:hint="eastAsia"/>
                <w:noProof/>
                <w:rtl/>
              </w:rPr>
              <w:t>سه</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سا</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ها</w:t>
            </w:r>
            <w:r>
              <w:rPr>
                <w:noProof/>
                <w:webHidden/>
              </w:rPr>
              <w:tab/>
            </w:r>
            <w:r>
              <w:rPr>
                <w:noProof/>
                <w:webHidden/>
              </w:rPr>
              <w:fldChar w:fldCharType="begin"/>
            </w:r>
            <w:r>
              <w:rPr>
                <w:noProof/>
                <w:webHidden/>
              </w:rPr>
              <w:instrText xml:space="preserve"> PAGEREF _Toc188023305 \h </w:instrText>
            </w:r>
            <w:r>
              <w:rPr>
                <w:noProof/>
                <w:webHidden/>
              </w:rPr>
            </w:r>
            <w:r>
              <w:rPr>
                <w:noProof/>
                <w:webHidden/>
              </w:rPr>
              <w:fldChar w:fldCharType="separate"/>
            </w:r>
            <w:r>
              <w:rPr>
                <w:noProof/>
                <w:webHidden/>
              </w:rPr>
              <w:t>11</w:t>
            </w:r>
            <w:r>
              <w:rPr>
                <w:noProof/>
                <w:webHidden/>
              </w:rPr>
              <w:fldChar w:fldCharType="end"/>
            </w:r>
          </w:hyperlink>
        </w:p>
        <w:p w14:paraId="3EAD04BB" w14:textId="25954B8E"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6" w:history="1">
            <w:r w:rsidRPr="00DB6A0C">
              <w:rPr>
                <w:rStyle w:val="Hyperlink"/>
                <w:noProof/>
                <w:rtl/>
              </w:rPr>
              <w:t xml:space="preserve">1-4 </w:t>
            </w:r>
            <w:r w:rsidRPr="00DB6A0C">
              <w:rPr>
                <w:rStyle w:val="Hyperlink"/>
                <w:rFonts w:hint="eastAsia"/>
                <w:noProof/>
                <w:rtl/>
              </w:rPr>
              <w:t>سؤالات</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6 \h </w:instrText>
            </w:r>
            <w:r>
              <w:rPr>
                <w:noProof/>
                <w:webHidden/>
              </w:rPr>
            </w:r>
            <w:r>
              <w:rPr>
                <w:noProof/>
                <w:webHidden/>
              </w:rPr>
              <w:fldChar w:fldCharType="separate"/>
            </w:r>
            <w:r>
              <w:rPr>
                <w:noProof/>
                <w:webHidden/>
              </w:rPr>
              <w:t>12</w:t>
            </w:r>
            <w:r>
              <w:rPr>
                <w:noProof/>
                <w:webHidden/>
              </w:rPr>
              <w:fldChar w:fldCharType="end"/>
            </w:r>
          </w:hyperlink>
        </w:p>
        <w:p w14:paraId="0E9B5B7E" w14:textId="5AD7DD60"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7" w:history="1">
            <w:r w:rsidRPr="00DB6A0C">
              <w:rPr>
                <w:rStyle w:val="Hyperlink"/>
                <w:noProof/>
                <w:rtl/>
              </w:rPr>
              <w:t xml:space="preserve">1-5 </w:t>
            </w:r>
            <w:r w:rsidRPr="00DB6A0C">
              <w:rPr>
                <w:rStyle w:val="Hyperlink"/>
                <w:rFonts w:hint="eastAsia"/>
                <w:noProof/>
                <w:rtl/>
              </w:rPr>
              <w:t>فرضيه‏هاي</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7 \h </w:instrText>
            </w:r>
            <w:r>
              <w:rPr>
                <w:noProof/>
                <w:webHidden/>
              </w:rPr>
            </w:r>
            <w:r>
              <w:rPr>
                <w:noProof/>
                <w:webHidden/>
              </w:rPr>
              <w:fldChar w:fldCharType="separate"/>
            </w:r>
            <w:r>
              <w:rPr>
                <w:noProof/>
                <w:webHidden/>
              </w:rPr>
              <w:t>12</w:t>
            </w:r>
            <w:r>
              <w:rPr>
                <w:noProof/>
                <w:webHidden/>
              </w:rPr>
              <w:fldChar w:fldCharType="end"/>
            </w:r>
          </w:hyperlink>
        </w:p>
        <w:p w14:paraId="7911B747" w14:textId="7C38C8A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8" w:history="1">
            <w:r w:rsidRPr="00DB6A0C">
              <w:rPr>
                <w:rStyle w:val="Hyperlink"/>
                <w:noProof/>
                <w:rtl/>
              </w:rPr>
              <w:t xml:space="preserve">1-6 </w:t>
            </w:r>
            <w:r w:rsidRPr="00DB6A0C">
              <w:rPr>
                <w:rStyle w:val="Hyperlink"/>
                <w:rFonts w:hint="eastAsia"/>
                <w:noProof/>
                <w:rtl/>
              </w:rPr>
              <w:t>روش</w:t>
            </w:r>
            <w:r w:rsidRPr="00DB6A0C">
              <w:rPr>
                <w:rStyle w:val="Hyperlink"/>
                <w:noProof/>
                <w:rtl/>
              </w:rPr>
              <w:t xml:space="preserve"> </w:t>
            </w:r>
            <w:r w:rsidRPr="00DB6A0C">
              <w:rPr>
                <w:rStyle w:val="Hyperlink"/>
                <w:rFonts w:hint="eastAsia"/>
                <w:noProof/>
                <w:rtl/>
              </w:rPr>
              <w:t>شناس</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8 \h </w:instrText>
            </w:r>
            <w:r>
              <w:rPr>
                <w:noProof/>
                <w:webHidden/>
              </w:rPr>
            </w:r>
            <w:r>
              <w:rPr>
                <w:noProof/>
                <w:webHidden/>
              </w:rPr>
              <w:fldChar w:fldCharType="separate"/>
            </w:r>
            <w:r>
              <w:rPr>
                <w:noProof/>
                <w:webHidden/>
              </w:rPr>
              <w:t>12</w:t>
            </w:r>
            <w:r>
              <w:rPr>
                <w:noProof/>
                <w:webHidden/>
              </w:rPr>
              <w:fldChar w:fldCharType="end"/>
            </w:r>
          </w:hyperlink>
        </w:p>
        <w:p w14:paraId="37B11C13" w14:textId="659C0C12"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9" w:history="1">
            <w:r w:rsidRPr="00DB6A0C">
              <w:rPr>
                <w:rStyle w:val="Hyperlink"/>
                <w:noProof/>
                <w:rtl/>
              </w:rPr>
              <w:t xml:space="preserve">1-6-1 </w:t>
            </w:r>
            <w:r w:rsidRPr="00DB6A0C">
              <w:rPr>
                <w:rStyle w:val="Hyperlink"/>
                <w:rFonts w:hint="eastAsia"/>
                <w:noProof/>
                <w:rtl/>
              </w:rPr>
              <w:t>جمع‌آو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پردازش</w:t>
            </w:r>
            <w:r w:rsidRPr="00DB6A0C">
              <w:rPr>
                <w:rStyle w:val="Hyperlink"/>
                <w:noProof/>
                <w:rtl/>
              </w:rPr>
              <w:t xml:space="preserve"> </w:t>
            </w:r>
            <w:r w:rsidRPr="00DB6A0C">
              <w:rPr>
                <w:rStyle w:val="Hyperlink"/>
                <w:rFonts w:hint="eastAsia"/>
                <w:noProof/>
                <w:rtl/>
              </w:rPr>
              <w:t>داده‌ها</w:t>
            </w:r>
            <w:r>
              <w:rPr>
                <w:noProof/>
                <w:webHidden/>
              </w:rPr>
              <w:tab/>
            </w:r>
            <w:r>
              <w:rPr>
                <w:noProof/>
                <w:webHidden/>
              </w:rPr>
              <w:fldChar w:fldCharType="begin"/>
            </w:r>
            <w:r>
              <w:rPr>
                <w:noProof/>
                <w:webHidden/>
              </w:rPr>
              <w:instrText xml:space="preserve"> PAGEREF _Toc188023309 \h </w:instrText>
            </w:r>
            <w:r>
              <w:rPr>
                <w:noProof/>
                <w:webHidden/>
              </w:rPr>
            </w:r>
            <w:r>
              <w:rPr>
                <w:noProof/>
                <w:webHidden/>
              </w:rPr>
              <w:fldChar w:fldCharType="separate"/>
            </w:r>
            <w:r>
              <w:rPr>
                <w:noProof/>
                <w:webHidden/>
              </w:rPr>
              <w:t>13</w:t>
            </w:r>
            <w:r>
              <w:rPr>
                <w:noProof/>
                <w:webHidden/>
              </w:rPr>
              <w:fldChar w:fldCharType="end"/>
            </w:r>
          </w:hyperlink>
        </w:p>
        <w:p w14:paraId="208ED35B" w14:textId="37600DBA"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0" w:history="1">
            <w:r w:rsidRPr="00DB6A0C">
              <w:rPr>
                <w:rStyle w:val="Hyperlink"/>
                <w:noProof/>
                <w:rtl/>
              </w:rPr>
              <w:t xml:space="preserve">1-6-2 </w:t>
            </w:r>
            <w:r w:rsidRPr="00DB6A0C">
              <w:rPr>
                <w:rStyle w:val="Hyperlink"/>
                <w:rFonts w:hint="eastAsia"/>
                <w:noProof/>
                <w:rtl/>
              </w:rPr>
              <w:t>طراح</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اد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Pr>
                <w:noProof/>
                <w:webHidden/>
              </w:rPr>
              <w:tab/>
            </w:r>
            <w:r>
              <w:rPr>
                <w:noProof/>
                <w:webHidden/>
              </w:rPr>
              <w:fldChar w:fldCharType="begin"/>
            </w:r>
            <w:r>
              <w:rPr>
                <w:noProof/>
                <w:webHidden/>
              </w:rPr>
              <w:instrText xml:space="preserve"> PAGEREF _Toc188023310 \h </w:instrText>
            </w:r>
            <w:r>
              <w:rPr>
                <w:noProof/>
                <w:webHidden/>
              </w:rPr>
            </w:r>
            <w:r>
              <w:rPr>
                <w:noProof/>
                <w:webHidden/>
              </w:rPr>
              <w:fldChar w:fldCharType="separate"/>
            </w:r>
            <w:r>
              <w:rPr>
                <w:noProof/>
                <w:webHidden/>
              </w:rPr>
              <w:t>13</w:t>
            </w:r>
            <w:r>
              <w:rPr>
                <w:noProof/>
                <w:webHidden/>
              </w:rPr>
              <w:fldChar w:fldCharType="end"/>
            </w:r>
          </w:hyperlink>
        </w:p>
        <w:p w14:paraId="224F045B" w14:textId="511F2FC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1" w:history="1">
            <w:r w:rsidRPr="00DB6A0C">
              <w:rPr>
                <w:rStyle w:val="Hyperlink"/>
                <w:noProof/>
                <w:rtl/>
              </w:rPr>
              <w:t xml:space="preserve">1-6-3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الگور</w:t>
            </w:r>
            <w:r w:rsidRPr="00DB6A0C">
              <w:rPr>
                <w:rStyle w:val="Hyperlink"/>
                <w:rFonts w:hint="cs"/>
                <w:noProof/>
                <w:rtl/>
              </w:rPr>
              <w:t>ی</w:t>
            </w:r>
            <w:r w:rsidRPr="00DB6A0C">
              <w:rPr>
                <w:rStyle w:val="Hyperlink"/>
                <w:rFonts w:hint="eastAsia"/>
                <w:noProof/>
                <w:rtl/>
              </w:rPr>
              <w:t>تم‌ها</w:t>
            </w:r>
            <w:r w:rsidRPr="00DB6A0C">
              <w:rPr>
                <w:rStyle w:val="Hyperlink"/>
                <w:rFonts w:hint="cs"/>
                <w:noProof/>
                <w:rtl/>
              </w:rPr>
              <w:t>ی</w:t>
            </w:r>
            <w:r w:rsidRPr="00DB6A0C">
              <w:rPr>
                <w:rStyle w:val="Hyperlink"/>
                <w:noProof/>
                <w:rtl/>
              </w:rPr>
              <w:t xml:space="preserve"> </w:t>
            </w:r>
            <w:r w:rsidRPr="00DB6A0C">
              <w:rPr>
                <w:rStyle w:val="Hyperlink"/>
                <w:rFonts w:hint="cs"/>
                <w:noProof/>
                <w:rtl/>
              </w:rPr>
              <w:t>ی</w:t>
            </w:r>
            <w:r w:rsidRPr="00DB6A0C">
              <w:rPr>
                <w:rStyle w:val="Hyperlink"/>
                <w:rFonts w:hint="eastAsia"/>
                <w:noProof/>
                <w:rtl/>
              </w:rPr>
              <w:t>اد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ش</w:t>
            </w:r>
            <w:r w:rsidRPr="00DB6A0C">
              <w:rPr>
                <w:rStyle w:val="Hyperlink"/>
                <w:rFonts w:hint="cs"/>
                <w:noProof/>
                <w:rtl/>
              </w:rPr>
              <w:t>ی</w:t>
            </w:r>
            <w:r w:rsidRPr="00DB6A0C">
              <w:rPr>
                <w:rStyle w:val="Hyperlink"/>
                <w:rFonts w:hint="eastAsia"/>
                <w:noProof/>
                <w:rtl/>
              </w:rPr>
              <w:t>ن</w:t>
            </w:r>
            <w:r>
              <w:rPr>
                <w:noProof/>
                <w:webHidden/>
              </w:rPr>
              <w:tab/>
            </w:r>
            <w:r>
              <w:rPr>
                <w:noProof/>
                <w:webHidden/>
              </w:rPr>
              <w:fldChar w:fldCharType="begin"/>
            </w:r>
            <w:r>
              <w:rPr>
                <w:noProof/>
                <w:webHidden/>
              </w:rPr>
              <w:instrText xml:space="preserve"> PAGEREF _Toc188023311 \h </w:instrText>
            </w:r>
            <w:r>
              <w:rPr>
                <w:noProof/>
                <w:webHidden/>
              </w:rPr>
            </w:r>
            <w:r>
              <w:rPr>
                <w:noProof/>
                <w:webHidden/>
              </w:rPr>
              <w:fldChar w:fldCharType="separate"/>
            </w:r>
            <w:r>
              <w:rPr>
                <w:noProof/>
                <w:webHidden/>
              </w:rPr>
              <w:t>13</w:t>
            </w:r>
            <w:r>
              <w:rPr>
                <w:noProof/>
                <w:webHidden/>
              </w:rPr>
              <w:fldChar w:fldCharType="end"/>
            </w:r>
          </w:hyperlink>
        </w:p>
        <w:p w14:paraId="4C66D6AC" w14:textId="252F4A4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2" w:history="1">
            <w:r w:rsidRPr="00DB6A0C">
              <w:rPr>
                <w:rStyle w:val="Hyperlink"/>
                <w:noProof/>
                <w:rtl/>
              </w:rPr>
              <w:t xml:space="preserve">1-6-4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2 \h </w:instrText>
            </w:r>
            <w:r>
              <w:rPr>
                <w:noProof/>
                <w:webHidden/>
              </w:rPr>
            </w:r>
            <w:r>
              <w:rPr>
                <w:noProof/>
                <w:webHidden/>
              </w:rPr>
              <w:fldChar w:fldCharType="separate"/>
            </w:r>
            <w:r>
              <w:rPr>
                <w:noProof/>
                <w:webHidden/>
              </w:rPr>
              <w:t>14</w:t>
            </w:r>
            <w:r>
              <w:rPr>
                <w:noProof/>
                <w:webHidden/>
              </w:rPr>
              <w:fldChar w:fldCharType="end"/>
            </w:r>
          </w:hyperlink>
        </w:p>
        <w:p w14:paraId="2046667E" w14:textId="172670A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3" w:history="1">
            <w:r w:rsidRPr="00DB6A0C">
              <w:rPr>
                <w:rStyle w:val="Hyperlink"/>
                <w:noProof/>
                <w:rtl/>
              </w:rPr>
              <w:t xml:space="preserve">1-6-5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اعتبارسنج</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3 \h </w:instrText>
            </w:r>
            <w:r>
              <w:rPr>
                <w:noProof/>
                <w:webHidden/>
              </w:rPr>
            </w:r>
            <w:r>
              <w:rPr>
                <w:noProof/>
                <w:webHidden/>
              </w:rPr>
              <w:fldChar w:fldCharType="separate"/>
            </w:r>
            <w:r>
              <w:rPr>
                <w:noProof/>
                <w:webHidden/>
              </w:rPr>
              <w:t>14</w:t>
            </w:r>
            <w:r>
              <w:rPr>
                <w:noProof/>
                <w:webHidden/>
              </w:rPr>
              <w:fldChar w:fldCharType="end"/>
            </w:r>
          </w:hyperlink>
        </w:p>
        <w:p w14:paraId="47D6B9BA" w14:textId="22A179F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4" w:history="1">
            <w:r w:rsidRPr="00DB6A0C">
              <w:rPr>
                <w:rStyle w:val="Hyperlink"/>
                <w:noProof/>
                <w:rtl/>
              </w:rPr>
              <w:t xml:space="preserve">1-7 </w:t>
            </w:r>
            <w:r w:rsidRPr="00DB6A0C">
              <w:rPr>
                <w:rStyle w:val="Hyperlink"/>
                <w:rFonts w:hint="eastAsia"/>
                <w:noProof/>
                <w:rtl/>
              </w:rPr>
              <w:t>جامعه</w:t>
            </w:r>
            <w:r w:rsidRPr="00DB6A0C">
              <w:rPr>
                <w:rStyle w:val="Hyperlink"/>
                <w:noProof/>
                <w:rtl/>
              </w:rPr>
              <w:t xml:space="preserve"> </w:t>
            </w:r>
            <w:r w:rsidRPr="00DB6A0C">
              <w:rPr>
                <w:rStyle w:val="Hyperlink"/>
                <w:rFonts w:hint="eastAsia"/>
                <w:noProof/>
                <w:rtl/>
              </w:rPr>
              <w:t>آماري</w:t>
            </w:r>
            <w:r>
              <w:rPr>
                <w:noProof/>
                <w:webHidden/>
              </w:rPr>
              <w:tab/>
            </w:r>
            <w:r>
              <w:rPr>
                <w:noProof/>
                <w:webHidden/>
              </w:rPr>
              <w:fldChar w:fldCharType="begin"/>
            </w:r>
            <w:r>
              <w:rPr>
                <w:noProof/>
                <w:webHidden/>
              </w:rPr>
              <w:instrText xml:space="preserve"> PAGEREF _Toc188023314 \h </w:instrText>
            </w:r>
            <w:r>
              <w:rPr>
                <w:noProof/>
                <w:webHidden/>
              </w:rPr>
            </w:r>
            <w:r>
              <w:rPr>
                <w:noProof/>
                <w:webHidden/>
              </w:rPr>
              <w:fldChar w:fldCharType="separate"/>
            </w:r>
            <w:r>
              <w:rPr>
                <w:noProof/>
                <w:webHidden/>
              </w:rPr>
              <w:t>15</w:t>
            </w:r>
            <w:r>
              <w:rPr>
                <w:noProof/>
                <w:webHidden/>
              </w:rPr>
              <w:fldChar w:fldCharType="end"/>
            </w:r>
          </w:hyperlink>
        </w:p>
        <w:p w14:paraId="139FF921" w14:textId="204BB7C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5" w:history="1">
            <w:r w:rsidRPr="00DB6A0C">
              <w:rPr>
                <w:rStyle w:val="Hyperlink"/>
                <w:noProof/>
                <w:rtl/>
              </w:rPr>
              <w:t xml:space="preserve">1-8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مورد</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عر</w:t>
            </w:r>
            <w:r w:rsidRPr="00DB6A0C">
              <w:rPr>
                <w:rStyle w:val="Hyperlink"/>
                <w:rFonts w:hint="cs"/>
                <w:noProof/>
                <w:rtl/>
              </w:rPr>
              <w:t>ی</w:t>
            </w:r>
            <w:r w:rsidRPr="00DB6A0C">
              <w:rPr>
                <w:rStyle w:val="Hyperlink"/>
                <w:rFonts w:hint="eastAsia"/>
                <w:noProof/>
                <w:rtl/>
              </w:rPr>
              <w:t>ف</w:t>
            </w:r>
            <w:r w:rsidRPr="00DB6A0C">
              <w:rPr>
                <w:rStyle w:val="Hyperlink"/>
                <w:noProof/>
                <w:rtl/>
              </w:rPr>
              <w:t xml:space="preserve">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Pr>
                <w:noProof/>
                <w:webHidden/>
              </w:rPr>
              <w:tab/>
            </w:r>
            <w:r>
              <w:rPr>
                <w:noProof/>
                <w:webHidden/>
              </w:rPr>
              <w:fldChar w:fldCharType="begin"/>
            </w:r>
            <w:r>
              <w:rPr>
                <w:noProof/>
                <w:webHidden/>
              </w:rPr>
              <w:instrText xml:space="preserve"> PAGEREF _Toc188023315 \h </w:instrText>
            </w:r>
            <w:r>
              <w:rPr>
                <w:noProof/>
                <w:webHidden/>
              </w:rPr>
            </w:r>
            <w:r>
              <w:rPr>
                <w:noProof/>
                <w:webHidden/>
              </w:rPr>
              <w:fldChar w:fldCharType="separate"/>
            </w:r>
            <w:r>
              <w:rPr>
                <w:noProof/>
                <w:webHidden/>
              </w:rPr>
              <w:t>16</w:t>
            </w:r>
            <w:r>
              <w:rPr>
                <w:noProof/>
                <w:webHidden/>
              </w:rPr>
              <w:fldChar w:fldCharType="end"/>
            </w:r>
          </w:hyperlink>
        </w:p>
        <w:p w14:paraId="7B251152" w14:textId="012DC30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6" w:history="1">
            <w:r w:rsidRPr="00DB6A0C">
              <w:rPr>
                <w:rStyle w:val="Hyperlink"/>
                <w:noProof/>
                <w:rtl/>
              </w:rPr>
              <w:t xml:space="preserve">1-8-1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ستقل</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آن‌ها</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6 \h </w:instrText>
            </w:r>
            <w:r>
              <w:rPr>
                <w:noProof/>
                <w:webHidden/>
              </w:rPr>
            </w:r>
            <w:r>
              <w:rPr>
                <w:noProof/>
                <w:webHidden/>
              </w:rPr>
              <w:fldChar w:fldCharType="separate"/>
            </w:r>
            <w:r>
              <w:rPr>
                <w:noProof/>
                <w:webHidden/>
              </w:rPr>
              <w:t>17</w:t>
            </w:r>
            <w:r>
              <w:rPr>
                <w:noProof/>
                <w:webHidden/>
              </w:rPr>
              <w:fldChar w:fldCharType="end"/>
            </w:r>
          </w:hyperlink>
        </w:p>
        <w:p w14:paraId="581668AE" w14:textId="4BE5F5E9"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7" w:history="1">
            <w:r w:rsidRPr="00DB6A0C">
              <w:rPr>
                <w:rStyle w:val="Hyperlink"/>
                <w:noProof/>
                <w:rtl/>
              </w:rPr>
              <w:t xml:space="preserve">1-8-2 </w:t>
            </w:r>
            <w:r w:rsidRPr="00DB6A0C">
              <w:rPr>
                <w:rStyle w:val="Hyperlink"/>
                <w:rFonts w:hint="eastAsia"/>
                <w:noProof/>
                <w:rtl/>
              </w:rPr>
              <w:t>نقش</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بهبود</w:t>
            </w:r>
            <w:r w:rsidRPr="00DB6A0C">
              <w:rPr>
                <w:rStyle w:val="Hyperlink"/>
                <w:noProof/>
                <w:rtl/>
              </w:rPr>
              <w:t xml:space="preserve"> </w:t>
            </w:r>
            <w:r w:rsidRPr="00DB6A0C">
              <w:rPr>
                <w:rStyle w:val="Hyperlink"/>
                <w:rFonts w:hint="eastAsia"/>
                <w:noProof/>
                <w:rtl/>
              </w:rPr>
              <w:t>عملکرد</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7 \h </w:instrText>
            </w:r>
            <w:r>
              <w:rPr>
                <w:noProof/>
                <w:webHidden/>
              </w:rPr>
            </w:r>
            <w:r>
              <w:rPr>
                <w:noProof/>
                <w:webHidden/>
              </w:rPr>
              <w:fldChar w:fldCharType="separate"/>
            </w:r>
            <w:r>
              <w:rPr>
                <w:noProof/>
                <w:webHidden/>
              </w:rPr>
              <w:t>17</w:t>
            </w:r>
            <w:r>
              <w:rPr>
                <w:noProof/>
                <w:webHidden/>
              </w:rPr>
              <w:fldChar w:fldCharType="end"/>
            </w:r>
          </w:hyperlink>
        </w:p>
        <w:p w14:paraId="6EBAB8A5" w14:textId="5EECA02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8" w:history="1">
            <w:r w:rsidRPr="00DB6A0C">
              <w:rPr>
                <w:rStyle w:val="Hyperlink"/>
                <w:noProof/>
                <w:rtl/>
              </w:rPr>
              <w:t xml:space="preserve">1-8-3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8 \h </w:instrText>
            </w:r>
            <w:r>
              <w:rPr>
                <w:noProof/>
                <w:webHidden/>
              </w:rPr>
            </w:r>
            <w:r>
              <w:rPr>
                <w:noProof/>
                <w:webHidden/>
              </w:rPr>
              <w:fldChar w:fldCharType="separate"/>
            </w:r>
            <w:r>
              <w:rPr>
                <w:noProof/>
                <w:webHidden/>
              </w:rPr>
              <w:t>17</w:t>
            </w:r>
            <w:r>
              <w:rPr>
                <w:noProof/>
                <w:webHidden/>
              </w:rPr>
              <w:fldChar w:fldCharType="end"/>
            </w:r>
          </w:hyperlink>
        </w:p>
        <w:p w14:paraId="0C4A7F31" w14:textId="001F123C"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9" w:history="1">
            <w:r w:rsidRPr="00DB6A0C">
              <w:rPr>
                <w:rStyle w:val="Hyperlink"/>
                <w:noProof/>
                <w:rtl/>
              </w:rPr>
              <w:t xml:space="preserve">1-8-4 </w:t>
            </w:r>
            <w:r w:rsidRPr="00DB6A0C">
              <w:rPr>
                <w:rStyle w:val="Hyperlink"/>
                <w:rFonts w:hint="eastAsia"/>
                <w:noProof/>
                <w:rtl/>
              </w:rPr>
              <w:t>قابل</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طب</w:t>
            </w:r>
            <w:r w:rsidRPr="00DB6A0C">
              <w:rPr>
                <w:rStyle w:val="Hyperlink"/>
                <w:rFonts w:hint="cs"/>
                <w:noProof/>
                <w:rtl/>
              </w:rPr>
              <w:t>ی</w:t>
            </w:r>
            <w:r w:rsidRPr="00DB6A0C">
              <w:rPr>
                <w:rStyle w:val="Hyperlink"/>
                <w:rFonts w:hint="eastAsia"/>
                <w:noProof/>
                <w:rtl/>
              </w:rPr>
              <w:t>ق‌پذ</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ه‌روزرس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9 \h </w:instrText>
            </w:r>
            <w:r>
              <w:rPr>
                <w:noProof/>
                <w:webHidden/>
              </w:rPr>
            </w:r>
            <w:r>
              <w:rPr>
                <w:noProof/>
                <w:webHidden/>
              </w:rPr>
              <w:fldChar w:fldCharType="separate"/>
            </w:r>
            <w:r>
              <w:rPr>
                <w:noProof/>
                <w:webHidden/>
              </w:rPr>
              <w:t>18</w:t>
            </w:r>
            <w:r>
              <w:rPr>
                <w:noProof/>
                <w:webHidden/>
              </w:rPr>
              <w:fldChar w:fldCharType="end"/>
            </w:r>
          </w:hyperlink>
        </w:p>
        <w:p w14:paraId="20FE27FC" w14:textId="6B566828"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0" w:history="1">
            <w:r w:rsidRPr="00DB6A0C">
              <w:rPr>
                <w:rStyle w:val="Hyperlink"/>
                <w:noProof/>
                <w:rtl/>
              </w:rPr>
              <w:t xml:space="preserve">1-8-5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بانک</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0 \h </w:instrText>
            </w:r>
            <w:r>
              <w:rPr>
                <w:noProof/>
                <w:webHidden/>
              </w:rPr>
            </w:r>
            <w:r>
              <w:rPr>
                <w:noProof/>
                <w:webHidden/>
              </w:rPr>
              <w:fldChar w:fldCharType="separate"/>
            </w:r>
            <w:r>
              <w:rPr>
                <w:noProof/>
                <w:webHidden/>
              </w:rPr>
              <w:t>18</w:t>
            </w:r>
            <w:r>
              <w:rPr>
                <w:noProof/>
                <w:webHidden/>
              </w:rPr>
              <w:fldChar w:fldCharType="end"/>
            </w:r>
          </w:hyperlink>
        </w:p>
        <w:p w14:paraId="5150B654" w14:textId="2248B53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1" w:history="1">
            <w:r w:rsidRPr="00DB6A0C">
              <w:rPr>
                <w:rStyle w:val="Hyperlink"/>
                <w:noProof/>
                <w:rtl/>
              </w:rPr>
              <w:t xml:space="preserve">1-9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ان‌نامه</w:t>
            </w:r>
            <w:r>
              <w:rPr>
                <w:noProof/>
                <w:webHidden/>
              </w:rPr>
              <w:tab/>
            </w:r>
            <w:r>
              <w:rPr>
                <w:noProof/>
                <w:webHidden/>
              </w:rPr>
              <w:fldChar w:fldCharType="begin"/>
            </w:r>
            <w:r>
              <w:rPr>
                <w:noProof/>
                <w:webHidden/>
              </w:rPr>
              <w:instrText xml:space="preserve"> PAGEREF _Toc188023321 \h </w:instrText>
            </w:r>
            <w:r>
              <w:rPr>
                <w:noProof/>
                <w:webHidden/>
              </w:rPr>
            </w:r>
            <w:r>
              <w:rPr>
                <w:noProof/>
                <w:webHidden/>
              </w:rPr>
              <w:fldChar w:fldCharType="separate"/>
            </w:r>
            <w:r>
              <w:rPr>
                <w:noProof/>
                <w:webHidden/>
              </w:rPr>
              <w:t>18</w:t>
            </w:r>
            <w:r>
              <w:rPr>
                <w:noProof/>
                <w:webHidden/>
              </w:rPr>
              <w:fldChar w:fldCharType="end"/>
            </w:r>
          </w:hyperlink>
        </w:p>
        <w:p w14:paraId="206F8ECE" w14:textId="12C0158A"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22 \h </w:instrText>
            </w:r>
            <w:r>
              <w:rPr>
                <w:noProof/>
                <w:webHidden/>
              </w:rPr>
            </w:r>
            <w:r>
              <w:rPr>
                <w:noProof/>
                <w:webHidden/>
              </w:rPr>
              <w:fldChar w:fldCharType="separate"/>
            </w:r>
            <w:r>
              <w:rPr>
                <w:noProof/>
                <w:webHidden/>
                <w:lang w:bidi="ar-SA"/>
              </w:rPr>
              <w:t>20</w:t>
            </w:r>
            <w:r>
              <w:rPr>
                <w:noProof/>
                <w:webHidden/>
              </w:rPr>
              <w:fldChar w:fldCharType="end"/>
            </w:r>
          </w:hyperlink>
        </w:p>
        <w:p w14:paraId="72C649F4" w14:textId="3D0879C4"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3" w:history="1">
            <w:r w:rsidRPr="00DB6A0C">
              <w:rPr>
                <w:rStyle w:val="Hyperlink"/>
                <w:rFonts w:ascii="Times New Roman Bold" w:hAnsi="Times New Roman Bold" w:hint="eastAsia"/>
                <w:noProof/>
                <w:rtl/>
              </w:rPr>
              <w:t>مرور</w:t>
            </w:r>
            <w:r w:rsidRPr="00DB6A0C">
              <w:rPr>
                <w:rStyle w:val="Hyperlink"/>
                <w:rFonts w:ascii="Times New Roman Bold" w:hAnsi="Times New Roman Bold" w:hint="cs"/>
                <w:noProof/>
                <w:rtl/>
              </w:rPr>
              <w:t>ی</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ب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مطالعا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ش</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ن</w:t>
            </w:r>
            <w:r>
              <w:rPr>
                <w:noProof/>
                <w:webHidden/>
              </w:rPr>
              <w:tab/>
            </w:r>
            <w:r>
              <w:rPr>
                <w:noProof/>
                <w:webHidden/>
              </w:rPr>
              <w:fldChar w:fldCharType="begin"/>
            </w:r>
            <w:r>
              <w:rPr>
                <w:noProof/>
                <w:webHidden/>
              </w:rPr>
              <w:instrText xml:space="preserve"> PAGEREF _Toc188023323 \h </w:instrText>
            </w:r>
            <w:r>
              <w:rPr>
                <w:noProof/>
                <w:webHidden/>
              </w:rPr>
            </w:r>
            <w:r>
              <w:rPr>
                <w:noProof/>
                <w:webHidden/>
              </w:rPr>
              <w:fldChar w:fldCharType="separate"/>
            </w:r>
            <w:r>
              <w:rPr>
                <w:noProof/>
                <w:webHidden/>
                <w:lang w:bidi="ar-SA"/>
              </w:rPr>
              <w:t>20</w:t>
            </w:r>
            <w:r>
              <w:rPr>
                <w:noProof/>
                <w:webHidden/>
              </w:rPr>
              <w:fldChar w:fldCharType="end"/>
            </w:r>
          </w:hyperlink>
        </w:p>
        <w:p w14:paraId="3C0FFCAB" w14:textId="1F06EAF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4" w:history="1">
            <w:r>
              <w:rPr>
                <w:noProof/>
                <w:webHidden/>
              </w:rPr>
              <w:tab/>
            </w:r>
            <w:r>
              <w:rPr>
                <w:noProof/>
                <w:webHidden/>
              </w:rPr>
              <w:fldChar w:fldCharType="begin"/>
            </w:r>
            <w:r>
              <w:rPr>
                <w:noProof/>
                <w:webHidden/>
              </w:rPr>
              <w:instrText xml:space="preserve"> PAGEREF _Toc188023324 \h </w:instrText>
            </w:r>
            <w:r>
              <w:rPr>
                <w:noProof/>
                <w:webHidden/>
              </w:rPr>
            </w:r>
            <w:r>
              <w:rPr>
                <w:noProof/>
                <w:webHidden/>
              </w:rPr>
              <w:fldChar w:fldCharType="separate"/>
            </w:r>
            <w:r>
              <w:rPr>
                <w:noProof/>
                <w:webHidden/>
                <w:lang w:bidi="ar-SA"/>
              </w:rPr>
              <w:t>20</w:t>
            </w:r>
            <w:r>
              <w:rPr>
                <w:noProof/>
                <w:webHidden/>
              </w:rPr>
              <w:fldChar w:fldCharType="end"/>
            </w:r>
          </w:hyperlink>
        </w:p>
        <w:p w14:paraId="4C5CFCAB" w14:textId="3753FD6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5" w:history="1">
            <w:r w:rsidRPr="00DB6A0C">
              <w:rPr>
                <w:rStyle w:val="Hyperlink"/>
                <w:noProof/>
                <w:rtl/>
              </w:rPr>
              <w:t xml:space="preserve">2-1 </w:t>
            </w:r>
            <w:r w:rsidRPr="00DB6A0C">
              <w:rPr>
                <w:rStyle w:val="Hyperlink"/>
                <w:rFonts w:hint="eastAsia"/>
                <w:noProof/>
                <w:rtl/>
              </w:rPr>
              <w:t>مقدمه</w:t>
            </w:r>
            <w:r>
              <w:rPr>
                <w:noProof/>
                <w:webHidden/>
              </w:rPr>
              <w:tab/>
            </w:r>
            <w:r>
              <w:rPr>
                <w:noProof/>
                <w:webHidden/>
              </w:rPr>
              <w:fldChar w:fldCharType="begin"/>
            </w:r>
            <w:r>
              <w:rPr>
                <w:noProof/>
                <w:webHidden/>
              </w:rPr>
              <w:instrText xml:space="preserve"> PAGEREF _Toc188023325 \h </w:instrText>
            </w:r>
            <w:r>
              <w:rPr>
                <w:noProof/>
                <w:webHidden/>
              </w:rPr>
            </w:r>
            <w:r>
              <w:rPr>
                <w:noProof/>
                <w:webHidden/>
              </w:rPr>
              <w:fldChar w:fldCharType="separate"/>
            </w:r>
            <w:r>
              <w:rPr>
                <w:noProof/>
                <w:webHidden/>
              </w:rPr>
              <w:t>21</w:t>
            </w:r>
            <w:r>
              <w:rPr>
                <w:noProof/>
                <w:webHidden/>
              </w:rPr>
              <w:fldChar w:fldCharType="end"/>
            </w:r>
          </w:hyperlink>
        </w:p>
        <w:p w14:paraId="26561014" w14:textId="7009C90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6" w:history="1">
            <w:r w:rsidRPr="00DB6A0C">
              <w:rPr>
                <w:rStyle w:val="Hyperlink"/>
                <w:noProof/>
                <w:rtl/>
              </w:rPr>
              <w:t xml:space="preserve">2-2 </w:t>
            </w:r>
            <w:r w:rsidRPr="00DB6A0C">
              <w:rPr>
                <w:rStyle w:val="Hyperlink"/>
                <w:rFonts w:hint="eastAsia"/>
                <w:noProof/>
                <w:rtl/>
              </w:rPr>
              <w:t>مب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ظ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6 \h </w:instrText>
            </w:r>
            <w:r>
              <w:rPr>
                <w:noProof/>
                <w:webHidden/>
              </w:rPr>
            </w:r>
            <w:r>
              <w:rPr>
                <w:noProof/>
                <w:webHidden/>
              </w:rPr>
              <w:fldChar w:fldCharType="separate"/>
            </w:r>
            <w:r>
              <w:rPr>
                <w:noProof/>
                <w:webHidden/>
              </w:rPr>
              <w:t>22</w:t>
            </w:r>
            <w:r>
              <w:rPr>
                <w:noProof/>
                <w:webHidden/>
              </w:rPr>
              <w:fldChar w:fldCharType="end"/>
            </w:r>
          </w:hyperlink>
        </w:p>
        <w:p w14:paraId="4EB38E94" w14:textId="32E942C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7" w:history="1">
            <w:r w:rsidRPr="00DB6A0C">
              <w:rPr>
                <w:rStyle w:val="Hyperlink"/>
                <w:noProof/>
                <w:rtl/>
              </w:rPr>
              <w:t xml:space="preserve">2-2-1 </w:t>
            </w:r>
            <w:r w:rsidRPr="00DB6A0C">
              <w:rPr>
                <w:rStyle w:val="Hyperlink"/>
                <w:rFonts w:hint="eastAsia"/>
                <w:noProof/>
                <w:rtl/>
              </w:rPr>
              <w:t>مفهوم</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آن</w:t>
            </w:r>
            <w:r>
              <w:rPr>
                <w:noProof/>
                <w:webHidden/>
              </w:rPr>
              <w:tab/>
            </w:r>
            <w:r>
              <w:rPr>
                <w:noProof/>
                <w:webHidden/>
              </w:rPr>
              <w:fldChar w:fldCharType="begin"/>
            </w:r>
            <w:r>
              <w:rPr>
                <w:noProof/>
                <w:webHidden/>
              </w:rPr>
              <w:instrText xml:space="preserve"> PAGEREF _Toc188023327 \h </w:instrText>
            </w:r>
            <w:r>
              <w:rPr>
                <w:noProof/>
                <w:webHidden/>
              </w:rPr>
            </w:r>
            <w:r>
              <w:rPr>
                <w:noProof/>
                <w:webHidden/>
              </w:rPr>
              <w:fldChar w:fldCharType="separate"/>
            </w:r>
            <w:r>
              <w:rPr>
                <w:noProof/>
                <w:webHidden/>
              </w:rPr>
              <w:t>22</w:t>
            </w:r>
            <w:r>
              <w:rPr>
                <w:noProof/>
                <w:webHidden/>
              </w:rPr>
              <w:fldChar w:fldCharType="end"/>
            </w:r>
          </w:hyperlink>
        </w:p>
        <w:p w14:paraId="5971B043" w14:textId="69D2E6D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8" w:history="1">
            <w:r w:rsidRPr="00DB6A0C">
              <w:rPr>
                <w:rStyle w:val="Hyperlink"/>
                <w:noProof/>
                <w:rtl/>
              </w:rPr>
              <w:t xml:space="preserve">2-2-2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8 \h </w:instrText>
            </w:r>
            <w:r>
              <w:rPr>
                <w:noProof/>
                <w:webHidden/>
              </w:rPr>
            </w:r>
            <w:r>
              <w:rPr>
                <w:noProof/>
                <w:webHidden/>
              </w:rPr>
              <w:fldChar w:fldCharType="separate"/>
            </w:r>
            <w:r>
              <w:rPr>
                <w:noProof/>
                <w:webHidden/>
              </w:rPr>
              <w:t>22</w:t>
            </w:r>
            <w:r>
              <w:rPr>
                <w:noProof/>
                <w:webHidden/>
              </w:rPr>
              <w:fldChar w:fldCharType="end"/>
            </w:r>
          </w:hyperlink>
        </w:p>
        <w:p w14:paraId="7983D4C6" w14:textId="7B48133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9" w:history="1">
            <w:r w:rsidRPr="00DB6A0C">
              <w:rPr>
                <w:rStyle w:val="Hyperlink"/>
                <w:noProof/>
                <w:rtl/>
              </w:rPr>
              <w:t xml:space="preserve">2-2-3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329 \h </w:instrText>
            </w:r>
            <w:r>
              <w:rPr>
                <w:noProof/>
                <w:webHidden/>
              </w:rPr>
            </w:r>
            <w:r>
              <w:rPr>
                <w:noProof/>
                <w:webHidden/>
              </w:rPr>
              <w:fldChar w:fldCharType="separate"/>
            </w:r>
            <w:r>
              <w:rPr>
                <w:noProof/>
                <w:webHidden/>
              </w:rPr>
              <w:t>23</w:t>
            </w:r>
            <w:r>
              <w:rPr>
                <w:noProof/>
                <w:webHidden/>
              </w:rPr>
              <w:fldChar w:fldCharType="end"/>
            </w:r>
          </w:hyperlink>
        </w:p>
        <w:p w14:paraId="5186B959" w14:textId="1913F55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0" w:history="1">
            <w:r w:rsidRPr="00DB6A0C">
              <w:rPr>
                <w:rStyle w:val="Hyperlink"/>
                <w:noProof/>
                <w:rtl/>
                <w:lang w:bidi="fa-IR"/>
              </w:rPr>
              <w:t xml:space="preserve">4-2-2 </w:t>
            </w:r>
            <w:r w:rsidRPr="00DB6A0C">
              <w:rPr>
                <w:rStyle w:val="Hyperlink"/>
                <w:rFonts w:hint="eastAsia"/>
                <w:noProof/>
                <w:rtl/>
                <w:lang w:bidi="fa-IR"/>
              </w:rPr>
              <w:t>روش</w:t>
            </w:r>
            <w:r w:rsidRPr="00DB6A0C">
              <w:rPr>
                <w:rStyle w:val="Hyperlink"/>
                <w:noProof/>
                <w:rtl/>
                <w:lang w:bidi="fa-IR"/>
              </w:rPr>
              <w:t xml:space="preserve"> </w:t>
            </w:r>
            <w:r w:rsidRPr="00DB6A0C">
              <w:rPr>
                <w:rStyle w:val="Hyperlink"/>
                <w:rFonts w:hint="eastAsia"/>
                <w:noProof/>
                <w:rtl/>
                <w:lang w:bidi="fa-IR"/>
              </w:rPr>
              <w:t>بگ</w:t>
            </w:r>
            <w:r w:rsidRPr="00DB6A0C">
              <w:rPr>
                <w:rStyle w:val="Hyperlink"/>
                <w:rFonts w:hint="cs"/>
                <w:noProof/>
                <w:rtl/>
                <w:lang w:bidi="fa-IR"/>
              </w:rPr>
              <w:t>ی</w:t>
            </w:r>
            <w:r w:rsidRPr="00DB6A0C">
              <w:rPr>
                <w:rStyle w:val="Hyperlink"/>
                <w:rFonts w:hint="eastAsia"/>
                <w:noProof/>
                <w:rtl/>
                <w:lang w:bidi="fa-IR"/>
              </w:rPr>
              <w:t>نگ</w:t>
            </w:r>
            <w:r w:rsidRPr="00DB6A0C">
              <w:rPr>
                <w:rStyle w:val="Hyperlink"/>
                <w:noProof/>
                <w:rtl/>
                <w:lang w:bidi="fa-IR"/>
              </w:rPr>
              <w:t xml:space="preserve"> </w:t>
            </w:r>
            <w:r w:rsidRPr="00DB6A0C">
              <w:rPr>
                <w:rStyle w:val="Hyperlink"/>
                <w:rFonts w:hint="eastAsia"/>
                <w:noProof/>
                <w:rtl/>
                <w:lang w:bidi="fa-IR"/>
              </w:rPr>
              <w:t>در</w:t>
            </w:r>
            <w:r w:rsidRPr="00DB6A0C">
              <w:rPr>
                <w:rStyle w:val="Hyperlink"/>
                <w:noProof/>
                <w:rtl/>
                <w:lang w:bidi="fa-IR"/>
              </w:rPr>
              <w:t xml:space="preserve"> </w:t>
            </w:r>
            <w:r w:rsidRPr="00DB6A0C">
              <w:rPr>
                <w:rStyle w:val="Hyperlink"/>
                <w:rFonts w:hint="cs"/>
                <w:noProof/>
                <w:rtl/>
                <w:lang w:bidi="fa-IR"/>
              </w:rPr>
              <w:t>ی</w:t>
            </w:r>
            <w:r w:rsidRPr="00DB6A0C">
              <w:rPr>
                <w:rStyle w:val="Hyperlink"/>
                <w:rFonts w:hint="eastAsia"/>
                <w:noProof/>
                <w:rtl/>
                <w:lang w:bidi="fa-IR"/>
              </w:rPr>
              <w:t>ادگ</w:t>
            </w:r>
            <w:r w:rsidRPr="00DB6A0C">
              <w:rPr>
                <w:rStyle w:val="Hyperlink"/>
                <w:rFonts w:hint="cs"/>
                <w:noProof/>
                <w:rtl/>
                <w:lang w:bidi="fa-IR"/>
              </w:rPr>
              <w:t>ی</w:t>
            </w:r>
            <w:r w:rsidRPr="00DB6A0C">
              <w:rPr>
                <w:rStyle w:val="Hyperlink"/>
                <w:rFonts w:hint="eastAsia"/>
                <w:noProof/>
                <w:rtl/>
                <w:lang w:bidi="fa-IR"/>
              </w:rPr>
              <w:t>ر</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ماش</w:t>
            </w:r>
            <w:r w:rsidRPr="00DB6A0C">
              <w:rPr>
                <w:rStyle w:val="Hyperlink"/>
                <w:rFonts w:hint="cs"/>
                <w:noProof/>
                <w:rtl/>
                <w:lang w:bidi="fa-IR"/>
              </w:rPr>
              <w:t>ی</w:t>
            </w:r>
            <w:r w:rsidRPr="00DB6A0C">
              <w:rPr>
                <w:rStyle w:val="Hyperlink"/>
                <w:rFonts w:hint="eastAsia"/>
                <w:noProof/>
                <w:rtl/>
                <w:lang w:bidi="fa-IR"/>
              </w:rPr>
              <w:t>ن</w:t>
            </w:r>
            <w:r>
              <w:rPr>
                <w:noProof/>
                <w:webHidden/>
              </w:rPr>
              <w:tab/>
            </w:r>
            <w:r>
              <w:rPr>
                <w:noProof/>
                <w:webHidden/>
              </w:rPr>
              <w:fldChar w:fldCharType="begin"/>
            </w:r>
            <w:r>
              <w:rPr>
                <w:noProof/>
                <w:webHidden/>
              </w:rPr>
              <w:instrText xml:space="preserve"> PAGEREF _Toc188023330 \h </w:instrText>
            </w:r>
            <w:r>
              <w:rPr>
                <w:noProof/>
                <w:webHidden/>
              </w:rPr>
            </w:r>
            <w:r>
              <w:rPr>
                <w:noProof/>
                <w:webHidden/>
              </w:rPr>
              <w:fldChar w:fldCharType="separate"/>
            </w:r>
            <w:r>
              <w:rPr>
                <w:noProof/>
                <w:webHidden/>
              </w:rPr>
              <w:t>24</w:t>
            </w:r>
            <w:r>
              <w:rPr>
                <w:noProof/>
                <w:webHidden/>
              </w:rPr>
              <w:fldChar w:fldCharType="end"/>
            </w:r>
          </w:hyperlink>
        </w:p>
        <w:p w14:paraId="38816A44" w14:textId="6750F87F"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1" w:history="1">
            <w:r w:rsidRPr="00DB6A0C">
              <w:rPr>
                <w:rStyle w:val="Hyperlink"/>
                <w:noProof/>
                <w:lang w:bidi="fa-IR"/>
              </w:rPr>
              <w:t>5-2-2</w:t>
            </w:r>
            <w:r w:rsidRPr="00DB6A0C">
              <w:rPr>
                <w:rStyle w:val="Hyperlink"/>
                <w:noProof/>
                <w:rtl/>
                <w:lang w:bidi="fa-IR"/>
              </w:rPr>
              <w:t xml:space="preserve"> </w:t>
            </w:r>
            <w:r w:rsidRPr="00DB6A0C">
              <w:rPr>
                <w:rStyle w:val="Hyperlink"/>
                <w:rFonts w:hint="eastAsia"/>
                <w:noProof/>
                <w:rtl/>
                <w:lang w:bidi="fa-IR"/>
              </w:rPr>
              <w:t>ترک</w:t>
            </w:r>
            <w:r w:rsidRPr="00DB6A0C">
              <w:rPr>
                <w:rStyle w:val="Hyperlink"/>
                <w:rFonts w:hint="cs"/>
                <w:noProof/>
                <w:rtl/>
                <w:lang w:bidi="fa-IR"/>
              </w:rPr>
              <w:t>ی</w:t>
            </w:r>
            <w:r w:rsidRPr="00DB6A0C">
              <w:rPr>
                <w:rStyle w:val="Hyperlink"/>
                <w:rFonts w:hint="eastAsia"/>
                <w:noProof/>
                <w:rtl/>
                <w:lang w:bidi="fa-IR"/>
              </w:rPr>
              <w:t>ب</w:t>
            </w:r>
            <w:r w:rsidRPr="00DB6A0C">
              <w:rPr>
                <w:rStyle w:val="Hyperlink"/>
                <w:noProof/>
                <w:rtl/>
                <w:lang w:bidi="fa-IR"/>
              </w:rPr>
              <w:t xml:space="preserve"> </w:t>
            </w:r>
            <w:r w:rsidRPr="00DB6A0C">
              <w:rPr>
                <w:rStyle w:val="Hyperlink"/>
                <w:rFonts w:hint="eastAsia"/>
                <w:noProof/>
                <w:rtl/>
                <w:lang w:bidi="fa-IR"/>
              </w:rPr>
              <w:t>روش‌ها</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طبقه‌بند</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1 \h </w:instrText>
            </w:r>
            <w:r>
              <w:rPr>
                <w:noProof/>
                <w:webHidden/>
              </w:rPr>
            </w:r>
            <w:r>
              <w:rPr>
                <w:noProof/>
                <w:webHidden/>
              </w:rPr>
              <w:fldChar w:fldCharType="separate"/>
            </w:r>
            <w:r>
              <w:rPr>
                <w:noProof/>
                <w:webHidden/>
              </w:rPr>
              <w:t>25</w:t>
            </w:r>
            <w:r>
              <w:rPr>
                <w:noProof/>
                <w:webHidden/>
              </w:rPr>
              <w:fldChar w:fldCharType="end"/>
            </w:r>
          </w:hyperlink>
        </w:p>
        <w:p w14:paraId="57D691DC" w14:textId="6C11DFF8"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2" w:history="1">
            <w:r w:rsidRPr="00DB6A0C">
              <w:rPr>
                <w:rStyle w:val="Hyperlink"/>
                <w:noProof/>
                <w:rtl/>
              </w:rPr>
              <w:t xml:space="preserve">2-3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w:t>
            </w:r>
            <w:r w:rsidRPr="00DB6A0C">
              <w:rPr>
                <w:rStyle w:val="Hyperlink"/>
                <w:rFonts w:hint="cs"/>
                <w:noProof/>
                <w:rtl/>
              </w:rPr>
              <w:t>ی</w:t>
            </w:r>
            <w:r w:rsidRPr="00DB6A0C">
              <w:rPr>
                <w:rStyle w:val="Hyperlink"/>
                <w:rFonts w:hint="eastAsia"/>
                <w:noProof/>
                <w:rtl/>
              </w:rPr>
              <w:t>نه</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32 \h </w:instrText>
            </w:r>
            <w:r>
              <w:rPr>
                <w:noProof/>
                <w:webHidden/>
              </w:rPr>
            </w:r>
            <w:r>
              <w:rPr>
                <w:noProof/>
                <w:webHidden/>
              </w:rPr>
              <w:fldChar w:fldCharType="separate"/>
            </w:r>
            <w:r>
              <w:rPr>
                <w:noProof/>
                <w:webHidden/>
              </w:rPr>
              <w:t>26</w:t>
            </w:r>
            <w:r>
              <w:rPr>
                <w:noProof/>
                <w:webHidden/>
              </w:rPr>
              <w:fldChar w:fldCharType="end"/>
            </w:r>
          </w:hyperlink>
        </w:p>
        <w:p w14:paraId="5DA698FC" w14:textId="0474EC8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3" w:history="1">
            <w:r w:rsidRPr="00DB6A0C">
              <w:rPr>
                <w:rStyle w:val="Hyperlink"/>
                <w:noProof/>
                <w:lang w:bidi="fa-IR"/>
              </w:rPr>
              <w:t>1-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داخل</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3 \h </w:instrText>
            </w:r>
            <w:r>
              <w:rPr>
                <w:noProof/>
                <w:webHidden/>
              </w:rPr>
            </w:r>
            <w:r>
              <w:rPr>
                <w:noProof/>
                <w:webHidden/>
              </w:rPr>
              <w:fldChar w:fldCharType="separate"/>
            </w:r>
            <w:r>
              <w:rPr>
                <w:noProof/>
                <w:webHidden/>
              </w:rPr>
              <w:t>26</w:t>
            </w:r>
            <w:r>
              <w:rPr>
                <w:noProof/>
                <w:webHidden/>
              </w:rPr>
              <w:fldChar w:fldCharType="end"/>
            </w:r>
          </w:hyperlink>
        </w:p>
        <w:p w14:paraId="5B47E33F" w14:textId="305FC36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4" w:history="1">
            <w:r w:rsidRPr="00DB6A0C">
              <w:rPr>
                <w:rStyle w:val="Hyperlink"/>
                <w:noProof/>
                <w:lang w:bidi="fa-IR"/>
              </w:rPr>
              <w:t>2-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خارج</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4 \h </w:instrText>
            </w:r>
            <w:r>
              <w:rPr>
                <w:noProof/>
                <w:webHidden/>
              </w:rPr>
            </w:r>
            <w:r>
              <w:rPr>
                <w:noProof/>
                <w:webHidden/>
              </w:rPr>
              <w:fldChar w:fldCharType="separate"/>
            </w:r>
            <w:r>
              <w:rPr>
                <w:noProof/>
                <w:webHidden/>
              </w:rPr>
              <w:t>28</w:t>
            </w:r>
            <w:r>
              <w:rPr>
                <w:noProof/>
                <w:webHidden/>
              </w:rPr>
              <w:fldChar w:fldCharType="end"/>
            </w:r>
          </w:hyperlink>
        </w:p>
        <w:p w14:paraId="6FE5D0B5" w14:textId="0D0C1D89"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5" w:history="1">
            <w:r w:rsidRPr="00DB6A0C">
              <w:rPr>
                <w:rStyle w:val="Hyperlink"/>
                <w:noProof/>
                <w:rtl/>
              </w:rPr>
              <w:t xml:space="preserve">2-4 </w:t>
            </w:r>
            <w:r w:rsidRPr="00DB6A0C">
              <w:rPr>
                <w:rStyle w:val="Hyperlink"/>
                <w:rFonts w:hint="eastAsia"/>
                <w:noProof/>
                <w:rtl/>
              </w:rPr>
              <w:t>جمع‌بند</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35 \h </w:instrText>
            </w:r>
            <w:r>
              <w:rPr>
                <w:noProof/>
                <w:webHidden/>
              </w:rPr>
            </w:r>
            <w:r>
              <w:rPr>
                <w:noProof/>
                <w:webHidden/>
              </w:rPr>
              <w:fldChar w:fldCharType="separate"/>
            </w:r>
            <w:r>
              <w:rPr>
                <w:noProof/>
                <w:webHidden/>
              </w:rPr>
              <w:t>34</w:t>
            </w:r>
            <w:r>
              <w:rPr>
                <w:noProof/>
                <w:webHidden/>
              </w:rPr>
              <w:fldChar w:fldCharType="end"/>
            </w:r>
          </w:hyperlink>
        </w:p>
        <w:p w14:paraId="5E84B460" w14:textId="3FC045F5"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6"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س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6 \h </w:instrText>
            </w:r>
            <w:r>
              <w:rPr>
                <w:noProof/>
                <w:webHidden/>
              </w:rPr>
            </w:r>
            <w:r>
              <w:rPr>
                <w:noProof/>
                <w:webHidden/>
              </w:rPr>
              <w:fldChar w:fldCharType="separate"/>
            </w:r>
            <w:r>
              <w:rPr>
                <w:noProof/>
                <w:webHidden/>
                <w:lang w:bidi="ar-SA"/>
              </w:rPr>
              <w:t>36</w:t>
            </w:r>
            <w:r>
              <w:rPr>
                <w:noProof/>
                <w:webHidden/>
              </w:rPr>
              <w:fldChar w:fldCharType="end"/>
            </w:r>
          </w:hyperlink>
        </w:p>
        <w:p w14:paraId="2408B433" w14:textId="587B2D8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7" w:history="1">
            <w:r w:rsidRPr="00DB6A0C">
              <w:rPr>
                <w:rStyle w:val="Hyperlink"/>
                <w:rFonts w:ascii="Times New Roman Bold" w:hAnsi="Times New Roman Bold" w:hint="eastAsia"/>
                <w:noProof/>
                <w:rtl/>
              </w:rPr>
              <w:t>روش</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تحق</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ق</w:t>
            </w:r>
            <w:r>
              <w:rPr>
                <w:noProof/>
                <w:webHidden/>
              </w:rPr>
              <w:tab/>
            </w:r>
            <w:r>
              <w:rPr>
                <w:noProof/>
                <w:webHidden/>
              </w:rPr>
              <w:fldChar w:fldCharType="begin"/>
            </w:r>
            <w:r>
              <w:rPr>
                <w:noProof/>
                <w:webHidden/>
              </w:rPr>
              <w:instrText xml:space="preserve"> PAGEREF _Toc188023337 \h </w:instrText>
            </w:r>
            <w:r>
              <w:rPr>
                <w:noProof/>
                <w:webHidden/>
              </w:rPr>
            </w:r>
            <w:r>
              <w:rPr>
                <w:noProof/>
                <w:webHidden/>
              </w:rPr>
              <w:fldChar w:fldCharType="separate"/>
            </w:r>
            <w:r>
              <w:rPr>
                <w:noProof/>
                <w:webHidden/>
                <w:lang w:bidi="ar-SA"/>
              </w:rPr>
              <w:t>36</w:t>
            </w:r>
            <w:r>
              <w:rPr>
                <w:noProof/>
                <w:webHidden/>
              </w:rPr>
              <w:fldChar w:fldCharType="end"/>
            </w:r>
          </w:hyperlink>
        </w:p>
        <w:p w14:paraId="7CF5BC86" w14:textId="59CEE6C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8" w:history="1">
            <w:r w:rsidRPr="00DB6A0C">
              <w:rPr>
                <w:rStyle w:val="Hyperlink"/>
                <w:rFonts w:ascii="Times New Roman Bold" w:hAnsi="Times New Roman Bold"/>
                <w:noProof/>
                <w:rtl/>
              </w:rPr>
              <w:t>(</w:t>
            </w:r>
            <w:r w:rsidRPr="00DB6A0C">
              <w:rPr>
                <w:rStyle w:val="Hyperlink"/>
                <w:rFonts w:ascii="Times New Roman Bold" w:hAnsi="Times New Roman Bold" w:hint="eastAsia"/>
                <w:noProof/>
                <w:rtl/>
              </w:rPr>
              <w:t>مراح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نجام</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ژوهش</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8 \h </w:instrText>
            </w:r>
            <w:r>
              <w:rPr>
                <w:noProof/>
                <w:webHidden/>
              </w:rPr>
            </w:r>
            <w:r>
              <w:rPr>
                <w:noProof/>
                <w:webHidden/>
              </w:rPr>
              <w:fldChar w:fldCharType="separate"/>
            </w:r>
            <w:r>
              <w:rPr>
                <w:noProof/>
                <w:webHidden/>
                <w:lang w:bidi="ar-SA"/>
              </w:rPr>
              <w:t>36</w:t>
            </w:r>
            <w:r>
              <w:rPr>
                <w:noProof/>
                <w:webHidden/>
              </w:rPr>
              <w:fldChar w:fldCharType="end"/>
            </w:r>
          </w:hyperlink>
        </w:p>
        <w:p w14:paraId="7A4E6320" w14:textId="2C330F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9" w:history="1">
            <w:r>
              <w:rPr>
                <w:noProof/>
                <w:webHidden/>
              </w:rPr>
              <w:tab/>
            </w:r>
            <w:r>
              <w:rPr>
                <w:noProof/>
                <w:webHidden/>
              </w:rPr>
              <w:fldChar w:fldCharType="begin"/>
            </w:r>
            <w:r>
              <w:rPr>
                <w:noProof/>
                <w:webHidden/>
              </w:rPr>
              <w:instrText xml:space="preserve"> PAGEREF _Toc188023339 \h </w:instrText>
            </w:r>
            <w:r>
              <w:rPr>
                <w:noProof/>
                <w:webHidden/>
              </w:rPr>
            </w:r>
            <w:r>
              <w:rPr>
                <w:noProof/>
                <w:webHidden/>
              </w:rPr>
              <w:fldChar w:fldCharType="separate"/>
            </w:r>
            <w:r>
              <w:rPr>
                <w:noProof/>
                <w:webHidden/>
                <w:lang w:bidi="ar-SA"/>
              </w:rPr>
              <w:t>36</w:t>
            </w:r>
            <w:r>
              <w:rPr>
                <w:noProof/>
                <w:webHidden/>
              </w:rPr>
              <w:fldChar w:fldCharType="end"/>
            </w:r>
          </w:hyperlink>
        </w:p>
        <w:p w14:paraId="2C3DCBF8" w14:textId="1B65827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0" w:history="1">
            <w:r w:rsidRPr="00DB6A0C">
              <w:rPr>
                <w:rStyle w:val="Hyperlink"/>
                <w:noProof/>
                <w:rtl/>
              </w:rPr>
              <w:t xml:space="preserve">3-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0 \h </w:instrText>
            </w:r>
            <w:r>
              <w:rPr>
                <w:noProof/>
                <w:webHidden/>
              </w:rPr>
            </w:r>
            <w:r>
              <w:rPr>
                <w:noProof/>
                <w:webHidden/>
              </w:rPr>
              <w:fldChar w:fldCharType="separate"/>
            </w:r>
            <w:r>
              <w:rPr>
                <w:noProof/>
                <w:webHidden/>
              </w:rPr>
              <w:t>37</w:t>
            </w:r>
            <w:r>
              <w:rPr>
                <w:noProof/>
                <w:webHidden/>
              </w:rPr>
              <w:fldChar w:fldCharType="end"/>
            </w:r>
          </w:hyperlink>
        </w:p>
        <w:p w14:paraId="59C6C0FC" w14:textId="0A3D4F1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1"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چهارم</w:t>
            </w:r>
            <w:r w:rsidRPr="00DB6A0C">
              <w:rPr>
                <w:rStyle w:val="Hyperlink"/>
                <w:noProof/>
                <w:rtl/>
              </w:rPr>
              <w:t>:</w:t>
            </w:r>
            <w:r>
              <w:rPr>
                <w:noProof/>
                <w:webHidden/>
              </w:rPr>
              <w:tab/>
            </w:r>
            <w:r>
              <w:rPr>
                <w:noProof/>
                <w:webHidden/>
              </w:rPr>
              <w:fldChar w:fldCharType="begin"/>
            </w:r>
            <w:r>
              <w:rPr>
                <w:noProof/>
                <w:webHidden/>
              </w:rPr>
              <w:instrText xml:space="preserve"> PAGEREF _Toc188023341 \h </w:instrText>
            </w:r>
            <w:r>
              <w:rPr>
                <w:noProof/>
                <w:webHidden/>
              </w:rPr>
            </w:r>
            <w:r>
              <w:rPr>
                <w:noProof/>
                <w:webHidden/>
              </w:rPr>
              <w:fldChar w:fldCharType="separate"/>
            </w:r>
            <w:r>
              <w:rPr>
                <w:noProof/>
                <w:webHidden/>
                <w:lang w:bidi="ar-SA"/>
              </w:rPr>
              <w:t>39</w:t>
            </w:r>
            <w:r>
              <w:rPr>
                <w:noProof/>
                <w:webHidden/>
              </w:rPr>
              <w:fldChar w:fldCharType="end"/>
            </w:r>
          </w:hyperlink>
        </w:p>
        <w:p w14:paraId="38E65FDC" w14:textId="12109728"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2" w:history="1">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Pr>
                <w:noProof/>
                <w:webHidden/>
              </w:rPr>
              <w:tab/>
            </w:r>
            <w:r>
              <w:rPr>
                <w:noProof/>
                <w:webHidden/>
              </w:rPr>
              <w:fldChar w:fldCharType="begin"/>
            </w:r>
            <w:r>
              <w:rPr>
                <w:noProof/>
                <w:webHidden/>
              </w:rPr>
              <w:instrText xml:space="preserve"> PAGEREF _Toc188023342 \h </w:instrText>
            </w:r>
            <w:r>
              <w:rPr>
                <w:noProof/>
                <w:webHidden/>
              </w:rPr>
            </w:r>
            <w:r>
              <w:rPr>
                <w:noProof/>
                <w:webHidden/>
              </w:rPr>
              <w:fldChar w:fldCharType="separate"/>
            </w:r>
            <w:r>
              <w:rPr>
                <w:noProof/>
                <w:webHidden/>
                <w:lang w:bidi="ar-SA"/>
              </w:rPr>
              <w:t>39</w:t>
            </w:r>
            <w:r>
              <w:rPr>
                <w:noProof/>
                <w:webHidden/>
              </w:rPr>
              <w:fldChar w:fldCharType="end"/>
            </w:r>
          </w:hyperlink>
        </w:p>
        <w:p w14:paraId="78F84C5E" w14:textId="05212D1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3" w:history="1">
            <w:r w:rsidRPr="00DB6A0C">
              <w:rPr>
                <w:rStyle w:val="Hyperlink"/>
                <w:noProof/>
                <w:rtl/>
              </w:rPr>
              <w:t>(</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حث</w:t>
            </w:r>
            <w:r w:rsidRPr="00DB6A0C">
              <w:rPr>
                <w:rStyle w:val="Hyperlink"/>
                <w:noProof/>
                <w:rtl/>
              </w:rPr>
              <w:t>)</w:t>
            </w:r>
            <w:r>
              <w:rPr>
                <w:noProof/>
                <w:webHidden/>
              </w:rPr>
              <w:tab/>
            </w:r>
            <w:r>
              <w:rPr>
                <w:noProof/>
                <w:webHidden/>
              </w:rPr>
              <w:fldChar w:fldCharType="begin"/>
            </w:r>
            <w:r>
              <w:rPr>
                <w:noProof/>
                <w:webHidden/>
              </w:rPr>
              <w:instrText xml:space="preserve"> PAGEREF _Toc188023343 \h </w:instrText>
            </w:r>
            <w:r>
              <w:rPr>
                <w:noProof/>
                <w:webHidden/>
              </w:rPr>
            </w:r>
            <w:r>
              <w:rPr>
                <w:noProof/>
                <w:webHidden/>
              </w:rPr>
              <w:fldChar w:fldCharType="separate"/>
            </w:r>
            <w:r>
              <w:rPr>
                <w:noProof/>
                <w:webHidden/>
                <w:lang w:bidi="ar-SA"/>
              </w:rPr>
              <w:t>39</w:t>
            </w:r>
            <w:r>
              <w:rPr>
                <w:noProof/>
                <w:webHidden/>
              </w:rPr>
              <w:fldChar w:fldCharType="end"/>
            </w:r>
          </w:hyperlink>
        </w:p>
        <w:p w14:paraId="68969CFE" w14:textId="0F4C542A"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4" w:history="1">
            <w:r w:rsidRPr="00DB6A0C">
              <w:rPr>
                <w:rStyle w:val="Hyperlink"/>
                <w:noProof/>
                <w:rtl/>
              </w:rPr>
              <w:t xml:space="preserve">4-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4 \h </w:instrText>
            </w:r>
            <w:r>
              <w:rPr>
                <w:noProof/>
                <w:webHidden/>
              </w:rPr>
            </w:r>
            <w:r>
              <w:rPr>
                <w:noProof/>
                <w:webHidden/>
              </w:rPr>
              <w:fldChar w:fldCharType="separate"/>
            </w:r>
            <w:r>
              <w:rPr>
                <w:noProof/>
                <w:webHidden/>
              </w:rPr>
              <w:t>40</w:t>
            </w:r>
            <w:r>
              <w:rPr>
                <w:noProof/>
                <w:webHidden/>
              </w:rPr>
              <w:fldChar w:fldCharType="end"/>
            </w:r>
          </w:hyperlink>
        </w:p>
        <w:p w14:paraId="7511BD5F" w14:textId="6FDBD6D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5"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پنجم</w:t>
            </w:r>
            <w:r w:rsidRPr="00DB6A0C">
              <w:rPr>
                <w:rStyle w:val="Hyperlink"/>
                <w:noProof/>
                <w:rtl/>
              </w:rPr>
              <w:t>:</w:t>
            </w:r>
            <w:r>
              <w:rPr>
                <w:noProof/>
                <w:webHidden/>
              </w:rPr>
              <w:tab/>
            </w:r>
            <w:r>
              <w:rPr>
                <w:noProof/>
                <w:webHidden/>
              </w:rPr>
              <w:fldChar w:fldCharType="begin"/>
            </w:r>
            <w:r>
              <w:rPr>
                <w:noProof/>
                <w:webHidden/>
              </w:rPr>
              <w:instrText xml:space="preserve"> PAGEREF _Toc188023345 \h </w:instrText>
            </w:r>
            <w:r>
              <w:rPr>
                <w:noProof/>
                <w:webHidden/>
              </w:rPr>
            </w:r>
            <w:r>
              <w:rPr>
                <w:noProof/>
                <w:webHidden/>
              </w:rPr>
              <w:fldChar w:fldCharType="separate"/>
            </w:r>
            <w:r>
              <w:rPr>
                <w:noProof/>
                <w:webHidden/>
                <w:lang w:bidi="ar-SA"/>
              </w:rPr>
              <w:t>42</w:t>
            </w:r>
            <w:r>
              <w:rPr>
                <w:noProof/>
                <w:webHidden/>
              </w:rPr>
              <w:fldChar w:fldCharType="end"/>
            </w:r>
          </w:hyperlink>
        </w:p>
        <w:p w14:paraId="449AE471" w14:textId="19BF004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6" w:history="1">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ها</w:t>
            </w:r>
            <w:r>
              <w:rPr>
                <w:noProof/>
                <w:webHidden/>
              </w:rPr>
              <w:tab/>
            </w:r>
            <w:r>
              <w:rPr>
                <w:noProof/>
                <w:webHidden/>
              </w:rPr>
              <w:fldChar w:fldCharType="begin"/>
            </w:r>
            <w:r>
              <w:rPr>
                <w:noProof/>
                <w:webHidden/>
              </w:rPr>
              <w:instrText xml:space="preserve"> PAGEREF _Toc188023346 \h </w:instrText>
            </w:r>
            <w:r>
              <w:rPr>
                <w:noProof/>
                <w:webHidden/>
              </w:rPr>
            </w:r>
            <w:r>
              <w:rPr>
                <w:noProof/>
                <w:webHidden/>
              </w:rPr>
              <w:fldChar w:fldCharType="separate"/>
            </w:r>
            <w:r>
              <w:rPr>
                <w:noProof/>
                <w:webHidden/>
                <w:lang w:bidi="ar-SA"/>
              </w:rPr>
              <w:t>42</w:t>
            </w:r>
            <w:r>
              <w:rPr>
                <w:noProof/>
                <w:webHidden/>
              </w:rPr>
              <w:fldChar w:fldCharType="end"/>
            </w:r>
          </w:hyperlink>
        </w:p>
        <w:p w14:paraId="053A9181" w14:textId="2587C1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7" w:history="1">
            <w:r>
              <w:rPr>
                <w:noProof/>
                <w:webHidden/>
              </w:rPr>
              <w:tab/>
            </w:r>
            <w:r>
              <w:rPr>
                <w:noProof/>
                <w:webHidden/>
              </w:rPr>
              <w:fldChar w:fldCharType="begin"/>
            </w:r>
            <w:r>
              <w:rPr>
                <w:noProof/>
                <w:webHidden/>
              </w:rPr>
              <w:instrText xml:space="preserve"> PAGEREF _Toc188023347 \h </w:instrText>
            </w:r>
            <w:r>
              <w:rPr>
                <w:noProof/>
                <w:webHidden/>
              </w:rPr>
            </w:r>
            <w:r>
              <w:rPr>
                <w:noProof/>
                <w:webHidden/>
              </w:rPr>
              <w:fldChar w:fldCharType="separate"/>
            </w:r>
            <w:r>
              <w:rPr>
                <w:noProof/>
                <w:webHidden/>
                <w:lang w:bidi="ar-SA"/>
              </w:rPr>
              <w:t>42</w:t>
            </w:r>
            <w:r>
              <w:rPr>
                <w:noProof/>
                <w:webHidden/>
              </w:rPr>
              <w:fldChar w:fldCharType="end"/>
            </w:r>
          </w:hyperlink>
        </w:p>
        <w:p w14:paraId="32ECBC29" w14:textId="47D9D99C"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8" w:history="1">
            <w:r w:rsidRPr="00DB6A0C">
              <w:rPr>
                <w:rStyle w:val="Hyperlink"/>
                <w:noProof/>
                <w:rtl/>
              </w:rPr>
              <w:t xml:space="preserve">5-1 </w:t>
            </w:r>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48 \h </w:instrText>
            </w:r>
            <w:r>
              <w:rPr>
                <w:noProof/>
                <w:webHidden/>
              </w:rPr>
            </w:r>
            <w:r>
              <w:rPr>
                <w:noProof/>
                <w:webHidden/>
              </w:rPr>
              <w:fldChar w:fldCharType="separate"/>
            </w:r>
            <w:r>
              <w:rPr>
                <w:noProof/>
                <w:webHidden/>
              </w:rPr>
              <w:t>43</w:t>
            </w:r>
            <w:r>
              <w:rPr>
                <w:noProof/>
                <w:webHidden/>
              </w:rPr>
              <w:fldChar w:fldCharType="end"/>
            </w:r>
          </w:hyperlink>
        </w:p>
        <w:p w14:paraId="3EFB3082" w14:textId="2242949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9" w:history="1">
            <w:r w:rsidRPr="00DB6A0C">
              <w:rPr>
                <w:rStyle w:val="Hyperlink"/>
                <w:noProof/>
                <w:rtl/>
              </w:rPr>
              <w:t xml:space="preserve">5-2 </w:t>
            </w:r>
            <w:r w:rsidRPr="00DB6A0C">
              <w:rPr>
                <w:rStyle w:val="Hyperlink"/>
                <w:rFonts w:hint="eastAsia"/>
                <w:noProof/>
                <w:rtl/>
              </w:rPr>
              <w:t>پيشنهادها</w:t>
            </w:r>
            <w:r>
              <w:rPr>
                <w:noProof/>
                <w:webHidden/>
              </w:rPr>
              <w:tab/>
            </w:r>
            <w:r>
              <w:rPr>
                <w:noProof/>
                <w:webHidden/>
              </w:rPr>
              <w:fldChar w:fldCharType="begin"/>
            </w:r>
            <w:r>
              <w:rPr>
                <w:noProof/>
                <w:webHidden/>
              </w:rPr>
              <w:instrText xml:space="preserve"> PAGEREF _Toc188023349 \h </w:instrText>
            </w:r>
            <w:r>
              <w:rPr>
                <w:noProof/>
                <w:webHidden/>
              </w:rPr>
            </w:r>
            <w:r>
              <w:rPr>
                <w:noProof/>
                <w:webHidden/>
              </w:rPr>
              <w:fldChar w:fldCharType="separate"/>
            </w:r>
            <w:r>
              <w:rPr>
                <w:noProof/>
                <w:webHidden/>
              </w:rPr>
              <w:t>43</w:t>
            </w:r>
            <w:r>
              <w:rPr>
                <w:noProof/>
                <w:webHidden/>
              </w:rPr>
              <w:fldChar w:fldCharType="end"/>
            </w:r>
          </w:hyperlink>
        </w:p>
        <w:p w14:paraId="4580CD3C" w14:textId="7017DE0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0" w:history="1">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وس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لف</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صور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وجود</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50 \h </w:instrText>
            </w:r>
            <w:r>
              <w:rPr>
                <w:noProof/>
                <w:webHidden/>
              </w:rPr>
            </w:r>
            <w:r>
              <w:rPr>
                <w:noProof/>
                <w:webHidden/>
              </w:rPr>
              <w:fldChar w:fldCharType="separate"/>
            </w:r>
            <w:r>
              <w:rPr>
                <w:noProof/>
                <w:webHidden/>
                <w:lang w:bidi="ar-SA"/>
              </w:rPr>
              <w:t>44</w:t>
            </w:r>
            <w:r>
              <w:rPr>
                <w:noProof/>
                <w:webHidden/>
              </w:rPr>
              <w:fldChar w:fldCharType="end"/>
            </w:r>
          </w:hyperlink>
        </w:p>
        <w:p w14:paraId="794E40BF" w14:textId="68CE1EC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1" w:history="1">
            <w:r w:rsidRPr="00DB6A0C">
              <w:rPr>
                <w:rStyle w:val="Hyperlink"/>
                <w:rFonts w:hint="eastAsia"/>
                <w:noProof/>
                <w:rtl/>
              </w:rPr>
              <w:t>فهرست</w:t>
            </w:r>
            <w:r>
              <w:rPr>
                <w:noProof/>
                <w:webHidden/>
              </w:rPr>
              <w:tab/>
            </w:r>
            <w:r>
              <w:rPr>
                <w:noProof/>
                <w:webHidden/>
              </w:rPr>
              <w:fldChar w:fldCharType="begin"/>
            </w:r>
            <w:r>
              <w:rPr>
                <w:noProof/>
                <w:webHidden/>
              </w:rPr>
              <w:instrText xml:space="preserve"> PAGEREF _Toc188023351 \h </w:instrText>
            </w:r>
            <w:r>
              <w:rPr>
                <w:noProof/>
                <w:webHidden/>
              </w:rPr>
            </w:r>
            <w:r>
              <w:rPr>
                <w:noProof/>
                <w:webHidden/>
              </w:rPr>
              <w:fldChar w:fldCharType="separate"/>
            </w:r>
            <w:r>
              <w:rPr>
                <w:noProof/>
                <w:webHidden/>
                <w:lang w:bidi="ar-SA"/>
              </w:rPr>
              <w:t>46</w:t>
            </w:r>
            <w:r>
              <w:rPr>
                <w:noProof/>
                <w:webHidden/>
              </w:rPr>
              <w:fldChar w:fldCharType="end"/>
            </w:r>
          </w:hyperlink>
        </w:p>
        <w:p w14:paraId="4A16EA4E" w14:textId="078D793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2" w:history="1">
            <w:r w:rsidRPr="00DB6A0C">
              <w:rPr>
                <w:rStyle w:val="Hyperlink"/>
                <w:rFonts w:hint="eastAsia"/>
                <w:noProof/>
                <w:rtl/>
              </w:rPr>
              <w:t>منابع</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أخذ</w:t>
            </w:r>
            <w:r>
              <w:rPr>
                <w:noProof/>
                <w:webHidden/>
              </w:rPr>
              <w:tab/>
            </w:r>
            <w:r>
              <w:rPr>
                <w:noProof/>
                <w:webHidden/>
              </w:rPr>
              <w:fldChar w:fldCharType="begin"/>
            </w:r>
            <w:r>
              <w:rPr>
                <w:noProof/>
                <w:webHidden/>
              </w:rPr>
              <w:instrText xml:space="preserve"> PAGEREF _Toc188023352 \h </w:instrText>
            </w:r>
            <w:r>
              <w:rPr>
                <w:noProof/>
                <w:webHidden/>
              </w:rPr>
            </w:r>
            <w:r>
              <w:rPr>
                <w:noProof/>
                <w:webHidden/>
              </w:rPr>
              <w:fldChar w:fldCharType="separate"/>
            </w:r>
            <w:r>
              <w:rPr>
                <w:noProof/>
                <w:webHidden/>
                <w:lang w:bidi="ar-SA"/>
              </w:rPr>
              <w:t>46</w:t>
            </w:r>
            <w:r>
              <w:rPr>
                <w:noProof/>
                <w:webHidden/>
              </w:rPr>
              <w:fldChar w:fldCharType="end"/>
            </w:r>
          </w:hyperlink>
        </w:p>
        <w:p w14:paraId="6C27832E" w14:textId="768FCF2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3" w:history="1">
            <w:r>
              <w:rPr>
                <w:noProof/>
                <w:webHidden/>
              </w:rPr>
              <w:tab/>
            </w:r>
            <w:r>
              <w:rPr>
                <w:noProof/>
                <w:webHidden/>
              </w:rPr>
              <w:fldChar w:fldCharType="begin"/>
            </w:r>
            <w:r>
              <w:rPr>
                <w:noProof/>
                <w:webHidden/>
              </w:rPr>
              <w:instrText xml:space="preserve"> PAGEREF _Toc188023353 \h </w:instrText>
            </w:r>
            <w:r>
              <w:rPr>
                <w:noProof/>
                <w:webHidden/>
              </w:rPr>
            </w:r>
            <w:r>
              <w:rPr>
                <w:noProof/>
                <w:webHidden/>
              </w:rPr>
              <w:fldChar w:fldCharType="separate"/>
            </w:r>
            <w:r>
              <w:rPr>
                <w:noProof/>
                <w:webHidden/>
                <w:lang w:bidi="ar-SA"/>
              </w:rPr>
              <w:t>46</w:t>
            </w:r>
            <w:r>
              <w:rPr>
                <w:noProof/>
                <w:webHidden/>
              </w:rPr>
              <w:fldChar w:fldCharType="end"/>
            </w:r>
          </w:hyperlink>
        </w:p>
        <w:p w14:paraId="42E07B8A" w14:textId="47A3D5FD"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4" w:history="1">
            <w:r w:rsidRPr="00DB6A0C">
              <w:rPr>
                <w:rStyle w:val="Hyperlink"/>
                <w:rFonts w:cs="B Yagut" w:hint="eastAsia"/>
                <w:noProof/>
                <w:rtl/>
              </w:rPr>
              <w:t>فهرست</w:t>
            </w:r>
            <w:r w:rsidRPr="00DB6A0C">
              <w:rPr>
                <w:rStyle w:val="Hyperlink"/>
                <w:rFonts w:cs="B Yagut"/>
                <w:noProof/>
                <w:rtl/>
              </w:rPr>
              <w:t xml:space="preserve"> </w:t>
            </w:r>
            <w:r w:rsidRPr="00DB6A0C">
              <w:rPr>
                <w:rStyle w:val="Hyperlink"/>
                <w:rFonts w:cs="B Yagut" w:hint="eastAsia"/>
                <w:noProof/>
                <w:rtl/>
              </w:rPr>
              <w:t>منابع</w:t>
            </w:r>
            <w:r w:rsidRPr="00DB6A0C">
              <w:rPr>
                <w:rStyle w:val="Hyperlink"/>
                <w:rFonts w:cs="B Yagut"/>
                <w:noProof/>
                <w:rtl/>
              </w:rPr>
              <w:t xml:space="preserve"> </w:t>
            </w:r>
            <w:r w:rsidRPr="00DB6A0C">
              <w:rPr>
                <w:rStyle w:val="Hyperlink"/>
                <w:rFonts w:cs="B Yagut" w:hint="eastAsia"/>
                <w:noProof/>
                <w:rtl/>
              </w:rPr>
              <w:t>و</w:t>
            </w:r>
            <w:r w:rsidRPr="00DB6A0C">
              <w:rPr>
                <w:rStyle w:val="Hyperlink"/>
                <w:rFonts w:cs="B Yagut"/>
                <w:noProof/>
                <w:rtl/>
              </w:rPr>
              <w:t xml:space="preserve"> </w:t>
            </w:r>
            <w:r w:rsidRPr="00DB6A0C">
              <w:rPr>
                <w:rStyle w:val="Hyperlink"/>
                <w:rFonts w:cs="B Yagut" w:hint="eastAsia"/>
                <w:noProof/>
                <w:rtl/>
              </w:rPr>
              <w:t>مأخذ</w:t>
            </w:r>
            <w:r>
              <w:rPr>
                <w:noProof/>
                <w:webHidden/>
              </w:rPr>
              <w:tab/>
            </w:r>
            <w:r>
              <w:rPr>
                <w:noProof/>
                <w:webHidden/>
              </w:rPr>
              <w:fldChar w:fldCharType="begin"/>
            </w:r>
            <w:r>
              <w:rPr>
                <w:noProof/>
                <w:webHidden/>
              </w:rPr>
              <w:instrText xml:space="preserve"> PAGEREF _Toc188023354 \h </w:instrText>
            </w:r>
            <w:r>
              <w:rPr>
                <w:noProof/>
                <w:webHidden/>
              </w:rPr>
            </w:r>
            <w:r>
              <w:rPr>
                <w:noProof/>
                <w:webHidden/>
              </w:rPr>
              <w:fldChar w:fldCharType="separate"/>
            </w:r>
            <w:r>
              <w:rPr>
                <w:noProof/>
                <w:webHidden/>
                <w:lang w:bidi="ar-SA"/>
              </w:rPr>
              <w:t>47</w:t>
            </w:r>
            <w:r>
              <w:rPr>
                <w:noProof/>
                <w:webHidden/>
              </w:rPr>
              <w:fldChar w:fldCharType="end"/>
            </w:r>
          </w:hyperlink>
        </w:p>
        <w:p w14:paraId="36F8EE06" w14:textId="38F0327A" w:rsidR="007602EF" w:rsidRDefault="007602EF" w:rsidP="0004709D">
          <w:pPr>
            <w:bidi/>
          </w:pPr>
          <w:r>
            <w:rPr>
              <w:b/>
              <w:bCs/>
              <w:noProof/>
            </w:rPr>
            <w:fldChar w:fldCharType="end"/>
          </w:r>
        </w:p>
      </w:sdtContent>
    </w:sdt>
    <w:p w14:paraId="32839855" w14:textId="032E436D" w:rsidR="009B14E6" w:rsidRPr="007602EF" w:rsidRDefault="009B14E6" w:rsidP="007602EF">
      <w:pPr>
        <w:bidi/>
        <w:spacing w:after="0" w:line="240" w:lineRule="auto"/>
        <w:ind w:left="49"/>
        <w:rPr>
          <w:rFonts w:ascii="Times New Roman" w:hAnsi="Times New Roman" w:cs="B Lotus"/>
          <w:bCs/>
          <w:color w:val="000000" w:themeColor="text1"/>
          <w:sz w:val="24"/>
          <w:lang w:bidi="fa-IR"/>
        </w:rPr>
      </w:pPr>
      <w:r w:rsidRPr="007653A9">
        <w:rPr>
          <w:rtl/>
        </w:rPr>
        <w:br w:type="page"/>
      </w:r>
    </w:p>
    <w:p w14:paraId="7D77B7DD" w14:textId="77777777" w:rsidR="009B14E6" w:rsidRPr="007653A9" w:rsidRDefault="009B14E6" w:rsidP="00333D28">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 xml:space="preserve">فهرست </w:t>
      </w:r>
      <w:r w:rsidR="00333D28" w:rsidRPr="007653A9">
        <w:rPr>
          <w:rFonts w:ascii="Times New Roman" w:hAnsi="Times New Roman" w:cs="B Lotus" w:hint="cs"/>
          <w:bCs/>
          <w:color w:val="000000" w:themeColor="text1"/>
          <w:sz w:val="24"/>
          <w:rtl/>
          <w:lang w:bidi="fa-IR"/>
        </w:rPr>
        <w:t>جدول‌ها</w:t>
      </w:r>
    </w:p>
    <w:p w14:paraId="74D581F5"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3DE78AC4" w14:textId="77777777" w:rsidR="009B14E6" w:rsidRPr="007653A9" w:rsidRDefault="009B14E6" w:rsidP="007602EF">
      <w:pPr>
        <w:pStyle w:val="TOC1"/>
      </w:pPr>
      <w:r w:rsidRPr="007653A9">
        <w:rPr>
          <w:rtl/>
        </w:rPr>
        <w:br w:type="page"/>
      </w:r>
    </w:p>
    <w:p w14:paraId="76C3574B"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rtl/>
          <w:lang w:bidi="fa-IR"/>
        </w:rPr>
        <w:lastRenderedPageBreak/>
        <w:t>فهرست شکل</w:t>
      </w:r>
      <w:r w:rsidRPr="007653A9">
        <w:rPr>
          <w:rFonts w:ascii="Times New Roman" w:hAnsi="Times New Roman" w:cs="B Lotus"/>
          <w:bCs/>
          <w:color w:val="000000" w:themeColor="text1"/>
          <w:sz w:val="24"/>
          <w:rtl/>
          <w:lang w:bidi="fa-IR"/>
        </w:rPr>
        <w:softHyphen/>
      </w:r>
      <w:r w:rsidRPr="007653A9">
        <w:rPr>
          <w:rFonts w:ascii="Times New Roman" w:hAnsi="Times New Roman" w:cs="B Lotus" w:hint="cs"/>
          <w:bCs/>
          <w:color w:val="000000" w:themeColor="text1"/>
          <w:sz w:val="24"/>
          <w:rtl/>
          <w:lang w:bidi="fa-IR"/>
        </w:rPr>
        <w:t>ها</w:t>
      </w:r>
    </w:p>
    <w:p w14:paraId="3EF8CD22"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69E278FA" w14:textId="77777777" w:rsidR="00A03FF4" w:rsidRPr="007653A9" w:rsidRDefault="00D04059" w:rsidP="007602EF">
      <w:pPr>
        <w:pStyle w:val="TOC1"/>
        <w:rPr>
          <w:rtl/>
        </w:rPr>
        <w:sectPr w:rsidR="00A03FF4" w:rsidRPr="007653A9" w:rsidSect="001361BD">
          <w:footerReference w:type="default" r:id="rId14"/>
          <w:footnotePr>
            <w:numRestart w:val="eachPage"/>
          </w:footnotePr>
          <w:pgSz w:w="11907" w:h="16839" w:code="9"/>
          <w:pgMar w:top="1985" w:right="1985" w:bottom="1701" w:left="1418" w:header="567" w:footer="567" w:gutter="0"/>
          <w:pgNumType w:fmt="arabicAlpha" w:start="1"/>
          <w:cols w:space="720"/>
          <w:titlePg/>
          <w:docGrid w:linePitch="360"/>
        </w:sectPr>
      </w:pPr>
      <w:r w:rsidRPr="007653A9">
        <w:rPr>
          <w:rtl/>
        </w:rPr>
        <w:br w:type="page"/>
      </w:r>
    </w:p>
    <w:p w14:paraId="3047F0AE" w14:textId="77777777" w:rsidR="00335B49" w:rsidRDefault="00335B49" w:rsidP="00335B49">
      <w:pPr>
        <w:pStyle w:val="a"/>
        <w:spacing w:before="240" w:line="288" w:lineRule="auto"/>
        <w:ind w:firstLine="4"/>
        <w:jc w:val="both"/>
        <w:rPr>
          <w:rFonts w:ascii="Times New Roman" w:hAnsi="Times New Roman" w:cs="B Yagut"/>
          <w:sz w:val="28"/>
          <w:rtl/>
        </w:rPr>
      </w:pPr>
      <w:bookmarkStart w:id="0" w:name="_Toc188023291"/>
      <w:r w:rsidRPr="001B69E0">
        <w:rPr>
          <w:rFonts w:ascii="Times New Roman" w:hAnsi="Times New Roman" w:cs="B Yagut" w:hint="cs"/>
          <w:sz w:val="28"/>
          <w:rtl/>
        </w:rPr>
        <w:lastRenderedPageBreak/>
        <w:t>چکیده</w:t>
      </w:r>
      <w:bookmarkEnd w:id="0"/>
    </w:p>
    <w:p w14:paraId="52E8FF3A" w14:textId="77777777" w:rsidR="00335B49" w:rsidRPr="00335B49" w:rsidRDefault="00335B49" w:rsidP="00335B49">
      <w:pPr>
        <w:bidi/>
        <w:spacing w:after="0" w:line="240" w:lineRule="auto"/>
        <w:rPr>
          <w:rFonts w:ascii="Times New Roman" w:hAnsi="Times New Roman" w:cs="B Lotus"/>
          <w:b/>
          <w:color w:val="000000" w:themeColor="text1"/>
          <w:sz w:val="24"/>
          <w:rtl/>
        </w:rPr>
      </w:pPr>
      <w:r>
        <w:rPr>
          <w:rFonts w:ascii="Times New Roman" w:hAnsi="Times New Roman" w:cs="B Lotus" w:hint="cs"/>
          <w:color w:val="000000" w:themeColor="text1"/>
          <w:sz w:val="24"/>
          <w:rtl/>
        </w:rPr>
        <w:t>متن چکیده</w:t>
      </w:r>
    </w:p>
    <w:p w14:paraId="4F9440DE" w14:textId="77777777" w:rsidR="00335B49" w:rsidRPr="00335B49" w:rsidRDefault="00335B49" w:rsidP="00335B49">
      <w:pPr>
        <w:bidi/>
        <w:spacing w:after="0" w:line="240" w:lineRule="auto"/>
        <w:rPr>
          <w:rFonts w:ascii="Times New Roman" w:hAnsi="Times New Roman" w:cs="B Lotus"/>
          <w:b/>
          <w:color w:val="000000" w:themeColor="text1"/>
          <w:sz w:val="24"/>
          <w:rtl/>
        </w:rPr>
      </w:pPr>
    </w:p>
    <w:p w14:paraId="0589549A" w14:textId="77777777" w:rsidR="00335B49" w:rsidRPr="00335B49" w:rsidRDefault="00335B49" w:rsidP="00335B49">
      <w:pPr>
        <w:bidi/>
        <w:spacing w:after="0" w:line="240" w:lineRule="auto"/>
        <w:rPr>
          <w:rFonts w:ascii="Times New Roman" w:hAnsi="Times New Roman" w:cs="B Lotus"/>
          <w:b/>
          <w:color w:val="000000" w:themeColor="text1"/>
          <w:sz w:val="24"/>
          <w:rtl/>
        </w:rPr>
      </w:pPr>
      <w:r w:rsidRPr="00335B49">
        <w:rPr>
          <w:rFonts w:ascii="Times New Roman" w:hAnsi="Times New Roman" w:cs="B Lotus" w:hint="cs"/>
          <w:color w:val="000000" w:themeColor="text1"/>
          <w:sz w:val="24"/>
          <w:rtl/>
        </w:rPr>
        <w:t>کلمات کلیدی: متن کلمات کلیدی.</w:t>
      </w:r>
    </w:p>
    <w:p w14:paraId="007F4428" w14:textId="77777777" w:rsidR="00335B49" w:rsidRPr="00335B49" w:rsidRDefault="00335B49" w:rsidP="00335B49">
      <w:pPr>
        <w:bidi/>
        <w:spacing w:after="0" w:line="240" w:lineRule="auto"/>
        <w:rPr>
          <w:rFonts w:ascii="Times New Roman" w:hAnsi="Times New Roman" w:cs="B Lotus"/>
          <w:b/>
          <w:color w:val="000000" w:themeColor="text1"/>
          <w:sz w:val="24"/>
        </w:rPr>
      </w:pPr>
      <w:r w:rsidRPr="00335B49">
        <w:rPr>
          <w:rFonts w:ascii="Times New Roman" w:hAnsi="Times New Roman" w:cs="B Lotus"/>
          <w:color w:val="000000" w:themeColor="text1"/>
          <w:sz w:val="24"/>
          <w:rtl/>
        </w:rPr>
        <w:br w:type="page"/>
      </w:r>
    </w:p>
    <w:p w14:paraId="2D666C7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D5B614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5AFBC8B"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lang w:bidi="fa-IR"/>
        </w:rPr>
      </w:pPr>
    </w:p>
    <w:p w14:paraId="01E0F74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E7AAC38"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32DA2E2"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8CE8D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729431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4FF23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82007D6" w14:textId="51F5A930" w:rsidR="0037419F" w:rsidRPr="000468D8" w:rsidRDefault="0037419F" w:rsidP="002D7798">
      <w:pPr>
        <w:pStyle w:val="a"/>
        <w:spacing w:line="240" w:lineRule="auto"/>
        <w:rPr>
          <w:rFonts w:ascii="Times New Roman Bold" w:hAnsi="Times New Roman Bold"/>
          <w:color w:val="000000" w:themeColor="text1"/>
          <w:sz w:val="60"/>
          <w:szCs w:val="60"/>
          <w:rtl/>
        </w:rPr>
      </w:pPr>
      <w:bookmarkStart w:id="1" w:name="_Toc429762063"/>
      <w:bookmarkStart w:id="2" w:name="_Toc188023292"/>
      <w:r w:rsidRPr="007653A9">
        <w:rPr>
          <w:rFonts w:ascii="Times New Roman Bold" w:hAnsi="Times New Roman Bold" w:hint="cs"/>
          <w:color w:val="000000" w:themeColor="text1"/>
          <w:sz w:val="60"/>
          <w:szCs w:val="60"/>
          <w:rtl/>
        </w:rPr>
        <w:t>فصل اول</w:t>
      </w:r>
      <w:bookmarkEnd w:id="1"/>
      <w:r w:rsidR="00781A30" w:rsidRPr="007653A9">
        <w:rPr>
          <w:rFonts w:ascii="Times New Roman" w:hAnsi="Times New Roman"/>
          <w:bCs w:val="0"/>
          <w:noProof/>
          <w:color w:val="000000" w:themeColor="text1"/>
          <w:sz w:val="36"/>
          <w:szCs w:val="36"/>
        </w:rPr>
        <mc:AlternateContent>
          <mc:Choice Requires="wps">
            <w:drawing>
              <wp:anchor distT="0" distB="0" distL="114300" distR="114300" simplePos="0" relativeHeight="251668480" behindDoc="0" locked="0" layoutInCell="1" allowOverlap="1" wp14:anchorId="77FCAFF5" wp14:editId="503C7D0C">
                <wp:simplePos x="0" y="0"/>
                <wp:positionH relativeFrom="margin">
                  <wp:align>center</wp:align>
                </wp:positionH>
                <wp:positionV relativeFrom="paragraph">
                  <wp:posOffset>1924685</wp:posOffset>
                </wp:positionV>
                <wp:extent cx="1546225" cy="1819910"/>
                <wp:effectExtent l="0" t="0" r="15875" b="27940"/>
                <wp:wrapNone/>
                <wp:docPr id="2" name="Rectangle 2"/>
                <wp:cNvGraphicFramePr/>
                <a:graphic xmlns:a="http://schemas.openxmlformats.org/drawingml/2006/main">
                  <a:graphicData uri="http://schemas.microsoft.com/office/word/2010/wordprocessingShape">
                    <wps:wsp>
                      <wps:cNvSpPr/>
                      <wps:spPr>
                        <a:xfrm>
                          <a:off x="0" y="0"/>
                          <a:ext cx="1546225" cy="18199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6E54D4" id="Rectangle 2" o:spid="_x0000_s1026" style="position:absolute;margin-left:0;margin-top:151.55pt;width:121.75pt;height:143.3pt;z-index:251668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" fillcolor="white [3212]" strokecolor="white [3212]" strokeweight="1pt">
                <w10:wrap anchorx="margin"/>
              </v:rect>
            </w:pict>
          </mc:Fallback>
        </mc:AlternateContent>
      </w:r>
      <w:bookmarkEnd w:id="2"/>
      <w:r w:rsidRPr="007653A9">
        <w:rPr>
          <w:rFonts w:ascii="Times New Roman" w:hAnsi="Times New Roman"/>
          <w:color w:val="000000" w:themeColor="text1"/>
          <w:sz w:val="24"/>
          <w:szCs w:val="60"/>
          <w:rtl/>
          <w:lang w:bidi="fa-IR"/>
        </w:rPr>
        <w:br w:type="page"/>
      </w:r>
    </w:p>
    <w:p w14:paraId="45AF34FF" w14:textId="7A42F20F" w:rsidR="00210CE4" w:rsidRPr="007653A9" w:rsidRDefault="00210CE4" w:rsidP="00CD05E7">
      <w:pPr>
        <w:jc w:val="both"/>
        <w:rPr>
          <w:b/>
          <w:rtl/>
        </w:rPr>
      </w:pPr>
    </w:p>
    <w:p w14:paraId="6D9100D6" w14:textId="14F0DBCD" w:rsidR="00123C7B" w:rsidRPr="00B8694F" w:rsidRDefault="00123C7B" w:rsidP="00E53554">
      <w:pPr>
        <w:pStyle w:val="a1"/>
        <w:rPr>
          <w:rtl/>
        </w:rPr>
      </w:pPr>
      <w:bookmarkStart w:id="3" w:name="_Toc429762065"/>
      <w:bookmarkStart w:id="4" w:name="_Toc188023293"/>
      <w:r w:rsidRPr="00B8694F">
        <w:rPr>
          <w:rtl/>
        </w:rPr>
        <w:t>ب</w:t>
      </w:r>
      <w:r w:rsidRPr="00B8694F">
        <w:rPr>
          <w:rFonts w:hint="cs"/>
          <w:rtl/>
        </w:rPr>
        <w:t>یان</w:t>
      </w:r>
      <w:r w:rsidRPr="00B8694F">
        <w:rPr>
          <w:rtl/>
        </w:rPr>
        <w:t xml:space="preserve"> مس</w:t>
      </w:r>
      <w:r w:rsidRPr="00B8694F">
        <w:rPr>
          <w:rFonts w:hint="cs"/>
          <w:rtl/>
        </w:rPr>
        <w:t>ئ</w:t>
      </w:r>
      <w:r w:rsidRPr="00B8694F">
        <w:rPr>
          <w:rtl/>
        </w:rPr>
        <w:t>له</w:t>
      </w:r>
      <w:bookmarkEnd w:id="3"/>
      <w:bookmarkEnd w:id="4"/>
    </w:p>
    <w:p w14:paraId="13249730" w14:textId="77777777" w:rsidR="00942AD4" w:rsidRDefault="00942AD4" w:rsidP="00942AD4">
      <w:pPr>
        <w:bidi/>
        <w:jc w:val="both"/>
        <w:rPr>
          <w:rtl/>
        </w:rPr>
      </w:pPr>
      <w:r>
        <w:rPr>
          <w:rtl/>
        </w:rPr>
        <w:t>بیان مسئله ریسک اعتباری به‌عنوان یکی از مهم‌ترین چالش‌های مالی، به احتمال نکول وام‌ها یا عدم بازپرداخت تعهدات مالی توسط وام‌گیرندگان اشاره دارد. این موضوع تأثیر مستقیمی بر عملکرد بانک‌ها، مؤسسات مالی و در نهایت اقتصاد کلان دارد. ناکامی در مدیریت این ریسک می‌تواند منجر به افزایش بدهی‌های غیرجاری، کاهش منابع قابل‌تخصیص بانک‌ها، و ایجاد فشار بر توانایی آن‌ها در اعطای وام‌های جدید شود. چنین وضعیتی، نه‌تنها عملکرد مالی مؤسسات را مختل می‌کند، بلکه به کاهش اعتماد مشتریان و سرمایه‌گذاران نیز منجر می‌شود. بنابراین، مدیریت کارآمد ریسک اعتباری، کلید حفظ ثبات مالی بانک‌ها و مؤسسات مالی است</w:t>
      </w:r>
      <w:r>
        <w:t>.</w:t>
      </w:r>
    </w:p>
    <w:p w14:paraId="7DC8CD06" w14:textId="77777777" w:rsidR="00942AD4" w:rsidRDefault="00942AD4" w:rsidP="00942AD4">
      <w:pPr>
        <w:bidi/>
        <w:jc w:val="both"/>
        <w:rPr>
          <w:rtl/>
        </w:rPr>
      </w:pPr>
      <w:r>
        <w:t xml:space="preserve"> </w:t>
      </w:r>
      <w:r>
        <w:rPr>
          <w:rtl/>
        </w:rPr>
        <w:t>روش‌های سنتی مدیریت ریسک، عمدتاً مبتنی بر تصمیم‌گیری دو کلاسه بودند که مشتریان را به دو دسته خوش‌حساب و بدحساب تقسیم می‌کنند. این رویکرد ساده‌سازی شده، در مواجهه با داده‌های نامطمئن و ناقص، ناکارآمدی‌هایی از خود نشان می‌دهد. تصمیم‌گیری‌های نادرست در این روش‌ها منجر به افزایش خطاهای تصمیم‌گیری و در نهایت کاهش بهره‌وری بانک‌ها می‌شود. همچنین، در این روش‌ها دسته‌ای از مشتریان که اطلاعات کافی برای قضاوت قاطع درباره وضعیت آن‌ها وجود ندارد، نادیده گرفته می‌شوند. این چالش‌ها ضرورت استفاده از رویکردهای نوین را افزایش داده است</w:t>
      </w:r>
      <w:r>
        <w:rPr>
          <w:rFonts w:hint="cs"/>
          <w:rtl/>
        </w:rPr>
        <w:t>.</w:t>
      </w:r>
    </w:p>
    <w:p w14:paraId="1B6E4F0D" w14:textId="77777777" w:rsidR="00942AD4" w:rsidRDefault="00942AD4" w:rsidP="00942AD4">
      <w:pPr>
        <w:bidi/>
        <w:jc w:val="both"/>
        <w:rPr>
          <w:rtl/>
        </w:rPr>
      </w:pPr>
      <w:r>
        <w:rPr>
          <w:rtl/>
        </w:rPr>
        <w:t>پیشگیری از نکول مستلزم به‌کارگیری روش‌های پیشرفته ارزیابی و مدیریت ریسک اعتباری است. بانک‌ها می‌توانند با استفاده از مدل‌های پیش‌بینی مبتنی بر داده، مشتریان پرخطر را شناسایی کرده و سیاست‌های اعتباری مناسب را اعمال کنند. این راهکارها به کاهش نکول و افزایش ثبات مالی بانک کمک می‌کند</w:t>
      </w:r>
      <w:r>
        <w:t xml:space="preserve">. </w:t>
      </w:r>
    </w:p>
    <w:p w14:paraId="71DB608A" w14:textId="77777777" w:rsidR="00942AD4" w:rsidRDefault="00942AD4" w:rsidP="00942AD4">
      <w:pPr>
        <w:bidi/>
        <w:jc w:val="both"/>
        <w:rPr>
          <w:rtl/>
        </w:rPr>
      </w:pPr>
      <w:r>
        <w:rPr>
          <w:rtl/>
        </w:rPr>
        <w:t xml:space="preserve">نکول وام‌ها تأثیر مستقیمی بر نقدینگی بانک‌ها دارد و می‌تواند منجر به کاهش منابع مالی قابل‌دسترس برای عملیات جاری آن‌ها شود. با عدم بازپرداخت وام توسط مشتریان، بانک‌ها با کاهش جریان‌های نقدی ورودی مواجه شده و در نتیجه، توانایی آن‌ها در تأمین مالی سایر وام‌ها یا پرداخت به سپرده‌گذاران کاهش می‌یابد. این موضوع فشار مضاعفی بر منابع مالی بانک وارد کرده و ممکن است نیاز به تأمین مالی اضطراری از طریق بازارهای سرمایه یا استفاده از ذخایر نقدی را افزایش دهد. در شرایط حادتر، نکول می‌تواند به افزایش بدهی‌های غیرجاری در ترازنامه بانک منجر شود و سلامت مالی آن را به خطر بیندازد. این وضعیت، نه‌تنها هزینه‌های تأمین مالی بانک را افزایش می‌دهد، بلکه اعتماد مشتریان و </w:t>
      </w:r>
      <w:r>
        <w:rPr>
          <w:rtl/>
        </w:rPr>
        <w:lastRenderedPageBreak/>
        <w:t>سرمایه‌گذاران به بانک را نیز تضعیف می‌کند. مدیریت صحیح ریسک اعتباری و اجرای سیاست‌های پیشگیرانه برای کاهش نکول، کلیدی برای حفظ نقدینگی و ثبات مالی بانک‌ها است</w:t>
      </w:r>
      <w:r>
        <w:rPr>
          <w:rFonts w:hint="cs"/>
          <w:rtl/>
        </w:rPr>
        <w:t>.</w:t>
      </w:r>
    </w:p>
    <w:p w14:paraId="08137E87" w14:textId="77777777" w:rsidR="00942AD4" w:rsidRDefault="00942AD4" w:rsidP="00942AD4">
      <w:pPr>
        <w:bidi/>
        <w:jc w:val="both"/>
        <w:rPr>
          <w:rtl/>
        </w:rPr>
      </w:pPr>
      <w:r>
        <w:rPr>
          <w:rtl/>
        </w:rPr>
        <w:t>تحلیل جریان نقدی یکی از ابزارهای اساسی در ارزیابی سلامت مالی بانک‌ها و شرکت‌ها است که میزان ورود و خروج وجوه نقد در یک دوره زمانی مشخص را بررسی می‌کند. این تحلیل کمک می‌کند تا توانایی سازمان در تأمین تعهدات مالی، پرداخت بدهی‌ها، و سرمایه‌گذاری در پروژه‌های جدید ارزیابی شود. در بانک‌ها، جریان نقدی مثبت نشان‌دهنده عملکرد مطلوب در مدیریت وام‌ها و بازپرداخت‌ها است، در حالی که جریان نقدی منفی می‌تواند نشان‌دهنده افزایش نکول و مشکلات نقدینگی باشد. این تحلیل به مدیران کمک می‌کند تا استراتژی‌هایی برای مدیریت بهینه منابع مالی و کاهش ریسک نقدینگی تدوین کنند. همچنین، پیش‌بینی جریان نقدی با استفاده از مدل‌های پیشرفته تحلیل داده، می‌تواند تصمیم‌گیری‌های آگاهانه‌تر در تخصیص منابع و سرمایه‌گذاری‌ها را ممکن سازد. بهره‌گیری از تحلیل جریان نقدی، نقش مهمی در تقویت پایداری مالی و اعتماد سرمایه‌گذاران و مشتریان به بانک‌ها و مؤسسات مالی ایفا می‌کند</w:t>
      </w:r>
      <w:r>
        <w:t xml:space="preserve">. </w:t>
      </w:r>
    </w:p>
    <w:p w14:paraId="6EE9C633" w14:textId="77777777" w:rsidR="00942AD4" w:rsidRDefault="00942AD4" w:rsidP="00942AD4">
      <w:pPr>
        <w:bidi/>
        <w:jc w:val="both"/>
        <w:rPr>
          <w:rtl/>
        </w:rPr>
      </w:pPr>
      <w:r>
        <w:rPr>
          <w:rtl/>
        </w:rPr>
        <w:t>بحران‌های بانکی اغلب ناشی از عدم مدیریت صحیح ریسک‌های اعتباری، نقدینگی، و بازار هستند و می‌توانند تأثیرات مخربی بر اقتصاد کلان داشته باشند. کاهش و کنترل این ریسک‌ها نیازمند اجرای چارچوب‌های قوی مدیریت ریسک است که شامل شناسایی، ارزیابی، و پایش مداوم ریسک‌ها می‌شود. بانک‌ها می‌توانند با به‌کارگیری مدل‌های پیش‌بینی ریسک و تحلیل داده‌های تاریخی، احتمال وقوع بحران‌ها را کاهش دهند. از سوی دیگر، تقویت شفافیت در گزارش‌دهی مالی و افزایش اعتماد عمومی از طریق ارتباطات شفاف با سهام‌داران و مشتریان، نقشی حیاتی در مدیریت و کنترل ریسک بحران‌های بانکی دارد. اجرای این رویکردها به حفظ ثبات نظام مالی و جلوگیری از بروز بحران‌های سیستمی کمک می‌کند</w:t>
      </w:r>
      <w:r>
        <w:t xml:space="preserve">. </w:t>
      </w:r>
    </w:p>
    <w:p w14:paraId="19658578" w14:textId="77777777" w:rsidR="00942AD4" w:rsidRDefault="00942AD4" w:rsidP="00942AD4">
      <w:pPr>
        <w:bidi/>
        <w:jc w:val="both"/>
        <w:rPr>
          <w:rtl/>
        </w:rPr>
      </w:pPr>
      <w:r>
        <w:rPr>
          <w:rtl/>
        </w:rPr>
        <w:t>یکی از راهکارهای نوین برای مدیریت بهتر ریسک اعتباری، استفاده از ماتریس زیان است. این رویکرد، به‌جای محدود کردن تصمیم‌گیری به دو گزینه ساده، داده‌ها را به سه دسته خوش‌حساب، بدحساب و مرزی تقسیم می‌کند. دسته‌بندی موارد مرزی فرصتی برای جمع‌آوری اطلاعات بیشتر و اتخاذ تصمیمات دقیق‌تر فراهم می‌آورد. این دسته‌بندی، انعطاف‌پذیری بیشتری در مواجهه با داده‌های نامطمئن ایجاد می‌کند و امکان کاهش ریسک‌های ناشی از تصمیم‌گیری‌های اشتباه را فراهم می‌سازد</w:t>
      </w:r>
      <w:r>
        <w:t xml:space="preserve">. </w:t>
      </w:r>
    </w:p>
    <w:p w14:paraId="66BE18A5" w14:textId="77777777" w:rsidR="00942AD4" w:rsidRDefault="00942AD4" w:rsidP="00942AD4">
      <w:pPr>
        <w:bidi/>
        <w:jc w:val="both"/>
        <w:rPr>
          <w:rtl/>
        </w:rPr>
      </w:pPr>
      <w:r>
        <w:rPr>
          <w:rtl/>
        </w:rPr>
        <w:lastRenderedPageBreak/>
        <w:t>موفقیت در ارزیابی ریسک اعتباری به تعیین دقیق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وابسته است که مرزهای این دسته‌ها را مشخص می‌کنند. اگر این آستانه‌ها به‌درستی تعیین نشوند، دسته‌بندی نادرست می‌تواند منجر به افزایش خطاها و کاهش دقت مدل شود. در این پژوهش،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با استفاده از تحلیل ماتریس زیان و با توجه به پیامدهای تصمیم‌گیری به‌گونه‌ای تعیین می‌شوند که زیان کل سیستم کاهش یابد. این روش به مدل امکان می‌دهد تا تصمیمات مؤثرتری در ارزیابی ریسک اعتباری اتخاذ کرده و دقت آن را ارتقا دهد. برای تحلیل و پیش‌بینی دقیق‌تر دسته موارد مرزی، از رویکرد طبقه‌بندی ترکیبی با روش بگینگ استفاده می‌شود. 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w:t>
      </w:r>
      <w:r>
        <w:t>.</w:t>
      </w:r>
    </w:p>
    <w:p w14:paraId="25C459CB" w14:textId="77777777" w:rsidR="00942AD4" w:rsidRDefault="00942AD4" w:rsidP="00942AD4">
      <w:pPr>
        <w:bidi/>
        <w:jc w:val="both"/>
        <w:rPr>
          <w:rtl/>
        </w:rPr>
      </w:pPr>
      <w:r>
        <w:t xml:space="preserve"> </w:t>
      </w:r>
      <w:r>
        <w:rPr>
          <w:rtl/>
        </w:rPr>
        <w:t>در سال‌های اخیر، با رشد فزاینده تقاضای اعتبارات و توسعه بانکداری دیجیتال، حجم داده‌های مالی به‌طرز چشمگیری افزایش یافته است. این تغییرات موجب شده تا روش‌های سنتی ارزیابی ریسک، توانایی خود را در تحلیل داده‌های حجیم و پیچیده از دست بدهند.</w:t>
      </w:r>
    </w:p>
    <w:p w14:paraId="78B59124" w14:textId="77777777" w:rsidR="00942AD4" w:rsidRDefault="00942AD4" w:rsidP="00942AD4">
      <w:pPr>
        <w:bidi/>
        <w:jc w:val="both"/>
        <w:rPr>
          <w:rtl/>
        </w:rPr>
      </w:pPr>
      <w:r>
        <w:rPr>
          <w:rtl/>
        </w:rPr>
        <w:t>ازاین‌رو، استفاده از رویکردهای داده‌محور و تکنیک‌های یادگیری ماشین در مدیریت ریسک اعتباری اهمیت بیشتری یافته است. این رویکردها به بانک‌ها اجازه می‌دهند تا الگوهای پنهان در داده‌ها را شناسایی کرده و تصمیمات هوشمندانه‌تری اتخاذ کنند. در این میان، ترکیب تکنیک‌های طبقه‌بندی پیشرفته با ماتریس زیان، امکان ارائه چارچوب‌های دقیق‌تر و سازگارتر با شرایط واقعی را فراهم می‌کند</w:t>
      </w:r>
      <w:r>
        <w:t xml:space="preserve">. </w:t>
      </w:r>
      <w:r>
        <w:rPr>
          <w:rtl/>
        </w:rPr>
        <w:t>همچنین، رویکردهای سنتی اغلب از هزینه‌های مرتبط با خطاهای طبقه‌بندی چشم‌پوشی می‌کنند و درنتیجه، مدل‌های پیشنهادی فاقد تحلیل عمیق تأثیرات مالی هستند. ماتریس زیان با وارد کردن این هزینه‌ها در فرآیند تصمیم‌گیری، به بانک‌ها کمک می‌کند تا با محاسبه دقیق ریسک‌های مالی، سیاست‌های مؤثرتری اتخاذ کنند. به‌عنوان‌مثال، پیامدهای اقتصادی ناشی از طبقه‌بندی اشتباه یک مشتری بدحساب به‌عنوان خوش‌حساب، می‌تواند منجر به افزایش زیان‌های اعتباری بانک شود. در مقابل، طبقه‌بندی یک مشتری مرزی به‌عنوان بدحساب ممکن است منجر به از دست دادن فرصت‌های سودآور شود. بنابراین، تحلیل دقیق پیامدهای خطاهای تصمیم‌گیری از طریق ماتریس زیان، نقش کلیدی در بهینه‌سازی مدل‌های پیش‌بینی دارد</w:t>
      </w:r>
      <w:r>
        <w:t xml:space="preserve">. </w:t>
      </w:r>
    </w:p>
    <w:p w14:paraId="1DC374B7" w14:textId="77777777" w:rsidR="00E657A5" w:rsidRDefault="00E657A5" w:rsidP="00E657A5">
      <w:pPr>
        <w:bidi/>
        <w:jc w:val="both"/>
        <w:rPr>
          <w:rtl/>
        </w:rPr>
      </w:pPr>
    </w:p>
    <w:p w14:paraId="22B37AC6" w14:textId="77777777" w:rsidR="00E657A5" w:rsidRDefault="00E657A5" w:rsidP="00E657A5">
      <w:pPr>
        <w:bidi/>
        <w:jc w:val="both"/>
        <w:rPr>
          <w:rtl/>
        </w:rPr>
      </w:pPr>
    </w:p>
    <w:p w14:paraId="688E0E75" w14:textId="77777777" w:rsidR="00942AD4" w:rsidRPr="00556F4B" w:rsidRDefault="00942AD4" w:rsidP="00942AD4">
      <w:pPr>
        <w:bidi/>
        <w:jc w:val="both"/>
      </w:pPr>
      <w:r>
        <w:rPr>
          <w:rtl/>
        </w:rPr>
        <w:lastRenderedPageBreak/>
        <w:t>از سوی دیگر، استفاده از روش‌های ترکیبی مانند بگینگ، مزایایی نظیر افزایش پایداری و کاهش حساسیت مدل‌ها به داده‌های پرت را به همراه دارد. این روش‌ها از طریق ترکیب چندین مدل پایه، تأثیر نویزهای موجود در داده‌ها را کاهش داده و دقت پیش‌بینی‌ها را بهبود می‌بخشند. درواقع، رویکرد طبقه‌بندی ترکیبی به بانک‌ها کمک می‌کند تا با شناسایی الگوهای پیچیده و نامنظم در داده‌های اعتباری، فرآیند ارزیابی ریسک را بهبود دهند. به‌ویژه در شرایطی که بانک‌ها با داده‌های ناقص یا نامطمئن مواجه هستند، استفاده از چنین رویکردهایی ضروری به نظر می‌رسد</w:t>
      </w:r>
      <w:r>
        <w:t xml:space="preserve">. </w:t>
      </w:r>
      <w:r>
        <w:rPr>
          <w:rtl/>
        </w:rPr>
        <w:t>در این پژوهش، تمرکز اصلی بر توسعه مدل‌هایی است که ضمن افزایش دقت پیش‌بینی، هزینه‌های مرتبط با تصمیم‌گیری‌های اشتباه را نیز به حداقل برسانند. چارچوب پیشنهادی، بانک‌ها و مؤسسات مالی را قادر می‌سازد تا علاوه بر شناسایی دقیق مشتریان پرخطر، سیاست‌های اعتباری خود را به‌گونه‌ای تنظیم کنند که ضمن کاهش زیان‌های احتمالی، اعتماد مشتریان و سرمایه‌گذاران نیز حفظ شود. این مدل، می‌تواند به‌عنوان ابزاری کارآمد در ارزیابی ریسک اعتباری و اتخاذ تصمیمات بهینه مالی به کار گرفته شود و درنهایت به بهبود بهره‌وری و پایداری سیستم‌های مالی منجر شود</w:t>
      </w:r>
      <w:r>
        <w:t>.</w:t>
      </w:r>
    </w:p>
    <w:p w14:paraId="7BB8FE52" w14:textId="77777777" w:rsidR="00A65184" w:rsidRPr="00A65184" w:rsidRDefault="00A65184" w:rsidP="00A65184">
      <w:pPr>
        <w:pStyle w:val="Heading2"/>
        <w:bidi/>
        <w:rPr>
          <w:rtl/>
        </w:rPr>
      </w:pPr>
    </w:p>
    <w:p w14:paraId="3D8AD2B3" w14:textId="61814918" w:rsidR="007D68FC" w:rsidRPr="00B8694F" w:rsidRDefault="00F37838" w:rsidP="00E53554">
      <w:pPr>
        <w:pStyle w:val="a1"/>
        <w:rPr>
          <w:rtl/>
        </w:rPr>
      </w:pPr>
      <w:bookmarkStart w:id="5" w:name="_Toc188023294"/>
      <w:r>
        <w:rPr>
          <w:rFonts w:hint="cs"/>
          <w:rtl/>
        </w:rPr>
        <w:t>1-2</w:t>
      </w:r>
      <w:r w:rsidR="007D68FC" w:rsidRPr="00B8694F">
        <w:rPr>
          <w:rtl/>
        </w:rPr>
        <w:t xml:space="preserve"> اهم</w:t>
      </w:r>
      <w:r w:rsidR="007D68FC" w:rsidRPr="00B8694F">
        <w:rPr>
          <w:rFonts w:hint="cs"/>
          <w:rtl/>
        </w:rPr>
        <w:t>ی</w:t>
      </w:r>
      <w:r w:rsidR="007D68FC" w:rsidRPr="00B8694F">
        <w:rPr>
          <w:rFonts w:hint="eastAsia"/>
          <w:rtl/>
        </w:rPr>
        <w:t>ت</w:t>
      </w:r>
      <w:r w:rsidR="007D68FC" w:rsidRPr="00B8694F">
        <w:rPr>
          <w:rtl/>
        </w:rPr>
        <w:t xml:space="preserve"> و ضرورت انجام تحق</w:t>
      </w:r>
      <w:r w:rsidR="007D68FC" w:rsidRPr="00B8694F">
        <w:rPr>
          <w:rFonts w:hint="cs"/>
          <w:rtl/>
        </w:rPr>
        <w:t>ی</w:t>
      </w:r>
      <w:r w:rsidR="007D68FC" w:rsidRPr="00B8694F">
        <w:rPr>
          <w:rFonts w:hint="eastAsia"/>
          <w:rtl/>
        </w:rPr>
        <w:t>ق</w:t>
      </w:r>
      <w:bookmarkEnd w:id="5"/>
    </w:p>
    <w:p w14:paraId="32FE3EA1" w14:textId="77777777" w:rsidR="003B0920" w:rsidRPr="00556F4B" w:rsidRDefault="003B0920" w:rsidP="003B0920">
      <w:pPr>
        <w:bidi/>
        <w:jc w:val="both"/>
      </w:pPr>
      <w:r w:rsidRPr="00556F4B">
        <w:rPr>
          <w:rtl/>
        </w:rPr>
        <w:t>ریسک اعتباری به‌عنوان یکی از چالش‌های کلیدی در نظام بانکی و مالی، تأثیری عمیق بر پایداری اقتصادی و کارایی مؤسسات مالی دارد. در محیط رقابتی فعلی بین بانک‌های کشور، جذب مشتریان جدید و حفظ مشتریان فعلی به یک اولویت استراتژیک تبدیل شده است. افزایش تعداد مؤسسات مالی و ارائه خدمات متنوع، بانک‌ها را به سمت استفاده از روش‌های نوین مدیریت ریسک و تحلیل داده‌های مشتریان سوق داده است. رقابت فشرده، بانک‌ها را ملزم می‌کند تا نه تنها دقت خود را در ارزیابی ریسک اعتباری افزایش دهند، بلکه با بهره‌گیری از فناوری‌های پیشرفته مانند یادگیری ماشین، مزیت رقابتی خود را در بازار تثبیت کنند</w:t>
      </w:r>
      <w:r w:rsidRPr="00556F4B">
        <w:t>.</w:t>
      </w:r>
    </w:p>
    <w:p w14:paraId="5EB56BA5" w14:textId="77777777" w:rsidR="003B0920" w:rsidRPr="00556F4B" w:rsidRDefault="003B0920" w:rsidP="003B0920">
      <w:pPr>
        <w:bidi/>
        <w:jc w:val="both"/>
      </w:pPr>
      <w:r w:rsidRPr="00556F4B">
        <w:rPr>
          <w:rtl/>
        </w:rPr>
        <w:t xml:space="preserve">ریسک اعتباری نه تنها عملکرد داخلی بانک‌ها و مؤسسات مالی را تحت تأثیر قرار می‌دهد، بلکه ابعاد گسترده‌تری مانند اشتغال، سرمایه‌گذاری و رفاه اجتماعی را نیز شامل می‌شود. عدم مدیریت صحیح این ریسک می‌تواند منجر به کاهش اعتماد عمومی، افت سرمایه‌گذاری‌های داخلی و خارجی، و کاهش پایداری اقتصاد کلان شود. افزایش تقاضا برای وام‌ها و رشد پیچیدگی در داده‌های مالی، بانک‌ها را مجبور به استفاده از روش‌های پیشرفته‌تر برای مدیریت ریسک کرده است. روش‌های سنتی که عموماً بر پایه </w:t>
      </w:r>
      <w:r w:rsidRPr="00556F4B">
        <w:rPr>
          <w:rtl/>
        </w:rPr>
        <w:lastRenderedPageBreak/>
        <w:t>تصمیم‌گیری دوکلاسه بنا شده‌اند، به دلیل ناکارآمدی در تحلیل داده‌های ناقص و ناتوانی در مدیریت مشتریان مرزی، دیگر پاسخگوی نیازهای امروز نیستند. علاوه بر این، بحران‌های مالی و اقتصادی مانند رکود یا همه‌گیری‌های جهانی، ضرورت بهره‌گیری از رویکردهای انعطاف‌پذیر و پویا را افزایش داده‌اند. بانک‌ها نیازمند مدل‌هایی هستند که بتوانند در شرایط عدم قطعیت و نوسانات اقتصادی، پایداری مالی را تضمین کنند و ریسک‌های مرتبط با اعتباردهی را به حداقل برسانند</w:t>
      </w:r>
      <w:r w:rsidRPr="00556F4B">
        <w:t>.</w:t>
      </w:r>
    </w:p>
    <w:p w14:paraId="70EF8BE1" w14:textId="2DF0D091" w:rsidR="003B0920" w:rsidRPr="00556F4B" w:rsidRDefault="00F16119" w:rsidP="00B872EC">
      <w:pPr>
        <w:pStyle w:val="a2"/>
        <w:rPr>
          <w:lang w:bidi="ar-SA"/>
        </w:rPr>
      </w:pPr>
      <w:bookmarkStart w:id="6" w:name="_Toc188023295"/>
      <w:r>
        <w:rPr>
          <w:rFonts w:hint="cs"/>
          <w:rtl/>
          <w:lang w:bidi="ar-SA"/>
        </w:rPr>
        <w:t>1-2-1</w:t>
      </w:r>
      <w:r w:rsidR="00F37838">
        <w:rPr>
          <w:rFonts w:hint="cs"/>
          <w:rtl/>
          <w:lang w:bidi="ar-SA"/>
        </w:rPr>
        <w:t xml:space="preserve"> </w:t>
      </w:r>
      <w:r w:rsidR="003B0920" w:rsidRPr="00556F4B">
        <w:rPr>
          <w:rtl/>
          <w:lang w:bidi="ar-SA"/>
        </w:rPr>
        <w:t>محدودیت‌های روش‌های سنتی در مدیریت ریسک اعتباری</w:t>
      </w:r>
      <w:bookmarkEnd w:id="6"/>
    </w:p>
    <w:p w14:paraId="30D62901" w14:textId="77777777" w:rsidR="003B0920" w:rsidRPr="00556F4B" w:rsidRDefault="003B0920" w:rsidP="003B0920">
      <w:pPr>
        <w:bidi/>
        <w:jc w:val="both"/>
      </w:pPr>
      <w:r w:rsidRPr="00556F4B">
        <w:rPr>
          <w:rtl/>
        </w:rPr>
        <w:t>این روش‌ها معمولاً منجر به افزایش خطاهای تصمیم‌گیری، اتلاف منابع و کاهش بهره‌وری سیستم مالی می‌شوند. یکی از خلأهای تحقیقاتی موجود در این حوزه، نبود یک چارچوب برای تعیین آستانه‌های تصمیم‌گیری آلفا و بتا می‌باشد. تحقیقات پیشین اغلب به دلیل تمرکز بر مدل‌های غیرتطبیقی، کاستی‌هایی در تحلیل داده‌های پیچیده و متغیر داشته‌اند. این محدودیت‌ها منجر به کاهش دقت در پیش‌بینی و افزایش خطاهای تصمیم‌گیری شده است. همچنین، در تحلیل موارد مرزی و داده‌های ناقص، این مدل‌ها نتوانسته‌اند کارایی کافی ارائه دهند. علاوه بر این، تغییرات ناگهانی در شرایط اقتصادی یا سیاسی می‌تواند بر خروجی این مدل‌ها تأثیر منفی بگذارد و باعث شود که بانک‌ها نتوانند به‌موقع واکنش نشان دهند</w:t>
      </w:r>
      <w:r w:rsidRPr="00556F4B">
        <w:t>.</w:t>
      </w:r>
    </w:p>
    <w:p w14:paraId="22EFE55B" w14:textId="6BBE938B" w:rsidR="003B0920" w:rsidRPr="00556F4B" w:rsidRDefault="00F16119" w:rsidP="005962B1">
      <w:pPr>
        <w:pStyle w:val="a2"/>
        <w:rPr>
          <w:lang w:bidi="ar-SA"/>
        </w:rPr>
      </w:pPr>
      <w:bookmarkStart w:id="7" w:name="_Toc188023296"/>
      <w:r>
        <w:rPr>
          <w:rFonts w:hint="cs"/>
          <w:rtl/>
          <w:lang w:bidi="ar-SA"/>
        </w:rPr>
        <w:t>1-2-2</w:t>
      </w:r>
      <w:r w:rsidR="00F37838">
        <w:rPr>
          <w:rFonts w:hint="cs"/>
          <w:rtl/>
          <w:lang w:bidi="ar-SA"/>
        </w:rPr>
        <w:t xml:space="preserve"> </w:t>
      </w:r>
      <w:r w:rsidR="003B0920" w:rsidRPr="00556F4B">
        <w:rPr>
          <w:rtl/>
          <w:lang w:bidi="ar-SA"/>
        </w:rPr>
        <w:t>ضرورت بهره‌گیری از ماتریس زیان و تکنیک بگینگ در تحلیل ریسک</w:t>
      </w:r>
      <w:bookmarkEnd w:id="7"/>
    </w:p>
    <w:p w14:paraId="683E8D4D" w14:textId="77777777" w:rsidR="003B0920" w:rsidRPr="00556F4B" w:rsidRDefault="003B0920" w:rsidP="003B0920">
      <w:pPr>
        <w:bidi/>
        <w:jc w:val="both"/>
      </w:pPr>
      <w:r w:rsidRPr="00556F4B">
        <w:rPr>
          <w:rtl/>
        </w:rPr>
        <w:t>دسته‌بندی دقیق موارد مرزی که در این رویکرد نقش مهمی دارند به دلیل نبود روش‌های مؤثر تحلیل، همچنان یک چالش باقی مانده است. تحقیقات پیشین کمتر بر استفاده از ماتریس زیان و طبقه‌بندی ترکیبی مبتنی بر روش بگینگ متمرکز شده‌اند. این تحقیق با هدف ارائه یک مدل ترکیبی مبتنی بر ماتریس زیان و طبقه‌بندی ترکیبی، به دنبال رفع این چالش‌ها است. در این مدل، آستانه‌های تصمیم‌گیری با استفاده از ماتریس زیان تعیین می‌شوند. این رویکرد امکان سازگاری بیشتر با داده‌های متغیر و شرایط پویا را فراهم کرده و به بهبود دقت و کارایی تصمیم‌گیری کمک می‌کند. علاوه بر این، موارد مرزی که در روش‌های سنتی نادیده گرفته می‌شدند، در این تحقیق با استفاده از تکنیک بگینگ تحلیل می‌شوند</w:t>
      </w:r>
      <w:r w:rsidRPr="00556F4B">
        <w:t>.</w:t>
      </w:r>
    </w:p>
    <w:p w14:paraId="42BFBA7C" w14:textId="77777777" w:rsidR="003B0920" w:rsidRDefault="003B0920" w:rsidP="003B0920">
      <w:pPr>
        <w:bidi/>
        <w:jc w:val="both"/>
      </w:pPr>
      <w:r w:rsidRPr="00556F4B">
        <w:rPr>
          <w:rtl/>
        </w:rPr>
        <w:t xml:space="preserve">استفاده از ماتریس زیان به بانک‌ها کمک می‌کند تا به جای تمرکز صرف بر کاهش خطاهای نوع اول یا نوع دوم، توازنی میان این دو برقرار کنند و تصمیم‌گیری‌های بهینه‌تری داشته باشند. این رویکرد باعث کاهش خطاهای پرهزینه و افزایش بهره‌وری مالی خواهد شد. همچنین، استفاده از روش بگینگ برای </w:t>
      </w:r>
      <w:r w:rsidRPr="00556F4B">
        <w:rPr>
          <w:rtl/>
        </w:rPr>
        <w:lastRenderedPageBreak/>
        <w:t>تحلیل موارد مرزی به بانک‌ها کمک می‌کند تا اطلاعات بیشتری از مشتریان بالقوه جمع‌آوری کرده و احتمال بروز زیان‌های غیرمنتظره را کاهش دهند</w:t>
      </w:r>
      <w:r w:rsidRPr="00556F4B">
        <w:t>.</w:t>
      </w:r>
    </w:p>
    <w:p w14:paraId="5061F605" w14:textId="37DF1DEA" w:rsidR="003B0920" w:rsidRPr="00556F4B" w:rsidRDefault="000802C8" w:rsidP="000802C8">
      <w:pPr>
        <w:pStyle w:val="a2"/>
        <w:rPr>
          <w:lang w:bidi="ar-SA"/>
        </w:rPr>
      </w:pPr>
      <w:r>
        <w:rPr>
          <w:lang w:bidi="ar-SA"/>
        </w:rPr>
        <w:t xml:space="preserve"> </w:t>
      </w:r>
      <w:bookmarkStart w:id="8" w:name="_Toc188023297"/>
      <w:r w:rsidR="00F16119">
        <w:rPr>
          <w:rFonts w:hint="cs"/>
          <w:rtl/>
          <w:lang w:bidi="ar-SA"/>
        </w:rPr>
        <w:t>1-2-3</w:t>
      </w:r>
      <w:r w:rsidR="00F37838">
        <w:rPr>
          <w:rFonts w:hint="cs"/>
          <w:rtl/>
          <w:lang w:bidi="ar-SA"/>
        </w:rPr>
        <w:t xml:space="preserve"> </w:t>
      </w:r>
      <w:r w:rsidR="003B0920" w:rsidRPr="00556F4B">
        <w:rPr>
          <w:rtl/>
          <w:lang w:bidi="ar-SA"/>
        </w:rPr>
        <w:t>مزایای استفاده از بگینگ در کاهش خطاهای تصمیم‌گیری</w:t>
      </w:r>
      <w:bookmarkEnd w:id="8"/>
    </w:p>
    <w:p w14:paraId="592808E3" w14:textId="77777777" w:rsidR="003B0920" w:rsidRPr="00556F4B" w:rsidRDefault="003B0920" w:rsidP="003B0920">
      <w:pPr>
        <w:bidi/>
        <w:jc w:val="both"/>
      </w:pPr>
      <w:r w:rsidRPr="00556F4B">
        <w:rPr>
          <w:rtl/>
        </w:rPr>
        <w:t>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 این نوآوری نه‌تنها از نظر عملی به بانک‌ها و مؤسسات مالی در کاهش خطاهای تصمیم‌گیری و بهبود فرایندها کمک می‌کند، بلکه از منظر نظری نیز به توسعه دانش در حوزه مدیریت ریسک اعتباری و ترکیب روش‌های پیشرفته کمک می‌کند. افزایش پایداری مدل‌ها در مواجهه با تغییرات اقتصادی و داده‌های ناقص نیز از دیگر مزایای این تکنیک است</w:t>
      </w:r>
      <w:r w:rsidRPr="00556F4B">
        <w:t>.</w:t>
      </w:r>
    </w:p>
    <w:p w14:paraId="6FE9DBF5" w14:textId="2F107EFA" w:rsidR="003B0920" w:rsidRPr="00556F4B" w:rsidRDefault="000802C8" w:rsidP="000802C8">
      <w:pPr>
        <w:pStyle w:val="a2"/>
        <w:rPr>
          <w:lang w:bidi="ar-SA"/>
        </w:rPr>
      </w:pPr>
      <w:r>
        <w:rPr>
          <w:lang w:bidi="ar-SA"/>
        </w:rPr>
        <w:t xml:space="preserve"> </w:t>
      </w:r>
      <w:bookmarkStart w:id="9" w:name="_Toc188023298"/>
      <w:r w:rsidR="00F16119">
        <w:rPr>
          <w:rFonts w:hint="cs"/>
          <w:rtl/>
          <w:lang w:bidi="ar-SA"/>
        </w:rPr>
        <w:t xml:space="preserve">1-2-4 </w:t>
      </w:r>
      <w:r w:rsidR="003B0920" w:rsidRPr="00556F4B">
        <w:rPr>
          <w:rtl/>
          <w:lang w:bidi="ar-SA"/>
        </w:rPr>
        <w:t>ابزارهای کاربردی برای بانک‌ها در مدیریت ریسک</w:t>
      </w:r>
      <w:bookmarkEnd w:id="9"/>
    </w:p>
    <w:p w14:paraId="79A82AA1" w14:textId="77777777" w:rsidR="003B0920" w:rsidRPr="00556F4B" w:rsidRDefault="003B0920" w:rsidP="003B0920">
      <w:pPr>
        <w:bidi/>
        <w:jc w:val="both"/>
      </w:pPr>
      <w:r w:rsidRPr="00556F4B">
        <w:rPr>
          <w:rtl/>
        </w:rPr>
        <w:t>یکی از نقاط قوت اصلی استفاده از این مدل‌ها، امکان کاهش زمان مورد نیاز برای تحلیل داده‌ها و اتخاذ تصمیم‌های کارآمدتر است. در محیطی که بانک‌ها به سرعت در حال تغییر و تحول هستند، بهره‌گیری از چنین مدل‌هایی می‌تواند به افزایش چابکی و انطباق‌پذیری آن‌ها کمک کند. این تحقیق می‌تواند به مدیران بانک‌ها و کارشناسان ریسک ابزارهای لازم برای شناسایی سریع‌تر و دقیق‌تر مشتریان پرریسک را ارائه داده و از وقوع بحران‌های مالی جلوگیری کند</w:t>
      </w:r>
      <w:r w:rsidRPr="00556F4B">
        <w:t>.</w:t>
      </w:r>
    </w:p>
    <w:p w14:paraId="43786098" w14:textId="77777777" w:rsidR="003B0920" w:rsidRPr="00556F4B" w:rsidRDefault="003B0920" w:rsidP="003B0920">
      <w:pPr>
        <w:bidi/>
        <w:jc w:val="both"/>
      </w:pPr>
      <w:r w:rsidRPr="00556F4B">
        <w:rPr>
          <w:rtl/>
        </w:rPr>
        <w:t>همچنین، این مدل‌ها به بانک‌ها اجازه می‌دهند تا فرآیندهای مدیریت ریسک خود را به‌صورت خودکار و مداوم به‌روزرسانی کنند. این امر باعث کاهش وابستگی به تحلیل‌های دستی و افزایش دقت پیش‌بینی می‌شود. در نتیجه، بانک‌ها می‌توانند منابع خود را به شکل بهینه‌تری تخصیص دهند و از اتلاف منابع جلوگیری کنند</w:t>
      </w:r>
      <w:r w:rsidRPr="00556F4B">
        <w:t>.</w:t>
      </w:r>
    </w:p>
    <w:p w14:paraId="6A72156B" w14:textId="77777777" w:rsidR="003B0920" w:rsidRPr="00556F4B" w:rsidRDefault="003B0920" w:rsidP="003B0920">
      <w:pPr>
        <w:bidi/>
        <w:jc w:val="both"/>
      </w:pPr>
      <w:r w:rsidRPr="00556F4B">
        <w:rPr>
          <w:rtl/>
        </w:rPr>
        <w:t>تحلیل سناریو یکی از ابزارهای کلیدی برای شناسایی ریسک‌های احتمالی و تدوین راهبردهای پیشگیرانه در مواجهه با آن‌ها است. این ابزار به بانک‌ها کمک می‌کند تا به جای واکنش‌های پسینی، رویکردی پیش‌دستانه اتخاذ کنند و از بروز بحران‌های مالی جلوگیری نمایند</w:t>
      </w:r>
      <w:r w:rsidRPr="00556F4B">
        <w:t>.</w:t>
      </w:r>
    </w:p>
    <w:p w14:paraId="35AC99D1" w14:textId="77777777" w:rsidR="003B0920" w:rsidRPr="00556F4B" w:rsidRDefault="003B0920" w:rsidP="003B0920">
      <w:pPr>
        <w:bidi/>
        <w:jc w:val="both"/>
      </w:pPr>
      <w:r w:rsidRPr="00556F4B">
        <w:rPr>
          <w:rtl/>
        </w:rPr>
        <w:t xml:space="preserve">در مجموع، استفاده از مدل‌های ترکیبی مبتنی بر ماتریس زیان و تکنیک بگینگ نه‌تنها می‌تواند دقت و اثربخشی تصمیم‌گیری‌های اعتباری را بهبود بخشد، بلکه به افزایش شفافیت، کاهش رفتارهای تبعیض‌آمیز و تقویت اعتماد عمومی به نظام مالی منجر می‌شود. این رویکرد نوین در مدیریت ریسک </w:t>
      </w:r>
      <w:r w:rsidRPr="00556F4B">
        <w:rPr>
          <w:rtl/>
        </w:rPr>
        <w:lastRenderedPageBreak/>
        <w:t>اعتباری، زمینه‌ساز ارتقاء سیستم‌های بانکی و افزایش پایداری اقتصادی در شرایط رقابتی و پویا خواهد بود. همچنین، این مدل‌ها با افزایش قابلیت انطباق بانک‌ها با شرایط متغیر و افزایش سطح آگاهی از داده‌های مشتریان، بهبود مستمر در تصمیم‌گیری‌ها را امکان‌پذیر می‌سازند</w:t>
      </w:r>
      <w:r w:rsidRPr="00556F4B">
        <w:t>.</w:t>
      </w:r>
    </w:p>
    <w:p w14:paraId="019CA08E" w14:textId="77777777" w:rsidR="00B468FC" w:rsidRDefault="00B468FC" w:rsidP="003B0920">
      <w:pPr>
        <w:bidi/>
        <w:jc w:val="both"/>
        <w:rPr>
          <w:rtl/>
        </w:rPr>
      </w:pPr>
    </w:p>
    <w:p w14:paraId="064F0A99" w14:textId="09007C4E" w:rsidR="00D9794C" w:rsidRPr="00B8694F" w:rsidRDefault="00F37838" w:rsidP="00E53554">
      <w:pPr>
        <w:pStyle w:val="a1"/>
        <w:rPr>
          <w:rFonts w:eastAsia="MS Mincho"/>
          <w:rtl/>
        </w:rPr>
      </w:pPr>
      <w:bookmarkStart w:id="10" w:name="_Toc188023299"/>
      <w:r>
        <w:rPr>
          <w:rFonts w:hint="cs"/>
          <w:rtl/>
        </w:rPr>
        <w:t xml:space="preserve">1-3 </w:t>
      </w:r>
      <w:r w:rsidR="00D9794C" w:rsidRPr="00B8694F">
        <w:rPr>
          <w:rFonts w:hint="cs"/>
          <w:rtl/>
        </w:rPr>
        <w:t>جنبه جديد بودن و نوآوري در تحقيق</w:t>
      </w:r>
      <w:bookmarkEnd w:id="10"/>
    </w:p>
    <w:p w14:paraId="76A0FCE9" w14:textId="77777777" w:rsidR="00140937" w:rsidRPr="00140937" w:rsidRDefault="00140937" w:rsidP="00140937">
      <w:pPr>
        <w:bidi/>
        <w:jc w:val="both"/>
      </w:pPr>
      <w:r>
        <w:rPr>
          <w:rtl/>
        </w:rPr>
        <w:t>در این تحقیق، تعیین آستانه‌ها با بهره‌گیری از ماتریس زیان صورت می‌پذیرد. این رویکرد، روشی نظام‌مند برای تنظیم دقیق آستانه‌ها ارائه می‌دهد. این روش با بهره‌گیری از ماتریس زیان و افزودن دسته‌ای تحت عنوان موارد مرزی به رویکرد سنتی دو‌کلاسه، شرایطی را برای مدیریت بهینه داده‌های نامطمئن فراهم می‌آورد. این روش با ارائه سه دسته خوش‌حساب، بدحساب و مرزی، نه‌تنها خطاهای تصمیم‌گیری را کاهش می‌دهد، بلکه فرصت‌هایی برای جمع‌آوری اطلاعات بیشتر درباره موارد مرزی فراهم می‌آورد. بااین‌حال، موفقیت این رویکرد به تعیین دقیق آستانه‌های تصمیم‌گیری آلفا و بتا وابسته است که امکان تطبیق آستانه‌ها با شرایط متغیر بازار و ویژگی‌های داده‌های ورودی را فراهم می‌کند. برخلاف روش‌های دستی، که به‌طور ثابت و بدون انعطاف تعیین می‌شوند، این رویکرد به مدل اجازه می‌دهد که با داده‌های نامطمئن یا نوسانات بازار بهتر سازگار شود. تعیین این آستانه‌ها نقش اساسی در افزایش دقت طبقه‌بندی موارد مرزی و کاهش خطاهای پیش‌بینی ایفا می‌کند</w:t>
      </w:r>
      <w:r>
        <w:t>.</w:t>
      </w:r>
    </w:p>
    <w:p w14:paraId="19135DF9" w14:textId="4D5E4625" w:rsidR="00140937" w:rsidRDefault="00DD5EB0" w:rsidP="00DD5EB0">
      <w:pPr>
        <w:pStyle w:val="a2"/>
        <w:rPr>
          <w:lang w:bidi="ar-SA"/>
        </w:rPr>
      </w:pPr>
      <w:r>
        <w:rPr>
          <w:lang w:bidi="ar-SA"/>
        </w:rPr>
        <w:t xml:space="preserve"> </w:t>
      </w:r>
      <w:bookmarkStart w:id="11" w:name="_Toc188023300"/>
      <w:r w:rsidR="00F16119">
        <w:rPr>
          <w:rFonts w:hint="cs"/>
          <w:rtl/>
          <w:lang w:bidi="ar-SA"/>
        </w:rPr>
        <w:t xml:space="preserve">1-3-1 </w:t>
      </w:r>
      <w:r w:rsidR="00140937">
        <w:rPr>
          <w:rtl/>
          <w:lang w:bidi="ar-SA"/>
        </w:rPr>
        <w:t>ترکیب ماتریس زیان و بگینگ</w:t>
      </w:r>
      <w:bookmarkEnd w:id="11"/>
    </w:p>
    <w:p w14:paraId="1708DF85" w14:textId="77777777" w:rsidR="00140937" w:rsidRDefault="00140937" w:rsidP="00140937">
      <w:pPr>
        <w:bidi/>
        <w:jc w:val="both"/>
      </w:pPr>
      <w:r>
        <w:rPr>
          <w:rtl/>
        </w:rPr>
        <w:t>این رویکرد ترکیبی نه‌تنها نقاط قوت ماتریس زیان را در مدیریت خطاهای تصمیم‌گیری به‌کار می‌گیرد، بلکه با استفاده از ساختار بگینگ، یکپارچگی مدل‌ها را تضمین می‌کند. هم‌افزایی میان این دو روش باعث افزایش تطبیق‌پذیری با شرایط متغیر داده‌ها و کاهش خطاهای ناشی از سوگیری مدل‌ها می‌شود. به‌ویژه، رویکرد تلفیقی ارائه‌شده امکان استفاده از چندین مدل پایه را فراهم می‌آورد که در نهایت دقت پیش‌بینی را بهبود بخشیده و توانایی سیستم در مدیریت ریسک‌های پیچیده را تقویت می‌کند. از آنجا که مدل‌های پایه می‌توانند شامل الگوریتم‌های مختلفی باشند، از جمله شبکه‌های عصبی، ماشین‌های بردار پشتیبان و جنگل‌های تصادفی، انعطاف‌پذیری این رویکرد در مواجهه با انواع داده‌ها افزایش می‌یابد. ترکیب این مدل‌ها با رویکرد بگینگ، منجر به کاهش واریانس و افزایش اعتمادپذیری نتایج می‌شود</w:t>
      </w:r>
      <w:r>
        <w:t>.</w:t>
      </w:r>
    </w:p>
    <w:p w14:paraId="4A739E6C" w14:textId="364E98EF" w:rsidR="00140937" w:rsidRDefault="00DD5EB0" w:rsidP="00DD5EB0">
      <w:pPr>
        <w:pStyle w:val="a2"/>
        <w:rPr>
          <w:lang w:bidi="ar-SA"/>
        </w:rPr>
      </w:pPr>
      <w:r>
        <w:rPr>
          <w:lang w:bidi="ar-SA"/>
        </w:rPr>
        <w:lastRenderedPageBreak/>
        <w:t xml:space="preserve"> </w:t>
      </w:r>
      <w:bookmarkStart w:id="12" w:name="_Toc188023301"/>
      <w:r w:rsidR="00F16119">
        <w:rPr>
          <w:rFonts w:hint="cs"/>
          <w:rtl/>
          <w:lang w:bidi="ar-SA"/>
        </w:rPr>
        <w:t xml:space="preserve">1-3-2 </w:t>
      </w:r>
      <w:r w:rsidR="00140937">
        <w:rPr>
          <w:rtl/>
          <w:lang w:bidi="ar-SA"/>
        </w:rPr>
        <w:t>تحلیل داده‌های نامطمئن</w:t>
      </w:r>
      <w:bookmarkEnd w:id="12"/>
    </w:p>
    <w:p w14:paraId="50917C69" w14:textId="5C57A8C5" w:rsidR="00140937" w:rsidRDefault="00140937" w:rsidP="00140937">
      <w:pPr>
        <w:bidi/>
        <w:jc w:val="both"/>
      </w:pPr>
      <w:r>
        <w:rPr>
          <w:rtl/>
        </w:rPr>
        <w:t>توانایی این مدل در تحلیل داده‌های نامطمئن یکی از مهم‌ترین نوآوری‌های آن به شمار می‌رود. در شرایطی که داده‌ها دارای عدم قطعیت بالا یا تنوع گسترده هستند، این رویکرد با ارائه راهکاری ساختاریافته، امکان تحلیل دقیق‌تری را فراهم می‌کند. توانایی تعیین آستانه‌ها</w:t>
      </w:r>
      <w:r w:rsidR="00DD5EB0">
        <w:rPr>
          <w:rFonts w:ascii="Calibri" w:hAnsi="Calibri" w:cs="Calibri" w:hint="cs"/>
          <w:rtl/>
          <w:lang w:bidi="fa-IR"/>
        </w:rPr>
        <w:t>یی</w:t>
      </w:r>
      <w:r>
        <w:rPr>
          <w:rtl/>
        </w:rPr>
        <w:t xml:space="preserve"> سازگار با تغییرات محیطی، این مدل را به ابزاری قابل اعتماد برای پیش‌بینی ریسک در محیط‌های پرچالش تبدیل کرده است. همچنین، مدل قادر است عدم قطعیت داده‌ها را به اطلاعات معنادار تبدیل کرده و دقت تصمیم‌گیری را افزایش دهد. این توانایی به‌ویژه در مواردی که داده‌های تاریخی کافی در دسترس نیست یا داده‌های ورودی از منابع مختلفی جمع‌آوری شده‌اند، بسیار حائز اهمیت است. در چنین شرایطی، این مدل می‌تواند به‌صورت تطبیقی عمل کرده و تغییرات ناگهانی در داده‌ها را شناسایی کند</w:t>
      </w:r>
      <w:r>
        <w:t>.</w:t>
      </w:r>
    </w:p>
    <w:p w14:paraId="785EA68D" w14:textId="02E1332C" w:rsidR="00140937" w:rsidRDefault="00F16119" w:rsidP="00147FAA">
      <w:pPr>
        <w:pStyle w:val="a2"/>
        <w:rPr>
          <w:lang w:bidi="ar-SA"/>
        </w:rPr>
      </w:pPr>
      <w:bookmarkStart w:id="13" w:name="_Toc188023302"/>
      <w:r>
        <w:rPr>
          <w:rFonts w:hint="cs"/>
          <w:rtl/>
          <w:lang w:bidi="ar-SA"/>
        </w:rPr>
        <w:t xml:space="preserve">1-3-3 </w:t>
      </w:r>
      <w:r w:rsidR="00140937">
        <w:rPr>
          <w:rtl/>
          <w:lang w:bidi="ar-SA"/>
        </w:rPr>
        <w:t>مدل‌های پیشرفته در ساختار بگینگ</w:t>
      </w:r>
      <w:bookmarkEnd w:id="13"/>
    </w:p>
    <w:p w14:paraId="62286A54" w14:textId="447F8B4A" w:rsidR="00140937" w:rsidRDefault="00140937" w:rsidP="00140937">
      <w:pPr>
        <w:bidi/>
        <w:jc w:val="both"/>
      </w:pPr>
      <w:r>
        <w:rPr>
          <w:rtl/>
        </w:rPr>
        <w:t>یکی از ویژگی‌های برجسته این تحقیق، بهره‌گیری از مدل‌های پیشرفته در ساختار بگینگ است. به‌کارگیری مدل‌هایی نظیردرخت تصمیم و نزدیک‌ترین همسایه باعث کاهش واریانس و بهبود پایداری پیش‌بینی می‌شود. این مدل‌ها با رأی‌گیری وزنی، خروجی نهایی را با دقت بالاتری ارائه می‌دهند، که این امر منجر به بهبود عملکرد سیستم در شرایط پیچیده می‌گردد. علاوه بر این، مدل‌های پیشرفته با بهره‌گیری از الگوریتم‌های بهینه‌سازی، می‌توانند پارامترهای آستانه را به‌صورت پویا تنظیم کنند، که این امر به کاهش خطاهای انسانی و بهبود کارایی مدل منجر می‌شود</w:t>
      </w:r>
      <w:r>
        <w:t>.</w:t>
      </w:r>
    </w:p>
    <w:p w14:paraId="43840324" w14:textId="5D689135" w:rsidR="00140937" w:rsidRDefault="00F16119" w:rsidP="00C94289">
      <w:pPr>
        <w:pStyle w:val="a2"/>
        <w:rPr>
          <w:lang w:bidi="ar-SA"/>
        </w:rPr>
      </w:pPr>
      <w:bookmarkStart w:id="14" w:name="_Toc188023303"/>
      <w:r>
        <w:rPr>
          <w:rFonts w:hint="cs"/>
          <w:rtl/>
          <w:lang w:bidi="ar-SA"/>
        </w:rPr>
        <w:t>1-3-4</w:t>
      </w:r>
      <w:r w:rsidR="00C94289">
        <w:rPr>
          <w:rFonts w:hint="cs"/>
          <w:rtl/>
          <w:lang w:bidi="ar-SA"/>
        </w:rPr>
        <w:t xml:space="preserve"> </w:t>
      </w:r>
      <w:r w:rsidR="00140937">
        <w:rPr>
          <w:rtl/>
          <w:lang w:bidi="ar-SA"/>
        </w:rPr>
        <w:t>کاربردهای عملیاتی و کاهش هزینه‌ها</w:t>
      </w:r>
      <w:bookmarkEnd w:id="14"/>
    </w:p>
    <w:p w14:paraId="3A7941C3" w14:textId="77777777" w:rsidR="00140937" w:rsidRDefault="00140937" w:rsidP="00140937">
      <w:pPr>
        <w:bidi/>
        <w:jc w:val="both"/>
      </w:pPr>
      <w:r>
        <w:rPr>
          <w:rtl/>
        </w:rPr>
        <w:t>علاوه بر دقت بالای پیش‌بینی، رویکرد پیشنهادی از نظر کاربرد عملیاتی نیز برای مؤسسات مالی حائز اهمیت است. این روش، منابع پردازشی کمتری را مصرف کرده و زمان تحلیل را کاهش می‌دهد. به‌این‌ترتیب، بانک‌ها و مؤسسات مالی می‌توانند با استفاده از این رویکرد، بهره‌وری خود را افزایش داده و خطاهای پرهزینه را به حداقل برسانند. این ویژگی به‌ویژه در محیط‌های رقابتی و تحت فشار زمانی، ارزش افزوده قابل توجهی ایجاد می‌کند. کاهش زمان پردازش و استفاده بهینه از منابع، به‌طور مستقیم بر سودآوری و کاهش هزینه‌های عملیاتی مؤسسات مالی تأثیرگذار است</w:t>
      </w:r>
      <w:r>
        <w:t>.</w:t>
      </w:r>
    </w:p>
    <w:p w14:paraId="58DCACD5" w14:textId="3CAEB099" w:rsidR="00140937" w:rsidRDefault="00F16119" w:rsidP="00CA7833">
      <w:pPr>
        <w:pStyle w:val="a2"/>
        <w:rPr>
          <w:lang w:bidi="ar-SA"/>
        </w:rPr>
      </w:pPr>
      <w:bookmarkStart w:id="15" w:name="_Toc188023304"/>
      <w:r>
        <w:rPr>
          <w:rFonts w:hint="cs"/>
          <w:rtl/>
          <w:lang w:bidi="ar-SA"/>
        </w:rPr>
        <w:t xml:space="preserve">1-3-5 </w:t>
      </w:r>
      <w:r w:rsidR="00140937">
        <w:rPr>
          <w:rtl/>
          <w:lang w:bidi="ar-SA"/>
        </w:rPr>
        <w:t>پایداری پیش‌بینی‌ها در شرایط ناپایدار</w:t>
      </w:r>
      <w:bookmarkEnd w:id="15"/>
    </w:p>
    <w:p w14:paraId="24DF3CCD" w14:textId="77777777" w:rsidR="00140937" w:rsidRDefault="00140937" w:rsidP="00140937">
      <w:pPr>
        <w:bidi/>
        <w:jc w:val="both"/>
      </w:pPr>
      <w:r>
        <w:rPr>
          <w:rtl/>
        </w:rPr>
        <w:t xml:space="preserve">یکی از دستاوردهای کلیدی این تحقیق، پایداری پیش‌بینی‌ها حتی در مواجهه با تغییرات ناگهانی در داده‌های ورودی است. این ویژگی به مدل اجازه می‌دهد که در شرایط ناپایدار، مانند تغییرات اقتصادی </w:t>
      </w:r>
      <w:r>
        <w:rPr>
          <w:rtl/>
        </w:rPr>
        <w:lastRenderedPageBreak/>
        <w:t>یا نوسانات بازار، عملکرد دقیقی داشته باشد. همچنین، خطاهای پیش‌بینی به دلیل استفاده از آستانه‌های تطبیق‌پذیر و مدل‌های ترکیبی کاهش یافته و دقت تصمیم‌گیری بهبود می‌یابد. این ویژگی به‌ویژه در شرایط بحرانی، مانند رکود اقتصادی یا تغییرات ناگهانی در سیاست‌های اعتباری، می‌تواند از زیان‌های بزرگ جلوگیری کند</w:t>
      </w:r>
      <w:r>
        <w:t>.</w:t>
      </w:r>
    </w:p>
    <w:p w14:paraId="232C3AA6" w14:textId="7925F1CF" w:rsidR="00140937" w:rsidRDefault="00F16119" w:rsidP="00F16119">
      <w:pPr>
        <w:pStyle w:val="a2"/>
        <w:rPr>
          <w:lang w:bidi="ar-SA"/>
        </w:rPr>
      </w:pPr>
      <w:bookmarkStart w:id="16" w:name="_Toc188023305"/>
      <w:r>
        <w:rPr>
          <w:rFonts w:hint="cs"/>
          <w:rtl/>
          <w:lang w:bidi="ar-SA"/>
        </w:rPr>
        <w:t xml:space="preserve">1-3-6 </w:t>
      </w:r>
      <w:r w:rsidR="00140937">
        <w:rPr>
          <w:rtl/>
          <w:lang w:bidi="ar-SA"/>
        </w:rPr>
        <w:t>مقایسه با سایر رویکردها</w:t>
      </w:r>
      <w:bookmarkEnd w:id="16"/>
    </w:p>
    <w:p w14:paraId="72D2B24A" w14:textId="77777777" w:rsidR="00140937" w:rsidRDefault="00140937" w:rsidP="00140937">
      <w:pPr>
        <w:bidi/>
        <w:jc w:val="both"/>
      </w:pPr>
      <w:r>
        <w:rPr>
          <w:rtl/>
        </w:rPr>
        <w:t>برای ارزیابی عملکرد این مدل، مقایسه‌ای میان روش پیشنهادی و سایر رویکردهای موجود انجام شد. نتایج نشان داد که این مدل با کاهش خطاهای پیش‌بینی و افزایش دقت در تحلیل موارد مرزی، عملکرد بهتری نسبت به روش‌های رایج مانند شبکه‌های عصبی مستقل یا درخت تصمیم سنتی دارد. این ارزیابی تطبیقی برتری روش پیشنهادی در مدیریت ریسک اعتباری را به‌وضوح نشان می‌دهد. علاوه بر این، نتایج نشان داد که استفاده از ترکیب مدل‌ها باعث افزایش مقاومت سیستم در برابر داده‌های نویزی و اطلاعات گمراه‌کننده می‌شود</w:t>
      </w:r>
      <w:r>
        <w:t>.</w:t>
      </w:r>
    </w:p>
    <w:p w14:paraId="09C472B9" w14:textId="4EE3F644" w:rsidR="00140937" w:rsidRDefault="00C94289" w:rsidP="00140937">
      <w:pPr>
        <w:bidi/>
        <w:jc w:val="both"/>
      </w:pPr>
      <w:r>
        <w:rPr>
          <w:rFonts w:hint="cs"/>
          <w:rtl/>
        </w:rPr>
        <w:t xml:space="preserve">در مجموع ، </w:t>
      </w:r>
      <w:r w:rsidR="00140937">
        <w:rPr>
          <w:rtl/>
        </w:rPr>
        <w:t>این ساختار از نقاط قوت هر دو بخش بهره می‌برد؛ ماتریس زیان و تعیین آستانه‌ها برای دسته‌بندی اولیه داده‌ها، و روش طبقه‌بندی ترکیبی با رویکرد بگینگ برای تحلیل دقیق‌تر موارد مرزی. این هماهنگی بین دو مرحله به بهبود دقت پیش‌بینی، کاهش خطاهای تصمیم‌گیری و افزایش کارایی مدیریت ریسک اعتباری منجر می‌شود. این رویکرد نه‌تنها قابلیت تحلیل دقیق‌تر را فراهم می‌کند، بلکه با کاهش منابع و زمان پردازش، یک راه‌حل عملی و مؤثر برای بانک‌ها و مؤسسات مالی ارائه می‌دهد. علاوه بر این، این رویکرد می‌تواند به‌صورت خودکار به تغییرات داده‌های ورودی پاسخ دهد و نیاز به بازتنظیم مداوم مدل توسط کارشناسان را کاهش دهد</w:t>
      </w:r>
      <w:r w:rsidR="00140937">
        <w:t>.</w:t>
      </w:r>
    </w:p>
    <w:p w14:paraId="28F43111" w14:textId="3B0B235B" w:rsidR="00CA7833" w:rsidRDefault="00140937" w:rsidP="00CA7833">
      <w:pPr>
        <w:bidi/>
        <w:jc w:val="both"/>
        <w:rPr>
          <w:rtl/>
        </w:rPr>
      </w:pPr>
      <w:r>
        <w:rPr>
          <w:rtl/>
        </w:rPr>
        <w:t xml:space="preserve">همچنین، پیاده‌سازی این رویکرد در عمل می‌تواند به‌طور مستقیم بر سیاست‌های اعطای وام و اعتبار مؤسسات مالی تأثیرگذار باشد. با به‌کارگیری مدل‌های چندگانه و تعیین آستانه‌های تطبیقی، این سیستم قادر است در مواجهه با مشتریان جدید و داده‌های ناشناخته، تصمیمات بهینه‌تری اتخاذ کند. این امر موجب می‌شود که مؤسسات مالی ریسک‌های احتمالی را بهتر شناسایی کرده و منابع خود را به‌صورت مؤثرتری تخصیص دهند. در نهایت، این رویکرد یک چارچوب انعطاف‌پذیر و قابل انطباق با شرایط متغیر بازار ارائه می‌دهد که می‌تواند در کاهش زیان‌های ناشی از پیش‌بینی نادرست و بهبود سودآوری مؤسسات مالی نقش کلیدی ایفا کند. استفاده از این رویکرد در مقیاس‌های بزرگ‌تر می‌تواند به بهبود تحلیل </w:t>
      </w:r>
      <w:r>
        <w:rPr>
          <w:rtl/>
        </w:rPr>
        <w:lastRenderedPageBreak/>
        <w:t>داده‌های کلان و شناسایی الگوهای پنهان در داده‌ها کمک کند و در نتیجه توانایی پیش‌بینی دقیق‌تر در مواجهه با تغییرات پیچیده بازار را فراهم کند</w:t>
      </w:r>
      <w:r>
        <w:t>.</w:t>
      </w:r>
    </w:p>
    <w:p w14:paraId="742BA55D" w14:textId="77777777" w:rsidR="00D52A18" w:rsidRDefault="00D52A18" w:rsidP="00D52A18">
      <w:pPr>
        <w:bidi/>
        <w:jc w:val="both"/>
        <w:rPr>
          <w:rtl/>
        </w:rPr>
      </w:pPr>
    </w:p>
    <w:p w14:paraId="7D76FC7C" w14:textId="77777777" w:rsidR="00D52A18" w:rsidRDefault="00D52A18" w:rsidP="00D52A18">
      <w:pPr>
        <w:bidi/>
        <w:jc w:val="both"/>
        <w:rPr>
          <w:rtl/>
        </w:rPr>
      </w:pPr>
    </w:p>
    <w:p w14:paraId="276A0748" w14:textId="77777777" w:rsidR="00D52A18" w:rsidRPr="00D9794C" w:rsidRDefault="00D52A18" w:rsidP="00D52A18">
      <w:pPr>
        <w:bidi/>
        <w:jc w:val="both"/>
      </w:pPr>
    </w:p>
    <w:p w14:paraId="073D6A53" w14:textId="0AAE35B5" w:rsidR="00D9794C" w:rsidRPr="00B8694F" w:rsidRDefault="00F37838" w:rsidP="00E53554">
      <w:pPr>
        <w:pStyle w:val="a1"/>
        <w:rPr>
          <w:rtl/>
        </w:rPr>
      </w:pPr>
      <w:bookmarkStart w:id="17" w:name="_Toc188023306"/>
      <w:r>
        <w:rPr>
          <w:rFonts w:hint="cs"/>
          <w:rtl/>
        </w:rPr>
        <w:t>1-4</w:t>
      </w:r>
      <w:r w:rsidR="00D9794C" w:rsidRPr="00B8694F">
        <w:rPr>
          <w:rFonts w:hint="cs"/>
          <w:rtl/>
        </w:rPr>
        <w:t xml:space="preserve"> </w:t>
      </w:r>
      <w:r w:rsidR="00D9794C" w:rsidRPr="00B8694F">
        <w:rPr>
          <w:rtl/>
        </w:rPr>
        <w:t>سؤالات تحقیق</w:t>
      </w:r>
      <w:bookmarkEnd w:id="17"/>
    </w:p>
    <w:p w14:paraId="2199DFCD" w14:textId="77777777" w:rsidR="00A66E1B" w:rsidRPr="00013A1D" w:rsidRDefault="00A66E1B" w:rsidP="0063390B">
      <w:pPr>
        <w:bidi/>
        <w:jc w:val="both"/>
      </w:pPr>
      <w:r>
        <w:rPr>
          <w:rtl/>
        </w:rPr>
        <w:t>آیا تلفیق ماتریس زیان و طبقه‌بندی ترکیبی مبتنی بر روش بگینگ می‌تواند منجر به افزایش دقت در پیش‌بینی ریسک اعتباری و بهبود تخصیص منابع مالی شود؟</w:t>
      </w:r>
    </w:p>
    <w:p w14:paraId="272B80A2" w14:textId="77777777" w:rsidR="00A66E1B" w:rsidRDefault="00A66E1B" w:rsidP="0063390B">
      <w:pPr>
        <w:bidi/>
        <w:jc w:val="both"/>
      </w:pPr>
      <w:r>
        <w:rPr>
          <w:rtl/>
        </w:rPr>
        <w:t xml:space="preserve">آیا طبقه‌بندی ترکیبی مبتنی بر روش بگینگ در مدیریت و ارزیابی ریسک اعتباری عملکرد بهتری نسبت به روش‌های طبقه‌بندی </w:t>
      </w:r>
      <w:r>
        <w:rPr>
          <w:rFonts w:hint="cs"/>
          <w:rtl/>
        </w:rPr>
        <w:t>پایه</w:t>
      </w:r>
      <w:r>
        <w:rPr>
          <w:rtl/>
        </w:rPr>
        <w:t xml:space="preserve"> ارائه می‌دهد؟</w:t>
      </w:r>
    </w:p>
    <w:p w14:paraId="206704DA" w14:textId="77777777" w:rsidR="00E04C15" w:rsidRPr="0063390B" w:rsidRDefault="00E04C15" w:rsidP="0063390B">
      <w:pPr>
        <w:bidi/>
        <w:jc w:val="both"/>
        <w:rPr>
          <w:rtl/>
        </w:rPr>
      </w:pPr>
    </w:p>
    <w:p w14:paraId="46DD6691" w14:textId="39ED9D1A" w:rsidR="00D9794C" w:rsidRPr="00B8694F" w:rsidRDefault="00F37838" w:rsidP="00E53554">
      <w:pPr>
        <w:pStyle w:val="a1"/>
        <w:rPr>
          <w:rtl/>
        </w:rPr>
      </w:pPr>
      <w:bookmarkStart w:id="18" w:name="_Toc188023307"/>
      <w:r>
        <w:rPr>
          <w:rFonts w:hint="cs"/>
          <w:rtl/>
        </w:rPr>
        <w:t>1-5</w:t>
      </w:r>
      <w:r w:rsidR="00D9794C" w:rsidRPr="00B8694F">
        <w:rPr>
          <w:rtl/>
        </w:rPr>
        <w:t xml:space="preserve"> فرضيه‏هاي تحقیق</w:t>
      </w:r>
      <w:bookmarkEnd w:id="18"/>
    </w:p>
    <w:p w14:paraId="227E362C" w14:textId="77777777" w:rsidR="00A66E1B" w:rsidRDefault="00A66E1B" w:rsidP="0063390B">
      <w:pPr>
        <w:bidi/>
        <w:jc w:val="both"/>
        <w:rPr>
          <w:rtl/>
        </w:rPr>
      </w:pPr>
      <w:r>
        <w:rPr>
          <w:rtl/>
        </w:rPr>
        <w:t>تع</w:t>
      </w:r>
      <w:r>
        <w:rPr>
          <w:rFonts w:hint="cs"/>
          <w:rtl/>
        </w:rPr>
        <w:t>یی</w:t>
      </w:r>
      <w:r>
        <w:rPr>
          <w:rFonts w:hint="eastAsia"/>
          <w:rtl/>
        </w:rPr>
        <w:t>ن</w:t>
      </w:r>
      <w:r>
        <w:rPr>
          <w:rtl/>
        </w:rPr>
        <w:t xml:space="preserve"> آستانه‌ها</w:t>
      </w:r>
      <w:r>
        <w:rPr>
          <w:rFonts w:hint="cs"/>
          <w:rtl/>
        </w:rPr>
        <w:t>ی</w:t>
      </w:r>
      <w:r>
        <w:rPr>
          <w:rtl/>
        </w:rPr>
        <w:t xml:space="preserve"> </w:t>
      </w:r>
      <w:r>
        <w:t>α</w:t>
      </w:r>
      <w:r>
        <w:rPr>
          <w:rtl/>
        </w:rPr>
        <w:t xml:space="preserve"> و </w:t>
      </w:r>
      <w:r>
        <w:t>β</w:t>
      </w:r>
      <w:r>
        <w:rPr>
          <w:rtl/>
        </w:rPr>
        <w:t xml:space="preserve"> </w:t>
      </w:r>
      <w:r>
        <w:rPr>
          <w:rFonts w:hint="cs"/>
          <w:rtl/>
        </w:rPr>
        <w:t>با استفاده از ماتریس زیان</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و به بهبود کارا</w:t>
      </w:r>
      <w:r>
        <w:rPr>
          <w:rFonts w:hint="cs"/>
          <w:rtl/>
        </w:rPr>
        <w:t>یی</w:t>
      </w:r>
      <w:r>
        <w:rPr>
          <w:rtl/>
        </w:rPr>
        <w:t xml:space="preserve"> مدل در مد</w:t>
      </w:r>
      <w:r>
        <w:rPr>
          <w:rFonts w:hint="cs"/>
          <w:rtl/>
        </w:rPr>
        <w:t>ی</w:t>
      </w:r>
      <w:r>
        <w:rPr>
          <w:rFonts w:hint="eastAsia"/>
          <w:rtl/>
        </w:rPr>
        <w:t>ر</w:t>
      </w:r>
      <w:r>
        <w:rPr>
          <w:rFonts w:hint="cs"/>
          <w:rtl/>
        </w:rPr>
        <w:t>ی</w:t>
      </w:r>
      <w:r>
        <w:rPr>
          <w:rFonts w:hint="eastAsia"/>
          <w:rtl/>
        </w:rPr>
        <w:t>ت</w:t>
      </w:r>
      <w:r>
        <w:rPr>
          <w:rtl/>
        </w:rPr>
        <w:t xml:space="preserve"> مشتر</w:t>
      </w:r>
      <w:r>
        <w:rPr>
          <w:rFonts w:hint="cs"/>
          <w:rtl/>
        </w:rPr>
        <w:t>ی</w:t>
      </w:r>
      <w:r>
        <w:rPr>
          <w:rFonts w:hint="eastAsia"/>
          <w:rtl/>
        </w:rPr>
        <w:t>ان</w:t>
      </w:r>
      <w:r>
        <w:rPr>
          <w:rtl/>
        </w:rPr>
        <w:t xml:space="preserve"> خوش‌حساب، بدحساب و موارد مرز</w:t>
      </w:r>
      <w:r>
        <w:rPr>
          <w:rFonts w:hint="cs"/>
          <w:rtl/>
        </w:rPr>
        <w:t>ی</w:t>
      </w:r>
      <w:r>
        <w:rPr>
          <w:rtl/>
        </w:rPr>
        <w:t xml:space="preserve"> منجر </w:t>
      </w:r>
      <w:r>
        <w:rPr>
          <w:rFonts w:hint="cs"/>
          <w:rtl/>
        </w:rPr>
        <w:t xml:space="preserve">می </w:t>
      </w:r>
      <w:r>
        <w:rPr>
          <w:rtl/>
        </w:rPr>
        <w:t>شود.</w:t>
      </w:r>
    </w:p>
    <w:p w14:paraId="5EF0F526" w14:textId="77777777" w:rsidR="00A66E1B" w:rsidRDefault="00A66E1B" w:rsidP="0063390B">
      <w:pPr>
        <w:bidi/>
        <w:jc w:val="both"/>
        <w:rPr>
          <w:rtl/>
        </w:rPr>
      </w:pPr>
      <w:r>
        <w:rPr>
          <w:rFonts w:hint="eastAsia"/>
          <w:rtl/>
        </w:rPr>
        <w:t>استفاده</w:t>
      </w:r>
      <w:r>
        <w:rPr>
          <w:rtl/>
        </w:rPr>
        <w:t xml:space="preserve"> از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با روش </w:t>
      </w:r>
      <w:r>
        <w:rPr>
          <w:rFonts w:hint="cs"/>
          <w:rtl/>
        </w:rPr>
        <w:t>بگینگ</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تحل</w:t>
      </w:r>
      <w:r>
        <w:rPr>
          <w:rFonts w:hint="cs"/>
          <w:rtl/>
        </w:rPr>
        <w:t>ی</w:t>
      </w:r>
      <w:r>
        <w:rPr>
          <w:rFonts w:hint="eastAsia"/>
          <w:rtl/>
        </w:rPr>
        <w:t>ل</w:t>
      </w:r>
      <w:r>
        <w:rPr>
          <w:rtl/>
        </w:rPr>
        <w:t xml:space="preserve"> موارد مرز</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به‌طور قابل‌توجه</w:t>
      </w:r>
      <w:r>
        <w:rPr>
          <w:rFonts w:hint="cs"/>
          <w:rtl/>
        </w:rPr>
        <w:t>ی</w:t>
      </w:r>
      <w:r>
        <w:rPr>
          <w:rtl/>
        </w:rPr>
        <w:t xml:space="preserve"> افزا</w:t>
      </w:r>
      <w:r>
        <w:rPr>
          <w:rFonts w:hint="cs"/>
          <w:rtl/>
        </w:rPr>
        <w:t>ی</w:t>
      </w:r>
      <w:r>
        <w:rPr>
          <w:rFonts w:hint="eastAsia"/>
          <w:rtl/>
        </w:rPr>
        <w:t>ش</w:t>
      </w:r>
      <w:r>
        <w:rPr>
          <w:rFonts w:hint="cs"/>
          <w:rtl/>
        </w:rPr>
        <w:t xml:space="preserve"> می</w:t>
      </w:r>
      <w:r>
        <w:rPr>
          <w:rtl/>
        </w:rPr>
        <w:t xml:space="preserve"> دهد.</w:t>
      </w:r>
    </w:p>
    <w:p w14:paraId="5CF9915D" w14:textId="77777777" w:rsidR="00A66E1B" w:rsidRDefault="00A66E1B" w:rsidP="0063390B">
      <w:pPr>
        <w:bidi/>
        <w:jc w:val="both"/>
      </w:pPr>
      <w:r>
        <w:rPr>
          <w:rFonts w:hint="eastAsia"/>
          <w:rtl/>
        </w:rPr>
        <w:t>مدل</w:t>
      </w:r>
      <w:r>
        <w:rPr>
          <w:rtl/>
        </w:rPr>
        <w:t xml:space="preserve"> </w:t>
      </w:r>
      <w:r>
        <w:rPr>
          <w:rFonts w:hint="cs"/>
          <w:rtl/>
        </w:rPr>
        <w:t>تلفیقی</w:t>
      </w:r>
      <w:r>
        <w:rPr>
          <w:rtl/>
        </w:rPr>
        <w:t xml:space="preserve"> مبتن</w:t>
      </w:r>
      <w:r>
        <w:rPr>
          <w:rFonts w:hint="cs"/>
          <w:rtl/>
        </w:rPr>
        <w:t>ی</w:t>
      </w:r>
      <w:r>
        <w:rPr>
          <w:rtl/>
        </w:rPr>
        <w:t xml:space="preserve"> بر </w:t>
      </w:r>
      <w:r>
        <w:rPr>
          <w:rFonts w:hint="cs"/>
          <w:rtl/>
        </w:rPr>
        <w:t>ماتریس زیان</w:t>
      </w:r>
      <w:r>
        <w:rPr>
          <w:rtl/>
        </w:rPr>
        <w:t xml:space="preserve"> و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م</w:t>
      </w:r>
      <w:r>
        <w:rPr>
          <w:rFonts w:hint="cs"/>
          <w:rtl/>
        </w:rPr>
        <w:t>ی‌</w:t>
      </w:r>
      <w:r>
        <w:rPr>
          <w:rFonts w:hint="eastAsia"/>
          <w:rtl/>
        </w:rPr>
        <w:t>تواند</w:t>
      </w:r>
      <w:r>
        <w:rPr>
          <w:rtl/>
        </w:rPr>
        <w:t xml:space="preserve"> به بهبود عملکرد س</w:t>
      </w:r>
      <w:r>
        <w:rPr>
          <w:rFonts w:hint="cs"/>
          <w:rtl/>
        </w:rPr>
        <w:t>ی</w:t>
      </w:r>
      <w:r>
        <w:rPr>
          <w:rFonts w:hint="eastAsia"/>
          <w:rtl/>
        </w:rPr>
        <w:t>ستم‌ه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و کاهش خطا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بانک‌ها و مؤسسات مال</w:t>
      </w:r>
      <w:r>
        <w:rPr>
          <w:rFonts w:hint="cs"/>
          <w:rtl/>
        </w:rPr>
        <w:t>ی</w:t>
      </w:r>
      <w:r>
        <w:rPr>
          <w:rtl/>
        </w:rPr>
        <w:t xml:space="preserve"> منجر</w:t>
      </w:r>
      <w:r>
        <w:rPr>
          <w:rFonts w:hint="cs"/>
          <w:rtl/>
        </w:rPr>
        <w:t>می</w:t>
      </w:r>
      <w:r>
        <w:rPr>
          <w:rtl/>
        </w:rPr>
        <w:t xml:space="preserve"> شود.</w:t>
      </w:r>
    </w:p>
    <w:p w14:paraId="6D4A7F77" w14:textId="77777777" w:rsidR="00A66E1B" w:rsidRDefault="00A66E1B" w:rsidP="00A66E1B">
      <w:pPr>
        <w:pStyle w:val="Subtitle"/>
        <w:ind w:left="26" w:right="-694"/>
        <w:jc w:val="both"/>
        <w:rPr>
          <w:rtl/>
        </w:rPr>
      </w:pPr>
    </w:p>
    <w:p w14:paraId="458B7315" w14:textId="407EC5DF" w:rsidR="00D9794C" w:rsidRPr="00B8694F" w:rsidRDefault="00D9794C" w:rsidP="00E53554">
      <w:pPr>
        <w:pStyle w:val="a1"/>
        <w:rPr>
          <w:rtl/>
        </w:rPr>
      </w:pPr>
      <w:bookmarkStart w:id="19" w:name="_Toc188023308"/>
      <w:r w:rsidRPr="00B8694F">
        <w:rPr>
          <w:rFonts w:hint="cs"/>
          <w:rtl/>
        </w:rPr>
        <w:t xml:space="preserve">1-6 </w:t>
      </w:r>
      <w:r w:rsidRPr="00B8694F">
        <w:rPr>
          <w:rtl/>
        </w:rPr>
        <w:t>روش شناسی تحقیق</w:t>
      </w:r>
      <w:bookmarkEnd w:id="19"/>
    </w:p>
    <w:p w14:paraId="010C3450" w14:textId="77777777" w:rsidR="00240C21" w:rsidRDefault="00240C21" w:rsidP="00240C21">
      <w:pPr>
        <w:bidi/>
        <w:jc w:val="both"/>
      </w:pPr>
      <w:r>
        <w:rPr>
          <w:rtl/>
        </w:rPr>
        <w:t xml:space="preserve">این تحقیق به‌منظور ارائه یک مدل پیشرفته برای مدیریت ریسک اعتباری، بر مبنای تلفیق ماتریس زیان و روش‌های طبقه‌بندی ترکیبی انجام شده است. هدف از این رویکرد، کاهش زیان‌های ناشی از </w:t>
      </w:r>
      <w:r>
        <w:rPr>
          <w:rtl/>
        </w:rPr>
        <w:lastRenderedPageBreak/>
        <w:t>خطاهای طبقه‌بندی و بهبود دقت پیش‌بینی نکول مشتریان اعتباری است. مدل پیشنهادی در چندین مرحله اجرایی و با بهره‌گیری از داده‌های واقعی جمع‌آوری‌شده از یک پایگاه اطلاعاتی بانکی معتبر پیاده‌سازی می‌شود. این داده‌ها شامل اطلاعات مالی مشتریان، تاریخچه اعتباری، نرخ نکول و سایر ویژگی‌های مرتبط است. داده‌ها به‌صورت عددی و ساختارمند ذخیره شده و برای تحلیل به فرمت‌های استاندارد تبدیل می‌شوند</w:t>
      </w:r>
      <w:r>
        <w:t>.</w:t>
      </w:r>
    </w:p>
    <w:p w14:paraId="4C3F95D0" w14:textId="05336A7A" w:rsidR="00240C21" w:rsidRDefault="00EF637E" w:rsidP="00CA7833">
      <w:pPr>
        <w:pStyle w:val="a2"/>
        <w:rPr>
          <w:lang w:bidi="ar-SA"/>
        </w:rPr>
      </w:pPr>
      <w:bookmarkStart w:id="20" w:name="_Toc188023309"/>
      <w:r>
        <w:rPr>
          <w:rFonts w:hint="cs"/>
          <w:rtl/>
          <w:lang w:bidi="ar-SA"/>
        </w:rPr>
        <w:t xml:space="preserve">1-6-1 </w:t>
      </w:r>
      <w:r w:rsidR="00240C21">
        <w:rPr>
          <w:rtl/>
          <w:lang w:bidi="ar-SA"/>
        </w:rPr>
        <w:t>جمع‌آوری و پیش‌پردازش داده‌ها</w:t>
      </w:r>
      <w:bookmarkEnd w:id="20"/>
    </w:p>
    <w:p w14:paraId="3E63219C" w14:textId="77777777" w:rsidR="00240C21" w:rsidRDefault="00240C21" w:rsidP="00240C21">
      <w:pPr>
        <w:bidi/>
        <w:jc w:val="both"/>
      </w:pPr>
      <w:r>
        <w:rPr>
          <w:rtl/>
        </w:rPr>
        <w:t>در مرحله نخست، جمع‌آوری داده‌ها از طریق همکاری مستقیم با بانک انجام می‌شود. اطلاعات به‌دست‌آمده شامل متغیرهای کلیدی مانند میزان درآمد، سابقه بازپرداخت وام، تعداد وام‌های دریافت‌شده و وضعیت جاری حساب‌های اعتباری مشتریان است. پس از جمع‌آوری، داده‌ها با استفاده از تکنیک‌های پاک‌سازی داده پردازش می‌شوند تا مشکلاتی نظیر مقادیر گمشده یا داده‌های نادرست برطرف شود. پاک‌سازی داده‌ها نقش مهمی در تضمین صحت تحلیل‌های بعدی ایفا می‌کند. علاوه بر این، داده‌ها به‌طور مداوم بازبینی می‌شوند تا از وجود هرگونه سوگیری یا خطای سیستمی در ورودی‌ها جلوگیری شود</w:t>
      </w:r>
      <w:r>
        <w:t>.</w:t>
      </w:r>
    </w:p>
    <w:p w14:paraId="7C0D22D4" w14:textId="1BE9DDC2" w:rsidR="00240C21" w:rsidRDefault="00EF637E" w:rsidP="00092CAA">
      <w:pPr>
        <w:pStyle w:val="a2"/>
        <w:rPr>
          <w:lang w:bidi="ar-SA"/>
        </w:rPr>
      </w:pPr>
      <w:bookmarkStart w:id="21" w:name="_Toc188023310"/>
      <w:r>
        <w:rPr>
          <w:rFonts w:hint="cs"/>
          <w:rtl/>
          <w:lang w:bidi="ar-SA"/>
        </w:rPr>
        <w:t xml:space="preserve">1-6-2 </w:t>
      </w:r>
      <w:r w:rsidR="00240C21">
        <w:rPr>
          <w:rtl/>
          <w:lang w:bidi="ar-SA"/>
        </w:rPr>
        <w:t>طراحی و پیاده‌سازی ماتریس زیان</w:t>
      </w:r>
      <w:bookmarkEnd w:id="21"/>
    </w:p>
    <w:p w14:paraId="1EFE11F5" w14:textId="77777777" w:rsidR="00240C21" w:rsidRDefault="00240C21" w:rsidP="00240C21">
      <w:pPr>
        <w:bidi/>
        <w:jc w:val="both"/>
      </w:pPr>
      <w:r>
        <w:rPr>
          <w:rtl/>
        </w:rPr>
        <w:t>در مرحله بعد، ماتریس زیان طراحی و به مدل اضافه می‌شود. این ماتریس به‌عنوان ابزاری برای کاهش هزینه‌های مرتبط با خطاهای تصمیم‌گیری مورد استفاده قرار می‌گیرد. ماتریس زیان با تخصیص وزن‌های متفاوت به خطاهای نوع اول و دوم، به مدل کمک می‌کند تا اولویت‌های خود را در تشخیص نکول‌های پرریسک تنظیم کند. برای مثال، هزینه عدم شناسایی نکول یک مشتری پرریسک می‌تواند بسیار بالاتر از هزینه اشتباه در طبقه‌بندی یک مشتری خوش‌حساب باشد. استفاده از ماتریس زیان، استراتژی تصمیم‌گیری مدل را بهینه کرده و موجب کاهش زیان‌های کلی می‌شود</w:t>
      </w:r>
      <w:r>
        <w:t>.</w:t>
      </w:r>
    </w:p>
    <w:p w14:paraId="1403B00F" w14:textId="4AD9AF91" w:rsidR="00240C21" w:rsidRDefault="00EF637E" w:rsidP="00092CAA">
      <w:pPr>
        <w:pStyle w:val="a2"/>
        <w:rPr>
          <w:lang w:bidi="ar-SA"/>
        </w:rPr>
      </w:pPr>
      <w:bookmarkStart w:id="22" w:name="_Toc188023311"/>
      <w:r>
        <w:rPr>
          <w:rFonts w:hint="cs"/>
          <w:rtl/>
          <w:lang w:bidi="ar-SA"/>
        </w:rPr>
        <w:t xml:space="preserve">1-6-3 </w:t>
      </w:r>
      <w:r w:rsidR="00240C21">
        <w:rPr>
          <w:rtl/>
          <w:lang w:bidi="ar-SA"/>
        </w:rPr>
        <w:t>استفاده از الگوریتم‌های یادگیری ماشین</w:t>
      </w:r>
      <w:bookmarkEnd w:id="22"/>
    </w:p>
    <w:p w14:paraId="6C85F0EF" w14:textId="77777777" w:rsidR="00240C21" w:rsidRDefault="00240C21" w:rsidP="00240C21">
      <w:pPr>
        <w:bidi/>
        <w:jc w:val="both"/>
      </w:pPr>
      <w:r>
        <w:rPr>
          <w:rtl/>
        </w:rPr>
        <w:t>به‌منظور افزایش دقت مدل، الگوریتم‌های یادگیری ماشین پیشرفته‌ای نظیر درخت‌های تصمیم، جنگل تصادفی و روش‌های ترکیبی مورد استفاده قرار گرفته‌اند. این الگوریتم‌ها با استفاده از زبان برنامه‌نویسی پایتون و کتابخانه‌های معروفی نظیر</w:t>
      </w:r>
      <w:r>
        <w:t xml:space="preserve"> Scikit-learn </w:t>
      </w:r>
      <w:r>
        <w:rPr>
          <w:rtl/>
        </w:rPr>
        <w:t>و</w:t>
      </w:r>
      <w:r>
        <w:t xml:space="preserve"> TensorFlow </w:t>
      </w:r>
      <w:r>
        <w:rPr>
          <w:rtl/>
        </w:rPr>
        <w:t xml:space="preserve">توسعه یافته‌اند. هدف اصلی این الگوریتم‌ها، کاهش خطاهای طبقه‌بندی و بهبود توانایی مدل در شناسایی موارد مرزی است. به‌علاوه، </w:t>
      </w:r>
      <w:r>
        <w:rPr>
          <w:rtl/>
        </w:rPr>
        <w:lastRenderedPageBreak/>
        <w:t>تکنیک‌های بهینه‌سازی نظیر الگوریتم‌های ژنتیک و شبکه‌های عصبی نیز برای ارتقای کارایی مدل به کار گرفته شده‌اند</w:t>
      </w:r>
      <w:r>
        <w:t>.</w:t>
      </w:r>
    </w:p>
    <w:p w14:paraId="6978F795" w14:textId="6D9A3D77" w:rsidR="00240C21" w:rsidRDefault="00092CAA" w:rsidP="00092CAA">
      <w:pPr>
        <w:pStyle w:val="a2"/>
        <w:rPr>
          <w:lang w:bidi="ar-SA"/>
        </w:rPr>
      </w:pPr>
      <w:r>
        <w:rPr>
          <w:lang w:bidi="ar-SA"/>
        </w:rPr>
        <w:t xml:space="preserve"> </w:t>
      </w:r>
      <w:bookmarkStart w:id="23" w:name="_Toc188023312"/>
      <w:r w:rsidR="00EF637E">
        <w:rPr>
          <w:rFonts w:hint="cs"/>
          <w:rtl/>
          <w:lang w:bidi="ar-SA"/>
        </w:rPr>
        <w:t xml:space="preserve">1-6-4 </w:t>
      </w:r>
      <w:r w:rsidR="00240C21">
        <w:rPr>
          <w:rtl/>
          <w:lang w:bidi="ar-SA"/>
        </w:rPr>
        <w:t>رویکرد بگینگ در طبقه‌بندی ترکیبی</w:t>
      </w:r>
      <w:bookmarkEnd w:id="23"/>
    </w:p>
    <w:p w14:paraId="60BF0B95" w14:textId="1776CAC0" w:rsidR="00240C21" w:rsidRDefault="00240C21" w:rsidP="00E9696C">
      <w:pPr>
        <w:bidi/>
        <w:jc w:val="both"/>
      </w:pPr>
      <w:r>
        <w:rPr>
          <w:rtl/>
        </w:rPr>
        <w:t>روش بگینگ</w:t>
      </w:r>
      <w:r>
        <w:t xml:space="preserve"> </w:t>
      </w:r>
      <w:r>
        <w:rPr>
          <w:rtl/>
        </w:rPr>
        <w:t>به‌عنوان یکی از رویکردهای اصلی طبقه‌بندی ترکیبی در این تحقیق استفاده شده است. بگینگ با کاهش واریانس مدل و بهبود پایداری آن، موجب افزایش دقت پیش‌بینی می‌شود. این روش با ایجاد چندین مدل پایه و ترکیب نتایج آن‌ها، خطر بیش‌برازش را کاهش می‌دهد. در مقایسه با روش‌های دیگر مانند بوستینگ</w:t>
      </w:r>
      <w:r w:rsidR="00E9696C">
        <w:t xml:space="preserve"> </w:t>
      </w:r>
      <w:r>
        <w:rPr>
          <w:rtl/>
        </w:rPr>
        <w:t>، بگینگ پیچیدگی کمتری دارد و به دلیل عدم تمرکز بر بهبود تدریجی خطاها، احتمال بیش‌برازش کمتری را به همراه دارد. این ویژگی‌ها بگینگ را به گزینه‌ای مناسب برای مسائل مرتبط با مدیریت ریسک اعتباری تبدیل کرده است</w:t>
      </w:r>
      <w:r>
        <w:t>.</w:t>
      </w:r>
    </w:p>
    <w:p w14:paraId="7B181ECB" w14:textId="77777777" w:rsidR="00EA02B4" w:rsidRDefault="00EA02B4" w:rsidP="00240C21">
      <w:pPr>
        <w:bidi/>
        <w:jc w:val="both"/>
      </w:pPr>
    </w:p>
    <w:p w14:paraId="1C2C4805" w14:textId="60E350E6" w:rsidR="00240C21" w:rsidRDefault="00EA02B4" w:rsidP="00EA02B4">
      <w:pPr>
        <w:pStyle w:val="a2"/>
        <w:rPr>
          <w:lang w:bidi="ar-SA"/>
        </w:rPr>
      </w:pPr>
      <w:r>
        <w:rPr>
          <w:lang w:bidi="ar-SA"/>
        </w:rPr>
        <w:t xml:space="preserve"> </w:t>
      </w:r>
      <w:bookmarkStart w:id="24" w:name="_Toc188023313"/>
      <w:r w:rsidR="00EF637E">
        <w:rPr>
          <w:rFonts w:hint="cs"/>
          <w:rtl/>
          <w:lang w:bidi="ar-SA"/>
        </w:rPr>
        <w:t xml:space="preserve">1-6-5 </w:t>
      </w:r>
      <w:r w:rsidR="00240C21">
        <w:rPr>
          <w:rtl/>
          <w:lang w:bidi="ar-SA"/>
        </w:rPr>
        <w:t>ارزیابی و اعتبارسنجی مدل</w:t>
      </w:r>
      <w:bookmarkEnd w:id="24"/>
    </w:p>
    <w:p w14:paraId="69D3A914" w14:textId="77777777" w:rsidR="00240C21" w:rsidRDefault="00240C21" w:rsidP="00240C21">
      <w:pPr>
        <w:bidi/>
        <w:jc w:val="both"/>
      </w:pPr>
      <w:r>
        <w:rPr>
          <w:rtl/>
        </w:rPr>
        <w:t>در این رویکرد، مدل‌های پایه‌ای نظیر درخت‌های تصمیم بر روی نمونه‌های مختلف داده‌ها آموزش داده می‌شوند. این مدل‌ها سپس با استفاده از تکنیک بگینگ ترکیب شده و پیش‌بینی‌های نهایی بر اساس نتایج ترکیبی آن‌ها انجام می‌شود. یکی از مزایای بگینگ، توانایی آن در کاهش تأثیر داده‌های نویزی و غیرساختاریافته است. این امر به‌ویژه در پایگاه‌های داده مالی که معمولاً با مقادیر نوسانی و تغییرپذیر مواجه هستند، از اهمیت بالایی برخوردار است</w:t>
      </w:r>
      <w:r>
        <w:t>.</w:t>
      </w:r>
    </w:p>
    <w:p w14:paraId="780A461E" w14:textId="02B76964" w:rsidR="00240C21" w:rsidRDefault="00240C21" w:rsidP="00240C21">
      <w:pPr>
        <w:bidi/>
        <w:jc w:val="both"/>
      </w:pPr>
      <w:r>
        <w:rPr>
          <w:rtl/>
        </w:rPr>
        <w:t>در فرآیند ارزیابی مدل، معیارهایی نظیر دقت</w:t>
      </w:r>
      <w:r>
        <w:t xml:space="preserve"> </w:t>
      </w:r>
      <w:r w:rsidR="00EA02B4">
        <w:rPr>
          <w:rStyle w:val="FootnoteReference"/>
        </w:rPr>
        <w:footnoteReference w:id="1"/>
      </w:r>
      <w:r>
        <w:rPr>
          <w:rtl/>
        </w:rPr>
        <w:t>، حساسیت</w:t>
      </w:r>
      <w:r>
        <w:t xml:space="preserve"> </w:t>
      </w:r>
      <w:r w:rsidR="00EA02B4">
        <w:rPr>
          <w:rStyle w:val="FootnoteReference"/>
        </w:rPr>
        <w:footnoteReference w:id="2"/>
      </w:r>
      <w:r>
        <w:rPr>
          <w:rtl/>
        </w:rPr>
        <w:t>، ویژگی</w:t>
      </w:r>
      <w:r>
        <w:t xml:space="preserve"> </w:t>
      </w:r>
      <w:r w:rsidR="00EA02B4">
        <w:rPr>
          <w:rStyle w:val="FootnoteReference"/>
        </w:rPr>
        <w:footnoteReference w:id="3"/>
      </w:r>
      <w:r>
        <w:t xml:space="preserve"> </w:t>
      </w:r>
      <w:r>
        <w:rPr>
          <w:rtl/>
        </w:rPr>
        <w:t>و نرخ خطای طبقه‌بندی محاسبه می‌شوند. همچنین از روش اعتبارسنجی متقابل</w:t>
      </w:r>
      <w:r w:rsidR="005E23B2">
        <w:rPr>
          <w:rStyle w:val="FootnoteReference"/>
          <w:rtl/>
        </w:rPr>
        <w:footnoteReference w:id="4"/>
      </w:r>
      <w:r>
        <w:t xml:space="preserve"> </w:t>
      </w:r>
      <w:r>
        <w:rPr>
          <w:rtl/>
        </w:rPr>
        <w:t>برای اطمینان از تعمیم‌پذیری مدل بر روی داده‌های جدید استفاده شده است. این تکنیک کمک می‌کند تا مدل پیشنهادی نه‌تنها بر روی داده‌های آموزشی، بلکه در مواجهه با داده‌های واقعی نیز عملکرد مطلوبی داشته باشد. این امر برای کاربرد مدل در محیط‌های عملیاتی بانک‌ها و مؤسسات مالی بسیار حیاتی است</w:t>
      </w:r>
      <w:r>
        <w:t>.</w:t>
      </w:r>
    </w:p>
    <w:p w14:paraId="1A4C8174" w14:textId="77777777" w:rsidR="00240C21" w:rsidRDefault="00240C21" w:rsidP="00240C21">
      <w:pPr>
        <w:bidi/>
        <w:jc w:val="both"/>
      </w:pPr>
      <w:r>
        <w:rPr>
          <w:rtl/>
        </w:rPr>
        <w:lastRenderedPageBreak/>
        <w:t>یکی از چالش‌های اصلی تحقیق حاضر، مدیریت ریسک‌های ناشی از خطاهای الگوریتمی و محدودیت‌های داده‌ای بوده است. برای کاهش این ریسک‌ها، مدل به‌طور مکرر اعتبارسنجی شده و پارامترهای حساس آن با استفاده از تحلیل حساسیت تنظیم شده‌اند. همچنین، بررسی پیوسته تغییرات در داده‌ها و رفتار مشتریان به بهبود مداوم عملکرد مدل کمک کرده است. این فرآیند به‌ویژه در محیط‌های مالی که با تغییرات سریع و پیوسته مواجه هستند، اهمیت زیادی دارد</w:t>
      </w:r>
      <w:r>
        <w:t>.</w:t>
      </w:r>
    </w:p>
    <w:p w14:paraId="28F0CAF2" w14:textId="10CFC751" w:rsidR="00A24BBE" w:rsidRPr="00A24BBE" w:rsidRDefault="00A24BBE" w:rsidP="00A24BBE">
      <w:pPr>
        <w:bidi/>
        <w:jc w:val="both"/>
      </w:pPr>
      <w:r w:rsidRPr="00A24BBE">
        <w:rPr>
          <w:rtl/>
        </w:rPr>
        <w:t>در این تحقیق، استفاده از ماتریس زیان در کنار روش بگینگ به‌عنوان یک روش ترکیبی پیشنهاد شده است که انتظار می‌رود منجر به بهبود شناسایی نکول‌ها و کاهش هزینه‌های ناشی از خطاهای طبقه‌بندی شود. در مقایسه با روش‌های سنتی نظیر ماشین بردار پشتیبان</w:t>
      </w:r>
      <w:r w:rsidRPr="00A24BBE">
        <w:t xml:space="preserve">  </w:t>
      </w:r>
      <w:r w:rsidRPr="00A24BBE">
        <w:rPr>
          <w:rtl/>
        </w:rPr>
        <w:t>و شبکه‌های عصبی مصنوعی</w:t>
      </w:r>
      <w:r w:rsidRPr="00A24BBE">
        <w:t xml:space="preserve"> </w:t>
      </w:r>
      <w:r w:rsidR="00FE77B9">
        <w:rPr>
          <w:rStyle w:val="FootnoteReference"/>
        </w:rPr>
        <w:footnoteReference w:id="5"/>
      </w:r>
      <w:r w:rsidRPr="00A24BBE">
        <w:rPr>
          <w:rtl/>
        </w:rPr>
        <w:t>، مدل پیشنهادی به دلیل ویژگی‌های ساختاری خود، پتانسیل بهتری در دقت و پایداری دارد. همچنین، پیش‌بینی می‌شود که تحلیل‌های اقتصادی این مدل نشان‌دهنده کاهش زیان‌های ناشی از نکول وام‌ها باشد و بهبود فرایندهای تصمیم‌گیری اعتباری در بانک‌ها را ممکن سازد</w:t>
      </w:r>
      <w:r w:rsidRPr="00A24BBE">
        <w:t>.</w:t>
      </w:r>
    </w:p>
    <w:p w14:paraId="6D1F39F9" w14:textId="77777777" w:rsidR="00A24BBE" w:rsidRPr="00A24BBE" w:rsidRDefault="00A24BBE" w:rsidP="00A24BBE">
      <w:pPr>
        <w:bidi/>
        <w:jc w:val="both"/>
      </w:pPr>
      <w:r w:rsidRPr="00A24BBE">
        <w:rPr>
          <w:rtl/>
        </w:rPr>
        <w:t>هدف این تحقیق، ارزیابی اثربخشی این مدل ترکیبی در مدیریت ریسک اعتباری و ارائه راهکاری کاربردی برای پیاده‌سازی در سیستم‌های واقعی است. استفاده از روش‌های پیشرفته یادگیری ماشین و طبقه‌بندی ترکیبی در مدل پیشنهادی، امکان سازگاری با تغییرات محیطی و داده‌ای را فراهم کرده و آن را به یک ابزار بالقوه مؤثر برای مدیریت ریسک در مؤسسات مالی تبدیل می‌کند</w:t>
      </w:r>
      <w:r w:rsidRPr="00A24BBE">
        <w:t>.</w:t>
      </w:r>
    </w:p>
    <w:p w14:paraId="434CF7A0" w14:textId="77777777" w:rsidR="00E9696C" w:rsidRPr="0030626E" w:rsidRDefault="00E9696C" w:rsidP="00E9696C">
      <w:pPr>
        <w:bidi/>
        <w:jc w:val="both"/>
        <w:rPr>
          <w:rtl/>
        </w:rPr>
      </w:pPr>
    </w:p>
    <w:p w14:paraId="49CD266F" w14:textId="3DCA35FB" w:rsidR="00D9794C" w:rsidRPr="00B8694F" w:rsidRDefault="00D9794C" w:rsidP="00E53554">
      <w:pPr>
        <w:pStyle w:val="a1"/>
        <w:rPr>
          <w:rtl/>
        </w:rPr>
      </w:pPr>
      <w:bookmarkStart w:id="25" w:name="_Toc188023314"/>
      <w:r w:rsidRPr="00B8694F">
        <w:rPr>
          <w:rFonts w:hint="cs"/>
          <w:rtl/>
        </w:rPr>
        <w:t xml:space="preserve">1-7 </w:t>
      </w:r>
      <w:r w:rsidRPr="00B8694F">
        <w:rPr>
          <w:rtl/>
        </w:rPr>
        <w:t>جامعه آماري</w:t>
      </w:r>
      <w:bookmarkEnd w:id="25"/>
    </w:p>
    <w:p w14:paraId="6CC884AE" w14:textId="77777777" w:rsidR="00F55B05" w:rsidRDefault="00F55B05" w:rsidP="00F55B05">
      <w:pPr>
        <w:bidi/>
        <w:jc w:val="both"/>
        <w:rPr>
          <w:rtl/>
        </w:rPr>
      </w:pPr>
      <w:r w:rsidRPr="00AC39DB">
        <w:rPr>
          <w:rtl/>
        </w:rPr>
        <w:t>در این تحقیق، جامعه آماری شامل داده‌های اعتباری مربوط به مشتریان یکی از بانک‌</w:t>
      </w:r>
      <w:r>
        <w:rPr>
          <w:rFonts w:hint="cs"/>
          <w:rtl/>
        </w:rPr>
        <w:t xml:space="preserve"> کشور</w:t>
      </w:r>
      <w:r w:rsidRPr="00AC39DB">
        <w:rPr>
          <w:rtl/>
        </w:rPr>
        <w:t xml:space="preserve"> است که اطلاعات جامعی در زمینه سابقه اعتباری مشتریان فراهم می‌کند. این جامعه شامل تمامی مشتریانی است که در بازه زمانی مشخصی درخواست وام یا خدمات مالی داشته‌اند و اطلاعات مربوط به وضعیت بازپرداخت وام‌های آن‌ها در دسترس است. داده‌ها بر اساس ویژگی‌های کلیدی مانند میزان وام، مدت بازپرداخت، درآمد ماهانه و سابقه نکول انتخاب می‌شوند تا تحلیل‌های موردنظر تحقیق را پشتیبانی کنند</w:t>
      </w:r>
      <w:r>
        <w:rPr>
          <w:rFonts w:hint="cs"/>
          <w:rtl/>
        </w:rPr>
        <w:t>.</w:t>
      </w:r>
    </w:p>
    <w:p w14:paraId="096C9666" w14:textId="77777777" w:rsidR="00E657A5" w:rsidRDefault="00E657A5" w:rsidP="00E657A5">
      <w:pPr>
        <w:bidi/>
        <w:jc w:val="both"/>
        <w:rPr>
          <w:rtl/>
        </w:rPr>
      </w:pPr>
    </w:p>
    <w:p w14:paraId="318EBB81" w14:textId="77777777" w:rsidR="00F55B05" w:rsidRDefault="00F55B05" w:rsidP="00F55B05">
      <w:pPr>
        <w:bidi/>
        <w:jc w:val="both"/>
        <w:rPr>
          <w:rtl/>
        </w:rPr>
      </w:pPr>
      <w:r w:rsidRPr="003E1017">
        <w:rPr>
          <w:rtl/>
        </w:rPr>
        <w:t>روش نمونه‌گیری در این پژوهش به‌صورت تصادفی طبقه‌بندی‌شده انجام می‌شود. این روش امکان انتخاب نمونه‌ای متنوع و نماینده از تمامی زیرگروه‌های جامعه آماری را فراهم می‌کند. به‌این‌ترتیب، داده‌ها به‌گونه‌ای انتخاب می‌شوند که از نظر توزیع ویژگی‌های کلیدی مانند وضعیت اعتباری (ریسک پایین، ریسک بالا و موارد مرزی) تعادل وجود داشته باشد. این تعادل به بهبود دقت تحلیل‌ها و نتایج مدل پیشنهادی کمک می‌کند</w:t>
      </w:r>
      <w:r w:rsidRPr="003E1017">
        <w:t>.</w:t>
      </w:r>
    </w:p>
    <w:p w14:paraId="4BBC0B0B" w14:textId="77777777" w:rsidR="00F55B05" w:rsidRPr="003E1017" w:rsidRDefault="00F55B05" w:rsidP="00F55B05">
      <w:pPr>
        <w:bidi/>
        <w:jc w:val="both"/>
      </w:pPr>
      <w:r w:rsidRPr="003E1017">
        <w:rPr>
          <w:rtl/>
        </w:rPr>
        <w:t>داده‌ها به دو بخش آموزشی و آزمایشی تقسیم می‌شوند تا امکان ارزیابی عملکرد مدل در شرایط مختلف فراهم شود. این تقسیم‌بندی به بهبود دقت پیش‌بینی و کاهش خطاهای تصمیم‌گیری کمک می‌کند</w:t>
      </w:r>
      <w:r w:rsidRPr="003E1017">
        <w:t>.</w:t>
      </w:r>
    </w:p>
    <w:p w14:paraId="08009445" w14:textId="77777777" w:rsidR="00F55B05" w:rsidRPr="003E1017" w:rsidRDefault="00F55B05" w:rsidP="00F55B05">
      <w:pPr>
        <w:bidi/>
        <w:jc w:val="both"/>
      </w:pPr>
      <w:r w:rsidRPr="003E1017">
        <w:rPr>
          <w:rtl/>
        </w:rPr>
        <w:t>در نهایت، ترکیب جامعه آماری گسترده، روش نمونه‌گیری تصادفی طبقه‌بندی‌شده و حجم نمونه مناسب، شرایط لازم برای اجرای موفقیت‌آمیز تحقیق و دستیابی به اهداف پژوهش را فراهم می‌آورد</w:t>
      </w:r>
      <w:r w:rsidRPr="003E1017">
        <w:t>.</w:t>
      </w:r>
    </w:p>
    <w:p w14:paraId="4B7581A5" w14:textId="4EE97208" w:rsidR="00E04C15" w:rsidRDefault="00E04C15" w:rsidP="0017278B">
      <w:pPr>
        <w:rPr>
          <w:b/>
          <w:rtl/>
        </w:rPr>
      </w:pPr>
    </w:p>
    <w:p w14:paraId="2B1E7B86" w14:textId="77777777" w:rsidR="00E04C15" w:rsidRDefault="00E04C15" w:rsidP="00E04C15">
      <w:pPr>
        <w:bidi/>
        <w:spacing w:after="0" w:line="276" w:lineRule="auto"/>
        <w:jc w:val="both"/>
        <w:rPr>
          <w:rFonts w:ascii="Times New Roman" w:hAnsi="Times New Roman" w:cs="B Lotus"/>
          <w:color w:val="000000" w:themeColor="text1"/>
          <w:sz w:val="24"/>
          <w:rtl/>
        </w:rPr>
      </w:pPr>
    </w:p>
    <w:p w14:paraId="09677002" w14:textId="4D745C79" w:rsidR="007D68FC" w:rsidRPr="0080246F" w:rsidRDefault="00E04C15" w:rsidP="00E53554">
      <w:pPr>
        <w:pStyle w:val="a1"/>
        <w:rPr>
          <w:rtl/>
        </w:rPr>
      </w:pPr>
      <w:bookmarkStart w:id="26" w:name="_Toc188023315"/>
      <w:r w:rsidRPr="0080246F">
        <w:rPr>
          <w:rFonts w:hint="cs"/>
          <w:rtl/>
        </w:rPr>
        <w:t xml:space="preserve">1-8 </w:t>
      </w:r>
      <w:r w:rsidRPr="0080246F">
        <w:rPr>
          <w:rtl/>
        </w:rPr>
        <w:t>مدل مورد استفاده در تحقیق و تعریف متغیرها</w:t>
      </w:r>
      <w:bookmarkEnd w:id="26"/>
    </w:p>
    <w:p w14:paraId="2361DD6D" w14:textId="77777777" w:rsidR="00284A6E" w:rsidRDefault="00284A6E" w:rsidP="00284A6E">
      <w:pPr>
        <w:bidi/>
        <w:jc w:val="both"/>
      </w:pPr>
      <w:r>
        <w:rPr>
          <w:rtl/>
        </w:rPr>
        <w:t>در این تحقیق، هدف اصلی طراحی و استفاده از یک مدل مفهومی است که بتواند با دقت بالا روابط میان متغیرها را تحلیل کرده و ریسک اعتباری را پیش‌بینی کند. این مدل بر اساس روش طبقه‌بندی ترکیبی توسعه یافته است تا تحلیل جامع‌تری از عوامل مؤثر بر ریسک اعتباری ارائه کند. متغیر اصلی تحقیق، ریسک اعتباری است که نشان‌دهنده احتمال نکول یا عدم بازپرداخت تعهدات مالی مشتریان است. برای اندازه‌گیری این متغیر از شاخص‌هایی مانند سابقه نکول، میزان تأخیر در بازپرداخت و نرخ بازپرداخت استفاده شده است. داده‌های مربوط به این شاخص‌ها از پایگاه اطلاعاتی بانک‌ها گردآوری شده و پس از آماده‌سازی به صورت کمی تحلیل می‌شوند. این داده‌ها سپس به شکل نمودارها و جداول مقایسه‌ای نمایش داده شده تا تغییرات در طول زمان به وضوح مشخص شود و روندهای مختلف در رفتار مشتریان شناسایی گردد. تحلیل این داده‌ها می‌تواند به بانک‌ها در تنظیم استراتژی‌های دقیق‌تر کمک کرده و اقدامات اصلاحی را در مراحل مختلف ارائه وام تسریع کند</w:t>
      </w:r>
      <w:r>
        <w:t>.</w:t>
      </w:r>
    </w:p>
    <w:p w14:paraId="7C786540" w14:textId="59E079D1" w:rsidR="00284A6E" w:rsidRDefault="00BE1A60" w:rsidP="00BE1A60">
      <w:pPr>
        <w:pStyle w:val="a2"/>
        <w:rPr>
          <w:lang w:bidi="ar-SA"/>
        </w:rPr>
      </w:pPr>
      <w:r>
        <w:rPr>
          <w:lang w:bidi="ar-SA"/>
        </w:rPr>
        <w:lastRenderedPageBreak/>
        <w:t xml:space="preserve"> </w:t>
      </w:r>
      <w:bookmarkStart w:id="27" w:name="_Toc188023316"/>
      <w:r w:rsidR="00CE46D5">
        <w:rPr>
          <w:rFonts w:hint="cs"/>
          <w:rtl/>
          <w:lang w:bidi="ar-SA"/>
        </w:rPr>
        <w:t xml:space="preserve">1-8-1 </w:t>
      </w:r>
      <w:r w:rsidR="00284A6E">
        <w:rPr>
          <w:rtl/>
          <w:lang w:bidi="ar-SA"/>
        </w:rPr>
        <w:t>متغیرهای مستقل و تأثیر آن‌ها بر ریسک اعتباری</w:t>
      </w:r>
      <w:bookmarkEnd w:id="27"/>
    </w:p>
    <w:p w14:paraId="31D15378" w14:textId="77777777" w:rsidR="00284A6E" w:rsidRDefault="00284A6E" w:rsidP="00284A6E">
      <w:pPr>
        <w:bidi/>
        <w:jc w:val="both"/>
      </w:pPr>
      <w:r>
        <w:rPr>
          <w:rtl/>
        </w:rPr>
        <w:t>متغیرهای مستقل شامل مجموعه‌ای از عوامل مالی، اعتباری و جمعیتی هستند که به طور مستقیم یا غیرمستقیم بر ریسک اعتباری تأثیر می‌گذارند. این متغیرها شامل سابقه اعتباری مشتریان، درآمد ماهانه، نوع وام درخواستی، میزان وام، مدت زمان بازپرداخت و نسبت استفاده از اعتبار هستند. برای تحلیل این متغیرها از روش‌های آماری پیشرفته و الگوریتم‌های یادگیری ماشین استفاده شده است تا روابط پیچیده میان متغیرها به دقت بررسی شود. این فرایند منجر به شناسایی الگوهای خاص و رفتارهای احتمالی مشتریان می‌شود که در پیش‌بینی ریسک بسیار مؤثر است. اطلاعات درآمد ماهانه نیز از اسناد مالی ثبت‌شده مشتریان استخراج شده و تأثیر آن بر ریسک اعتباری بررسی می‌شود. در مرحله پیش‌پردازش، داده‌های گمشده با روش‌های تکمیلی جایگزین و مقادیر نادرست تصحیح می‌شوند</w:t>
      </w:r>
      <w:r>
        <w:t>.</w:t>
      </w:r>
    </w:p>
    <w:p w14:paraId="467BE8F4" w14:textId="25A1B483" w:rsidR="00284A6E" w:rsidRDefault="00BE1A60" w:rsidP="00BE1A60">
      <w:pPr>
        <w:pStyle w:val="a2"/>
        <w:rPr>
          <w:lang w:bidi="ar-SA"/>
        </w:rPr>
      </w:pPr>
      <w:r>
        <w:rPr>
          <w:lang w:bidi="ar-SA"/>
        </w:rPr>
        <w:t xml:space="preserve"> </w:t>
      </w:r>
      <w:bookmarkStart w:id="28" w:name="_Toc188023317"/>
      <w:r w:rsidR="00CE46D5">
        <w:rPr>
          <w:rFonts w:hint="cs"/>
          <w:rtl/>
          <w:lang w:bidi="ar-SA"/>
        </w:rPr>
        <w:t xml:space="preserve">1-8-2 </w:t>
      </w:r>
      <w:r w:rsidR="00284A6E">
        <w:rPr>
          <w:rtl/>
          <w:lang w:bidi="ar-SA"/>
        </w:rPr>
        <w:t>نقش ماتریس زیان در بهبود عملکرد مدل</w:t>
      </w:r>
      <w:bookmarkEnd w:id="28"/>
    </w:p>
    <w:p w14:paraId="1AA4A1A0" w14:textId="464ECF1D" w:rsidR="00284A6E" w:rsidRDefault="00284A6E" w:rsidP="00284A6E">
      <w:pPr>
        <w:bidi/>
        <w:jc w:val="both"/>
      </w:pPr>
      <w:r>
        <w:rPr>
          <w:rtl/>
        </w:rPr>
        <w:t>در این مدل، آستانه‌های تصمیم‌گیری مانند</w:t>
      </w:r>
      <w:r w:rsidR="00BE1A60">
        <w:t xml:space="preserve"> </w:t>
      </w:r>
      <w:r w:rsidR="00BE1A60">
        <w:rPr>
          <w:rFonts w:ascii="Calibri" w:hAnsi="Calibri" w:cs="Calibri" w:hint="cs"/>
          <w:rtl/>
          <w:lang w:bidi="fa-IR"/>
        </w:rPr>
        <w:t>آلفا</w:t>
      </w:r>
      <w:r>
        <w:t xml:space="preserve"> </w:t>
      </w:r>
      <w:r>
        <w:rPr>
          <w:rtl/>
        </w:rPr>
        <w:t>و</w:t>
      </w:r>
      <w:r>
        <w:t xml:space="preserve"> </w:t>
      </w:r>
      <w:r w:rsidR="00BE1A60">
        <w:rPr>
          <w:rFonts w:hint="cs"/>
          <w:rtl/>
        </w:rPr>
        <w:t xml:space="preserve"> بتا </w:t>
      </w:r>
      <w:r>
        <w:rPr>
          <w:rtl/>
        </w:rPr>
        <w:t>نقش کلیدی دارند و مرز میان طبقه‌های مختلف ریسک را مشخص می‌کنند. این مقادیر بر اساس تحلیل ماتریس زیان تنظیم شده و هدف آن‌ها کاهش خطاهای طبقه‌بندی و بهبود عملکرد مدل است. ماتریس زیان هزینه‌های ناشی از طبقه‌بندی اشتباه مشتریان را در بر می‌گیرد و امکان تصمیم‌گیری دقیق‌تر را برای بانک‌ها فراهم می‌کند. داده‌ها در فرآیند پیش‌پردازش به‌گونه‌ای تنظیم می‌شوند که متغیرهای کیفی به صورت عددی کدگذاری شده و داده‌های پرت حذف شوند. این اقدام باعث می‌شود تا مدل از دقت و اعتبار بالاتری برخوردار شود</w:t>
      </w:r>
      <w:r>
        <w:t>.</w:t>
      </w:r>
    </w:p>
    <w:p w14:paraId="38D92774" w14:textId="2BD24D68" w:rsidR="00284A6E" w:rsidRDefault="00111E4D" w:rsidP="00111E4D">
      <w:pPr>
        <w:pStyle w:val="a2"/>
        <w:rPr>
          <w:lang w:bidi="ar-SA"/>
        </w:rPr>
      </w:pPr>
      <w:r>
        <w:rPr>
          <w:lang w:bidi="ar-SA"/>
        </w:rPr>
        <w:t xml:space="preserve"> </w:t>
      </w:r>
      <w:bookmarkStart w:id="29" w:name="_Toc188023318"/>
      <w:r w:rsidR="00A14443">
        <w:rPr>
          <w:rFonts w:hint="cs"/>
          <w:rtl/>
          <w:lang w:bidi="ar-SA"/>
        </w:rPr>
        <w:t xml:space="preserve">1-8-3 </w:t>
      </w:r>
      <w:r w:rsidR="00284A6E">
        <w:rPr>
          <w:rtl/>
          <w:lang w:bidi="ar-SA"/>
        </w:rPr>
        <w:t>تحلیل داده‌ها با روش‌های طبقه‌بندی ترکیبی</w:t>
      </w:r>
      <w:bookmarkEnd w:id="29"/>
    </w:p>
    <w:p w14:paraId="7DCB6D0C" w14:textId="77777777" w:rsidR="00284A6E" w:rsidRDefault="00284A6E" w:rsidP="00284A6E">
      <w:pPr>
        <w:bidi/>
        <w:jc w:val="both"/>
      </w:pPr>
      <w:r>
        <w:rPr>
          <w:rtl/>
        </w:rPr>
        <w:t>برای تحلیل و پیش‌بینی، روش‌های طبقه‌بندی ترکیبی به‌کار گرفته شده‌اند که از ترکیب چندین مدل پایه برای بهبود دقت و کاهش خطاهای احتمالی استفاده می‌کنند. این روش به کاهش خطاهای طبقه‌بندی و افزایش ثبات نتایج کمک کرده و باعث می‌شود تأثیر داده‌های پرت کاهش یابد. عملکرد مدل با معیارهایی نظیر دقت، حساسیت، ویژگی و میانگین مربع خطا ارزیابی شده تا نتایج به دست آمده اعتبار بالایی داشته باشند. مدل‌های پایه به صورت مجزا آموزش داده شده و سپس نتایج آن‌ها در قالب یک سیستم ترکیبی تجمیع می‌شوند. این تجمیع به مدل کمک می‌کند تا از نقاط قوت هر یک از مدل‌های پایه بهره‌برداری کرده و نقاط ضعف آن‌ها را کاهش دهد</w:t>
      </w:r>
      <w:r>
        <w:t>.</w:t>
      </w:r>
    </w:p>
    <w:p w14:paraId="00235262" w14:textId="26B88EE0" w:rsidR="00284A6E" w:rsidRDefault="00111E4D" w:rsidP="00111E4D">
      <w:pPr>
        <w:pStyle w:val="a2"/>
        <w:rPr>
          <w:lang w:bidi="ar-SA"/>
        </w:rPr>
      </w:pPr>
      <w:r>
        <w:rPr>
          <w:lang w:bidi="ar-SA"/>
        </w:rPr>
        <w:lastRenderedPageBreak/>
        <w:t xml:space="preserve"> </w:t>
      </w:r>
      <w:bookmarkStart w:id="30" w:name="_Toc188023319"/>
      <w:r w:rsidR="00A74E7C">
        <w:rPr>
          <w:rFonts w:hint="cs"/>
          <w:rtl/>
          <w:lang w:bidi="ar-SA"/>
        </w:rPr>
        <w:t xml:space="preserve">1-8-4 </w:t>
      </w:r>
      <w:r w:rsidR="00284A6E">
        <w:rPr>
          <w:rtl/>
          <w:lang w:bidi="ar-SA"/>
        </w:rPr>
        <w:t>قابلیت‌های تطبیق‌پذیری و به‌روزرسانی مدل</w:t>
      </w:r>
      <w:bookmarkEnd w:id="30"/>
    </w:p>
    <w:p w14:paraId="661C382A" w14:textId="77777777" w:rsidR="00284A6E" w:rsidRDefault="00284A6E" w:rsidP="00284A6E">
      <w:pPr>
        <w:bidi/>
        <w:jc w:val="both"/>
      </w:pPr>
      <w:r>
        <w:rPr>
          <w:rtl/>
        </w:rPr>
        <w:t>یکی از ویژگی‌های کلیدی این مدل، توانایی آن در انطباق با داده‌های جدید و پویاست. با استفاده از روش‌های یادگیری ماشین و به‌روزرسانی مداوم پارامترهای مدل، می‌توان عملکرد آن را در طول زمان بهبود داد. این قابلیت باعث می‌شود که مدل بتواند به تغییرات محیطی و تغییر رفتار مشتریان واکنش نشان دهد و تصمیم‌گیری‌های دقیق‌تری ارائه کند. علاوه بر این، مدل با استفاده از تحلیل حساسیت، قادر است تأثیر تغییرات هر یک از متغیرها را بر خروجی نهایی بررسی کند. این تحلیل به بانک‌ها امکان می‌دهد تا عوامل بحرانی را شناسایی کرده و سیاست‌های اعتباری خود را به‌طور دقیق تنظیم کنند</w:t>
      </w:r>
      <w:r>
        <w:t>.</w:t>
      </w:r>
    </w:p>
    <w:p w14:paraId="63A396CC" w14:textId="7BB8E898" w:rsidR="00284A6E" w:rsidRDefault="00111E4D" w:rsidP="00111E4D">
      <w:pPr>
        <w:pStyle w:val="a2"/>
        <w:rPr>
          <w:lang w:bidi="ar-SA"/>
        </w:rPr>
      </w:pPr>
      <w:r>
        <w:rPr>
          <w:lang w:bidi="ar-SA"/>
        </w:rPr>
        <w:t xml:space="preserve"> </w:t>
      </w:r>
      <w:bookmarkStart w:id="31" w:name="_Toc188023320"/>
      <w:r w:rsidR="00EC770C">
        <w:rPr>
          <w:rFonts w:hint="cs"/>
          <w:rtl/>
          <w:lang w:bidi="ar-SA"/>
        </w:rPr>
        <w:t xml:space="preserve">1-8-5 </w:t>
      </w:r>
      <w:r w:rsidR="00284A6E">
        <w:rPr>
          <w:rtl/>
          <w:lang w:bidi="ar-SA"/>
        </w:rPr>
        <w:t>تأثیر مدل پیشنهادی بر مدیریت ریسک بانکی</w:t>
      </w:r>
      <w:bookmarkEnd w:id="31"/>
    </w:p>
    <w:p w14:paraId="15DCFBC9" w14:textId="77777777" w:rsidR="00284A6E" w:rsidRDefault="00284A6E" w:rsidP="00284A6E">
      <w:pPr>
        <w:bidi/>
        <w:jc w:val="both"/>
      </w:pPr>
      <w:r>
        <w:rPr>
          <w:rtl/>
        </w:rPr>
        <w:t>در نهایت، با استفاده از رویکرد پیشنهادی، بانک‌ها می‌توانند سطح ریسک سبد اعتباری خود را کاهش داده و سودآوری بلندمدت خود را افزایش دهند. این مدل نه‌تنها در ارزیابی ریسک اعتباری مؤثر است، بلکه به بهبود فرایندهای مدیریتی در حوزه‌های مختلف بانکی نیز کمک می‌کند. بهره‌گیری از این رویکرد می‌تواند به ایجاد یک سیستم هوشمند مدیریت ریسک منجر شود که ضمن کاهش ضررهای مالی، به افزایش اعتماد مشتریان نیز کمک کند. به این ترتیب، مدل پیشنهادی می‌تواند به‌عنوان یک ابزار راهبردی در تصمیم‌گیری‌های کلان بانکی و سیاست‌گذاری‌های اعتباری مورد استفاده قرار گیرد</w:t>
      </w:r>
      <w:r>
        <w:t>.</w:t>
      </w:r>
    </w:p>
    <w:p w14:paraId="53780A11" w14:textId="77777777" w:rsidR="008A78C5" w:rsidRDefault="008A78C5" w:rsidP="008A78C5">
      <w:pPr>
        <w:bidi/>
        <w:jc w:val="both"/>
      </w:pPr>
    </w:p>
    <w:p w14:paraId="6040A051" w14:textId="723575D0" w:rsidR="007D68FC" w:rsidRPr="0014480D" w:rsidRDefault="007D68FC" w:rsidP="00E53554">
      <w:pPr>
        <w:pStyle w:val="a1"/>
        <w:rPr>
          <w:rtl/>
        </w:rPr>
      </w:pPr>
      <w:bookmarkStart w:id="32" w:name="_Toc188023321"/>
      <w:r w:rsidRPr="0014480D">
        <w:rPr>
          <w:rtl/>
        </w:rPr>
        <w:t>1-</w:t>
      </w:r>
      <w:r w:rsidR="00E04C15" w:rsidRPr="0014480D">
        <w:rPr>
          <w:rFonts w:hint="cs"/>
          <w:rtl/>
        </w:rPr>
        <w:t>9</w:t>
      </w:r>
      <w:r w:rsidRPr="0014480D">
        <w:rPr>
          <w:rtl/>
        </w:rPr>
        <w:t xml:space="preserve"> ساختار پا</w:t>
      </w:r>
      <w:r w:rsidRPr="0014480D">
        <w:rPr>
          <w:rFonts w:hint="cs"/>
          <w:rtl/>
        </w:rPr>
        <w:t>ی</w:t>
      </w:r>
      <w:r w:rsidRPr="0014480D">
        <w:rPr>
          <w:rFonts w:hint="eastAsia"/>
          <w:rtl/>
        </w:rPr>
        <w:t>ان‌نامه</w:t>
      </w:r>
      <w:bookmarkEnd w:id="32"/>
    </w:p>
    <w:p w14:paraId="3B053810" w14:textId="001CA6AE" w:rsidR="00044665" w:rsidRPr="004711F8" w:rsidRDefault="00044665" w:rsidP="002804A0">
      <w:pPr>
        <w:bidi/>
        <w:jc w:val="both"/>
      </w:pPr>
      <w:r w:rsidRPr="004711F8">
        <w:rPr>
          <w:rtl/>
        </w:rPr>
        <w:t>تحقیق حاضر شامل 5 فصل می‌باشد</w:t>
      </w:r>
      <w:r w:rsidR="006965F9">
        <w:rPr>
          <w:rFonts w:hint="cs"/>
          <w:rtl/>
        </w:rPr>
        <w:t xml:space="preserve"> ، </w:t>
      </w:r>
      <w:r w:rsidRPr="004711F8">
        <w:rPr>
          <w:rtl/>
        </w:rPr>
        <w:t>در فصل اول به کلیات پژوهش شامل بیان مسأله، اهمیت و ضرورت تحقیق، اهداف و سؤالات پژوهش، و همچنین ساختار کلی پایان‌نامه پرداخته شده است</w:t>
      </w:r>
      <w:r w:rsidRPr="004711F8">
        <w:t>.</w:t>
      </w:r>
      <w:r w:rsidRPr="004711F8">
        <w:br/>
      </w:r>
      <w:r w:rsidRPr="004711F8">
        <w:rPr>
          <w:rtl/>
        </w:rPr>
        <w:t>در فصل دوم ادبیات نظری و پیشینه تحقیق مورد بررسی قرار گرفته است. در این فصل، ابتدا مفاهیم مربوط به ارزیابی ریسک اعتباری، ماتریس زیان و روش‌های ترکیبی مبتنی بر بگینگ تشریح شده و سپس مطالعات انجام‌شده در این زمینه در دو بخش داخلی و خارجی ارائه شده است</w:t>
      </w:r>
      <w:r w:rsidRPr="004711F8">
        <w:t>.</w:t>
      </w:r>
      <w:r w:rsidRPr="004711F8">
        <w:rPr>
          <w:rtl/>
        </w:rPr>
        <w:t>فصل سوم به روش‌شناسی تحقیق اختصاص دارد. در این فصل، روش‌های جمع‌آوری داده‌ها، جامعه آماری، ابزارهای تحقیق، و روش‌های تجزیه و تحلیل داده‌ها توضیح داده شده است</w:t>
      </w:r>
      <w:r w:rsidRPr="004711F8">
        <w:t>.</w:t>
      </w:r>
      <w:r w:rsidRPr="004711F8">
        <w:rPr>
          <w:rtl/>
        </w:rPr>
        <w:t xml:space="preserve">در فصل چهارم، داده‌های گردآوری‌شده تحلیل شده و الگوی پیشنهادی تحقیق که شامل تلفیق ماتریس زیان و روش طبقه‌بندی ترکیبی مبتنی بر بگینگ است، مورد آزمون قرار گرفته است. همچنین، نتایج آزمون فرضیات و </w:t>
      </w:r>
      <w:r w:rsidRPr="004711F8">
        <w:rPr>
          <w:rtl/>
        </w:rPr>
        <w:lastRenderedPageBreak/>
        <w:t>تحلیل‌های مربوط به سؤالات پژوهش ارائه شده است</w:t>
      </w:r>
      <w:r w:rsidRPr="004711F8">
        <w:t>.</w:t>
      </w:r>
      <w:r w:rsidRPr="004711F8">
        <w:rPr>
          <w:rtl/>
        </w:rPr>
        <w:t>در نهایت، فصل پنجم شامل نتایج کلی تحقیق، بحث و بررسی یافته‌ها، محدودیت‌های پژوهش، و ارائه پیشنهادهای کاربردی و پژوهشی برای تحقیقات آتی می‌باشد</w:t>
      </w:r>
      <w:r w:rsidRPr="004711F8">
        <w:t>.</w:t>
      </w:r>
    </w:p>
    <w:p w14:paraId="52448D03" w14:textId="77777777" w:rsidR="00044665" w:rsidRPr="00C900A9" w:rsidRDefault="00044665" w:rsidP="00044665">
      <w:pPr>
        <w:spacing w:line="278" w:lineRule="auto"/>
      </w:pPr>
    </w:p>
    <w:p w14:paraId="533198E1" w14:textId="77777777" w:rsidR="00123C7B" w:rsidRPr="00044665" w:rsidRDefault="00123C7B" w:rsidP="00044665">
      <w:pPr>
        <w:spacing w:line="278" w:lineRule="auto"/>
        <w:rPr>
          <w:rtl/>
        </w:rPr>
      </w:pPr>
      <w:r w:rsidRPr="00044665">
        <w:rPr>
          <w:rtl/>
        </w:rPr>
        <w:t xml:space="preserve"> </w:t>
      </w:r>
    </w:p>
    <w:p w14:paraId="30C2E1A1" w14:textId="77777777" w:rsidR="00123C7B" w:rsidRPr="007653A9" w:rsidRDefault="00123C7B" w:rsidP="007D68FC">
      <w:pPr>
        <w:bidi/>
        <w:spacing w:after="0" w:line="276" w:lineRule="auto"/>
        <w:ind w:firstLine="283"/>
        <w:jc w:val="both"/>
        <w:rPr>
          <w:rFonts w:ascii="Times New Roman" w:hAnsi="Times New Roman" w:cs="B Lotus"/>
          <w:b/>
          <w:color w:val="000000" w:themeColor="text1"/>
          <w:sz w:val="24"/>
        </w:rPr>
      </w:pPr>
      <w:r w:rsidRPr="007653A9">
        <w:rPr>
          <w:rFonts w:ascii="Times New Roman" w:hAnsi="Times New Roman" w:cs="B Lotus"/>
          <w:color w:val="000000" w:themeColor="text1"/>
          <w:sz w:val="24"/>
        </w:rPr>
        <w:br w:type="page"/>
      </w:r>
    </w:p>
    <w:p w14:paraId="3F56BAED" w14:textId="77777777" w:rsidR="00123C7B" w:rsidRPr="007653A9" w:rsidRDefault="00123C7B" w:rsidP="006C0AFE">
      <w:pPr>
        <w:bidi/>
        <w:spacing w:after="0" w:line="276" w:lineRule="auto"/>
        <w:ind w:hanging="1"/>
        <w:jc w:val="both"/>
        <w:rPr>
          <w:rFonts w:ascii="Times New Roman" w:hAnsi="Times New Roman" w:cs="B Lotus"/>
          <w:b/>
          <w:color w:val="000000" w:themeColor="text1"/>
          <w:sz w:val="24"/>
          <w:rtl/>
          <w:lang w:bidi="fa-IR"/>
        </w:rPr>
      </w:pPr>
    </w:p>
    <w:p w14:paraId="7AA37A0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6C8E07DB"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lang w:bidi="fa-IR"/>
        </w:rPr>
      </w:pPr>
    </w:p>
    <w:p w14:paraId="1FD0532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16138725"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063446D9" w14:textId="77777777" w:rsidR="002242C2" w:rsidRPr="007653A9" w:rsidRDefault="002242C2" w:rsidP="00E120BE">
      <w:pPr>
        <w:pStyle w:val="a"/>
        <w:rPr>
          <w:rtl/>
        </w:rPr>
      </w:pPr>
    </w:p>
    <w:p w14:paraId="1E8EB359" w14:textId="77777777" w:rsidR="006428C9" w:rsidRPr="007653A9" w:rsidRDefault="006428C9" w:rsidP="00E120BE">
      <w:pPr>
        <w:pStyle w:val="a"/>
        <w:rPr>
          <w:rtl/>
        </w:rPr>
      </w:pPr>
    </w:p>
    <w:p w14:paraId="63831FDE" w14:textId="77777777" w:rsidR="002242C2" w:rsidRPr="007653A9" w:rsidRDefault="002242C2" w:rsidP="00E120BE">
      <w:pPr>
        <w:pStyle w:val="a"/>
        <w:rPr>
          <w:rFonts w:ascii="Times New Roman Bold" w:hAnsi="Times New Roman Bold"/>
          <w:sz w:val="60"/>
          <w:szCs w:val="60"/>
          <w:rtl/>
        </w:rPr>
      </w:pPr>
      <w:bookmarkStart w:id="33" w:name="_Toc429762071"/>
      <w:bookmarkStart w:id="34" w:name="_Toc188023322"/>
      <w:r w:rsidRPr="007653A9">
        <w:rPr>
          <w:rFonts w:ascii="Times New Roman Bold" w:hAnsi="Times New Roman Bold" w:hint="cs"/>
          <w:sz w:val="60"/>
          <w:szCs w:val="60"/>
          <w:rtl/>
        </w:rPr>
        <w:t>فصل دوم</w:t>
      </w:r>
      <w:r w:rsidR="009157CA" w:rsidRPr="007653A9">
        <w:rPr>
          <w:rFonts w:ascii="Times New Roman Bold" w:hAnsi="Times New Roman Bold" w:hint="cs"/>
          <w:sz w:val="60"/>
          <w:szCs w:val="60"/>
          <w:rtl/>
        </w:rPr>
        <w:t>:</w:t>
      </w:r>
      <w:bookmarkEnd w:id="33"/>
      <w:bookmarkEnd w:id="34"/>
    </w:p>
    <w:p w14:paraId="386A6CE1" w14:textId="77777777" w:rsidR="007D68FC" w:rsidRPr="007653A9" w:rsidRDefault="007D68FC" w:rsidP="00E120BE">
      <w:pPr>
        <w:pStyle w:val="a"/>
        <w:rPr>
          <w:rFonts w:ascii="Times New Roman Bold" w:hAnsi="Times New Roman Bold"/>
          <w:sz w:val="60"/>
          <w:szCs w:val="60"/>
          <w:rtl/>
        </w:rPr>
      </w:pPr>
      <w:bookmarkStart w:id="35" w:name="_Toc188023323"/>
      <w:r w:rsidRPr="007653A9">
        <w:rPr>
          <w:rFonts w:ascii="Times New Roman Bold" w:hAnsi="Times New Roman Bold"/>
          <w:sz w:val="60"/>
          <w:szCs w:val="60"/>
          <w:rtl/>
        </w:rPr>
        <w:t>مرور</w:t>
      </w:r>
      <w:r w:rsidRPr="007653A9">
        <w:rPr>
          <w:rFonts w:ascii="Times New Roman Bold" w:hAnsi="Times New Roman Bold" w:hint="cs"/>
          <w:sz w:val="60"/>
          <w:szCs w:val="60"/>
          <w:rtl/>
        </w:rPr>
        <w:t>ی</w:t>
      </w:r>
      <w:r w:rsidRPr="007653A9">
        <w:rPr>
          <w:rFonts w:ascii="Times New Roman Bold" w:hAnsi="Times New Roman Bold"/>
          <w:sz w:val="60"/>
          <w:szCs w:val="60"/>
          <w:rtl/>
        </w:rPr>
        <w:t xml:space="preserve"> بر مطالعات پ</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ش</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ن</w:t>
      </w:r>
      <w:bookmarkEnd w:id="35"/>
    </w:p>
    <w:p w14:paraId="65DFB66C" w14:textId="77777777" w:rsidR="007D68FC" w:rsidRPr="008D0DB9" w:rsidRDefault="007D68FC" w:rsidP="008D0DB9">
      <w:pPr>
        <w:spacing w:line="278" w:lineRule="auto"/>
        <w:jc w:val="center"/>
        <w:rPr>
          <w:rFonts w:cs="B Lotus"/>
          <w:sz w:val="60"/>
          <w:szCs w:val="60"/>
          <w:rtl/>
        </w:rPr>
      </w:pPr>
      <w:r w:rsidRPr="008D0DB9">
        <w:rPr>
          <w:rFonts w:cs="B Lotus" w:hint="cs"/>
          <w:sz w:val="60"/>
          <w:szCs w:val="60"/>
          <w:rtl/>
        </w:rPr>
        <w:t>(</w:t>
      </w:r>
      <w:r w:rsidRPr="008D0DB9">
        <w:rPr>
          <w:rFonts w:cs="B Lotus"/>
          <w:sz w:val="60"/>
          <w:szCs w:val="60"/>
          <w:rtl/>
        </w:rPr>
        <w:t>مبان</w:t>
      </w:r>
      <w:r w:rsidRPr="008D0DB9">
        <w:rPr>
          <w:rFonts w:cs="B Lotus" w:hint="cs"/>
          <w:sz w:val="60"/>
          <w:szCs w:val="60"/>
          <w:rtl/>
        </w:rPr>
        <w:t>ی</w:t>
      </w:r>
      <w:r w:rsidRPr="008D0DB9">
        <w:rPr>
          <w:rFonts w:cs="B Lotus"/>
          <w:sz w:val="60"/>
          <w:szCs w:val="60"/>
          <w:rtl/>
        </w:rPr>
        <w:t xml:space="preserve"> نظر</w:t>
      </w:r>
      <w:r w:rsidRPr="008D0DB9">
        <w:rPr>
          <w:rFonts w:cs="B Lotus" w:hint="cs"/>
          <w:sz w:val="60"/>
          <w:szCs w:val="60"/>
          <w:rtl/>
        </w:rPr>
        <w:t>ی</w:t>
      </w:r>
      <w:r w:rsidRPr="008D0DB9">
        <w:rPr>
          <w:rFonts w:cs="B Lotus"/>
          <w:sz w:val="60"/>
          <w:szCs w:val="60"/>
          <w:rtl/>
        </w:rPr>
        <w:t xml:space="preserve"> و پ</w:t>
      </w:r>
      <w:r w:rsidRPr="008D0DB9">
        <w:rPr>
          <w:rFonts w:cs="B Lotus" w:hint="cs"/>
          <w:sz w:val="60"/>
          <w:szCs w:val="60"/>
          <w:rtl/>
        </w:rPr>
        <w:t>ی</w:t>
      </w:r>
      <w:r w:rsidRPr="008D0DB9">
        <w:rPr>
          <w:rFonts w:cs="B Lotus" w:hint="eastAsia"/>
          <w:sz w:val="60"/>
          <w:szCs w:val="60"/>
          <w:rtl/>
        </w:rPr>
        <w:t>ش</w:t>
      </w:r>
      <w:r w:rsidRPr="008D0DB9">
        <w:rPr>
          <w:rFonts w:cs="B Lotus" w:hint="cs"/>
          <w:sz w:val="60"/>
          <w:szCs w:val="60"/>
          <w:rtl/>
        </w:rPr>
        <w:t>ی</w:t>
      </w:r>
      <w:r w:rsidRPr="008D0DB9">
        <w:rPr>
          <w:rFonts w:cs="B Lotus" w:hint="eastAsia"/>
          <w:sz w:val="60"/>
          <w:szCs w:val="60"/>
          <w:rtl/>
        </w:rPr>
        <w:t>نه‌</w:t>
      </w:r>
      <w:r w:rsidRPr="008D0DB9">
        <w:rPr>
          <w:rFonts w:cs="B Lotus" w:hint="cs"/>
          <w:sz w:val="60"/>
          <w:szCs w:val="60"/>
          <w:rtl/>
        </w:rPr>
        <w:t>ی</w:t>
      </w:r>
      <w:r w:rsidRPr="008D0DB9">
        <w:rPr>
          <w:rFonts w:cs="B Lotus"/>
          <w:sz w:val="60"/>
          <w:szCs w:val="60"/>
          <w:rtl/>
        </w:rPr>
        <w:t xml:space="preserve"> تحق</w:t>
      </w:r>
      <w:r w:rsidRPr="008D0DB9">
        <w:rPr>
          <w:rFonts w:cs="B Lotus" w:hint="cs"/>
          <w:sz w:val="60"/>
          <w:szCs w:val="60"/>
          <w:rtl/>
        </w:rPr>
        <w:t>ی</w:t>
      </w:r>
      <w:r w:rsidRPr="008D0DB9">
        <w:rPr>
          <w:rFonts w:cs="B Lotus" w:hint="eastAsia"/>
          <w:sz w:val="60"/>
          <w:szCs w:val="60"/>
          <w:rtl/>
        </w:rPr>
        <w:t>ق</w:t>
      </w:r>
      <w:r w:rsidRPr="008D0DB9">
        <w:rPr>
          <w:rFonts w:cs="B Lotus" w:hint="cs"/>
          <w:sz w:val="60"/>
          <w:szCs w:val="60"/>
          <w:rtl/>
        </w:rPr>
        <w:t>)</w:t>
      </w:r>
    </w:p>
    <w:p w14:paraId="52664066" w14:textId="77777777" w:rsidR="00123C7B" w:rsidRPr="007653A9" w:rsidRDefault="00123C7B" w:rsidP="00E120BE">
      <w:pPr>
        <w:pStyle w:val="a"/>
        <w:rPr>
          <w:rtl/>
        </w:rPr>
      </w:pPr>
    </w:p>
    <w:bookmarkStart w:id="36" w:name="_Toc188023324"/>
    <w:p w14:paraId="37C169DD" w14:textId="77777777" w:rsidR="00123C7B" w:rsidRPr="007653A9" w:rsidRDefault="00E96337" w:rsidP="00E120BE">
      <w:pPr>
        <w:pStyle w:val="a"/>
        <w:bidi w:val="0"/>
        <w:rPr>
          <w:lang w:bidi="fa-IR"/>
        </w:rPr>
      </w:pPr>
      <w:r w:rsidRPr="007653A9">
        <w:rPr>
          <w:noProof/>
          <w:sz w:val="36"/>
          <w:szCs w:val="36"/>
        </w:rPr>
        <mc:AlternateContent>
          <mc:Choice Requires="wps">
            <w:drawing>
              <wp:anchor distT="0" distB="0" distL="114300" distR="114300" simplePos="0" relativeHeight="251670528" behindDoc="0" locked="0" layoutInCell="1" allowOverlap="1" wp14:anchorId="2FEF7020" wp14:editId="0FAD3EC4">
                <wp:simplePos x="0" y="0"/>
                <wp:positionH relativeFrom="margin">
                  <wp:align>center</wp:align>
                </wp:positionH>
                <wp:positionV relativeFrom="paragraph">
                  <wp:posOffset>2768600</wp:posOffset>
                </wp:positionV>
                <wp:extent cx="1546225" cy="1358900"/>
                <wp:effectExtent l="0" t="0" r="15875" b="12700"/>
                <wp:wrapNone/>
                <wp:docPr id="3" name="Rectangle 3"/>
                <wp:cNvGraphicFramePr/>
                <a:graphic xmlns:a="http://schemas.openxmlformats.org/drawingml/2006/main">
                  <a:graphicData uri="http://schemas.microsoft.com/office/word/2010/wordprocessingShape">
                    <wps:wsp>
                      <wps:cNvSpPr/>
                      <wps:spPr>
                        <a:xfrm>
                          <a:off x="0" y="0"/>
                          <a:ext cx="1546225" cy="1358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BEE410" id="Rectangle 3" o:spid="_x0000_s1026" style="position:absolute;left:0;text-align:left;margin-left:0;margin-top:218pt;width:121.75pt;height:107pt;z-index:251670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0uslAIAAK0FAAAOAAAAZHJzL2Uyb0RvYy54bWysVN9PGzEMfp+0/yHK+7i70jK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" fillcolor="white [3212]" strokecolor="white [3212]" strokeweight="1pt">
                <w10:wrap anchorx="margin"/>
              </v:rect>
            </w:pict>
          </mc:Fallback>
        </mc:AlternateContent>
      </w:r>
      <w:bookmarkEnd w:id="36"/>
      <w:r w:rsidR="00123C7B" w:rsidRPr="007653A9">
        <w:rPr>
          <w:rtl/>
          <w:lang w:bidi="fa-IR"/>
        </w:rPr>
        <w:br w:type="page"/>
      </w:r>
    </w:p>
    <w:p w14:paraId="08F7917F" w14:textId="77777777" w:rsidR="004F3F71" w:rsidRPr="00E53554" w:rsidRDefault="004F3F71" w:rsidP="00E53554">
      <w:pPr>
        <w:pStyle w:val="a1"/>
        <w:rPr>
          <w:szCs w:val="28"/>
          <w:rtl/>
        </w:rPr>
      </w:pPr>
      <w:bookmarkStart w:id="37" w:name="_Toc188023325"/>
      <w:r w:rsidRPr="00E53554">
        <w:rPr>
          <w:rtl/>
        </w:rPr>
        <w:lastRenderedPageBreak/>
        <w:t>2-1 مقدمه</w:t>
      </w:r>
      <w:bookmarkEnd w:id="37"/>
    </w:p>
    <w:p w14:paraId="287CF3E7" w14:textId="1C7364EE" w:rsidR="00C11ABA" w:rsidRPr="00C11ABA" w:rsidRDefault="00C11ABA" w:rsidP="000A1E8A">
      <w:pPr>
        <w:bidi/>
        <w:jc w:val="both"/>
      </w:pPr>
      <w:r w:rsidRPr="00C11ABA">
        <w:rPr>
          <w:rtl/>
        </w:rPr>
        <w:t>بانک‌ها، به‌عنوان نهادهای اصلی واسطه‌گری مالی، منابع مالی را از سپرده‌گذاران جمع‌آوری کرده و به بخش‌های مختلف اقتصاد تخصیص می‌دهند. این فرآیند باعث رشد تولید، افزایش اشتغال و تقویت زیرساخت‌های اقتصادی می‌شود. در ایران، به دلیل ساختار بانک‌محور نظام مالی، بانک‌ها نقشی حیاتی در تأمین مالی پروژه‌ها و بخش‌های مختلف اقتصادی ایفا می‌کنند</w:t>
      </w:r>
      <w:r w:rsidRPr="00C11ABA">
        <w:t>.</w:t>
      </w:r>
      <w:r w:rsidR="008F3893" w:rsidRPr="00955ABB">
        <w:t xml:space="preserve"> </w:t>
      </w:r>
      <w:r w:rsidRPr="00C11ABA">
        <w:rPr>
          <w:rtl/>
        </w:rPr>
        <w:t>نظام بانکی، در عین حال که محرک اصلی رشد اقتصادی است، می‌تواند در معرض ریسک‌های مختلف، به‌ویژه ریسک اعتباری قرار بگیرد. ضرورت مدیریت ریسک، به‌ویژه در کشورهایی با اقتصاد بانک‌محور ، از اهمیت ویژه‌ای برخوردار است. اگر بانک‌ها در ارزیابی و مدیریت ریسک‌های اعتباری و دیگر ریسک‌های بانکی کوتاهی کنند، پیامدهای منفی آن می‌تواند کل اقتصاد را تحت تأثیر قرار دهد. افزایش نکول و کاهش نقدینگی، از جمله پیامدهای عدم مدیریت صحیح ریسک است که می‌تواند باعث بی‌ثباتی مالی و کاهش اعتماد عمومی به نظام بانکی شود</w:t>
      </w:r>
      <w:r w:rsidRPr="00C11ABA">
        <w:t>.</w:t>
      </w:r>
      <w:r w:rsidR="00803DC9">
        <w:fldChar w:fldCharType="begin"/>
      </w:r>
      <w:r w:rsidR="00803DC9">
        <w:instrText xml:space="preserve"> ADDIN EN.CITE &lt;EndNote&gt;&lt;Cite&gt;&lt;Author&gt;Aboutorabi&lt;/Author&gt;&lt;Year&gt;2021&lt;/Year&gt;&lt;RecNum&gt;12&lt;/RecNum&gt;&lt;DisplayText&gt;(Aboutorabi et al., 2021)&lt;/DisplayText&gt;&lt;record&gt;&lt;rec-number&gt;12&lt;/rec-number&gt;&lt;foreign-keys&gt;&lt;key app="EN" db-id="zw0dvrzvvazvaqe509wx2z0iprfrppxxvzr9" timestamp="1735911687"&gt;12&lt;/key&gt;&lt;/foreign-keys&gt;&lt;ref-type name="Journal Article"&gt;17&lt;/ref-type&gt;&lt;contributors&gt;&lt;authors&gt;&lt;author&gt;Aboutorabi, M&lt;/author&gt;&lt;author&gt;Hajamini, Mehdi&lt;/author&gt;&lt;author&gt;Tohidi, Sahar&lt;/author&gt;&lt;/authors&gt;&lt;/contributors&gt;&lt;titles&gt;&lt;title&gt;The Impact of Financial and Banking Structure on Real Sector Growth in Iran&lt;/title&gt;&lt;secondary-title&gt;Iranian Journal of Economic Research&lt;/secondary-title&gt;&lt;/titles&gt;&lt;periodical&gt;&lt;full-title&gt;Iranian Journal of Economic Research&lt;/full-title&gt;&lt;/periodical&gt;&lt;pages&gt;165-194&lt;/pages&gt;&lt;volume&gt;26&lt;/volume&gt;&lt;number&gt;87&lt;/number&gt;&lt;dates&gt;&lt;year&gt;2021&lt;/year&gt;&lt;/dates&gt;&lt;isbn&gt;1726-0728&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2" \o "Aboutorabi, 2021 #12" </w:instrText>
      </w:r>
      <w:r w:rsidR="00803DC9">
        <w:rPr>
          <w:noProof/>
        </w:rPr>
      </w:r>
      <w:r w:rsidR="00803DC9">
        <w:rPr>
          <w:noProof/>
        </w:rPr>
        <w:fldChar w:fldCharType="separate"/>
      </w:r>
      <w:r w:rsidR="00803DC9">
        <w:rPr>
          <w:noProof/>
        </w:rPr>
        <w:t>Aboutorabi et al., 2021</w:t>
      </w:r>
      <w:r w:rsidR="00803DC9">
        <w:rPr>
          <w:noProof/>
        </w:rPr>
        <w:fldChar w:fldCharType="end"/>
      </w:r>
      <w:r w:rsidR="00803DC9">
        <w:rPr>
          <w:noProof/>
        </w:rPr>
        <w:t>)</w:t>
      </w:r>
      <w:r w:rsidR="00803DC9">
        <w:fldChar w:fldCharType="end"/>
      </w:r>
    </w:p>
    <w:p w14:paraId="1F5F7206" w14:textId="1677D3F8" w:rsidR="006A6669" w:rsidRPr="00955ABB" w:rsidRDefault="00B75EAF" w:rsidP="006A6669">
      <w:pPr>
        <w:bidi/>
        <w:jc w:val="both"/>
        <w:rPr>
          <w:rtl/>
        </w:rPr>
      </w:pPr>
      <w:r w:rsidRPr="00955ABB">
        <w:rPr>
          <w:rtl/>
        </w:rPr>
        <w:t>مدل‌های مختلفی برای طبقه‌بندی ریسک در نظام بانکی ارائه شده است. همچنین، در بررسی عقود اسلامی، این ریسک‌ها به‌صورت خاص‌تری در دو دسته «ریسک‌های مرتبط با عقود مبادله‌ای» و «ریسک‌های مرتبط با عقود مشارکتی» تحلیل می‌شوند.</w:t>
      </w:r>
      <w:r w:rsidRPr="00955ABB">
        <w:rPr>
          <w:rFonts w:hint="cs"/>
          <w:rtl/>
        </w:rPr>
        <w:t>در این میان</w:t>
      </w:r>
      <w:r w:rsidRPr="00955ABB">
        <w:rPr>
          <w:rtl/>
        </w:rPr>
        <w:t xml:space="preserve"> برخی ریسک‌ها مانند ریسک اعتباری و ریسک عملیاتی، مشترک بین بانکداری متعارف و اسلامی هستند، اما به‌دلیل ماهیت عقود اسلامی، مدیریت این ریسک‌ها در بانکداری بدون ربا پیچیدگی بیشتری دار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ابوالحسن</w:instrText>
      </w:r>
      <w:r w:rsidR="00803DC9">
        <w:rPr>
          <w:rFonts w:hint="cs"/>
          <w:rtl/>
        </w:rPr>
        <w:instrText>ی</w:instrText>
      </w:r>
      <w:r w:rsidR="00803DC9">
        <w:rPr>
          <w:rtl/>
        </w:rPr>
        <w:instrText>&lt;/</w:instrText>
      </w:r>
      <w:r w:rsidR="00803DC9">
        <w:instrText>Author&gt;&lt;Year&gt;2008&lt;/Year&gt;&lt;RecNum&gt;13&lt;/RecNum&gt;&lt;DisplayText</w:instrText>
      </w:r>
      <w:r w:rsidR="00803DC9">
        <w:rPr>
          <w:rtl/>
        </w:rPr>
        <w:instrText>&gt;(ابوالحسن</w:instrText>
      </w:r>
      <w:r w:rsidR="00803DC9">
        <w:rPr>
          <w:rFonts w:hint="cs"/>
          <w:rtl/>
        </w:rPr>
        <w:instrText>ی</w:instrText>
      </w:r>
      <w:r w:rsidR="00803DC9">
        <w:rPr>
          <w:rtl/>
        </w:rPr>
        <w:instrText xml:space="preserve"> </w:instrText>
      </w:r>
      <w:r w:rsidR="00803DC9">
        <w:instrText>and</w:instrText>
      </w:r>
      <w:r w:rsidR="00803DC9">
        <w:rPr>
          <w:rtl/>
        </w:rPr>
        <w:instrText xml:space="preserve"> حسن</w:instrText>
      </w:r>
      <w:r w:rsidR="00803DC9">
        <w:rPr>
          <w:rFonts w:hint="cs"/>
          <w:rtl/>
        </w:rPr>
        <w:instrText>ی</w:instrText>
      </w:r>
      <w:r w:rsidR="00803DC9">
        <w:rPr>
          <w:rtl/>
        </w:rPr>
        <w:instrText xml:space="preserve"> مقدم, 2008)&lt;/</w:instrText>
      </w:r>
      <w:r w:rsidR="00803DC9">
        <w:instrText>DisplayText&gt;&lt;record&gt;&lt;rec-number&gt;13&lt;/rec-number&gt;&lt;foreign-keys&gt;&lt;key app="EN" db-id="zw0dvrzvvazvaqe509wx2z0iprfrppxxvzr</w:instrText>
      </w:r>
      <w:r w:rsidR="00803DC9">
        <w:rPr>
          <w:rtl/>
        </w:rPr>
        <w:instrText xml:space="preserve">9" </w:instrText>
      </w:r>
      <w:r w:rsidR="00803DC9">
        <w:instrText>timestamp="1736020862"&gt;13&lt;/key&gt;&lt;/foreign-keys&gt;&lt;ref-type name="Journal Article"&gt;17&lt;/ref-type&gt;&lt;contributors&gt;&lt;authors&gt;&lt;author&gt;&lt;style face="normal" font="default" charset="178" size="100%</w:instrText>
      </w:r>
      <w:r w:rsidR="00803DC9">
        <w:rPr>
          <w:rtl/>
        </w:rPr>
        <w:instrText>"&gt;ابوالحسن</w:instrText>
      </w:r>
      <w:r w:rsidR="00803DC9">
        <w:rPr>
          <w:rFonts w:hint="cs"/>
          <w:rtl/>
        </w:rPr>
        <w:instrText>ی</w:instrText>
      </w:r>
      <w:r w:rsidR="00803DC9">
        <w:rPr>
          <w:rtl/>
        </w:rPr>
        <w:instrText>, اصغر&lt;/</w:instrText>
      </w:r>
      <w:r w:rsidR="00803DC9">
        <w:instrText>style&gt;&lt;/author&gt;&lt;author&gt;&lt;style face="normal" font</w:instrText>
      </w:r>
      <w:r w:rsidR="00803DC9">
        <w:rPr>
          <w:rtl/>
        </w:rPr>
        <w:instrText>="</w:instrText>
      </w:r>
      <w:r w:rsidR="00803DC9">
        <w:instrText>default" charset="178" size="100%</w:instrText>
      </w:r>
      <w:r w:rsidR="00803DC9">
        <w:rPr>
          <w:rtl/>
        </w:rPr>
        <w:instrText>"&gt;حسن</w:instrText>
      </w:r>
      <w:r w:rsidR="00803DC9">
        <w:rPr>
          <w:rFonts w:hint="cs"/>
          <w:rtl/>
        </w:rPr>
        <w:instrText>ی</w:instrText>
      </w:r>
      <w:r w:rsidR="00803DC9">
        <w:rPr>
          <w:rtl/>
        </w:rPr>
        <w:instrText xml:space="preserve"> مقدم, رف</w:instrText>
      </w:r>
      <w:r w:rsidR="00803DC9">
        <w:rPr>
          <w:rFonts w:hint="cs"/>
          <w:rtl/>
        </w:rPr>
        <w:instrText>یع</w:instrText>
      </w:r>
      <w:r w:rsidR="00803DC9">
        <w:rPr>
          <w:rtl/>
        </w:rPr>
        <w:instrText>&lt;/</w:instrText>
      </w:r>
      <w:r w:rsidR="00803DC9">
        <w:instrText>style&gt;&lt;/author&gt;&lt;/authors&gt;&lt;/contributors&gt;&lt;titles&gt;&l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title</w:instrText>
      </w:r>
      <w:r w:rsidR="00803DC9">
        <w:rPr>
          <w:rtl/>
        </w:rPr>
        <w:instrText>&gt;&lt;</w:instrText>
      </w:r>
      <w:r w:rsidR="00803DC9">
        <w:instrText>secondary-title&gt;&lt;style face="normal" font="default" charset="178" size="100%</w:instrText>
      </w:r>
      <w:r w:rsidR="00803DC9">
        <w:rPr>
          <w:rtl/>
        </w:rPr>
        <w:instrText>"&gt;اقتصاد اسلام</w:instrText>
      </w:r>
      <w:r w:rsidR="00803DC9">
        <w:rPr>
          <w:rFonts w:hint="cs"/>
          <w:rtl/>
        </w:rPr>
        <w:instrText>ی</w:instrText>
      </w:r>
      <w:r w:rsidR="00803DC9">
        <w:rPr>
          <w:rtl/>
        </w:rPr>
        <w:instrText>&lt;/</w:instrText>
      </w:r>
      <w:r w:rsidR="00803DC9">
        <w:instrText>style&gt;&lt;/secondary-title&gt;&lt;shor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short-title&gt;&lt;/titles&gt;&lt;periodical&gt;&lt;full-title</w:instrText>
      </w:r>
      <w:r w:rsidR="00803DC9">
        <w:rPr>
          <w:rtl/>
        </w:rPr>
        <w:instrText>&gt;اقتصاد اسلام</w:instrText>
      </w:r>
      <w:r w:rsidR="00803DC9">
        <w:rPr>
          <w:rFonts w:hint="cs"/>
          <w:rtl/>
        </w:rPr>
        <w:instrText>ی</w:instrText>
      </w:r>
      <w:r w:rsidR="00803DC9">
        <w:rPr>
          <w:rtl/>
        </w:rPr>
        <w:instrText>&lt;/</w:instrText>
      </w:r>
      <w:r w:rsidR="00803DC9">
        <w:instrText>full-title&gt;&lt;/periodical&gt;&lt;pages&gt;145-172&lt;/pages&gt;&lt;volume&gt;8&lt;/volume&gt;&lt;number&gt;30&lt;/number&gt;&lt;dates&gt;&lt;year&gt;2008&lt;/year&gt;&lt;/dates&gt;&lt;urls&gt;&lt;related-urls&gt;&lt;url&gt;https://eghtesad.iict.ac.ir/article_167</w:instrText>
      </w:r>
      <w:r w:rsidR="00803DC9">
        <w:rPr>
          <w:rtl/>
        </w:rPr>
        <w:instrText>02_</w:instrText>
      </w:r>
      <w:r w:rsidR="00803DC9">
        <w:instrText>f9db1d5534d0ad086f0deee48f264d48.pdf&lt;/url&gt;&lt;/related-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1" \o</w:instrText>
      </w:r>
      <w:r w:rsidR="00803DC9">
        <w:rPr>
          <w:noProof/>
          <w:rtl/>
        </w:rPr>
        <w:instrText xml:space="preserve"> "ابوالحسنی, 2008 #13" </w:instrText>
      </w:r>
      <w:r w:rsidR="00803DC9">
        <w:rPr>
          <w:noProof/>
          <w:rtl/>
        </w:rPr>
      </w:r>
      <w:r w:rsidR="00803DC9">
        <w:rPr>
          <w:noProof/>
          <w:rtl/>
        </w:rPr>
        <w:fldChar w:fldCharType="separate"/>
      </w:r>
      <w:r w:rsidR="00803DC9">
        <w:rPr>
          <w:noProof/>
          <w:rtl/>
        </w:rPr>
        <w:t>ابوالحسن</w:t>
      </w:r>
      <w:r w:rsidR="00803DC9">
        <w:rPr>
          <w:rFonts w:hint="cs"/>
          <w:noProof/>
          <w:rtl/>
        </w:rPr>
        <w:t>ی</w:t>
      </w:r>
      <w:r w:rsidR="00803DC9">
        <w:rPr>
          <w:noProof/>
          <w:rtl/>
        </w:rPr>
        <w:t xml:space="preserve"> </w:t>
      </w:r>
      <w:r w:rsidR="00803DC9">
        <w:rPr>
          <w:noProof/>
        </w:rPr>
        <w:t>and</w:t>
      </w:r>
      <w:r w:rsidR="00803DC9">
        <w:rPr>
          <w:noProof/>
          <w:rtl/>
        </w:rPr>
        <w:t xml:space="preserve"> حسن</w:t>
      </w:r>
      <w:r w:rsidR="00803DC9">
        <w:rPr>
          <w:rFonts w:hint="cs"/>
          <w:noProof/>
          <w:rtl/>
        </w:rPr>
        <w:t>ی</w:t>
      </w:r>
      <w:r w:rsidR="00803DC9">
        <w:rPr>
          <w:noProof/>
          <w:rtl/>
        </w:rPr>
        <w:t xml:space="preserve"> مقدم, 2008</w:t>
      </w:r>
      <w:r w:rsidR="00803DC9">
        <w:rPr>
          <w:noProof/>
          <w:rtl/>
        </w:rPr>
        <w:fldChar w:fldCharType="end"/>
      </w:r>
      <w:r w:rsidR="00803DC9">
        <w:rPr>
          <w:noProof/>
          <w:rtl/>
        </w:rPr>
        <w:t>)</w:t>
      </w:r>
      <w:r w:rsidR="00803DC9">
        <w:rPr>
          <w:rtl/>
        </w:rPr>
        <w:fldChar w:fldCharType="end"/>
      </w:r>
      <w:r w:rsidR="006A6669" w:rsidRPr="00955ABB">
        <w:rPr>
          <w:rFonts w:hint="cs"/>
          <w:rtl/>
        </w:rPr>
        <w:t xml:space="preserve">  . </w:t>
      </w:r>
    </w:p>
    <w:p w14:paraId="13BAC136" w14:textId="1B559CB6" w:rsidR="004F3F71" w:rsidRDefault="006A6669" w:rsidP="006A6669">
      <w:pPr>
        <w:bidi/>
        <w:jc w:val="both"/>
        <w:rPr>
          <w:rtl/>
        </w:rPr>
      </w:pPr>
      <w:r w:rsidRPr="00955ABB">
        <w:rPr>
          <w:rFonts w:hint="cs"/>
          <w:rtl/>
        </w:rPr>
        <w:t>با توجه به این نکته که</w:t>
      </w:r>
      <w:r w:rsidRPr="00955ABB">
        <w:rPr>
          <w:rtl/>
        </w:rPr>
        <w:t xml:space="preserve"> ماهیت فعالیت‌های بانکی همراه با پذیرش ریسک است و کاهش آن می‌تواند کارایی و ثبات مالی بانک‌ها را بهبود بخشد </w:t>
      </w:r>
      <w:r w:rsidRPr="00955ABB">
        <w:rPr>
          <w:rFonts w:hint="cs"/>
          <w:rtl/>
        </w:rPr>
        <w:t>.</w:t>
      </w:r>
      <w:r w:rsidRPr="00955ABB">
        <w:rPr>
          <w:rtl/>
        </w:rPr>
        <w:t xml:space="preserve"> عدم مدیریت صحیح ریسک ممکن است منجر به کاهش درآمد، از دست دادن سرمایه و ایجاد محدودیت در دستیابی به اهداف اقتصادی بانک‌ها شو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پندار&lt;/</w:instrText>
      </w:r>
      <w:r w:rsidR="00803DC9">
        <w:instrText>Author&gt;&lt;Year&gt;2020&lt;/Year&gt;&lt;RecNum&gt;14&lt;/RecNum&gt;&lt;DisplayText</w:instrText>
      </w:r>
      <w:r w:rsidR="00803DC9">
        <w:rPr>
          <w:rtl/>
        </w:rPr>
        <w:instrText xml:space="preserve">&gt;(پندار </w:instrText>
      </w:r>
      <w:r w:rsidR="00803DC9">
        <w:instrText>and</w:instrText>
      </w:r>
      <w:r w:rsidR="00803DC9">
        <w:rPr>
          <w:rtl/>
        </w:rPr>
        <w:instrText xml:space="preserve"> و</w:instrText>
      </w:r>
      <w:r w:rsidR="00803DC9">
        <w:rPr>
          <w:rFonts w:hint="cs"/>
          <w:rtl/>
        </w:rPr>
        <w:instrText>یسی</w:instrText>
      </w:r>
      <w:r w:rsidR="00803DC9">
        <w:rPr>
          <w:rtl/>
        </w:rPr>
        <w:instrText>, 2020)&lt;/</w:instrText>
      </w:r>
      <w:r w:rsidR="00803DC9">
        <w:instrText>DisplayText&gt;&lt;record&gt;&lt;rec-number&gt;14&lt;/rec-number&gt;&lt;foreign-keys&gt;&lt;key app="EN" db-id="zw0dvrzvvazvaqe509wx2z0iprfrppxxvzr9" timestamp</w:instrText>
      </w:r>
      <w:r w:rsidR="00803DC9">
        <w:rPr>
          <w:rtl/>
        </w:rPr>
        <w:instrText>="1736022258"&gt;14&lt;/</w:instrText>
      </w:r>
      <w:r w:rsidR="00803DC9">
        <w:instrText>key&gt;&lt;/foreign-keys&gt;&lt;ref-type name="Journal Article"&gt;17&lt;/ref-type&gt;&lt;contributors&gt;&lt;authors&gt;&lt;author&gt;&lt;style face="normal" font="default" charset="178" size="100%</w:instrText>
      </w:r>
      <w:r w:rsidR="00803DC9">
        <w:rPr>
          <w:rtl/>
        </w:rPr>
        <w:instrText>"&gt;پندار, مهد</w:instrText>
      </w:r>
      <w:r w:rsidR="00803DC9">
        <w:rPr>
          <w:rFonts w:hint="cs"/>
          <w:rtl/>
        </w:rPr>
        <w:instrText>ی</w:instrText>
      </w:r>
      <w:r w:rsidR="00803DC9">
        <w:rPr>
          <w:rtl/>
        </w:rPr>
        <w:instrText>&lt;/</w:instrText>
      </w:r>
      <w:r w:rsidR="00803DC9">
        <w:instrText>style&gt;&lt;/author&gt;&lt;author&gt;&lt;style face="normal" font="default" charset</w:instrText>
      </w:r>
      <w:r w:rsidR="00803DC9">
        <w:rPr>
          <w:rtl/>
        </w:rPr>
        <w:instrText xml:space="preserve">="178" </w:instrText>
      </w:r>
      <w:r w:rsidR="00803DC9">
        <w:instrText>size="100%</w:instrText>
      </w:r>
      <w:r w:rsidR="00803DC9">
        <w:rPr>
          <w:rtl/>
        </w:rPr>
        <w:instrText>"&gt;و</w:instrText>
      </w:r>
      <w:r w:rsidR="00803DC9">
        <w:rPr>
          <w:rFonts w:hint="cs"/>
          <w:rtl/>
        </w:rPr>
        <w:instrText>یسی</w:instrText>
      </w:r>
      <w:r w:rsidR="00803DC9">
        <w:rPr>
          <w:rtl/>
        </w:rPr>
        <w:instrText>, رضا&lt;/</w:instrText>
      </w:r>
      <w:r w:rsidR="00803DC9">
        <w:instrText>style&gt;&lt;/author&gt;&lt;/authors&gt;&lt;/contributors&gt;&lt;titles&gt;&lt;title&gt;&lt;style face="normal" font="default" charset="178" size="100%</w:instrText>
      </w:r>
      <w:r w:rsidR="00803DC9">
        <w:rPr>
          <w:rtl/>
        </w:rPr>
        <w:instrText>"&gt;سنجش انواع ر</w:instrText>
      </w:r>
      <w:r w:rsidR="00803DC9">
        <w:rPr>
          <w:rFonts w:hint="cs"/>
          <w:rtl/>
        </w:rPr>
        <w:instrText>یسک</w:instrText>
      </w:r>
      <w:r w:rsidR="00803DC9">
        <w:rPr>
          <w:rtl/>
        </w:rPr>
        <w:instrText xml:space="preserve"> در نظام بانکدار</w:instrText>
      </w:r>
      <w:r w:rsidR="00803DC9">
        <w:rPr>
          <w:rFonts w:hint="cs"/>
          <w:rtl/>
        </w:rPr>
        <w:instrText>ی</w:instrText>
      </w:r>
      <w:r w:rsidR="00803DC9">
        <w:rPr>
          <w:rtl/>
        </w:rPr>
        <w:instrText xml:space="preserve"> بدون ربا (روش ترک</w:instrText>
      </w:r>
      <w:r w:rsidR="00803DC9">
        <w:rPr>
          <w:rFonts w:hint="cs"/>
          <w:rtl/>
        </w:rPr>
        <w:instrText>یبی</w:instrText>
      </w:r>
      <w:r w:rsidR="00803DC9">
        <w:rPr>
          <w:rtl/>
        </w:rPr>
        <w:instrText xml:space="preserve"> د</w:instrText>
      </w:r>
      <w:r w:rsidR="00803DC9">
        <w:rPr>
          <w:rFonts w:hint="cs"/>
          <w:rtl/>
        </w:rPr>
        <w:instrText>یمتل</w:instrText>
      </w:r>
      <w:r w:rsidR="00803DC9">
        <w:rPr>
          <w:rtl/>
        </w:rPr>
        <w:instrText xml:space="preserve"> و مدل‌ساز</w:instrText>
      </w:r>
      <w:r w:rsidR="00803DC9">
        <w:rPr>
          <w:rFonts w:hint="cs"/>
          <w:rtl/>
        </w:rPr>
        <w:instrText>ی</w:instrText>
      </w:r>
      <w:r w:rsidR="00803DC9">
        <w:rPr>
          <w:rtl/>
        </w:rPr>
        <w:instrText xml:space="preserve"> ساختار</w:instrText>
      </w:r>
      <w:r w:rsidR="00803DC9">
        <w:rPr>
          <w:rFonts w:hint="cs"/>
          <w:rtl/>
        </w:rPr>
        <w:instrText>ی</w:instrText>
      </w:r>
      <w:r w:rsidR="00803DC9">
        <w:rPr>
          <w:rtl/>
        </w:rPr>
        <w:instrText xml:space="preserve"> تفس</w:instrText>
      </w:r>
      <w:r w:rsidR="00803DC9">
        <w:rPr>
          <w:rFonts w:hint="cs"/>
          <w:rtl/>
        </w:rPr>
        <w:instrText>یری</w:instrText>
      </w:r>
      <w:r w:rsidR="00803DC9">
        <w:rPr>
          <w:rtl/>
        </w:rPr>
        <w:instrText>)&lt;/</w:instrText>
      </w:r>
      <w:r w:rsidR="00803DC9">
        <w:instrText>style&gt;&lt;/title&gt;&lt;secondary-title&gt;&lt;style face="normal" font="default" charset="178" size="100%</w:instrText>
      </w:r>
      <w:r w:rsidR="00803DC9">
        <w:rPr>
          <w:rtl/>
        </w:rPr>
        <w:instrText>"&gt;اقتصاد مال</w:instrText>
      </w:r>
      <w:r w:rsidR="00803DC9">
        <w:rPr>
          <w:rFonts w:hint="cs"/>
          <w:rtl/>
        </w:rPr>
        <w:instrText>ی</w:instrText>
      </w:r>
      <w:r w:rsidR="00803DC9">
        <w:rPr>
          <w:rtl/>
        </w:rPr>
        <w:instrText>&lt;/</w:instrText>
      </w:r>
      <w:r w:rsidR="00803DC9">
        <w:instrText>style&gt;&lt;/secondary-title&gt;&lt;/titles&gt;&lt;periodical&gt;&lt;full-title</w:instrText>
      </w:r>
      <w:r w:rsidR="00803DC9">
        <w:rPr>
          <w:rtl/>
        </w:rPr>
        <w:instrText>&gt;اقتصاد مال</w:instrText>
      </w:r>
      <w:r w:rsidR="00803DC9">
        <w:rPr>
          <w:rFonts w:hint="cs"/>
          <w:rtl/>
        </w:rPr>
        <w:instrText>ی</w:instrText>
      </w:r>
      <w:r w:rsidR="00803DC9">
        <w:rPr>
          <w:rtl/>
        </w:rPr>
        <w:instrText>&lt;/</w:instrText>
      </w:r>
      <w:r w:rsidR="00803DC9">
        <w:instrText>full-title&gt;&lt;/periodical&gt;&lt;pages&gt;29-54&lt;/pages&gt;&lt;volume&gt;14&lt;/volume&gt;&lt;number&gt;51&lt;/number&gt;&lt;dates&gt;&lt;year&gt;2020</w:instrText>
      </w:r>
      <w:r w:rsidR="00803DC9">
        <w:rPr>
          <w:rtl/>
        </w:rPr>
        <w:instrText>&lt;/</w:instrText>
      </w:r>
      <w:r w:rsidR="00803DC9">
        <w:instrText>year&gt;&lt;/dates&gt;&lt;isbn&gt;2538-3833&lt;/isbn&gt;&lt;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2" \o</w:instrText>
      </w:r>
      <w:r w:rsidR="00803DC9">
        <w:rPr>
          <w:noProof/>
          <w:rtl/>
        </w:rPr>
        <w:instrText xml:space="preserve"> "پندار, 2020 #14" </w:instrText>
      </w:r>
      <w:r w:rsidR="00803DC9">
        <w:rPr>
          <w:noProof/>
          <w:rtl/>
        </w:rPr>
      </w:r>
      <w:r w:rsidR="00803DC9">
        <w:rPr>
          <w:noProof/>
          <w:rtl/>
        </w:rPr>
        <w:fldChar w:fldCharType="separate"/>
      </w:r>
      <w:r w:rsidR="00803DC9">
        <w:rPr>
          <w:noProof/>
          <w:rtl/>
        </w:rPr>
        <w:t xml:space="preserve">پندار </w:t>
      </w:r>
      <w:r w:rsidR="00803DC9">
        <w:rPr>
          <w:noProof/>
        </w:rPr>
        <w:t>and</w:t>
      </w:r>
      <w:r w:rsidR="00803DC9">
        <w:rPr>
          <w:noProof/>
          <w:rtl/>
        </w:rPr>
        <w:t xml:space="preserve"> و</w:t>
      </w:r>
      <w:r w:rsidR="00803DC9">
        <w:rPr>
          <w:rFonts w:hint="cs"/>
          <w:noProof/>
          <w:rtl/>
        </w:rPr>
        <w:t>یسی</w:t>
      </w:r>
      <w:r w:rsidR="00803DC9">
        <w:rPr>
          <w:noProof/>
          <w:rtl/>
        </w:rPr>
        <w:t>, 2020</w:t>
      </w:r>
      <w:r w:rsidR="00803DC9">
        <w:rPr>
          <w:noProof/>
          <w:rtl/>
        </w:rPr>
        <w:fldChar w:fldCharType="end"/>
      </w:r>
      <w:r w:rsidR="00803DC9">
        <w:rPr>
          <w:noProof/>
          <w:rtl/>
        </w:rPr>
        <w:t>)</w:t>
      </w:r>
      <w:r w:rsidR="00803DC9">
        <w:rPr>
          <w:rtl/>
        </w:rPr>
        <w:fldChar w:fldCharType="end"/>
      </w:r>
    </w:p>
    <w:p w14:paraId="6A5504C2" w14:textId="77777777" w:rsidR="00D52A18" w:rsidRDefault="00D52A18" w:rsidP="00D52A18">
      <w:pPr>
        <w:bidi/>
        <w:jc w:val="both"/>
        <w:rPr>
          <w:rtl/>
        </w:rPr>
      </w:pPr>
    </w:p>
    <w:p w14:paraId="4317C70D" w14:textId="77777777" w:rsidR="00D52A18" w:rsidRDefault="00D52A18" w:rsidP="00D52A18">
      <w:pPr>
        <w:bidi/>
        <w:jc w:val="both"/>
        <w:rPr>
          <w:rtl/>
        </w:rPr>
      </w:pPr>
    </w:p>
    <w:p w14:paraId="586DBDF9" w14:textId="77777777" w:rsidR="00D52A18" w:rsidRDefault="00D52A18" w:rsidP="00D52A18">
      <w:pPr>
        <w:bidi/>
        <w:jc w:val="both"/>
        <w:rPr>
          <w:rtl/>
        </w:rPr>
      </w:pPr>
    </w:p>
    <w:p w14:paraId="1FF4D12E" w14:textId="77777777" w:rsidR="00D52A18" w:rsidRPr="00E244C2" w:rsidRDefault="00D52A18" w:rsidP="00D52A18">
      <w:pPr>
        <w:bidi/>
        <w:jc w:val="both"/>
        <w:rPr>
          <w:rFonts w:ascii="Calibri" w:hAnsi="Calibri" w:cs="Calibri"/>
        </w:rPr>
      </w:pPr>
    </w:p>
    <w:p w14:paraId="1C9569AA" w14:textId="77777777" w:rsidR="004F3F71" w:rsidRPr="00E53554" w:rsidRDefault="004F3F71" w:rsidP="00E53554">
      <w:pPr>
        <w:pStyle w:val="a1"/>
        <w:rPr>
          <w:szCs w:val="24"/>
          <w:rtl/>
        </w:rPr>
      </w:pPr>
      <w:bookmarkStart w:id="38" w:name="_Toc188023326"/>
      <w:r w:rsidRPr="00E53554">
        <w:rPr>
          <w:rtl/>
        </w:rPr>
        <w:lastRenderedPageBreak/>
        <w:t>2-2 مبان</w:t>
      </w:r>
      <w:r w:rsidRPr="00E53554">
        <w:rPr>
          <w:rFonts w:hint="cs"/>
          <w:rtl/>
        </w:rPr>
        <w:t>ی</w:t>
      </w:r>
      <w:r w:rsidRPr="00E53554">
        <w:rPr>
          <w:rtl/>
        </w:rPr>
        <w:t xml:space="preserve"> نظر</w:t>
      </w:r>
      <w:r w:rsidRPr="00E53554">
        <w:rPr>
          <w:rFonts w:hint="cs"/>
          <w:rtl/>
        </w:rPr>
        <w:t>ی</w:t>
      </w:r>
      <w:bookmarkEnd w:id="38"/>
    </w:p>
    <w:p w14:paraId="2B035EE6" w14:textId="6C70669C" w:rsidR="004F3F71" w:rsidRPr="00E53554" w:rsidRDefault="004F3F71" w:rsidP="00FF4425">
      <w:pPr>
        <w:pStyle w:val="a2"/>
        <w:rPr>
          <w:rtl/>
        </w:rPr>
      </w:pPr>
      <w:bookmarkStart w:id="39" w:name="_Toc188023327"/>
      <w:r w:rsidRPr="00E53554">
        <w:rPr>
          <w:rtl/>
          <w:lang w:bidi="ar-SA"/>
        </w:rPr>
        <w:t>2-2-1 مفهوم ر</w:t>
      </w:r>
      <w:r w:rsidRPr="00E53554">
        <w:rPr>
          <w:rFonts w:hint="cs"/>
          <w:rtl/>
          <w:lang w:bidi="ar-SA"/>
        </w:rPr>
        <w:t>یس</w:t>
      </w:r>
      <w:r w:rsidR="00FF4425">
        <w:rPr>
          <w:rFonts w:hint="cs"/>
          <w:rtl/>
          <w:lang w:bidi="ar-SA"/>
        </w:rPr>
        <w:t>ک و مدیریت آن</w:t>
      </w:r>
      <w:bookmarkEnd w:id="39"/>
    </w:p>
    <w:p w14:paraId="32A2E521" w14:textId="3F30181B" w:rsidR="00F26EA4" w:rsidRPr="00955ABB" w:rsidRDefault="00CA2E09" w:rsidP="00CA2E09">
      <w:pPr>
        <w:bidi/>
        <w:jc w:val="both"/>
        <w:rPr>
          <w:rtl/>
        </w:rPr>
      </w:pPr>
      <w:r w:rsidRPr="00955ABB">
        <w:rPr>
          <w:rFonts w:hint="cs"/>
          <w:rtl/>
        </w:rPr>
        <w:t>ریسک را میتوان به نحو های گوناگون تعر</w:t>
      </w:r>
      <w:r w:rsidR="00267D12">
        <w:rPr>
          <w:rFonts w:hint="cs"/>
          <w:rtl/>
        </w:rPr>
        <w:t>ی</w:t>
      </w:r>
      <w:r w:rsidRPr="00955ABB">
        <w:rPr>
          <w:rFonts w:hint="cs"/>
          <w:rtl/>
        </w:rPr>
        <w:t xml:space="preserve">ف کرد در این میان میتوان </w:t>
      </w:r>
      <w:r w:rsidR="006C07A1" w:rsidRPr="00955ABB">
        <w:rPr>
          <w:rtl/>
        </w:rPr>
        <w:t xml:space="preserve">ریسک </w:t>
      </w:r>
      <w:r w:rsidRPr="00955ABB">
        <w:rPr>
          <w:rFonts w:hint="cs"/>
          <w:rtl/>
        </w:rPr>
        <w:t xml:space="preserve">را </w:t>
      </w:r>
      <w:r w:rsidR="006C07A1" w:rsidRPr="00955ABB">
        <w:rPr>
          <w:rtl/>
        </w:rPr>
        <w:t xml:space="preserve">به‌عنوان احتمال وقوع پیامدهای ناخواسته و نامطلوب که ممکن است بر افراد، اموال یا محیط زیست تأثیر منفی بگذارد، تعریف کرد. ریسک به‌طور معمول به‌عنوان حاصل‌ضرب احتمال وقوع یک رخداد منفی و شدت پیامدهای آن تعریف می‌شود. این تعریف، ریسک را مفهومی چندبعدی می‌داند که نه‌تنها بر احتمال وقوع رویدادهای نامطلوب تأکید دارد، بلکه میزان زیان حاصل از آن‌ها را نیز در نظر می‌گیرد. </w:t>
      </w:r>
      <w:r w:rsidR="00F26EA4">
        <w:rPr>
          <w:rtl/>
        </w:rPr>
        <w:t>ریسک معمولاً به‌صورت کمی از طریق حاصل‌ضرب احتمال وقوع یک رویداد و شدت پیامدهای آن ارزیابی می‌شود. به این ترتیب، مفهوم ریسک نه‌تنها شامل شناسایی پیامدهای بالقوه است، بلکه میزان و شدت این پیامدها را نیز در بر می‌گیرد</w:t>
      </w:r>
      <w:r w:rsidR="00F26EA4">
        <w:t>.</w:t>
      </w:r>
      <w:r w:rsidR="00803DC9">
        <w:fldChar w:fldCharType="begin"/>
      </w:r>
      <w:r w:rsidR="00803DC9">
        <w:instrText xml:space="preserve"> ADDIN EN.CITE &lt;EndNote&gt;&lt;Cite&gt;&lt;Author&gt;Gratt&lt;/Author&gt;&lt;Year&gt;1989&lt;/Year&gt;&lt;RecNum&gt;15&lt;/RecNum&gt;&lt;DisplayText&gt;(Gratt, 1989)&lt;/DisplayText&gt;&lt;record&gt;&lt;rec-number&gt;15&lt;/rec-number&gt;&lt;foreign-keys&gt;&lt;key app="EN" db-id="zw0dvrzvvazvaqe509wx2z0iprfrppxxvzr9" timestamp="1736073636"&gt;15&lt;/key&gt;&lt;/foreign-keys&gt;&lt;ref-type name="Journal Article"&gt;17&lt;/ref-type&gt;&lt;contributors&gt;&lt;authors&gt;&lt;author&gt;Gratt, Lawrence B&lt;/author&gt;&lt;/authors&gt;&lt;/contributors&gt;&lt;titles&gt;&lt;title&gt;The definition of risk and associated terminology for risk analysis&lt;/title&gt;&lt;secondary-title&gt;Risk assessment in setting national priorities&lt;/secondary-title&gt;&lt;/titles&gt;&lt;periodical&gt;&lt;full-title&gt;Risk assessment in setting national priorities&lt;/full-title&gt;&lt;/periodical&gt;&lt;pages&gt;675-680&lt;/pages&gt;&lt;dates&gt;&lt;year&gt;1989&lt;/year&gt;&lt;/dates&gt;&lt;isbn&gt;146845684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7" \o "Gratt, 1989 #15" </w:instrText>
      </w:r>
      <w:r w:rsidR="00803DC9">
        <w:rPr>
          <w:noProof/>
        </w:rPr>
      </w:r>
      <w:r w:rsidR="00803DC9">
        <w:rPr>
          <w:noProof/>
        </w:rPr>
        <w:fldChar w:fldCharType="separate"/>
      </w:r>
      <w:r w:rsidR="00803DC9">
        <w:rPr>
          <w:noProof/>
        </w:rPr>
        <w:t>Gratt, 1989</w:t>
      </w:r>
      <w:r w:rsidR="00803DC9">
        <w:rPr>
          <w:noProof/>
        </w:rPr>
        <w:fldChar w:fldCharType="end"/>
      </w:r>
      <w:r w:rsidR="00803DC9">
        <w:rPr>
          <w:noProof/>
        </w:rPr>
        <w:t>)</w:t>
      </w:r>
      <w:r w:rsidR="00803DC9">
        <w:fldChar w:fldCharType="end"/>
      </w:r>
    </w:p>
    <w:p w14:paraId="499E8427" w14:textId="46B5F735" w:rsidR="00CA2E09" w:rsidRPr="00955ABB" w:rsidRDefault="00CA2E09" w:rsidP="009E6FBA">
      <w:pPr>
        <w:bidi/>
        <w:jc w:val="both"/>
      </w:pPr>
      <w:r>
        <w:rPr>
          <w:rFonts w:hint="cs"/>
          <w:rtl/>
        </w:rPr>
        <w:t xml:space="preserve">با توجه به اهمیت ریسک مفهوم </w:t>
      </w:r>
      <w:r>
        <w:rPr>
          <w:rtl/>
        </w:rPr>
        <w:t xml:space="preserve">مدیریت </w:t>
      </w:r>
      <w:r w:rsidR="009E6FBA">
        <w:rPr>
          <w:rFonts w:hint="cs"/>
          <w:rtl/>
        </w:rPr>
        <w:t xml:space="preserve">مطرح میشود . مدیریت </w:t>
      </w:r>
      <w:r>
        <w:rPr>
          <w:rtl/>
        </w:rPr>
        <w:t>ریسک به‌عنوان یکی از مؤلفه‌های اساسی تصمیم‌گیری‌های مالی شرکتی مطرح شده که هدف آن تنظیم و کنترل نوسانات ذخایر نقدی و ایجاد تعادل میان هزینه‌های سرمایه‌گذاری و پوشش‌های مالی است. مدیریت ریسک نه‌تنها شامل کاهش نوسانات ذخایر نقدی بلکه شامل تدوین سیاست‌های مالی پویا برای شرکت‌ها</w:t>
      </w:r>
      <w:r>
        <w:rPr>
          <w:rFonts w:hint="cs"/>
          <w:rtl/>
        </w:rPr>
        <w:t xml:space="preserve"> </w:t>
      </w:r>
      <w:r>
        <w:rPr>
          <w:rtl/>
        </w:rPr>
        <w:t>هستند. مدیریت ریسک نقش مهمی در تشویق شرکت‌ها به اتخاذ فناوری‌های جدید و سرمایه‌گذاری در پروژه‌های نوآورانه ایفا می‌کند. بااین‌حال، این فرآیند با چالش‌هایی همراه است، ازجمله افزایش هزینه‌های ناشی از نوسانات بالاتر ذخایر نقدی و ریسک‌های مرتبط با تأمین مالی خارجی پرهزینه</w:t>
      </w:r>
      <w:r>
        <w:t>.</w:t>
      </w:r>
      <w:r w:rsidR="009E6FBA">
        <w:rPr>
          <w:rFonts w:hint="cs"/>
          <w:rtl/>
        </w:rPr>
        <w:t xml:space="preserve"> </w:t>
      </w:r>
      <w:r w:rsidR="00803DC9">
        <w:rPr>
          <w:rtl/>
        </w:rPr>
        <w:fldChar w:fldCharType="begin"/>
      </w:r>
      <w:r w:rsidR="00803DC9">
        <w:rPr>
          <w:rtl/>
        </w:rPr>
        <w:instrText xml:space="preserve"> </w:instrText>
      </w:r>
      <w:r w:rsidR="00803DC9">
        <w:instrText>ADDIN EN.CITE &lt;EndNote&gt;&lt;Cite&gt;&lt;Author&gt;Luo&lt;/Author&gt;&lt;Year&gt;2024&lt;/Year&gt;&lt;RecNum&gt;16&lt;/RecNum&gt;&lt;DisplayText&gt;(Luo and Liu, 2024)&lt;/DisplayText&gt;&lt;record&gt;&lt;rec-number&gt;16&lt;/rec-number&gt;&lt;foreign-keys&gt;&lt;key app="EN" db-id="zw0dvrzvvazvaqe509wx2z0iprfrppxxvzr9" timestamp="1736</w:instrText>
      </w:r>
      <w:r w:rsidR="00803DC9">
        <w:rPr>
          <w:rtl/>
        </w:rPr>
        <w:instrText>075758"&gt;16&lt;/</w:instrText>
      </w:r>
      <w:r w:rsidR="00803DC9">
        <w:instrText>key&gt;&lt;/foreign-keys&gt;&lt;ref-type name="Journal Article"&gt;17&lt;/ref-type&gt;&lt;contributors&gt;&lt;authors&gt;&lt;author&gt;Luo, Pengfei&lt;/author&gt;&lt;author&gt;Liu, Xinle&lt;/author&gt;&lt;/authors&gt;&lt;/contributors&gt;&lt;titles&gt;&lt;title&gt;Dynamic investment in new technology and risk management&lt;/title&gt;&lt;secondary-title&gt;Review of Quantitative Finance and Accounting&lt;/secondary-title&gt;&lt;/titles&gt;&lt;periodical&gt;&lt;full-title&gt;Review of Quantitative Finance and Accounting&lt;/full-title&gt;&lt;/periodical&gt;&lt;pages&gt;1-19&lt;/pages&gt;&lt;dates&gt;&lt;year&gt;2024&lt;/year&gt;&lt;/dates&gt;&lt;isbn&gt;0924-865X</w:instrText>
      </w:r>
      <w:r w:rsidR="00803DC9">
        <w:rPr>
          <w:rtl/>
        </w:rPr>
        <w:instrText>&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3" w:tooltip="Luo, 2024 #16" w:history="1">
        <w:r w:rsidR="00803DC9">
          <w:rPr>
            <w:noProof/>
          </w:rPr>
          <w:t>Luo and Liu, 2024</w:t>
        </w:r>
      </w:hyperlink>
      <w:r w:rsidR="00803DC9">
        <w:rPr>
          <w:noProof/>
          <w:rtl/>
        </w:rPr>
        <w:t>)</w:t>
      </w:r>
      <w:r w:rsidR="00803DC9">
        <w:rPr>
          <w:rtl/>
        </w:rPr>
        <w:fldChar w:fldCharType="end"/>
      </w:r>
    </w:p>
    <w:p w14:paraId="3B5C639D" w14:textId="4955618D" w:rsidR="004F3F71" w:rsidRDefault="004F3F71" w:rsidP="00BC40FD">
      <w:pPr>
        <w:pStyle w:val="a2"/>
        <w:rPr>
          <w:rtl/>
          <w:lang w:bidi="ar-SA"/>
        </w:rPr>
      </w:pPr>
      <w:bookmarkStart w:id="40" w:name="_Toc188023328"/>
      <w:r w:rsidRPr="004F3F71">
        <w:rPr>
          <w:rtl/>
          <w:lang w:bidi="ar-SA"/>
        </w:rPr>
        <w:t>2-2-2 ر</w:t>
      </w:r>
      <w:r w:rsidRPr="004F3F71">
        <w:rPr>
          <w:rFonts w:hint="cs"/>
          <w:rtl/>
          <w:lang w:bidi="ar-SA"/>
        </w:rPr>
        <w:t>یسک</w:t>
      </w:r>
      <w:r w:rsidRPr="004F3F71">
        <w:rPr>
          <w:rtl/>
          <w:lang w:bidi="ar-SA"/>
        </w:rPr>
        <w:t xml:space="preserve"> اعتبار</w:t>
      </w:r>
      <w:r w:rsidRPr="004F3F71">
        <w:rPr>
          <w:rFonts w:hint="cs"/>
          <w:rtl/>
          <w:lang w:bidi="ar-SA"/>
        </w:rPr>
        <w:t>ی</w:t>
      </w:r>
      <w:bookmarkEnd w:id="40"/>
    </w:p>
    <w:p w14:paraId="5B82CAF8" w14:textId="21E8590B" w:rsidR="00D66A87" w:rsidRDefault="00FD48C4" w:rsidP="00955ABB">
      <w:pPr>
        <w:bidi/>
        <w:jc w:val="both"/>
        <w:rPr>
          <w:rtl/>
        </w:rPr>
      </w:pPr>
      <w:r w:rsidRPr="00FD48C4">
        <w:rPr>
          <w:rtl/>
        </w:rPr>
        <w:t>در حوزه بانکداری و امور مالی، ریسک اعتباری یکی از مهم‌ترین انواع ریسک‌هایی است که مؤسسات مالی با آن مواجه می‌شوند. ریسک اعتباری به احتمال عدم بازپرداخت اصل و سود وام از سوی وام‌گیرنده اشاره دارد که می‌تواند منجر به زیان‌های مالی و اختلال در جریان‌های نقدی بانک‌ها شود</w:t>
      </w:r>
      <w:r w:rsidRPr="00FD48C4">
        <w:t xml:space="preserve"> </w:t>
      </w:r>
      <w:r w:rsidR="00D66A87">
        <w:t>.</w:t>
      </w:r>
      <w:r w:rsidR="00803DC9">
        <w:fldChar w:fldCharType="begin"/>
      </w:r>
      <w:r w:rsidR="00803DC9">
        <w:instrText xml:space="preserve"> ADDIN EN.CITE &lt;EndNote&gt;&lt;Cite&gt;&lt;Author&gt;Kamara&lt;/Author&gt;&lt;Year&gt;2024&lt;/Year&gt;&lt;RecNum&gt;17&lt;/RecNum&gt;&lt;DisplayText&gt;(Kamara, 2024)&lt;/DisplayText&gt;&lt;record&gt;&lt;rec-number&gt;17&lt;/rec-number&gt;&lt;foreign-keys&gt;&lt;key app="EN" db-id="zw0dvrzvvazvaqe509wx2z0iprfrppxxvzr9" timestamp="1736153892"&gt;17&l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gt;8&lt;/volume&gt;&lt;number&gt;4&lt;/number&gt;&lt;dates&gt;&lt;year&gt;2024&lt;/year&gt;&lt;/dates&gt;&lt;isbn&gt;2501-9430&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0" \o "Kamara, 2024 #17" </w:instrText>
      </w:r>
      <w:r w:rsidR="00803DC9">
        <w:rPr>
          <w:noProof/>
        </w:rPr>
      </w:r>
      <w:r w:rsidR="00803DC9">
        <w:rPr>
          <w:noProof/>
        </w:rPr>
        <w:fldChar w:fldCharType="separate"/>
      </w:r>
      <w:r w:rsidR="00803DC9">
        <w:rPr>
          <w:noProof/>
        </w:rPr>
        <w:t>Kamara, 2024</w:t>
      </w:r>
      <w:r w:rsidR="00803DC9">
        <w:rPr>
          <w:noProof/>
        </w:rPr>
        <w:fldChar w:fldCharType="end"/>
      </w:r>
      <w:r w:rsidR="00803DC9">
        <w:rPr>
          <w:noProof/>
        </w:rPr>
        <w:t>)</w:t>
      </w:r>
      <w:r w:rsidR="00803DC9">
        <w:fldChar w:fldCharType="end"/>
      </w:r>
    </w:p>
    <w:p w14:paraId="0DE546B6" w14:textId="2ED5532E" w:rsidR="00FD48C4" w:rsidRDefault="00FD48C4" w:rsidP="00955ABB">
      <w:pPr>
        <w:bidi/>
        <w:jc w:val="both"/>
        <w:rPr>
          <w:rtl/>
        </w:rPr>
      </w:pPr>
      <w:r w:rsidRPr="00FD48C4">
        <w:rPr>
          <w:rtl/>
        </w:rPr>
        <w:t xml:space="preserve">به‌طور کلی، این ریسک در انواع مختلفی از وام‌ها و اعتبارها وجود دارد، از جمله وام‌های مصرفی، وام‌های تجاری، و حتی اوراق قرضه منتشرشده توسط دولت‌ها و شرکت‌ها. یکی از عوامل کلیدی در مدیریت </w:t>
      </w:r>
      <w:r w:rsidRPr="00FD48C4">
        <w:rPr>
          <w:rtl/>
        </w:rPr>
        <w:lastRenderedPageBreak/>
        <w:t>ریسک اعتباری، ارزیابی اعتبار وام‌گیرنده بر اساس شاخص‌هایی مانند سابقه اعتباری، ظرفیت بازپرداخت، سرمایه، شرایط وام و وثیقه مرتبط است</w:t>
      </w:r>
      <w:r w:rsidR="00D66A87">
        <w:t>.</w:t>
      </w:r>
      <w:r w:rsidR="00803DC9">
        <w:fldChar w:fldCharType="begin"/>
      </w:r>
      <w:r w:rsidR="00803DC9">
        <w:instrText xml:space="preserve"> ADDIN EN.CITE &lt;EndNote&gt;&lt;Cite&gt;&lt;Author&gt;Graham&lt;/Author&gt;&lt;Year&gt;2000&lt;/Year&gt;&lt;RecNum&gt;18&lt;/RecNum&gt;&lt;DisplayText&gt;(Graham and Coyle, 2000)&lt;/DisplayText&gt;&lt;record&gt;&lt;rec-number&gt;18&lt;/rec-number&gt;&lt;foreign-keys&gt;&lt;key app="EN" db-id="zw0dvrzvvazvaqe509wx2z0iprfrppxxvzr9" timestamp="1736154253"&gt;18&lt;/key&gt;&lt;/foreign-keys&gt;&lt;ref-type name="Book"&gt;6&lt;/ref-type&gt;&lt;contributors&gt;&lt;authors&gt;&lt;author&gt;Graham, Alastair&lt;/author&gt;&lt;author&gt;Coyle, Brian&lt;/author&gt;&lt;/authors&gt;&lt;/contributors&gt;&lt;titles&gt;&lt;title&gt;Framework for: Credit risk management&lt;/title&gt;&lt;/titles&gt;&lt;dates&gt;&lt;year&gt;2000&lt;/year&gt;&lt;/dates&gt;&lt;publisher&gt;Global Professional Publishi&lt;/publisher&gt;&lt;isbn&gt;1888998733&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6" \o "Graham, 2000 #18" </w:instrText>
      </w:r>
      <w:r w:rsidR="00803DC9">
        <w:rPr>
          <w:noProof/>
        </w:rPr>
      </w:r>
      <w:r w:rsidR="00803DC9">
        <w:rPr>
          <w:noProof/>
        </w:rPr>
        <w:fldChar w:fldCharType="separate"/>
      </w:r>
      <w:r w:rsidR="00803DC9">
        <w:rPr>
          <w:noProof/>
        </w:rPr>
        <w:t>Graham and Coyle, 2000</w:t>
      </w:r>
      <w:r w:rsidR="00803DC9">
        <w:rPr>
          <w:noProof/>
        </w:rPr>
        <w:fldChar w:fldCharType="end"/>
      </w:r>
      <w:r w:rsidR="00803DC9">
        <w:rPr>
          <w:noProof/>
        </w:rPr>
        <w:t>)</w:t>
      </w:r>
      <w:r w:rsidR="00803DC9">
        <w:fldChar w:fldCharType="end"/>
      </w:r>
    </w:p>
    <w:p w14:paraId="1D67BA22" w14:textId="08A193D3" w:rsidR="00FD48C4" w:rsidRPr="00FD48C4" w:rsidRDefault="00FD48C4" w:rsidP="00955ABB">
      <w:pPr>
        <w:bidi/>
        <w:jc w:val="both"/>
      </w:pPr>
      <w:r w:rsidRPr="00FD48C4">
        <w:rPr>
          <w:rtl/>
        </w:rPr>
        <w:t>مقاله مذکور تأکید دارد که در دهه گذشته، بانک‌ها به سمت استفاده از مدل‌های پیچیده ارزیابی ریسک اعتباری رفته‌اند که اغلب شامل روش‌های مبتنی بر الگوریتم و داده‌کاوی برای تحلیل ریسک‌های مرتبط هستند. این مدل‌ها به بانک‌ها کمک می‌کنند تا ریسک اعتباری را به‌طور دقیق‌تر کمی‌سازی، تجمیع و مدیریت کنند و به‌ویژه در زمینه شناسایی و کاهش وام‌های غیرجاری</w:t>
      </w:r>
      <w:r w:rsidRPr="00FD48C4">
        <w:t xml:space="preserve"> </w:t>
      </w:r>
      <w:r w:rsidRPr="00FD48C4">
        <w:rPr>
          <w:rtl/>
        </w:rPr>
        <w:t>مؤثر باشند</w:t>
      </w:r>
      <w:r w:rsidR="00772CC2">
        <w:rPr>
          <w:rFonts w:hint="cs"/>
          <w:rtl/>
        </w:rPr>
        <w:t xml:space="preserve"> .</w:t>
      </w:r>
      <w:r w:rsidRPr="00FD48C4">
        <w:t xml:space="preserve"> </w:t>
      </w:r>
      <w:r w:rsidR="00772CC2">
        <w:rPr>
          <w:rFonts w:hint="cs"/>
          <w:rtl/>
        </w:rPr>
        <w:t>در</w:t>
      </w:r>
      <w:r w:rsidRPr="00FD48C4">
        <w:rPr>
          <w:rtl/>
        </w:rPr>
        <w:t xml:space="preserve"> این راستا، بانک‌ها باید به‌صورت منظم داده‌های مرتبط با ریسک اعتباری را تحلیل کرده و از ابزارهای پیشرفته‌ای برای پیش‌بینی اثرات احتمالی ریسک استفاده کنند.</w:t>
      </w:r>
      <w:r w:rsidR="00D66A87">
        <w:rPr>
          <w:rFonts w:hint="cs"/>
          <w:rtl/>
        </w:rPr>
        <w:t xml:space="preserve"> </w:t>
      </w:r>
      <w:r w:rsidR="00803DC9">
        <w:rPr>
          <w:rtl/>
        </w:rPr>
        <w:fldChar w:fldCharType="begin"/>
      </w:r>
      <w:r w:rsidR="00803DC9">
        <w:rPr>
          <w:rtl/>
        </w:rPr>
        <w:instrText xml:space="preserve"> </w:instrText>
      </w:r>
      <w:r w:rsidR="00803DC9">
        <w:instrText>ADDIN EN.CITE &lt;EndNote&gt;&lt;Cite&gt;&lt;Author&gt;Kamara&lt;/Author&gt;&lt;Year&gt;2024&lt;/Year&gt;&lt;RecNum&gt;17&lt;/RecNum&gt;&lt;DisplayText&gt;(Kamara, 2024)&lt;/DisplayText&gt;&lt;record&gt;&lt;rec-number&gt;17&lt;/rec-number&gt;&lt;foreign-keys&gt;&lt;key app="EN" db-id="zw0dvrzvvazvaqe509wx2z0iprfrppxxvzr9" timestamp="173615</w:instrText>
      </w:r>
      <w:r w:rsidR="00803DC9">
        <w:rPr>
          <w:rtl/>
        </w:rPr>
        <w:instrText>3892"&gt;17&lt;/</w:instrText>
      </w:r>
      <w:r w:rsidR="00803DC9">
        <w:instrTex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w:instrText>
      </w:r>
      <w:r w:rsidR="00803DC9">
        <w:rPr>
          <w:rtl/>
        </w:rPr>
        <w:instrText>&gt;8&lt;/</w:instrText>
      </w:r>
      <w:r w:rsidR="00803DC9">
        <w:instrText>volume&gt;&lt;number&gt;4&lt;/number&gt;&lt;dates&gt;&lt;year&gt;2024&lt;/year&gt;&lt;/dates&gt;&lt;isbn&gt;2501-9430&lt;/isbn&gt;&lt;urls&gt;&lt;/urls&gt;&lt;/record&gt;&lt;/Cite&gt;&lt;/EndNote</w:instrText>
      </w:r>
      <w:r w:rsidR="00803DC9">
        <w:rPr>
          <w:rtl/>
        </w:rPr>
        <w:instrText>&gt;</w:instrText>
      </w:r>
      <w:r w:rsidR="00803DC9">
        <w:rPr>
          <w:rtl/>
        </w:rPr>
        <w:fldChar w:fldCharType="separate"/>
      </w:r>
      <w:r w:rsidR="00803DC9">
        <w:rPr>
          <w:noProof/>
          <w:rtl/>
        </w:rPr>
        <w:t>(</w:t>
      </w:r>
      <w:hyperlink w:anchor="_ENREF_10" w:tooltip="Kamara, 2024 #17" w:history="1">
        <w:r w:rsidR="00803DC9">
          <w:rPr>
            <w:noProof/>
          </w:rPr>
          <w:t>Kamara, 2024</w:t>
        </w:r>
      </w:hyperlink>
      <w:r w:rsidR="00803DC9">
        <w:rPr>
          <w:noProof/>
          <w:rtl/>
        </w:rPr>
        <w:t>)</w:t>
      </w:r>
      <w:r w:rsidR="00803DC9">
        <w:rPr>
          <w:rtl/>
        </w:rPr>
        <w:fldChar w:fldCharType="end"/>
      </w:r>
    </w:p>
    <w:p w14:paraId="79F30B05"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0A51A90B" w14:textId="37905E99" w:rsidR="004F3F71" w:rsidRDefault="00BC40FD" w:rsidP="00E53554">
      <w:pPr>
        <w:pStyle w:val="a2"/>
        <w:rPr>
          <w:rtl/>
          <w:lang w:bidi="ar-SA"/>
        </w:rPr>
      </w:pPr>
      <w:r>
        <w:rPr>
          <w:rFonts w:hint="cs"/>
          <w:rtl/>
          <w:lang w:bidi="ar-SA"/>
        </w:rPr>
        <w:t xml:space="preserve"> </w:t>
      </w:r>
      <w:r>
        <w:rPr>
          <w:lang w:bidi="ar-SA"/>
        </w:rPr>
        <w:t xml:space="preserve"> </w:t>
      </w:r>
      <w:bookmarkStart w:id="41" w:name="_Toc188023329"/>
      <w:r>
        <w:rPr>
          <w:rFonts w:hint="cs"/>
          <w:rtl/>
          <w:lang w:bidi="ar-SA"/>
        </w:rPr>
        <w:t xml:space="preserve">2-2-3 </w:t>
      </w:r>
      <w:r w:rsidR="004F3F71" w:rsidRPr="004F3F71">
        <w:rPr>
          <w:rtl/>
          <w:lang w:bidi="ar-SA"/>
        </w:rPr>
        <w:t>ماتر</w:t>
      </w:r>
      <w:r w:rsidR="004F3F71" w:rsidRPr="004F3F71">
        <w:rPr>
          <w:rFonts w:hint="cs"/>
          <w:rtl/>
          <w:lang w:bidi="ar-SA"/>
        </w:rPr>
        <w:t>یس</w:t>
      </w:r>
      <w:r w:rsidR="004F3F71" w:rsidRPr="004F3F71">
        <w:rPr>
          <w:rtl/>
          <w:lang w:bidi="ar-SA"/>
        </w:rPr>
        <w:t xml:space="preserve"> ز</w:t>
      </w:r>
      <w:r w:rsidR="004F3F71" w:rsidRPr="004F3F71">
        <w:rPr>
          <w:rFonts w:hint="cs"/>
          <w:rtl/>
          <w:lang w:bidi="ar-SA"/>
        </w:rPr>
        <w:t>یان</w:t>
      </w:r>
      <w:r w:rsidR="004F3F71" w:rsidRPr="004F3F71">
        <w:rPr>
          <w:rtl/>
          <w:lang w:bidi="ar-SA"/>
        </w:rPr>
        <w:t xml:space="preserve"> در ارز</w:t>
      </w:r>
      <w:r w:rsidR="004F3F71" w:rsidRPr="004F3F71">
        <w:rPr>
          <w:rFonts w:hint="cs"/>
          <w:rtl/>
          <w:lang w:bidi="ar-SA"/>
        </w:rPr>
        <w:t>یابی</w:t>
      </w:r>
      <w:r w:rsidR="004F3F71" w:rsidRPr="004F3F71">
        <w:rPr>
          <w:rtl/>
          <w:lang w:bidi="ar-SA"/>
        </w:rPr>
        <w:t xml:space="preserve"> ر</w:t>
      </w:r>
      <w:r w:rsidR="004F3F71" w:rsidRPr="004F3F71">
        <w:rPr>
          <w:rFonts w:hint="cs"/>
          <w:rtl/>
          <w:lang w:bidi="ar-SA"/>
        </w:rPr>
        <w:t>یسک</w:t>
      </w:r>
      <w:bookmarkEnd w:id="41"/>
    </w:p>
    <w:p w14:paraId="1449E8A4" w14:textId="2A002AF4" w:rsidR="00F44E16" w:rsidRPr="00240B4A" w:rsidRDefault="00AF33AE" w:rsidP="00F44E16">
      <w:pPr>
        <w:bidi/>
        <w:jc w:val="both"/>
        <w:rPr>
          <w:rtl/>
        </w:rPr>
      </w:pPr>
      <w:r w:rsidRPr="00AF33AE">
        <w:rPr>
          <w:rtl/>
        </w:rPr>
        <w:t>در روش</w:t>
      </w:r>
      <w:r>
        <w:rPr>
          <w:rFonts w:hint="cs"/>
          <w:rtl/>
        </w:rPr>
        <w:t xml:space="preserve"> های گذشته </w:t>
      </w:r>
      <w:r w:rsidRPr="00AF33AE">
        <w:rPr>
          <w:rtl/>
        </w:rPr>
        <w:t>، تمام سوابق اعتبار</w:t>
      </w:r>
      <w:r w:rsidRPr="00AF33AE">
        <w:rPr>
          <w:rFonts w:hint="cs"/>
          <w:rtl/>
        </w:rPr>
        <w:t>ی</w:t>
      </w:r>
      <w:r w:rsidRPr="00AF33AE">
        <w:rPr>
          <w:rtl/>
        </w:rPr>
        <w:t xml:space="preserve"> تحت شرا</w:t>
      </w:r>
      <w:r w:rsidRPr="00AF33AE">
        <w:rPr>
          <w:rFonts w:hint="cs"/>
          <w:rtl/>
        </w:rPr>
        <w:t>یط</w:t>
      </w:r>
      <w:r w:rsidRPr="00AF33AE">
        <w:rPr>
          <w:rtl/>
        </w:rPr>
        <w:t xml:space="preserve"> اطلاعات</w:t>
      </w:r>
      <w:r w:rsidRPr="00AF33AE">
        <w:rPr>
          <w:rFonts w:hint="cs"/>
          <w:rtl/>
        </w:rPr>
        <w:t>ی</w:t>
      </w:r>
      <w:r w:rsidRPr="00AF33AE">
        <w:rPr>
          <w:rtl/>
        </w:rPr>
        <w:t xml:space="preserve"> </w:t>
      </w:r>
      <w:r w:rsidRPr="00AF33AE">
        <w:rPr>
          <w:rFonts w:hint="cs"/>
          <w:rtl/>
        </w:rPr>
        <w:t>یکسان</w:t>
      </w:r>
      <w:r w:rsidRPr="00AF33AE">
        <w:rPr>
          <w:rtl/>
        </w:rPr>
        <w:t xml:space="preserve"> و با استفاده از </w:t>
      </w:r>
      <w:r w:rsidRPr="00AF33AE">
        <w:rPr>
          <w:rFonts w:hint="cs"/>
          <w:rtl/>
        </w:rPr>
        <w:t>یک</w:t>
      </w:r>
      <w:r w:rsidRPr="00AF33AE">
        <w:rPr>
          <w:rtl/>
        </w:rPr>
        <w:t xml:space="preserve"> مدل واحد پ</w:t>
      </w:r>
      <w:r w:rsidRPr="00AF33AE">
        <w:rPr>
          <w:rFonts w:hint="cs"/>
          <w:rtl/>
        </w:rPr>
        <w:t>یش‌بینی</w:t>
      </w:r>
      <w:r w:rsidRPr="00AF33AE">
        <w:rPr>
          <w:rtl/>
        </w:rPr>
        <w:t xml:space="preserve"> م</w:t>
      </w:r>
      <w:r w:rsidRPr="00AF33AE">
        <w:rPr>
          <w:rFonts w:hint="cs"/>
          <w:rtl/>
        </w:rPr>
        <w:t>ی‌شوند</w:t>
      </w:r>
      <w:r w:rsidRPr="00AF33AE">
        <w:rPr>
          <w:rtl/>
        </w:rPr>
        <w:t xml:space="preserve"> و به هر نمونه </w:t>
      </w:r>
      <w:r w:rsidRPr="00AF33AE">
        <w:rPr>
          <w:rFonts w:hint="cs"/>
          <w:rtl/>
        </w:rPr>
        <w:t>یکی</w:t>
      </w:r>
      <w:r w:rsidRPr="00AF33AE">
        <w:rPr>
          <w:rtl/>
        </w:rPr>
        <w:t xml:space="preserve"> از دو برچسب بله (قبول) </w:t>
      </w:r>
      <w:r w:rsidRPr="00AF33AE">
        <w:rPr>
          <w:rFonts w:hint="cs"/>
          <w:rtl/>
        </w:rPr>
        <w:t>یا</w:t>
      </w:r>
      <w:r w:rsidRPr="00AF33AE">
        <w:rPr>
          <w:rtl/>
        </w:rPr>
        <w:t xml:space="preserve"> خ</w:t>
      </w:r>
      <w:r w:rsidRPr="00AF33AE">
        <w:rPr>
          <w:rFonts w:hint="cs"/>
          <w:rtl/>
        </w:rPr>
        <w:t>یر</w:t>
      </w:r>
      <w:r w:rsidRPr="00AF33AE">
        <w:rPr>
          <w:rtl/>
        </w:rPr>
        <w:t xml:space="preserve"> (رد) اختصاص داده م</w:t>
      </w:r>
      <w:r w:rsidRPr="00AF33AE">
        <w:rPr>
          <w:rFonts w:hint="cs"/>
          <w:rtl/>
        </w:rPr>
        <w:t>ی‌شود</w:t>
      </w:r>
      <w:r w:rsidRPr="00AF33AE">
        <w:rPr>
          <w:rtl/>
        </w:rPr>
        <w:t>. ا</w:t>
      </w:r>
      <w:r w:rsidRPr="00AF33AE">
        <w:rPr>
          <w:rFonts w:hint="cs"/>
          <w:rtl/>
        </w:rPr>
        <w:t>ین</w:t>
      </w:r>
      <w:r w:rsidRPr="00AF33AE">
        <w:rPr>
          <w:rtl/>
        </w:rPr>
        <w:t xml:space="preserve"> فرآ</w:t>
      </w:r>
      <w:r w:rsidRPr="00AF33AE">
        <w:rPr>
          <w:rFonts w:hint="cs"/>
          <w:rtl/>
        </w:rPr>
        <w:t>یند</w:t>
      </w:r>
      <w:r w:rsidRPr="00AF33AE">
        <w:rPr>
          <w:rtl/>
        </w:rPr>
        <w:t xml:space="preserve"> به عنوان تصم</w:t>
      </w:r>
      <w:r w:rsidRPr="00AF33AE">
        <w:rPr>
          <w:rFonts w:hint="cs"/>
          <w:rtl/>
        </w:rPr>
        <w:t>یم‌گیری</w:t>
      </w:r>
      <w:r w:rsidRPr="00AF33AE">
        <w:rPr>
          <w:rtl/>
        </w:rPr>
        <w:t xml:space="preserve"> دودو</w:t>
      </w:r>
      <w:r w:rsidRPr="00AF33AE">
        <w:rPr>
          <w:rFonts w:hint="cs"/>
          <w:rtl/>
        </w:rPr>
        <w:t>یی</w:t>
      </w:r>
      <w:r w:rsidRPr="00AF33AE">
        <w:t xml:space="preserve"> </w:t>
      </w:r>
      <w:r w:rsidRPr="00AF33AE">
        <w:rPr>
          <w:rtl/>
        </w:rPr>
        <w:t>شناخته م</w:t>
      </w:r>
      <w:r w:rsidRPr="00AF33AE">
        <w:rPr>
          <w:rFonts w:hint="cs"/>
          <w:rtl/>
        </w:rPr>
        <w:t>ی‌شود</w:t>
      </w:r>
      <w:r w:rsidRPr="00AF33AE">
        <w:t>.</w:t>
      </w:r>
      <w:r w:rsidR="00F44E16" w:rsidRPr="00240B4A">
        <w:rPr>
          <w:rtl/>
        </w:rPr>
        <w:t xml:space="preserve"> با این حال، همیشه برخی از نمونه‌ها وجود دارند که با اطلاعات موجود نمی‌توان به‌خوبی پیش‌بینی کرد</w:t>
      </w:r>
      <w:r w:rsidR="00F44E16" w:rsidRPr="00240B4A">
        <w:t>.</w:t>
      </w:r>
      <w:r w:rsidR="00F44E16" w:rsidRPr="00F44E16">
        <w:rPr>
          <w:rtl/>
        </w:rPr>
        <w:t xml:space="preserve"> </w:t>
      </w:r>
      <w:r w:rsidR="00F44E16" w:rsidRPr="00240B4A">
        <w:rPr>
          <w:rtl/>
        </w:rPr>
        <w:t>روش تصم</w:t>
      </w:r>
      <w:r w:rsidR="00F44E16" w:rsidRPr="00240B4A">
        <w:rPr>
          <w:rFonts w:hint="cs"/>
          <w:rtl/>
        </w:rPr>
        <w:t>یم‌گیری</w:t>
      </w:r>
      <w:r w:rsidR="00F44E16" w:rsidRPr="00240B4A">
        <w:rPr>
          <w:rtl/>
        </w:rPr>
        <w:t xml:space="preserve"> سه‌گانه </w:t>
      </w:r>
      <w:r w:rsidR="00F44E16" w:rsidRPr="00240B4A">
        <w:rPr>
          <w:rFonts w:hint="cs"/>
          <w:rtl/>
        </w:rPr>
        <w:t>یک</w:t>
      </w:r>
      <w:r w:rsidR="00F44E16" w:rsidRPr="00240B4A">
        <w:rPr>
          <w:rtl/>
        </w:rPr>
        <w:t xml:space="preserve"> مکان</w:t>
      </w:r>
      <w:r w:rsidR="00F44E16" w:rsidRPr="00240B4A">
        <w:rPr>
          <w:rFonts w:hint="cs"/>
          <w:rtl/>
        </w:rPr>
        <w:t>یزم</w:t>
      </w:r>
      <w:r w:rsidR="00F44E16" w:rsidRPr="00240B4A">
        <w:rPr>
          <w:rtl/>
        </w:rPr>
        <w:t xml:space="preserve"> تأخ</w:t>
      </w:r>
      <w:r w:rsidR="00F44E16" w:rsidRPr="00240B4A">
        <w:rPr>
          <w:rFonts w:hint="cs"/>
          <w:rtl/>
        </w:rPr>
        <w:t>یر</w:t>
      </w:r>
      <w:r w:rsidR="00F44E16" w:rsidRPr="00240B4A">
        <w:rPr>
          <w:rtl/>
        </w:rPr>
        <w:t xml:space="preserve"> در تصم</w:t>
      </w:r>
      <w:r w:rsidR="00F44E16" w:rsidRPr="00240B4A">
        <w:rPr>
          <w:rFonts w:hint="cs"/>
          <w:rtl/>
        </w:rPr>
        <w:t>یم‌گیری</w:t>
      </w:r>
      <w:r w:rsidR="00F44E16" w:rsidRPr="00240B4A">
        <w:rPr>
          <w:rtl/>
        </w:rPr>
        <w:t xml:space="preserve"> به تصم</w:t>
      </w:r>
      <w:r w:rsidR="00F44E16" w:rsidRPr="00240B4A">
        <w:rPr>
          <w:rFonts w:hint="cs"/>
          <w:rtl/>
        </w:rPr>
        <w:t>یم‌گیری</w:t>
      </w:r>
      <w:r w:rsidR="00F44E16" w:rsidRPr="00240B4A">
        <w:rPr>
          <w:rtl/>
        </w:rPr>
        <w:t xml:space="preserve"> دودو</w:t>
      </w:r>
      <w:r w:rsidR="00F44E16" w:rsidRPr="00240B4A">
        <w:rPr>
          <w:rFonts w:hint="cs"/>
          <w:rtl/>
        </w:rPr>
        <w:t>یی</w:t>
      </w:r>
      <w:r w:rsidR="00F44E16" w:rsidRPr="00240B4A">
        <w:rPr>
          <w:rtl/>
        </w:rPr>
        <w:t xml:space="preserve"> سنت</w:t>
      </w:r>
      <w:r w:rsidR="00F44E16" w:rsidRPr="00240B4A">
        <w:rPr>
          <w:rFonts w:hint="cs"/>
          <w:rtl/>
        </w:rPr>
        <w:t>ی</w:t>
      </w:r>
      <w:r w:rsidR="00F44E16" w:rsidRPr="00240B4A">
        <w:rPr>
          <w:rtl/>
        </w:rPr>
        <w:t xml:space="preserve"> اضافه م</w:t>
      </w:r>
      <w:r w:rsidR="00F44E16" w:rsidRPr="00240B4A">
        <w:rPr>
          <w:rFonts w:hint="cs"/>
          <w:rtl/>
        </w:rPr>
        <w:t>ی‌کند</w:t>
      </w:r>
      <w:r w:rsidR="00F44E16" w:rsidRPr="00240B4A">
        <w:rPr>
          <w:rtl/>
        </w:rPr>
        <w:t>. به ا</w:t>
      </w:r>
      <w:r w:rsidR="00F44E16" w:rsidRPr="00240B4A">
        <w:rPr>
          <w:rFonts w:hint="cs"/>
          <w:rtl/>
        </w:rPr>
        <w:t>ین</w:t>
      </w:r>
      <w:r w:rsidR="00F44E16" w:rsidRPr="00240B4A">
        <w:rPr>
          <w:rtl/>
        </w:rPr>
        <w:t xml:space="preserve"> معنا که برا</w:t>
      </w:r>
      <w:r w:rsidR="00F44E16" w:rsidRPr="00240B4A">
        <w:rPr>
          <w:rFonts w:hint="cs"/>
          <w:rtl/>
        </w:rPr>
        <w:t>ی</w:t>
      </w:r>
      <w:r w:rsidR="00F44E16" w:rsidRPr="00240B4A">
        <w:rPr>
          <w:rtl/>
        </w:rPr>
        <w:t xml:space="preserve"> برخ</w:t>
      </w:r>
      <w:r w:rsidR="00F44E16" w:rsidRPr="00240B4A">
        <w:rPr>
          <w:rFonts w:hint="cs"/>
          <w:rtl/>
        </w:rPr>
        <w:t>ی</w:t>
      </w:r>
      <w:r w:rsidR="00F44E16" w:rsidRPr="00240B4A">
        <w:rPr>
          <w:rtl/>
        </w:rPr>
        <w:t xml:space="preserve"> از نمونه‌ها ن</w:t>
      </w:r>
      <w:r w:rsidR="00F44E16" w:rsidRPr="00240B4A">
        <w:rPr>
          <w:rFonts w:hint="cs"/>
          <w:rtl/>
        </w:rPr>
        <w:t>یازی</w:t>
      </w:r>
      <w:r w:rsidR="00F44E16" w:rsidRPr="00240B4A">
        <w:rPr>
          <w:rtl/>
        </w:rPr>
        <w:t xml:space="preserve"> ن</w:t>
      </w:r>
      <w:r w:rsidR="00F44E16" w:rsidRPr="00240B4A">
        <w:rPr>
          <w:rFonts w:hint="cs"/>
          <w:rtl/>
        </w:rPr>
        <w:t>یست</w:t>
      </w:r>
      <w:r w:rsidR="00F44E16" w:rsidRPr="00240B4A">
        <w:rPr>
          <w:rtl/>
        </w:rPr>
        <w:t xml:space="preserve"> بلافاصله تصم</w:t>
      </w:r>
      <w:r w:rsidR="00F44E16" w:rsidRPr="00240B4A">
        <w:rPr>
          <w:rFonts w:hint="cs"/>
          <w:rtl/>
        </w:rPr>
        <w:t>یم</w:t>
      </w:r>
      <w:r w:rsidR="00F44E16" w:rsidRPr="00240B4A">
        <w:rPr>
          <w:rtl/>
        </w:rPr>
        <w:t xml:space="preserve"> نها</w:t>
      </w:r>
      <w:r w:rsidR="00F44E16" w:rsidRPr="00240B4A">
        <w:rPr>
          <w:rFonts w:hint="cs"/>
          <w:rtl/>
        </w:rPr>
        <w:t>یی</w:t>
      </w:r>
      <w:r w:rsidR="00F44E16" w:rsidRPr="00240B4A">
        <w:rPr>
          <w:rtl/>
        </w:rPr>
        <w:t xml:space="preserve"> (قبول </w:t>
      </w:r>
      <w:r w:rsidR="00F44E16" w:rsidRPr="00240B4A">
        <w:rPr>
          <w:rFonts w:hint="cs"/>
          <w:rtl/>
        </w:rPr>
        <w:t>یا</w:t>
      </w:r>
      <w:r w:rsidR="00F44E16" w:rsidRPr="00240B4A">
        <w:rPr>
          <w:rtl/>
        </w:rPr>
        <w:t xml:space="preserve"> رد) گرفته شود؛ بلکه پس از در</w:t>
      </w:r>
      <w:r w:rsidR="00F44E16" w:rsidRPr="00240B4A">
        <w:rPr>
          <w:rFonts w:hint="cs"/>
          <w:rtl/>
        </w:rPr>
        <w:t>یافت</w:t>
      </w:r>
      <w:r w:rsidR="00F44E16" w:rsidRPr="00240B4A">
        <w:rPr>
          <w:rtl/>
        </w:rPr>
        <w:t xml:space="preserve"> اطلاعات ب</w:t>
      </w:r>
      <w:r w:rsidR="00F44E16" w:rsidRPr="00240B4A">
        <w:rPr>
          <w:rFonts w:hint="cs"/>
          <w:rtl/>
        </w:rPr>
        <w:t>یشتر،</w:t>
      </w:r>
      <w:r w:rsidR="00F44E16" w:rsidRPr="00240B4A">
        <w:rPr>
          <w:rtl/>
        </w:rPr>
        <w:t xml:space="preserve"> تصم</w:t>
      </w:r>
      <w:r w:rsidR="00F44E16" w:rsidRPr="00240B4A">
        <w:rPr>
          <w:rFonts w:hint="cs"/>
          <w:rtl/>
        </w:rPr>
        <w:t>یم‌گیری</w:t>
      </w:r>
      <w:r w:rsidR="00F44E16" w:rsidRPr="00240B4A">
        <w:rPr>
          <w:rtl/>
        </w:rPr>
        <w:t xml:space="preserve"> نها</w:t>
      </w:r>
      <w:r w:rsidR="00F44E16" w:rsidRPr="00240B4A">
        <w:rPr>
          <w:rFonts w:hint="cs"/>
          <w:rtl/>
        </w:rPr>
        <w:t>یی</w:t>
      </w:r>
      <w:r w:rsidR="00F44E16" w:rsidRPr="00240B4A">
        <w:rPr>
          <w:rtl/>
        </w:rPr>
        <w:t xml:space="preserve"> انجام م</w:t>
      </w:r>
      <w:r w:rsidR="00F44E16" w:rsidRPr="00240B4A">
        <w:rPr>
          <w:rFonts w:hint="cs"/>
          <w:rtl/>
        </w:rPr>
        <w:t>ی‌شود</w:t>
      </w:r>
      <w:r w:rsidR="00F44E16" w:rsidRPr="00240B4A">
        <w:t>.</w:t>
      </w:r>
      <w:r w:rsidR="00F44E16" w:rsidRPr="00F44E16">
        <w:rPr>
          <w:rtl/>
        </w:rPr>
        <w:t xml:space="preserve"> </w:t>
      </w:r>
      <w:r w:rsidR="00F44E16" w:rsidRPr="00240B4A">
        <w:rPr>
          <w:rtl/>
        </w:rPr>
        <w:t>این رویکرد ریسک تصمیم‌گیری اشتباه در مورد نمونه‌های دشوار را کاهش می‌دهد</w:t>
      </w:r>
      <w:r w:rsidR="00F44E16" w:rsidRPr="00240B4A">
        <w:t>.</w:t>
      </w:r>
      <w:r w:rsidR="00F44E16" w:rsidRPr="00F44E16">
        <w:rPr>
          <w:rtl/>
        </w:rPr>
        <w:t xml:space="preserve"> </w:t>
      </w:r>
      <w:r w:rsidR="00F44E16" w:rsidRPr="00240B4A">
        <w:rPr>
          <w:rtl/>
        </w:rPr>
        <w:t>تصم</w:t>
      </w:r>
      <w:r w:rsidR="00F44E16" w:rsidRPr="00240B4A">
        <w:rPr>
          <w:rFonts w:hint="cs"/>
          <w:rtl/>
        </w:rPr>
        <w:t>یم‌های</w:t>
      </w:r>
      <w:r w:rsidR="00F44E16" w:rsidRPr="00240B4A">
        <w:rPr>
          <w:rtl/>
        </w:rPr>
        <w:t xml:space="preserve"> مختلف رو</w:t>
      </w:r>
      <w:r w:rsidR="00F44E16" w:rsidRPr="00240B4A">
        <w:rPr>
          <w:rFonts w:hint="cs"/>
          <w:rtl/>
        </w:rPr>
        <w:t>ی</w:t>
      </w:r>
      <w:r w:rsidR="00F44E16" w:rsidRPr="00240B4A">
        <w:rPr>
          <w:rtl/>
        </w:rPr>
        <w:t xml:space="preserve"> </w:t>
      </w:r>
      <w:r w:rsidR="00F44E16" w:rsidRPr="00240B4A">
        <w:rPr>
          <w:rFonts w:hint="cs"/>
          <w:rtl/>
        </w:rPr>
        <w:t>یک</w:t>
      </w:r>
      <w:r w:rsidR="00F44E16" w:rsidRPr="00240B4A">
        <w:rPr>
          <w:rtl/>
        </w:rPr>
        <w:t xml:space="preserve"> نمونه م</w:t>
      </w:r>
      <w:r w:rsidR="00F44E16" w:rsidRPr="00240B4A">
        <w:rPr>
          <w:rFonts w:hint="cs"/>
          <w:rtl/>
        </w:rPr>
        <w:t>ی‌تواند</w:t>
      </w:r>
      <w:r w:rsidR="00F44E16" w:rsidRPr="00240B4A">
        <w:rPr>
          <w:rtl/>
        </w:rPr>
        <w:t xml:space="preserve"> منجر به ز</w:t>
      </w:r>
      <w:r w:rsidR="00F44E16" w:rsidRPr="00240B4A">
        <w:rPr>
          <w:rFonts w:hint="cs"/>
          <w:rtl/>
        </w:rPr>
        <w:t>یان‌های</w:t>
      </w:r>
      <w:r w:rsidR="00F44E16" w:rsidRPr="00240B4A">
        <w:rPr>
          <w:rtl/>
        </w:rPr>
        <w:t xml:space="preserve"> متفاوت</w:t>
      </w:r>
      <w:r w:rsidR="00F44E16" w:rsidRPr="00240B4A">
        <w:rPr>
          <w:rFonts w:hint="cs"/>
          <w:rtl/>
        </w:rPr>
        <w:t>ی</w:t>
      </w:r>
      <w:r w:rsidR="00F44E16" w:rsidRPr="00240B4A">
        <w:rPr>
          <w:rtl/>
        </w:rPr>
        <w:t xml:space="preserve"> شود. ا</w:t>
      </w:r>
      <w:r w:rsidR="00F44E16" w:rsidRPr="00240B4A">
        <w:rPr>
          <w:rFonts w:hint="cs"/>
          <w:rtl/>
        </w:rPr>
        <w:t>ین</w:t>
      </w:r>
      <w:r w:rsidR="00F44E16" w:rsidRPr="00240B4A">
        <w:rPr>
          <w:rtl/>
        </w:rPr>
        <w:t xml:space="preserve"> مقاد</w:t>
      </w:r>
      <w:r w:rsidR="00F44E16" w:rsidRPr="00240B4A">
        <w:rPr>
          <w:rFonts w:hint="cs"/>
          <w:rtl/>
        </w:rPr>
        <w:t>یر</w:t>
      </w:r>
      <w:r w:rsidR="00F44E16" w:rsidRPr="00240B4A">
        <w:rPr>
          <w:rtl/>
        </w:rPr>
        <w:t xml:space="preserve"> ز</w:t>
      </w:r>
      <w:r w:rsidR="00F44E16" w:rsidRPr="00240B4A">
        <w:rPr>
          <w:rFonts w:hint="cs"/>
          <w:rtl/>
        </w:rPr>
        <w:t>یان،</w:t>
      </w:r>
      <w:r w:rsidR="00F44E16" w:rsidRPr="00240B4A">
        <w:rPr>
          <w:rtl/>
        </w:rPr>
        <w:t xml:space="preserve"> مبنا</w:t>
      </w:r>
      <w:r w:rsidR="00F44E16" w:rsidRPr="00240B4A">
        <w:rPr>
          <w:rFonts w:hint="cs"/>
          <w:rtl/>
        </w:rPr>
        <w:t>ی</w:t>
      </w:r>
      <w:r w:rsidR="00F44E16" w:rsidRPr="00240B4A">
        <w:rPr>
          <w:rtl/>
        </w:rPr>
        <w:t xml:space="preserve"> تع</w:t>
      </w:r>
      <w:r w:rsidR="00F44E16" w:rsidRPr="00240B4A">
        <w:rPr>
          <w:rFonts w:hint="cs"/>
          <w:rtl/>
        </w:rPr>
        <w:t>یین</w:t>
      </w:r>
      <w:r w:rsidR="00F44E16" w:rsidRPr="00240B4A">
        <w:rPr>
          <w:rtl/>
        </w:rPr>
        <w:t xml:space="preserve"> آستانه‌ها هستند</w:t>
      </w:r>
      <w:r w:rsidR="00F44E16" w:rsidRPr="00240B4A">
        <w:t>.</w:t>
      </w:r>
    </w:p>
    <w:p w14:paraId="45F4CAA2" w14:textId="25D8879A" w:rsidR="00160FC8" w:rsidRPr="00240B4A" w:rsidRDefault="00F44E16" w:rsidP="00160FC8">
      <w:pPr>
        <w:bidi/>
        <w:jc w:val="both"/>
      </w:pPr>
      <w:r w:rsidRPr="00240B4A">
        <w:rPr>
          <w:rtl/>
        </w:rPr>
        <w:t>با این حال، مقادیر زیان</w:t>
      </w:r>
      <w:r w:rsidRPr="00240B4A">
        <w:t xml:space="preserve"> </w:t>
      </w:r>
      <w:r w:rsidR="00EC53DD">
        <w:rPr>
          <w:rStyle w:val="FootnoteReference"/>
        </w:rPr>
        <w:footnoteReference w:id="6"/>
      </w:r>
      <w:r w:rsidRPr="00240B4A">
        <w:t xml:space="preserve"> </w:t>
      </w:r>
      <w:r w:rsidRPr="00240B4A">
        <w:rPr>
          <w:rtl/>
        </w:rPr>
        <w:t>به‌سادگی قابل اندازه‌گیری نیستند. به‌عنوان مثال، تعیین میزان زیان در صورتی که یک نمونه به منطقه مرزی</w:t>
      </w:r>
      <w:r w:rsidRPr="00240B4A">
        <w:t xml:space="preserve"> </w:t>
      </w:r>
      <w:r w:rsidRPr="00240B4A">
        <w:rPr>
          <w:rtl/>
        </w:rPr>
        <w:t>اختصاص یابد، کار دشواری است</w:t>
      </w:r>
      <w:r w:rsidRPr="00240B4A">
        <w:t>.</w:t>
      </w:r>
      <w:r w:rsidR="00160FC8" w:rsidRPr="00240B4A">
        <w:rPr>
          <w:rFonts w:hint="cs"/>
          <w:rtl/>
        </w:rPr>
        <w:t xml:space="preserve"> یکی از روش های موجود آن است که </w:t>
      </w:r>
      <w:r w:rsidR="00160FC8" w:rsidRPr="00240B4A">
        <w:rPr>
          <w:rtl/>
        </w:rPr>
        <w:t xml:space="preserve">مقادیر زیان را به‌صورت تصادفی تعیین </w:t>
      </w:r>
      <w:r w:rsidR="00160FC8" w:rsidRPr="00240B4A">
        <w:rPr>
          <w:rFonts w:hint="cs"/>
          <w:rtl/>
        </w:rPr>
        <w:t xml:space="preserve">گردند </w:t>
      </w:r>
      <w:r w:rsidR="00160FC8" w:rsidRPr="00240B4A">
        <w:rPr>
          <w:rtl/>
        </w:rPr>
        <w:t>تا آستانه‌ها را محاسبه کنند</w:t>
      </w:r>
      <w:r w:rsidR="00160FC8" w:rsidRPr="00240B4A">
        <w:t>.</w:t>
      </w:r>
      <w:r w:rsidR="00803DC9">
        <w:fldChar w:fldCharType="begin"/>
      </w:r>
      <w:r w:rsidR="00803DC9">
        <w:instrText xml:space="preserve"> ADDIN EN.CITE &lt;EndNote&gt;&lt;Cite&gt;&lt;Author&gt;Xu&lt;/Author&gt;&lt;Year&gt;2023&lt;/Year&gt;&lt;RecNum&gt;21&lt;/RecNum&gt;&lt;DisplayText&gt;(Xu et al., 2023)&lt;/DisplayText&gt;&lt;record&gt;&lt;rec-number&gt;21&lt;/rec-number&gt;&lt;foreign-keys&gt;&lt;key app="EN" db-id="zw0dvrzvvazvaqe509wx2z0iprfrppxxvzr9" timestamp="1736437855"&gt;21&lt;/key&gt;&lt;/foreign-keys&gt;&lt;ref-type name="Journal Article"&gt;17&lt;/ref-type&gt;&lt;contributors&gt;&lt;authors&gt;&lt;author&gt;Xu, Yi&lt;/author&gt;&lt;author&gt;Wang, Min&lt;/author&gt;&lt;author&gt;Luo, Fan&lt;/author&gt;&lt;/authors&gt;&lt;/contributors&gt;&lt;titles&gt;&lt;title&gt;The movement strategy of three-way decisions based on clustering&lt;/title&gt;&lt;secondary-title&gt;Information Sciences&lt;/secondary-title&gt;&lt;/titles&gt;&lt;periodical&gt;&lt;full-title&gt;Information Sciences&lt;/full-title&gt;&lt;/periodical&gt;&lt;pages&gt;175-191&lt;/pages&gt;&lt;volume&gt;625&lt;/volume&gt;&lt;dates&gt;&lt;year&gt;2023&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8" \o "Xu, 2023 #21" </w:instrText>
      </w:r>
      <w:r w:rsidR="00803DC9">
        <w:rPr>
          <w:noProof/>
        </w:rPr>
      </w:r>
      <w:r w:rsidR="00803DC9">
        <w:rPr>
          <w:noProof/>
        </w:rPr>
        <w:fldChar w:fldCharType="separate"/>
      </w:r>
      <w:r w:rsidR="00803DC9">
        <w:rPr>
          <w:noProof/>
        </w:rPr>
        <w:t>Xu et al., 2023</w:t>
      </w:r>
      <w:r w:rsidR="00803DC9">
        <w:rPr>
          <w:noProof/>
        </w:rPr>
        <w:fldChar w:fldCharType="end"/>
      </w:r>
      <w:r w:rsidR="00803DC9">
        <w:rPr>
          <w:noProof/>
        </w:rPr>
        <w:t>)</w:t>
      </w:r>
      <w:r w:rsidR="00803DC9">
        <w:fldChar w:fldCharType="end"/>
      </w:r>
    </w:p>
    <w:p w14:paraId="5A3775E0" w14:textId="35D6FD1E" w:rsidR="00786963" w:rsidRPr="00240B4A" w:rsidRDefault="00646313" w:rsidP="001F2A12">
      <w:pPr>
        <w:bidi/>
        <w:jc w:val="both"/>
      </w:pPr>
      <w:r w:rsidRPr="00240B4A">
        <w:rPr>
          <w:rFonts w:hint="cs"/>
          <w:rtl/>
        </w:rPr>
        <w:lastRenderedPageBreak/>
        <w:t xml:space="preserve">از جمله روش های دیگر میتوان به روش هایی اشاره کرد </w:t>
      </w:r>
      <w:r w:rsidRPr="00240B4A">
        <w:rPr>
          <w:rtl/>
        </w:rPr>
        <w:t xml:space="preserve">که در آن‌ها به‌جای مقادیر زیان، پارامترهای </w:t>
      </w:r>
      <w:r w:rsidR="00786963" w:rsidRPr="00240B4A">
        <w:rPr>
          <w:rFonts w:hint="cs"/>
          <w:rtl/>
        </w:rPr>
        <w:t xml:space="preserve">جایگزین میشوند </w:t>
      </w:r>
      <w:r w:rsidRPr="00240B4A">
        <w:rPr>
          <w:rtl/>
        </w:rPr>
        <w:t>می‌شوند</w:t>
      </w:r>
      <w:r w:rsidRPr="00240B4A">
        <w:t>.</w:t>
      </w:r>
      <w:r w:rsidR="00786963" w:rsidRPr="00240B4A">
        <w:rPr>
          <w:rFonts w:hint="cs"/>
          <w:rtl/>
        </w:rPr>
        <w:t xml:space="preserve">یک از روش های موجود استفاده </w:t>
      </w:r>
      <w:r w:rsidR="00786963" w:rsidRPr="00240B4A">
        <w:rPr>
          <w:rtl/>
        </w:rPr>
        <w:t>از نظریه پشیمانی</w:t>
      </w:r>
      <w:r w:rsidR="00EE3BF6">
        <w:rPr>
          <w:rStyle w:val="FootnoteReference"/>
          <w:rtl/>
        </w:rPr>
        <w:footnoteReference w:id="7"/>
      </w:r>
      <w:r w:rsidR="00786963" w:rsidRPr="00240B4A">
        <w:t xml:space="preserve"> </w:t>
      </w:r>
      <w:r w:rsidR="00786963" w:rsidRPr="00240B4A">
        <w:rPr>
          <w:rFonts w:hint="cs"/>
          <w:rtl/>
        </w:rPr>
        <w:t xml:space="preserve">میباشد </w:t>
      </w:r>
      <w:r w:rsidR="00786963" w:rsidRPr="00240B4A">
        <w:rPr>
          <w:rtl/>
        </w:rPr>
        <w:t>و مقادیر پشیمانی، مقادیر خشنودی و میزان ادراک روانی را برای تعیین آستانه‌های تصمیم‌گیری سه‌گانه به کار بردند</w:t>
      </w:r>
      <w:r w:rsidR="00786963" w:rsidRPr="00240B4A">
        <w:t>.</w:t>
      </w:r>
      <w:r w:rsidR="00803DC9">
        <w:fldChar w:fldCharType="begin"/>
      </w:r>
      <w:r w:rsidR="00803DC9">
        <w:instrText xml:space="preserve"> ADDIN EN.CITE &lt;EndNote&gt;&lt;Cite&gt;&lt;Author&gt;Zhu&lt;/Author&gt;&lt;Year&gt;2022&lt;/Year&gt;&lt;RecNum&gt;22&lt;/RecNum&gt;&lt;DisplayText&gt;(Zhu et al., 2022)&lt;/DisplayText&gt;&lt;record&gt;&lt;rec-number&gt;22&lt;/rec-number&gt;&lt;foreign-keys&gt;&lt;key app="EN" db-id="zw0dvrzvvazvaqe509wx2z0iprfrppxxvzr9" timestamp="1736439086"&gt;22&lt;/key&gt;&lt;/foreign-keys&gt;&lt;ref-type name="Journal Article"&gt;17&lt;/ref-type&gt;&lt;contributors&gt;&lt;authors&gt;&lt;author&gt;Zhu, Jinxing&lt;/author&gt;&lt;author&gt;Ma, Xueling&lt;/author&gt;&lt;author&gt;Zhan, Jianming&lt;/author&gt;&lt;/authors&gt;&lt;/contributors&gt;&lt;titles&gt;&lt;title&gt;A regret theory-based three-way decision approach with three strategies&lt;/title&gt;&lt;secondary-title&gt;Information Sciences&lt;/secondary-title&gt;&lt;/titles&gt;&lt;periodical&gt;&lt;full-title&gt;Information Sciences&lt;/full-title&gt;&lt;/periodical&gt;&lt;pages&gt;89-118&lt;/pages&gt;&lt;volume&gt;595&lt;/volume&gt;&lt;dates&gt;&lt;year&gt;2022&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9" \o "Zhu, 2022 #22" </w:instrText>
      </w:r>
      <w:r w:rsidR="00803DC9">
        <w:rPr>
          <w:noProof/>
        </w:rPr>
      </w:r>
      <w:r w:rsidR="00803DC9">
        <w:rPr>
          <w:noProof/>
        </w:rPr>
        <w:fldChar w:fldCharType="separate"/>
      </w:r>
      <w:r w:rsidR="00803DC9">
        <w:rPr>
          <w:noProof/>
        </w:rPr>
        <w:t>Zhu et al., 2022</w:t>
      </w:r>
      <w:r w:rsidR="00803DC9">
        <w:rPr>
          <w:noProof/>
        </w:rPr>
        <w:fldChar w:fldCharType="end"/>
      </w:r>
      <w:r w:rsidR="00803DC9">
        <w:rPr>
          <w:noProof/>
        </w:rPr>
        <w:t>)</w:t>
      </w:r>
      <w:r w:rsidR="00803DC9">
        <w:fldChar w:fldCharType="end"/>
      </w:r>
    </w:p>
    <w:p w14:paraId="04CBB65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lang w:bidi="fa-IR"/>
        </w:rPr>
      </w:pPr>
    </w:p>
    <w:p w14:paraId="79CEC30A" w14:textId="3C08B147" w:rsidR="004F3F71" w:rsidRDefault="002C07A7" w:rsidP="00E53554">
      <w:pPr>
        <w:pStyle w:val="a2"/>
        <w:rPr>
          <w:rtl/>
        </w:rPr>
      </w:pPr>
      <w:bookmarkStart w:id="42" w:name="_Toc188023330"/>
      <w:r>
        <w:rPr>
          <w:rFonts w:hint="cs"/>
          <w:rtl/>
        </w:rPr>
        <w:t xml:space="preserve">4-2-2 </w:t>
      </w:r>
      <w:r w:rsidR="004F3F71" w:rsidRPr="004F3F71">
        <w:rPr>
          <w:rtl/>
        </w:rPr>
        <w:t>روش بگ</w:t>
      </w:r>
      <w:r w:rsidR="004F3F71" w:rsidRPr="004F3F71">
        <w:rPr>
          <w:rFonts w:hint="cs"/>
          <w:rtl/>
        </w:rPr>
        <w:t>ینگ</w:t>
      </w:r>
      <w:r w:rsidR="004F3F71" w:rsidRPr="004F3F71">
        <w:rPr>
          <w:rtl/>
        </w:rPr>
        <w:t xml:space="preserve"> در </w:t>
      </w:r>
      <w:r w:rsidR="004F3F71" w:rsidRPr="004F3F71">
        <w:rPr>
          <w:rFonts w:hint="cs"/>
          <w:rtl/>
        </w:rPr>
        <w:t>یادگیری</w:t>
      </w:r>
      <w:r w:rsidR="004F3F71" w:rsidRPr="004F3F71">
        <w:rPr>
          <w:rtl/>
        </w:rPr>
        <w:t xml:space="preserve"> ماش</w:t>
      </w:r>
      <w:r w:rsidR="004F3F71" w:rsidRPr="004F3F71">
        <w:rPr>
          <w:rFonts w:hint="cs"/>
          <w:rtl/>
        </w:rPr>
        <w:t>ین</w:t>
      </w:r>
      <w:bookmarkEnd w:id="42"/>
    </w:p>
    <w:p w14:paraId="466DD5B2" w14:textId="4968A200" w:rsidR="00AF07F2" w:rsidRPr="00AF07F2" w:rsidRDefault="00AF07F2" w:rsidP="00955ABB">
      <w:pPr>
        <w:bidi/>
        <w:jc w:val="both"/>
      </w:pPr>
      <w:r w:rsidRPr="00955ABB">
        <w:rPr>
          <w:rtl/>
        </w:rPr>
        <w:t>ایده اصلی یادگیری ترکیبی</w:t>
      </w:r>
      <w:r w:rsidRPr="00955ABB">
        <w:t xml:space="preserve"> </w:t>
      </w:r>
      <w:r w:rsidRPr="00955ABB">
        <w:footnoteReference w:id="8"/>
      </w:r>
      <w:r w:rsidRPr="00AF07F2">
        <w:t xml:space="preserve"> </w:t>
      </w:r>
      <w:r w:rsidRPr="00AF07F2">
        <w:rPr>
          <w:rtl/>
        </w:rPr>
        <w:t xml:space="preserve">این است که </w:t>
      </w:r>
      <w:r w:rsidRPr="00955ABB">
        <w:rPr>
          <w:rtl/>
        </w:rPr>
        <w:t>چند الگوریتم ضعیف</w:t>
      </w:r>
      <w:r w:rsidRPr="00955ABB">
        <w:t xml:space="preserve"> </w:t>
      </w:r>
      <w:r w:rsidRPr="00955ABB">
        <w:footnoteReference w:id="9"/>
      </w:r>
      <w:r w:rsidRPr="00AF07F2">
        <w:t xml:space="preserve"> </w:t>
      </w:r>
      <w:r w:rsidRPr="00AF07F2">
        <w:rPr>
          <w:rtl/>
        </w:rPr>
        <w:t xml:space="preserve">را با هم </w:t>
      </w:r>
      <w:r w:rsidRPr="00955ABB">
        <w:rPr>
          <w:rtl/>
        </w:rPr>
        <w:t>ترکیب</w:t>
      </w:r>
      <w:r w:rsidRPr="00AF07F2">
        <w:rPr>
          <w:rtl/>
        </w:rPr>
        <w:t xml:space="preserve"> کرده و یک </w:t>
      </w:r>
      <w:r w:rsidRPr="00955ABB">
        <w:rPr>
          <w:rtl/>
        </w:rPr>
        <w:t>مدل قوی</w:t>
      </w:r>
      <w:r w:rsidRPr="00955ABB">
        <w:t xml:space="preserve"> </w:t>
      </w:r>
      <w:r w:rsidRPr="00955ABB">
        <w:footnoteReference w:id="10"/>
      </w:r>
      <w:r w:rsidRPr="00AF07F2">
        <w:t xml:space="preserve"> </w:t>
      </w:r>
      <w:r w:rsidRPr="00AF07F2">
        <w:rPr>
          <w:rtl/>
        </w:rPr>
        <w:t xml:space="preserve">با </w:t>
      </w:r>
      <w:r w:rsidRPr="00955ABB">
        <w:rPr>
          <w:rtl/>
        </w:rPr>
        <w:t>عملکرد بهتر</w:t>
      </w:r>
      <w:r w:rsidRPr="00AF07F2">
        <w:rPr>
          <w:rtl/>
        </w:rPr>
        <w:t xml:space="preserve"> ایجاد کنیم</w:t>
      </w:r>
      <w:r w:rsidRPr="00AF07F2">
        <w:t>.</w:t>
      </w:r>
    </w:p>
    <w:p w14:paraId="7F772349" w14:textId="6D0D39CB" w:rsidR="00F210D8" w:rsidRPr="00F210D8" w:rsidRDefault="00F210D8" w:rsidP="00955ABB">
      <w:pPr>
        <w:bidi/>
        <w:jc w:val="both"/>
      </w:pPr>
      <w:r w:rsidRPr="00F210D8">
        <w:rPr>
          <w:rtl/>
        </w:rPr>
        <w:t>یکی از رویکردهای مؤثر در افزایش قابلیت تعمیم‌پذیری مدل‌های یادگیری ماشین و کاهش ریسک‌های ناشی از بیش‌برازش</w:t>
      </w:r>
      <w:r w:rsidRPr="00F210D8">
        <w:t xml:space="preserve"> </w:t>
      </w:r>
      <w:r w:rsidR="005E7AF8" w:rsidRPr="001122AB">
        <w:footnoteReference w:id="11"/>
      </w:r>
      <w:r w:rsidRPr="00F210D8">
        <w:rPr>
          <w:rtl/>
        </w:rPr>
        <w:t>، استفاده از الگوریتم بگینگ</w:t>
      </w:r>
      <w:r w:rsidRPr="00F210D8">
        <w:t xml:space="preserve"> </w:t>
      </w:r>
      <w:r w:rsidR="005E7AF8" w:rsidRPr="001122AB">
        <w:footnoteReference w:id="12"/>
      </w:r>
      <w:r w:rsidRPr="00F210D8">
        <w:t xml:space="preserve"> </w:t>
      </w:r>
      <w:r w:rsidRPr="00F210D8">
        <w:rPr>
          <w:rtl/>
        </w:rPr>
        <w:t xml:space="preserve">است. این روش که توسط </w:t>
      </w:r>
      <w:r w:rsidR="005E7AF8" w:rsidRPr="001122AB">
        <w:rPr>
          <w:rFonts w:hint="cs"/>
          <w:rtl/>
        </w:rPr>
        <w:t xml:space="preserve"> 1996 </w:t>
      </w:r>
      <w:r w:rsidRPr="00F210D8">
        <w:rPr>
          <w:rtl/>
        </w:rPr>
        <w:t>معرفی شده است، با ایجاد زیرمجموعه‌های تصادفی از داده‌های آموزشی و آموزش مدل‌های پایه</w:t>
      </w:r>
      <w:r w:rsidRPr="00F210D8">
        <w:t xml:space="preserve"> </w:t>
      </w:r>
      <w:r w:rsidR="003A73D5" w:rsidRPr="001122AB">
        <w:footnoteReference w:id="13"/>
      </w:r>
      <w:r w:rsidRPr="00F210D8">
        <w:t xml:space="preserve"> </w:t>
      </w:r>
      <w:r w:rsidRPr="00F210D8">
        <w:rPr>
          <w:rtl/>
        </w:rPr>
        <w:t>روی این زیرمجموعه‌ها، تلاش می‌کند واریانس مدل را کاهش داده و پایداری پیش‌بینی‌ها را بهبود بخشد. روش بگینگ می‌تواند در مسائل مرتبط با داده‌های نامتوازن، به‌ویژه در محیط‌های پرریسک مانند مالی و بانکی، به بهبود عملکرد طبقه‌بندی کمک کند. این الگوریتم با ترکیب پیش‌بینی‌های مدل‌های پایه از طریق رأی‌گیری اکثریت</w:t>
      </w:r>
      <w:r w:rsidRPr="00F210D8">
        <w:t xml:space="preserve"> </w:t>
      </w:r>
      <w:r w:rsidR="00D63083" w:rsidRPr="001122AB">
        <w:footnoteReference w:id="14"/>
      </w:r>
      <w:r w:rsidRPr="00F210D8">
        <w:rPr>
          <w:rtl/>
        </w:rPr>
        <w:t>، باعث افزایش دقت مدل‌ها و کاهش خطاهای ناشی از تصمیم‌گیری‌های اشتباه می‌شود</w:t>
      </w:r>
      <w:r w:rsidRPr="00F210D8">
        <w:t xml:space="preserve"> </w:t>
      </w:r>
      <w:r w:rsidR="001C5ACB">
        <w:rPr>
          <w:rFonts w:hint="cs"/>
          <w:rtl/>
        </w:rPr>
        <w:t>.</w:t>
      </w:r>
      <w:r w:rsidR="00803DC9">
        <w:rPr>
          <w:rtl/>
        </w:rPr>
        <w:fldChar w:fldCharType="begin"/>
      </w:r>
      <w:r w:rsidR="00803DC9">
        <w:rPr>
          <w:rtl/>
        </w:rPr>
        <w:instrText xml:space="preserve"> </w:instrText>
      </w:r>
      <w:r w:rsidR="00803DC9">
        <w:instrText>ADDIN EN.CITE &lt;EndNote&gt;&lt;Cite&gt;&lt;Author&gt;Breiman&lt;/Author&gt;&lt;Year&gt;1996&lt;/Year&gt;&lt;RecNum&gt;20&lt;/RecNum&gt;&lt;DisplayText&gt;(Breiman, 1996)&lt;/DisplayText&gt;&lt;record&gt;&lt;rec-number&gt;20&lt;/rec-number&gt;&lt;foreign-keys&gt;&lt;key app="EN" db-id="zw0dvrzvvazvaqe509wx2z0iprfrppxxvzr9" timestamp="1736</w:instrText>
      </w:r>
      <w:r w:rsidR="00803DC9">
        <w:rPr>
          <w:rtl/>
        </w:rPr>
        <w:instrText>425689"&gt;20&lt;/</w:instrText>
      </w:r>
      <w:r w:rsidR="00803DC9">
        <w:instrText>key&gt;&lt;/foreign-keys&gt;&lt;ref-type name="Journal Article"&gt;17&lt;/ref-type&gt;&lt;contributors&gt;&lt;authors&gt;&lt;author&gt;Breiman, Leo&lt;/author&gt;&lt;/authors&gt;&lt;/contributors&gt;&lt;titles&gt;&lt;title&gt;Bagging predictors&lt;/title&gt;&lt;secondary-title&gt;Machine learning&lt;/secondary-title&gt;&lt;/titles</w:instrText>
      </w:r>
      <w:r w:rsidR="00803DC9">
        <w:rPr>
          <w:rtl/>
        </w:rPr>
        <w:instrText>&gt;&lt;</w:instrText>
      </w:r>
      <w:r w:rsidR="00803DC9">
        <w:instrText>periodical&gt;&lt;full-title&gt;Machine learning&lt;/full-title&gt;&lt;/periodical&gt;&lt;pages&gt;123-140&lt;/pages&gt;&lt;volume&gt;24&lt;/volume&gt;&lt;dates&gt;&lt;year&gt;1996&lt;/year&gt;&lt;/dates&gt;&lt;isbn&gt;0885-6125&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4" \o "Breiman, 1996 #20" </w:instrText>
      </w:r>
      <w:r w:rsidR="00803DC9">
        <w:rPr>
          <w:noProof/>
        </w:rPr>
      </w:r>
      <w:r w:rsidR="00803DC9">
        <w:rPr>
          <w:noProof/>
        </w:rPr>
        <w:fldChar w:fldCharType="separate"/>
      </w:r>
      <w:r w:rsidR="00803DC9">
        <w:rPr>
          <w:noProof/>
        </w:rPr>
        <w:t>Breiman, 1996</w:t>
      </w:r>
      <w:r w:rsidR="00803DC9">
        <w:rPr>
          <w:noProof/>
        </w:rPr>
        <w:fldChar w:fldCharType="end"/>
      </w:r>
      <w:r w:rsidR="00803DC9">
        <w:rPr>
          <w:noProof/>
          <w:rtl/>
        </w:rPr>
        <w:t>)</w:t>
      </w:r>
      <w:r w:rsidR="00803DC9">
        <w:rPr>
          <w:rtl/>
        </w:rPr>
        <w:fldChar w:fldCharType="end"/>
      </w:r>
    </w:p>
    <w:p w14:paraId="1891A780" w14:textId="683D16E1" w:rsidR="00F210D8" w:rsidRPr="00F210D8" w:rsidRDefault="00F210D8" w:rsidP="003E1BE6">
      <w:pPr>
        <w:bidi/>
        <w:jc w:val="both"/>
      </w:pPr>
      <w:r w:rsidRPr="00F210D8">
        <w:rPr>
          <w:rtl/>
        </w:rPr>
        <w:t>در مسائل مرتبط با ارزیابی ریسک اعتباری، یکی از چالش‌های اساسی، وجود عدم توازن طبقات</w:t>
      </w:r>
      <w:r w:rsidRPr="00F210D8">
        <w:t xml:space="preserve"> </w:t>
      </w:r>
      <w:r w:rsidR="00D63083" w:rsidRPr="001122AB">
        <w:footnoteReference w:id="15"/>
      </w:r>
      <w:r w:rsidRPr="00F210D8">
        <w:t xml:space="preserve"> </w:t>
      </w:r>
      <w:r w:rsidRPr="00F210D8">
        <w:rPr>
          <w:rtl/>
        </w:rPr>
        <w:t xml:space="preserve">است. بیشتر داده‌های موجود متعلق به مشتریان خوش‌حساب (طبقه اکثریت) هستند و تعداد کمی از داده‌ها </w:t>
      </w:r>
      <w:r w:rsidRPr="00F210D8">
        <w:rPr>
          <w:rtl/>
        </w:rPr>
        <w:lastRenderedPageBreak/>
        <w:t>مربوط به مشتریان پرریسک (طبقه اقلیت) است. در چنین شرایطی، روش‌های یادگیری سنتی معمولاً تمایل به طبقه‌بندی داده‌ها در طبقه اکثریت دارند و از شناسایی دقیق طبقه اقلیت بازمی‌مانند. روش بگینگ با ایجاد زیرمجموعه‌های متوازن از داده‌ها می‌تواند به افزایش دقت در شناسایی طبقه اقلیت کمک کند</w:t>
      </w:r>
      <w:r w:rsidRPr="00F210D8">
        <w:t>.</w:t>
      </w:r>
    </w:p>
    <w:p w14:paraId="26D39645" w14:textId="64CEC435" w:rsidR="00F210D8" w:rsidRPr="00F210D8" w:rsidRDefault="00F210D8" w:rsidP="003E1BE6">
      <w:pPr>
        <w:bidi/>
        <w:jc w:val="both"/>
      </w:pPr>
      <w:r w:rsidRPr="00F210D8">
        <w:rPr>
          <w:rtl/>
        </w:rPr>
        <w:t>استفاده از نسخه‌های تغییریافته از روش بگینگ، به‌ویژه در محیط‌های داده‌ای ناپایدار و نامتوازن، می‌تواند ریسک‌های مالی را کاهش دهد و به بهبود مدیریت ریسک اعتباری منجر شود. این نسخه تغییریافته از بگینگ به‌جای نمونه‌برداری تصادفی کامل، از نمونه‌برداری زیرمجموعه‌های متوازن</w:t>
      </w:r>
      <w:r w:rsidRPr="00F210D8">
        <w:t xml:space="preserve"> </w:t>
      </w:r>
      <w:r w:rsidR="00967655" w:rsidRPr="001122AB">
        <w:footnoteReference w:id="16"/>
      </w:r>
      <w:r w:rsidRPr="00F210D8">
        <w:t xml:space="preserve"> </w:t>
      </w:r>
      <w:r w:rsidRPr="00F210D8">
        <w:rPr>
          <w:rtl/>
        </w:rPr>
        <w:t>برای ایجاد داده‌های آموزشی متوازن استفاده می‌کند. در این روش، داده‌های مربوط به مشتریان پرریسک به‌گونه‌ای انتخاب می‌شوند که مدل بتواند الگوهای رفتاری آن‌ها را بهتر شناسایی کند</w:t>
      </w:r>
      <w:r w:rsidRPr="00F210D8">
        <w:t xml:space="preserve">. </w:t>
      </w:r>
      <w:r w:rsidRPr="00F210D8">
        <w:rPr>
          <w:rtl/>
        </w:rPr>
        <w:t>نتایج این پژوهش نشان می‌دهد که کاهش واریانس مدل‌ها و ترکیب پیش‌بینی‌های مدل‌های پایه به افزایش دقت پیش‌بینی‌ها کمک کرده و می‌تواند در تصمیم‌گیری‌های مالی مؤسسات تأثیرگذار باشد</w:t>
      </w:r>
      <w:r w:rsidRPr="00F210D8">
        <w:t xml:space="preserve"> </w:t>
      </w:r>
      <w:r w:rsidR="007E5B89">
        <w:rPr>
          <w:rFonts w:hint="cs"/>
          <w:rtl/>
        </w:rPr>
        <w:t>.</w:t>
      </w:r>
      <w:r w:rsidR="00803DC9">
        <w:rPr>
          <w:rtl/>
        </w:rPr>
        <w:fldChar w:fldCharType="begin"/>
      </w:r>
      <w:r w:rsidR="00803DC9">
        <w:rPr>
          <w:rtl/>
        </w:rPr>
        <w:instrText xml:space="preserve"> </w:instrText>
      </w:r>
      <w:r w:rsidR="00803DC9">
        <w:instrText>ADDIN EN.CITE &lt;EndNote&gt;&lt;Cite&gt;&lt;Author&gt;Abdoli&lt;/Author&gt;&lt;Year&gt;2023&lt;/Year&gt;&lt;RecNum&gt;19&lt;/RecNum&gt;&lt;DisplayText&gt;(Abdoli et al., 2023)&lt;/DisplayText&gt;&lt;record&gt;&lt;rec-number&gt;19&lt;/rec-number&gt;&lt;foreign-keys&gt;&lt;key app="EN" db-id="zw0dvrzvvazvaqe509wx2z0iprfrppxxvzr9" timestamp</w:instrText>
      </w:r>
      <w:r w:rsidR="00803DC9">
        <w:rPr>
          <w:rtl/>
        </w:rPr>
        <w:instrText>="1736425176"&gt;19&lt;/</w:instrText>
      </w:r>
      <w:r w:rsidR="00803DC9">
        <w:instrText>key&gt;&lt;/foreign-keys&gt;&lt;ref-type name="Journal Article"&gt;17&lt;/ref-type&gt;&lt;contributors&gt;&lt;authors&gt;&lt;author&gt;Abdoli, Mahsan&lt;/author&gt;&lt;author&gt;Akbari, Mohammad&lt;/author&gt;&lt;author&gt;Shahrabi, Jamal&lt;/author&gt;&lt;/authors&gt;&lt;/contributors&gt;&lt;titles&gt;&lt;title&gt;Bagging supervised autoencoder classifier for credit scoring&lt;/title&gt;&lt;secondary-title&gt;Expert Systems with Applications&lt;/secondary-title&gt;&lt;/titles&gt;&lt;periodical&gt;&lt;full-title&gt;Expert Systems with Applications&lt;/full-title&gt;&lt;/periodical&gt;&lt;pages&gt;118991&lt;/pages&gt;&lt;volume&gt;213&lt;/volume&gt;&lt;dates&gt;&lt;year&gt;2023&lt;/year&gt;&lt;/dates&gt;&lt;isbn&gt;0957-4174&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1" \o "Abdoli, 2023 #19" </w:instrText>
      </w:r>
      <w:r w:rsidR="00803DC9">
        <w:rPr>
          <w:noProof/>
        </w:rPr>
      </w:r>
      <w:r w:rsidR="00803DC9">
        <w:rPr>
          <w:noProof/>
        </w:rPr>
        <w:fldChar w:fldCharType="separate"/>
      </w:r>
      <w:r w:rsidR="00803DC9">
        <w:rPr>
          <w:noProof/>
        </w:rPr>
        <w:t>Abdoli et al., 2023</w:t>
      </w:r>
      <w:r w:rsidR="00803DC9">
        <w:rPr>
          <w:noProof/>
        </w:rPr>
        <w:fldChar w:fldCharType="end"/>
      </w:r>
      <w:r w:rsidR="00803DC9">
        <w:rPr>
          <w:noProof/>
          <w:rtl/>
        </w:rPr>
        <w:t>)</w:t>
      </w:r>
      <w:r w:rsidR="00803DC9">
        <w:rPr>
          <w:rtl/>
        </w:rPr>
        <w:fldChar w:fldCharType="end"/>
      </w:r>
    </w:p>
    <w:p w14:paraId="0E59FBE5" w14:textId="77777777" w:rsidR="004F3F71" w:rsidRPr="00CC613F" w:rsidRDefault="004F3F71" w:rsidP="00CC613F">
      <w:pPr>
        <w:bidi/>
        <w:jc w:val="left"/>
      </w:pPr>
    </w:p>
    <w:p w14:paraId="0C1D51BE" w14:textId="64FE6B54" w:rsidR="004F3F71" w:rsidRDefault="00804A1F" w:rsidP="00E53554">
      <w:pPr>
        <w:pStyle w:val="a2"/>
        <w:rPr>
          <w:rtl/>
        </w:rPr>
      </w:pPr>
      <w:bookmarkStart w:id="43" w:name="_Toc188023331"/>
      <w:r>
        <w:t>5-2-2</w:t>
      </w:r>
      <w:r w:rsidR="004F3F71" w:rsidRPr="004F3F71">
        <w:rPr>
          <w:rtl/>
        </w:rPr>
        <w:t xml:space="preserve"> ترک</w:t>
      </w:r>
      <w:r w:rsidR="004F3F71" w:rsidRPr="004F3F71">
        <w:rPr>
          <w:rFonts w:hint="cs"/>
          <w:rtl/>
        </w:rPr>
        <w:t>یب</w:t>
      </w:r>
      <w:r w:rsidR="004F3F71" w:rsidRPr="004F3F71">
        <w:rPr>
          <w:rtl/>
        </w:rPr>
        <w:t xml:space="preserve"> روش‌ها</w:t>
      </w:r>
      <w:r w:rsidR="004F3F71" w:rsidRPr="004F3F71">
        <w:rPr>
          <w:rFonts w:hint="cs"/>
          <w:rtl/>
        </w:rPr>
        <w:t>ی</w:t>
      </w:r>
      <w:r w:rsidR="004F3F71" w:rsidRPr="004F3F71">
        <w:rPr>
          <w:rtl/>
        </w:rPr>
        <w:t xml:space="preserve"> طبقه‌بند</w:t>
      </w:r>
      <w:r w:rsidR="004F3F71" w:rsidRPr="004F3F71">
        <w:rPr>
          <w:rFonts w:hint="cs"/>
          <w:rtl/>
        </w:rPr>
        <w:t>ی</w:t>
      </w:r>
      <w:bookmarkEnd w:id="43"/>
    </w:p>
    <w:p w14:paraId="646DA97C" w14:textId="4E040422" w:rsidR="00AB268C" w:rsidRPr="00AB268C" w:rsidRDefault="00AB268C" w:rsidP="00AB268C">
      <w:pPr>
        <w:bidi/>
        <w:jc w:val="both"/>
      </w:pPr>
      <w:r w:rsidRPr="00AB268C">
        <w:rPr>
          <w:rtl/>
        </w:rPr>
        <w:t>روش‌های ترکیبی طبقه‌بندی</w:t>
      </w:r>
      <w:r>
        <w:t xml:space="preserve"> </w:t>
      </w:r>
      <w:r w:rsidRPr="00AB268C">
        <w:t xml:space="preserve"> </w:t>
      </w:r>
      <w:r w:rsidRPr="00AB268C">
        <w:rPr>
          <w:rtl/>
        </w:rPr>
        <w:t>با هدف افزایش دقت و کاهش خطای مدل‌های پیش‌بینی از طریق ترکیب چندین طبقه‌بند پایه به‌کار می‌روند. در روش بگینگ، داده‌های آموزشی با جایگزینی به چندین مجموعه تقسیم شده و هر طبقه‌بند پایه به‌طور مستقل بر روی یکی از این مجموعه‌ها آموزش داده می‌شود. این روش به‌ویژه برای کاهش واریانس خطا در مدل‌های پرنویز مؤثر است و برای طبقه‌بندهای ناپایدار نظیر درخت تصمیم به‌کار می‌رود. یکی از ویژگی‌های اصلی بگینگ، کاهش نوسانات پیش‌بینی و بهبود پایداری نتایج است، اما چالش اصلی آن، تنوع پایین طبقه‌بندهای پایه است که می‌تواند دقت نهایی را کاهش دهد. مقاله به راهکارهایی اشاره می‌کند که با انتخاب هوشمند طبقه‌بندهای پایه، تنوع و دقت مدل بهبود می‌یابد. این الگوریتم با حذف طبقه‌بندهایی که کارایی پایینی دارند، عملکرد بگینگ را به‌طور محسوسی ارتقا می‌دهد. همچنین استفاده از تکنیک‌های خوشه‌بندی داده‌ها در فرایند بگینگ به‌منظور افزایش تنوع طبقه‌بندها پیشنهاد شده است که می‌تواند دقت کلی پیش‌بینی‌ها را افزایش دهد</w:t>
      </w:r>
      <w:r w:rsidRPr="00AB268C">
        <w:t>.</w:t>
      </w:r>
    </w:p>
    <w:p w14:paraId="5E0BDDB3" w14:textId="25F9CB91" w:rsidR="00AB268C" w:rsidRPr="00AB268C" w:rsidRDefault="00AB268C" w:rsidP="00AB268C">
      <w:pPr>
        <w:bidi/>
        <w:jc w:val="both"/>
      </w:pPr>
      <w:r w:rsidRPr="00AB268C">
        <w:rPr>
          <w:rtl/>
        </w:rPr>
        <w:lastRenderedPageBreak/>
        <w:t>در مقابل، روش بوستینگ به‌صورت ترتیبی عمل می‌کند و در هر مرحله داده‌های آموزشی بر اساس خطاهای مدل قبلی وزن‌دهی می‌شوند. این روش به کاهش بایاس و واریانس مدل کمک می‌کند، اما در داده‌های پرنویز می‌تواند منجر به بیش‌برازش</w:t>
      </w:r>
      <w:r w:rsidRPr="00AB268C">
        <w:t xml:space="preserve"> </w:t>
      </w:r>
      <w:r w:rsidRPr="00AB268C">
        <w:rPr>
          <w:rtl/>
        </w:rPr>
        <w:t>شود. مقاله بیان می‌کند که بوستینگ در ترکیب با طبقه‌بندهای ضعیف نظیر درخت‌های تصمیم کوتاه</w:t>
      </w:r>
      <w:r w:rsidRPr="00AB268C">
        <w:t xml:space="preserve"> </w:t>
      </w:r>
      <w:r w:rsidRPr="00AB268C">
        <w:rPr>
          <w:rtl/>
        </w:rPr>
        <w:t>بسیار مؤثر است. هر دو روش بگینگ و بوستینگ در مسائل مالی از جمله ارزیابی ریسک اعتباری قابل‌استفاده هستند؛ زیرا می‌توانند با ترکیب خروجی‌های چندین طبقه‌بند، دقت پیش‌بینی را افزایش داده و عدم‌قطعیت در تصمیم‌گیری را کاهش دهند. همچنین مقاله به اهمیت انتخاب ایستا و پویا در بهبود عملکرد مدل‌های ترکیبی اشاره دارد و نشان می‌دهد که استفاده از رویکردهای ترکیبی می‌تواند خطای پیش‌بینی را در داده‌های نامتوازن و پرنویز کاهش دهد</w:t>
      </w:r>
      <w:r>
        <w:rPr>
          <w:rFonts w:hint="cs"/>
          <w:rtl/>
        </w:rPr>
        <w:t xml:space="preserve"> </w:t>
      </w:r>
      <w:r w:rsidRPr="00AB268C">
        <w:t>.</w:t>
      </w:r>
      <w:r w:rsidR="00803DC9">
        <w:fldChar w:fldCharType="begin"/>
      </w:r>
      <w:r w:rsidR="00803DC9">
        <w:instrText xml:space="preserve"> ADDIN EN.CITE &lt;EndNote&gt;&lt;Cite&gt;&lt;Author&gt;Jurek&lt;/Author&gt;&lt;Year&gt;2014&lt;/Year&gt;&lt;RecNum&gt;25&lt;/RecNum&gt;&lt;DisplayText&gt;(Jurek et al., 2014)&lt;/DisplayText&gt;&lt;record&gt;&lt;rec-number&gt;25&lt;/rec-number&gt;&lt;foreign-keys&gt;&lt;key app="EN" db-id="zw0dvrzvvazvaqe509wx2z0iprfrppxxvzr9" timestamp="1736950459"&gt;25&lt;/key&gt;&lt;/foreign-keys&gt;&lt;ref-type name="Journal Article"&gt;17&lt;/ref-type&gt;&lt;contributors&gt;&lt;authors&gt;&lt;author&gt;Jurek, Anna&lt;/author&gt;&lt;author&gt;Bi, Yaxin&lt;/author&gt;&lt;author&gt;Wu, Shengli&lt;/author&gt;&lt;author&gt;Nugent, Chris&lt;/author&gt;&lt;/authors&gt;&lt;/contributors&gt;&lt;titles&gt;&lt;title&gt;A survey of commonly used ensemble-based classification techniques&lt;/title&gt;&lt;secondary-title&gt;The Knowledge Engineering Review&lt;/secondary-title&gt;&lt;/titles&gt;&lt;periodical&gt;&lt;full-title&gt;The Knowledge Engineering Review&lt;/full-title&gt;&lt;/periodical&gt;&lt;pages&gt;551-581&lt;/pages&gt;&lt;volume&gt;29&lt;/volume&gt;&lt;number&gt;5&lt;/number&gt;&lt;dates&gt;&lt;year&gt;2014&lt;/year&gt;&lt;/dates&gt;&lt;isbn&gt;0269-888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9" \o "Jurek, 2014 #25" </w:instrText>
      </w:r>
      <w:r w:rsidR="00803DC9">
        <w:rPr>
          <w:noProof/>
        </w:rPr>
      </w:r>
      <w:r w:rsidR="00803DC9">
        <w:rPr>
          <w:noProof/>
        </w:rPr>
        <w:fldChar w:fldCharType="separate"/>
      </w:r>
      <w:r w:rsidR="00803DC9">
        <w:rPr>
          <w:noProof/>
        </w:rPr>
        <w:t>Jurek et al., 2014</w:t>
      </w:r>
      <w:r w:rsidR="00803DC9">
        <w:rPr>
          <w:noProof/>
        </w:rPr>
        <w:fldChar w:fldCharType="end"/>
      </w:r>
      <w:r w:rsidR="00803DC9">
        <w:rPr>
          <w:noProof/>
        </w:rPr>
        <w:t>)</w:t>
      </w:r>
      <w:r w:rsidR="00803DC9">
        <w:fldChar w:fldCharType="end"/>
      </w:r>
    </w:p>
    <w:p w14:paraId="2849F4A4" w14:textId="270E2469" w:rsidR="004F3F71" w:rsidRPr="004F3F71" w:rsidRDefault="00E91E1D" w:rsidP="00E91E1D">
      <w:pPr>
        <w:tabs>
          <w:tab w:val="left" w:pos="1952"/>
        </w:tabs>
        <w:bidi/>
        <w:jc w:val="both"/>
        <w:rPr>
          <w:rFonts w:ascii="Times New Roman Bold" w:eastAsia="Times New Roman" w:hAnsi="Times New Roman Bold" w:cs="B Lotus"/>
          <w:bCs/>
          <w:color w:val="000000" w:themeColor="text1"/>
          <w:kern w:val="32"/>
          <w:sz w:val="24"/>
        </w:rPr>
      </w:pPr>
      <w:r>
        <w:rPr>
          <w:rFonts w:ascii="Times New Roman Bold" w:eastAsia="Times New Roman" w:hAnsi="Times New Roman Bold" w:cs="B Lotus"/>
          <w:bCs/>
          <w:color w:val="000000" w:themeColor="text1"/>
          <w:kern w:val="32"/>
          <w:sz w:val="24"/>
          <w:rtl/>
        </w:rPr>
        <w:tab/>
      </w:r>
    </w:p>
    <w:p w14:paraId="5FCD4581" w14:textId="338C65B3" w:rsidR="004F3F71" w:rsidRPr="00744D6F" w:rsidRDefault="004F3F71" w:rsidP="00744D6F">
      <w:pPr>
        <w:pStyle w:val="a1"/>
        <w:rPr>
          <w:rFonts w:asciiTheme="minorHAnsi" w:hAnsiTheme="minorHAnsi"/>
        </w:rPr>
      </w:pPr>
      <w:bookmarkStart w:id="44" w:name="_Toc188023332"/>
      <w:r w:rsidRPr="004F3F71">
        <w:rPr>
          <w:rtl/>
        </w:rPr>
        <w:t>2-3 پ</w:t>
      </w:r>
      <w:r w:rsidRPr="004F3F71">
        <w:rPr>
          <w:rFonts w:hint="cs"/>
          <w:rtl/>
        </w:rPr>
        <w:t>یشینه</w:t>
      </w:r>
      <w:r w:rsidRPr="004F3F71">
        <w:rPr>
          <w:rtl/>
        </w:rPr>
        <w:t xml:space="preserve"> تحق</w:t>
      </w:r>
      <w:r w:rsidRPr="004F3F71">
        <w:rPr>
          <w:rFonts w:hint="cs"/>
          <w:rtl/>
        </w:rPr>
        <w:t>یق</w:t>
      </w:r>
      <w:bookmarkEnd w:id="44"/>
    </w:p>
    <w:p w14:paraId="2EF27834" w14:textId="6B02AD81" w:rsidR="004F3F71" w:rsidRDefault="007B79B3" w:rsidP="00E53554">
      <w:pPr>
        <w:pStyle w:val="a2"/>
        <w:rPr>
          <w:rtl/>
        </w:rPr>
      </w:pPr>
      <w:bookmarkStart w:id="45" w:name="_Toc188023333"/>
      <w:r>
        <w:t>1-3-2</w:t>
      </w:r>
      <w:r w:rsidR="004F3F71" w:rsidRPr="004F3F71">
        <w:rPr>
          <w:rtl/>
        </w:rPr>
        <w:t xml:space="preserve"> تحق</w:t>
      </w:r>
      <w:r w:rsidR="004F3F71" w:rsidRPr="004F3F71">
        <w:rPr>
          <w:rFonts w:hint="cs"/>
          <w:rtl/>
        </w:rPr>
        <w:t>یقات</w:t>
      </w:r>
      <w:r w:rsidR="004F3F71" w:rsidRPr="004F3F71">
        <w:rPr>
          <w:rtl/>
        </w:rPr>
        <w:t xml:space="preserve"> داخل</w:t>
      </w:r>
      <w:r w:rsidR="004F3F71" w:rsidRPr="004F3F71">
        <w:rPr>
          <w:rFonts w:hint="cs"/>
          <w:rtl/>
        </w:rPr>
        <w:t>ی</w:t>
      </w:r>
      <w:bookmarkEnd w:id="45"/>
    </w:p>
    <w:p w14:paraId="64979035" w14:textId="77777777" w:rsidR="00E91E1D" w:rsidRPr="00C50198" w:rsidRDefault="00E91E1D" w:rsidP="00E91E1D">
      <w:pPr>
        <w:bidi/>
        <w:jc w:val="both"/>
      </w:pPr>
      <w:r w:rsidRPr="00C50198">
        <w:rPr>
          <w:rtl/>
        </w:rPr>
        <w:t>در سال‌های اخیر، ارزیابی و مدیریت ریسک اعتباری به‌عنوان یکی از چالش‌های اصلی نظام‌های مالی مدرن مطرح شده است. به‌طور سنتی، این ریسک‌ها با استفاده از روش‌های آماری مانند تحلیل تشخیصی خطی و رگرسیون لجستیک اندازه‌گیری می‌شدند، اما این روش‌ها به دلیل محدودیت در پردازش داده‌های حجیم و پیچیده، کمتر مورد استفاده قرار می‌گیرند . با پیشرفت‌های اخیر در حوزه هوش مصنوعی و یادگیری ماشین، الگوریتم‌های جدیدی برای برآورد ریسک اعتباری توسعه یافته‌اند که دقت و کارایی بیشتری نسبت به روش‌های سنتی دارند</w:t>
      </w:r>
      <w:r w:rsidRPr="00C50198">
        <w:t>.</w:t>
      </w:r>
    </w:p>
    <w:p w14:paraId="59CDC558" w14:textId="4165FE4B" w:rsidR="00E91E1D" w:rsidRPr="00C50198" w:rsidRDefault="00E91E1D" w:rsidP="00E91E1D">
      <w:pPr>
        <w:bidi/>
        <w:jc w:val="both"/>
      </w:pPr>
      <w:r w:rsidRPr="00C50198">
        <w:rPr>
          <w:rtl/>
        </w:rPr>
        <w:t>روش‌های مبتنی بر یادگیری ماشین به‌دلیل انعطاف‌پذیری و قابلیت پردازش داده‌های غیرساختاریافته، عملکرد بهتری در مقایسه با روش‌های آماری سنتی دارند. به‌طور خاص، الگوریتم‌هایی مانند ماشین بردار پشتیبان</w:t>
      </w:r>
      <w:r w:rsidRPr="00C50198">
        <w:t xml:space="preserve"> </w:t>
      </w:r>
      <w:r w:rsidRPr="00C50198">
        <w:rPr>
          <w:rtl/>
        </w:rPr>
        <w:t>و جنگل تصادفی</w:t>
      </w:r>
      <w:r w:rsidRPr="00C50198">
        <w:t xml:space="preserve"> </w:t>
      </w:r>
      <w:r w:rsidRPr="00C50198">
        <w:rPr>
          <w:rtl/>
        </w:rPr>
        <w:t>توانسته‌اند دقت بیشتری در پیش‌بینی ریسک اعتباری ارائه دهند. علاوه بر این، استفاده از روش‌های ترکیبی نظیر</w:t>
      </w:r>
      <w:r w:rsidRPr="00C50198">
        <w:t xml:space="preserve"> </w:t>
      </w:r>
      <w:r>
        <w:rPr>
          <w:rFonts w:hint="cs"/>
          <w:rtl/>
        </w:rPr>
        <w:t>بگینگ</w:t>
      </w:r>
      <w:r w:rsidRPr="00C50198">
        <w:t xml:space="preserve"> </w:t>
      </w:r>
      <w:r w:rsidRPr="00C50198">
        <w:rPr>
          <w:rtl/>
        </w:rPr>
        <w:t>و</w:t>
      </w:r>
      <w:r w:rsidRPr="00C50198">
        <w:t xml:space="preserve"> </w:t>
      </w:r>
      <w:r>
        <w:rPr>
          <w:rFonts w:hint="cs"/>
          <w:rtl/>
        </w:rPr>
        <w:t xml:space="preserve"> بوستینگ </w:t>
      </w:r>
      <w:r w:rsidRPr="00C50198">
        <w:rPr>
          <w:rtl/>
        </w:rPr>
        <w:t xml:space="preserve">نیز به‌عنوان یکی از راهکارهای مؤثر در بهبود دقت پیش‌بینی شناخته شده‌اند. این روش‌ها با ترکیب چندین مدل، توانسته‌اند خطای پیش‌بینی را کاهش دهند و عملکرد کلی سیستم‌های ارزیابی ریسک را بهبود بخشند </w:t>
      </w:r>
      <w:r w:rsidRPr="00C50198">
        <w:t>.</w:t>
      </w:r>
      <w:r w:rsidRPr="00C50198">
        <w:rPr>
          <w:rtl/>
        </w:rPr>
        <w:t xml:space="preserve">یکی از چالش‌های اساسی که در این مقاله به آن اشاره شده است، عدم تعادل داده‌های اعتباری است. داده‌های اعتباری معمولاً شامل تعداد کمی از موارد نکول در مقایسه با موارد غیرنکول هستند که این مسئله می‌تواند دقت </w:t>
      </w:r>
      <w:r w:rsidRPr="00C50198">
        <w:rPr>
          <w:rtl/>
        </w:rPr>
        <w:lastRenderedPageBreak/>
        <w:t>مدل‌های یادگیری ماشین را کاهش دهد. برای مقابله با این چالش، استفاده از روش‌های نمونه‌گیری بیش‌ازحد و تولید نمونه‌های مصنوعی از داده‌های اقلیت پیشنهاد شده است. این روش‌ها می‌توانند به بهبود عملکرد مدل‌ها در پیش‌بینی موارد نادر کمک کنند</w:t>
      </w:r>
      <w:r w:rsidRPr="00C50198">
        <w:t>.</w:t>
      </w:r>
    </w:p>
    <w:p w14:paraId="3AE91280" w14:textId="55C34A1A" w:rsidR="00E91E1D" w:rsidRDefault="00E91E1D" w:rsidP="00E91E1D">
      <w:pPr>
        <w:bidi/>
        <w:jc w:val="both"/>
        <w:rPr>
          <w:rtl/>
        </w:rPr>
      </w:pPr>
      <w:r w:rsidRPr="00C50198">
        <w:rPr>
          <w:rtl/>
        </w:rPr>
        <w:t>چالش دیگر که در این پژوهش مورد بررسی قرار گرفته، شفافیت پایین مدل‌های یادگیری عمیق است. این مدل‌ها به دلیل ساختار پیچیده و تعداد زیاد لایه‌های مخفی، تفسیرپذیری کمتری دارند و این موضوع می‌تواند در تصمیم‌گیری‌های اعتباری چالش‌برانگیز باشد. با وجود این چالش‌ها، نتایج مقاله حاکی از آن است که مدل‌های یادگیری عمیق نظیر شبکه‌های عصبی بازگشتی</w:t>
      </w:r>
      <w:r>
        <w:rPr>
          <w:rFonts w:hint="cs"/>
          <w:rtl/>
        </w:rPr>
        <w:t xml:space="preserve"> </w:t>
      </w:r>
      <w:r w:rsidRPr="00C50198">
        <w:rPr>
          <w:rtl/>
        </w:rPr>
        <w:t>و حافظه بلندمدت کوتاه‌مدت</w:t>
      </w:r>
      <w:r w:rsidRPr="00C50198">
        <w:t xml:space="preserve"> </w:t>
      </w:r>
      <w:r w:rsidRPr="00C50198">
        <w:rPr>
          <w:rtl/>
        </w:rPr>
        <w:t>توانسته‌اند الگوهای پیچیده و روابط پنهان در داده‌های اعتباری را بهتر شناسایی کنند و دقت بالاتری در پیش‌بینی ریسک اعتباری داشته باشند</w:t>
      </w:r>
      <w:r w:rsidRPr="00C50198">
        <w:t>.</w:t>
      </w:r>
      <w:r>
        <w:rPr>
          <w:rFonts w:hint="cs"/>
          <w:rtl/>
        </w:rPr>
        <w:t xml:space="preserve"> </w:t>
      </w:r>
      <w:r w:rsidRPr="00C50198">
        <w:rPr>
          <w:rtl/>
        </w:rPr>
        <w:t>به‌طور کلی، مقاله تأکید می‌کند که مدل‌های یادگیری عمیق در مقایسه با روش‌های یادگیری ماشین سنتی، عملکرد بهتری در تشخیص ریسک نکول دارند. همچنین استفاده از رویکردهای ترکیبی و پردازش داده‌های نامتعادل، از جمله عواملی هستند که می‌توانند در بهبود دقت و کارایی مدل‌های پیش‌بینی ریسک اعتباری نقش مؤثری داشته باشند. این نتایج می‌تواند به مؤسسات مالی کمک کند تا استراتژی‌های بهتری در مدیریت ریسک اعتباری تدوین کنند و از زیان‌های ناشی از نکول جلوگیری نمایند</w:t>
      </w:r>
      <w:r w:rsidRPr="00C50198">
        <w:t>.</w:t>
      </w:r>
      <w:r>
        <w:rPr>
          <w:rFonts w:hint="cs"/>
          <w:rtl/>
        </w:rPr>
        <w:t xml:space="preserve"> </w:t>
      </w:r>
      <w:r w:rsidR="00803DC9">
        <w:rPr>
          <w:rtl/>
        </w:rPr>
        <w:fldChar w:fldCharType="begin"/>
      </w:r>
      <w:r w:rsidR="00803DC9">
        <w:rPr>
          <w:rtl/>
        </w:rPr>
        <w:instrText xml:space="preserve"> </w:instrText>
      </w:r>
      <w:r w:rsidR="00803DC9">
        <w:instrText>ADDIN EN.CITE &lt;EndNote&gt;&lt;Cite&gt;&lt;Author</w:instrText>
      </w:r>
      <w:r w:rsidR="00803DC9">
        <w:rPr>
          <w:rtl/>
        </w:rPr>
        <w:instrText>&gt;روح</w:instrText>
      </w:r>
      <w:r w:rsidR="00803DC9">
        <w:rPr>
          <w:rFonts w:hint="cs"/>
          <w:rtl/>
        </w:rPr>
        <w:instrText>ی</w:instrText>
      </w:r>
      <w:r w:rsidR="00803DC9">
        <w:rPr>
          <w:rtl/>
        </w:rPr>
        <w:instrText>&lt;/</w:instrText>
      </w:r>
      <w:r w:rsidR="00803DC9">
        <w:instrText>Author&gt;&lt;Year&gt;1402&lt;/Year&gt;&lt;RecNum&gt;23&lt;/RecNum&gt;&lt;DisplayText</w:instrText>
      </w:r>
      <w:r w:rsidR="00803DC9">
        <w:rPr>
          <w:rtl/>
        </w:rPr>
        <w:instrText>&gt;(روح</w:instrText>
      </w:r>
      <w:r w:rsidR="00803DC9">
        <w:rPr>
          <w:rFonts w:hint="cs"/>
          <w:rtl/>
        </w:rPr>
        <w:instrText>ی</w:instrText>
      </w:r>
      <w:r w:rsidR="00803DC9">
        <w:rPr>
          <w:rtl/>
        </w:rPr>
        <w:instrText>, 1402)&lt;/</w:instrText>
      </w:r>
      <w:r w:rsidR="00803DC9">
        <w:instrText>DisplayText&gt;&lt;record&gt;&lt;rec-number&gt;23&lt;/rec-number&gt;&lt;foreign-keys&gt;&lt;key app="EN" db-id="zw0dvrzvvazvaqe509wx2z0iprfrppxxvzr9" timestamp="1736854871</w:instrText>
      </w:r>
      <w:r w:rsidR="00803DC9">
        <w:rPr>
          <w:rtl/>
        </w:rPr>
        <w:instrText>"&gt;23&lt;/</w:instrText>
      </w:r>
      <w:r w:rsidR="00803DC9">
        <w:instrText>key&gt;&lt;/foreign-keys&gt;&lt;ref-type name="Conference Paper"&gt;47&lt;/ref-type&gt;&lt;contributors&gt;&lt;authors&gt;&lt;author&gt;&lt;style face="normal" font="default" charset="178" size="100%</w:instrText>
      </w:r>
      <w:r w:rsidR="00803DC9">
        <w:rPr>
          <w:rtl/>
        </w:rPr>
        <w:instrText>"&gt;روح</w:instrText>
      </w:r>
      <w:r w:rsidR="00803DC9">
        <w:rPr>
          <w:rFonts w:hint="cs"/>
          <w:rtl/>
        </w:rPr>
        <w:instrText>ی</w:instrText>
      </w:r>
      <w:r w:rsidR="00803DC9">
        <w:rPr>
          <w:rtl/>
        </w:rPr>
        <w:instrText>, ابوالفضل&lt;/</w:instrText>
      </w:r>
      <w:r w:rsidR="00803DC9">
        <w:instrText>style&gt;&lt;/author&gt;&lt;/authors&gt;&lt;/contributors&gt;&lt;titles&gt;&lt;title&gt;&lt;style face="normal</w:instrText>
      </w:r>
      <w:r w:rsidR="00803DC9">
        <w:rPr>
          <w:rtl/>
        </w:rPr>
        <w:instrText xml:space="preserve">" </w:instrText>
      </w:r>
      <w:r w:rsidR="00803DC9">
        <w:instrText>font="default" charset="178" size="100%</w:instrText>
      </w:r>
      <w:r w:rsidR="00803DC9">
        <w:rPr>
          <w:rtl/>
        </w:rPr>
        <w:instrText>"&gt;بررس</w:instrText>
      </w:r>
      <w:r w:rsidR="00803DC9">
        <w:rPr>
          <w:rFonts w:hint="cs"/>
          <w:rtl/>
        </w:rPr>
        <w:instrText>ی</w:instrText>
      </w:r>
      <w:r w:rsidR="00803DC9">
        <w:rPr>
          <w:rtl/>
        </w:rPr>
        <w:instrText xml:space="preserve"> عملکرد روشها</w:instrText>
      </w:r>
      <w:r w:rsidR="00803DC9">
        <w:rPr>
          <w:rFonts w:hint="cs"/>
          <w:rtl/>
        </w:rPr>
        <w:instrText>ی</w:instrText>
      </w:r>
      <w:r w:rsidR="00803DC9">
        <w:rPr>
          <w:rtl/>
        </w:rPr>
        <w:instrText xml:space="preserve"> آمار</w:instrText>
      </w:r>
      <w:r w:rsidR="00803DC9">
        <w:rPr>
          <w:rFonts w:hint="cs"/>
          <w:rtl/>
        </w:rPr>
        <w:instrText>ی،</w:instrText>
      </w:r>
      <w:r w:rsidR="00803DC9">
        <w:rPr>
          <w:rtl/>
        </w:rPr>
        <w:instrText xml:space="preserve"> </w:instrText>
      </w:r>
      <w:r w:rsidR="00803DC9">
        <w:rPr>
          <w:rFonts w:hint="cs"/>
          <w:rtl/>
        </w:rPr>
        <w:instrText>یادگیری</w:instrText>
      </w:r>
      <w:r w:rsidR="00803DC9">
        <w:rPr>
          <w:rtl/>
        </w:rPr>
        <w:instrText xml:space="preserve"> ماش</w:instrText>
      </w:r>
      <w:r w:rsidR="00803DC9">
        <w:rPr>
          <w:rFonts w:hint="cs"/>
          <w:rtl/>
        </w:rPr>
        <w:instrText>ین</w:instrText>
      </w:r>
      <w:r w:rsidR="00803DC9">
        <w:rPr>
          <w:rtl/>
        </w:rPr>
        <w:instrText xml:space="preserve"> و </w:instrText>
      </w:r>
      <w:r w:rsidR="00803DC9">
        <w:rPr>
          <w:rFonts w:hint="cs"/>
          <w:rtl/>
        </w:rPr>
        <w:instrText>یادگیری</w:instrText>
      </w:r>
      <w:r w:rsidR="00803DC9">
        <w:rPr>
          <w:rtl/>
        </w:rPr>
        <w:instrText xml:space="preserve"> عم</w:instrText>
      </w:r>
      <w:r w:rsidR="00803DC9">
        <w:rPr>
          <w:rFonts w:hint="cs"/>
          <w:rtl/>
        </w:rPr>
        <w:instrText>یق</w:instrText>
      </w:r>
      <w:r w:rsidR="00803DC9">
        <w:rPr>
          <w:rtl/>
        </w:rPr>
        <w:instrText xml:space="preserve"> در پ</w:instrText>
      </w:r>
      <w:r w:rsidR="00803DC9">
        <w:rPr>
          <w:rFonts w:hint="cs"/>
          <w:rtl/>
        </w:rPr>
        <w:instrText>یش</w:instrText>
      </w:r>
      <w:r w:rsidR="00803DC9">
        <w:rPr>
          <w:rtl/>
        </w:rPr>
        <w:instrText xml:space="preserve"> ب</w:instrText>
      </w:r>
      <w:r w:rsidR="00803DC9">
        <w:rPr>
          <w:rFonts w:hint="cs"/>
          <w:rtl/>
        </w:rPr>
        <w:instrText>ینی</w:instrText>
      </w:r>
      <w:r w:rsidR="00803DC9">
        <w:rPr>
          <w:rtl/>
        </w:rPr>
        <w:instrText xml:space="preserve"> و مد</w:instrText>
      </w:r>
      <w:r w:rsidR="00803DC9">
        <w:rPr>
          <w:rFonts w:hint="cs"/>
          <w:rtl/>
        </w:rPr>
        <w:instrText>یریت</w:instrText>
      </w:r>
      <w:r w:rsidR="00803DC9">
        <w:rPr>
          <w:rtl/>
        </w:rPr>
        <w:instrText xml:space="preserve"> ر</w:instrText>
      </w:r>
      <w:r w:rsidR="00803DC9">
        <w:rPr>
          <w:rFonts w:hint="cs"/>
          <w:rtl/>
        </w:rPr>
        <w:instrText>یسک</w:instrText>
      </w:r>
      <w:r w:rsidR="00803DC9">
        <w:rPr>
          <w:rtl/>
        </w:rPr>
        <w:instrText xml:space="preserve"> اعتبار</w:instrText>
      </w:r>
      <w:r w:rsidR="00803DC9">
        <w:rPr>
          <w:rFonts w:hint="cs"/>
          <w:rtl/>
        </w:rPr>
        <w:instrText>ی</w:instrText>
      </w:r>
      <w:r w:rsidR="00803DC9">
        <w:rPr>
          <w:rtl/>
        </w:rPr>
        <w:instrText>&lt;/</w:instrText>
      </w:r>
      <w:r w:rsidR="00803DC9">
        <w:instrText>style&gt;&lt;/title&gt;&lt;secondary-title&gt;&lt;style face="normal" font="default" charset="178" size="100%</w:instrText>
      </w:r>
      <w:r w:rsidR="00803DC9">
        <w:rPr>
          <w:rtl/>
        </w:rPr>
        <w:instrText>"&gt;چهارم</w:instrText>
      </w:r>
      <w:r w:rsidR="00803DC9">
        <w:rPr>
          <w:rFonts w:hint="cs"/>
          <w:rtl/>
        </w:rPr>
        <w:instrText>ین</w:instrText>
      </w:r>
      <w:r w:rsidR="00803DC9">
        <w:rPr>
          <w:rtl/>
        </w:rPr>
        <w:instrText xml:space="preserve"> هما</w:instrText>
      </w:r>
      <w:r w:rsidR="00803DC9">
        <w:rPr>
          <w:rFonts w:hint="cs"/>
          <w:rtl/>
        </w:rPr>
        <w:instrText>یش</w:instrText>
      </w:r>
      <w:r w:rsidR="00803DC9">
        <w:rPr>
          <w:rtl/>
        </w:rPr>
        <w:instrText xml:space="preserve"> ب</w:instrText>
      </w:r>
      <w:r w:rsidR="00803DC9">
        <w:rPr>
          <w:rFonts w:hint="cs"/>
          <w:rtl/>
        </w:rPr>
        <w:instrText>ین</w:instrText>
      </w:r>
      <w:r w:rsidR="00803DC9">
        <w:rPr>
          <w:rtl/>
        </w:rPr>
        <w:instrText xml:space="preserve"> الملل</w:instrText>
      </w:r>
      <w:r w:rsidR="00803DC9">
        <w:rPr>
          <w:rFonts w:hint="cs"/>
          <w:rtl/>
        </w:rPr>
        <w:instrText>ی</w:instrText>
      </w:r>
      <w:r w:rsidR="00803DC9">
        <w:rPr>
          <w:rtl/>
        </w:rPr>
        <w:instrText xml:space="preserve"> پژو</w:instrText>
      </w:r>
      <w:r w:rsidR="00803DC9">
        <w:rPr>
          <w:rFonts w:hint="cs"/>
          <w:rtl/>
        </w:rPr>
        <w:instrText>هش</w:instrText>
      </w:r>
      <w:r w:rsidR="00803DC9">
        <w:rPr>
          <w:rtl/>
        </w:rPr>
        <w:instrText xml:space="preserve"> ها</w:instrText>
      </w:r>
      <w:r w:rsidR="00803DC9">
        <w:rPr>
          <w:rFonts w:hint="cs"/>
          <w:rtl/>
        </w:rPr>
        <w:instrText>ی</w:instrText>
      </w:r>
      <w:r w:rsidR="00803DC9">
        <w:rPr>
          <w:rtl/>
        </w:rPr>
        <w:instrText xml:space="preserve"> شاخص در مد</w:instrText>
      </w:r>
      <w:r w:rsidR="00803DC9">
        <w:rPr>
          <w:rFonts w:hint="cs"/>
          <w:rtl/>
        </w:rPr>
        <w:instrText>یریت،</w:instrText>
      </w:r>
      <w:r w:rsidR="00803DC9">
        <w:rPr>
          <w:rtl/>
        </w:rPr>
        <w:instrText xml:space="preserve"> حسابدار</w:instrText>
      </w:r>
      <w:r w:rsidR="00803DC9">
        <w:rPr>
          <w:rFonts w:hint="cs"/>
          <w:rtl/>
        </w:rPr>
        <w:instrText>ی،</w:instrText>
      </w:r>
      <w:r w:rsidR="00803DC9">
        <w:rPr>
          <w:rtl/>
        </w:rPr>
        <w:instrText xml:space="preserve"> بانکدار</w:instrText>
      </w:r>
      <w:r w:rsidR="00803DC9">
        <w:rPr>
          <w:rFonts w:hint="cs"/>
          <w:rtl/>
        </w:rPr>
        <w:instrText>ی</w:instrText>
      </w:r>
      <w:r w:rsidR="00803DC9">
        <w:rPr>
          <w:rtl/>
        </w:rPr>
        <w:instrText xml:space="preserve"> و اقتصاد&lt;/</w:instrText>
      </w:r>
      <w:r w:rsidR="00803DC9">
        <w:instrText>style&gt;&lt;/secondary-title&gt;&lt;/titles&gt;&lt;dates&gt;&lt;year&gt;1402&lt;/year&gt;&lt;/dates&gt;&lt;urls&gt;&lt;related-urls&gt;&lt;url&gt;https://civilica.com/doc/1893070&lt;/url&gt;&lt;/related-urls&gt;&lt;/urls&gt;&lt;/record&gt;&lt;/Cite&gt;&lt;/EndNote</w:instrText>
      </w:r>
      <w:r w:rsidR="00803DC9">
        <w:rPr>
          <w:rtl/>
        </w:rPr>
        <w:instrText>&gt;</w:instrText>
      </w:r>
      <w:r w:rsidR="00803DC9">
        <w:rPr>
          <w:rtl/>
        </w:rPr>
        <w:fldChar w:fldCharType="separate"/>
      </w:r>
      <w:r w:rsidR="00803DC9">
        <w:rPr>
          <w:noProof/>
          <w:rtl/>
        </w:rPr>
        <w:t>(</w:t>
      </w:r>
      <w:hyperlink w:anchor="_ENREF_23" w:tooltip="روحی, 1402 #23" w:history="1">
        <w:r w:rsidR="00803DC9">
          <w:rPr>
            <w:noProof/>
            <w:rtl/>
          </w:rPr>
          <w:t>روح</w:t>
        </w:r>
        <w:r w:rsidR="00803DC9">
          <w:rPr>
            <w:rFonts w:hint="cs"/>
            <w:noProof/>
            <w:rtl/>
          </w:rPr>
          <w:t>ی</w:t>
        </w:r>
        <w:r w:rsidR="00803DC9">
          <w:rPr>
            <w:noProof/>
            <w:rtl/>
          </w:rPr>
          <w:t>, 1402</w:t>
        </w:r>
      </w:hyperlink>
      <w:r w:rsidR="00803DC9">
        <w:rPr>
          <w:noProof/>
          <w:rtl/>
        </w:rPr>
        <w:t>)</w:t>
      </w:r>
      <w:r w:rsidR="00803DC9">
        <w:rPr>
          <w:rtl/>
        </w:rPr>
        <w:fldChar w:fldCharType="end"/>
      </w:r>
    </w:p>
    <w:p w14:paraId="18516A99" w14:textId="77777777" w:rsidR="00BC2B13" w:rsidRDefault="00BC2B13" w:rsidP="00BC2B13">
      <w:pPr>
        <w:bidi/>
        <w:jc w:val="both"/>
        <w:rPr>
          <w:rtl/>
        </w:rPr>
      </w:pPr>
    </w:p>
    <w:p w14:paraId="6EC389C4" w14:textId="05E8E8D6" w:rsidR="00BC2B13" w:rsidRPr="0025104A" w:rsidRDefault="00BC2B13" w:rsidP="00D51C1C">
      <w:pPr>
        <w:bidi/>
        <w:jc w:val="both"/>
      </w:pPr>
      <w:r w:rsidRPr="0025104A">
        <w:rPr>
          <w:rtl/>
        </w:rPr>
        <w:t>ریسک اعتباری به‌عنوان یکی از اصلی‌ترین چالش‌های مؤسسات مالی معرفی شده است. این پژوهش بر این نکته تأکید دارد که ریسک اعتباری به معنای عدم توانایی قرض‌گیرنده در بازپرداخت تسهیلات و وام در موعد مقرر می‌باشد و مدیریت این ریسک برای کاهش ضررهای مالی مؤسسات ضروری است. با توجه به افزایش داده‌های مشتریان در بانکداری الکترونیکی، روش‌های سنتی اعتبارسنجی دیگر کارآمد نبوده و نیاز به رویکردهای هوشمند بر اساس تحلیل داده‌های واقعی احساس می‌شود</w:t>
      </w:r>
      <w:r w:rsidRPr="0025104A">
        <w:t>.</w:t>
      </w:r>
      <w:r w:rsidRPr="0025104A">
        <w:rPr>
          <w:rtl/>
        </w:rPr>
        <w:t xml:space="preserve">در این تحقیق الگوریتم‌های مختلف یادگیری ماشین برای پیش‌بینی ریسک اعتباری بررسی شده‌اند. از جمله چالش‌های این پژوهش، انتخاب ویژگی‌های مؤثر و مدلسازی بر روی کلاس‌های نامتوازن بوده است. </w:t>
      </w:r>
      <w:r w:rsidRPr="0025104A">
        <w:rPr>
          <w:rtl/>
        </w:rPr>
        <w:lastRenderedPageBreak/>
        <w:t>پژوهشگران از سه روش تحلیل واریانس</w:t>
      </w:r>
      <w:r w:rsidRPr="0025104A">
        <w:t xml:space="preserve"> </w:t>
      </w:r>
      <w:r>
        <w:rPr>
          <w:rStyle w:val="FootnoteReference"/>
        </w:rPr>
        <w:footnoteReference w:id="17"/>
      </w:r>
      <w:r w:rsidRPr="0025104A">
        <w:rPr>
          <w:rtl/>
        </w:rPr>
        <w:t>، اطلاعات متقابل</w:t>
      </w:r>
      <w:r w:rsidRPr="0025104A">
        <w:t xml:space="preserve"> </w:t>
      </w:r>
      <w:r>
        <w:rPr>
          <w:rStyle w:val="FootnoteReference"/>
        </w:rPr>
        <w:footnoteReference w:id="18"/>
      </w:r>
      <w:r w:rsidRPr="0025104A">
        <w:t xml:space="preserve"> </w:t>
      </w:r>
      <w:r w:rsidRPr="0025104A">
        <w:rPr>
          <w:rtl/>
        </w:rPr>
        <w:t>و حذف بازگشتی ویژگی</w:t>
      </w:r>
      <w:r>
        <w:rPr>
          <w:rStyle w:val="FootnoteReference"/>
          <w:rtl/>
        </w:rPr>
        <w:footnoteReference w:id="19"/>
      </w:r>
      <w:r w:rsidRPr="0025104A">
        <w:t xml:space="preserve"> </w:t>
      </w:r>
      <w:r w:rsidRPr="0025104A">
        <w:rPr>
          <w:rtl/>
        </w:rPr>
        <w:t>برای انتخاب ویژگی‌ها استفاده کرده‌اند و سپس این ویژگی‌ها را در مدل‌های مختلف یادگیری ماشین اعمال نموده‌اند</w:t>
      </w:r>
      <w:r w:rsidRPr="0025104A">
        <w:t>.</w:t>
      </w:r>
    </w:p>
    <w:p w14:paraId="5E891B6A" w14:textId="5338FC82" w:rsidR="00BC2B13" w:rsidRPr="0025104A" w:rsidRDefault="00BC2B13" w:rsidP="00BC2B13">
      <w:pPr>
        <w:bidi/>
        <w:jc w:val="both"/>
      </w:pPr>
      <w:r w:rsidRPr="0025104A">
        <w:rPr>
          <w:rtl/>
        </w:rPr>
        <w:t>در این مطالعه، الگوریتم‌های حساس به هزینه مانند درخت تصمیم</w:t>
      </w:r>
      <w:r w:rsidRPr="0025104A">
        <w:t xml:space="preserve"> </w:t>
      </w:r>
      <w:r w:rsidRPr="0025104A">
        <w:rPr>
          <w:rtl/>
        </w:rPr>
        <w:t>و ماشین بردار پشتیبان</w:t>
      </w:r>
      <w:r w:rsidRPr="0025104A">
        <w:t xml:space="preserve"> </w:t>
      </w:r>
      <w:r w:rsidRPr="0025104A">
        <w:rPr>
          <w:rtl/>
        </w:rPr>
        <w:t>و همچنین روش‌های جمعی مانند جنگل تصادفی</w:t>
      </w:r>
      <w:r w:rsidRPr="0025104A">
        <w:t xml:space="preserve"> </w:t>
      </w:r>
      <w:r w:rsidRPr="0025104A">
        <w:rPr>
          <w:rtl/>
        </w:rPr>
        <w:t>و تقویت گرادیان سبک</w:t>
      </w:r>
      <w:r w:rsidRPr="0025104A">
        <w:t xml:space="preserve"> </w:t>
      </w:r>
      <w:r w:rsidR="001F3096">
        <w:rPr>
          <w:rStyle w:val="FootnoteReference"/>
        </w:rPr>
        <w:footnoteReference w:id="20"/>
      </w:r>
      <w:r w:rsidRPr="0025104A">
        <w:t xml:space="preserve"> </w:t>
      </w:r>
      <w:r w:rsidRPr="0025104A">
        <w:rPr>
          <w:rtl/>
        </w:rPr>
        <w:t>مورد استفاده قرار گرفتند. این پژوهش نشان داد که الگوریتم تقویت گرادیان سبک</w:t>
      </w:r>
      <w:r w:rsidRPr="0025104A">
        <w:t xml:space="preserve"> </w:t>
      </w:r>
      <w:r w:rsidRPr="0025104A">
        <w:rPr>
          <w:rtl/>
        </w:rPr>
        <w:t>عملکرد بهتری نسبت به سایر روش‌ها داشته و بهترین نتایج مدلسازی زمانی حاصل شده که ویژگی‌ها با روش تحلیل واریانس انتخاب شده‌اند</w:t>
      </w:r>
      <w:r w:rsidRPr="0025104A">
        <w:t>.</w:t>
      </w:r>
    </w:p>
    <w:p w14:paraId="63F48505" w14:textId="24F47F32" w:rsidR="00D51C1C" w:rsidRPr="00D51C1C" w:rsidRDefault="00D51C1C" w:rsidP="00D51C1C">
      <w:pPr>
        <w:bidi/>
        <w:jc w:val="both"/>
      </w:pPr>
      <w:r w:rsidRPr="00D51C1C">
        <w:rPr>
          <w:rtl/>
        </w:rPr>
        <w:t>در این پژوهش استفاده از روش‌های نوین حوزه یادگیری ماشین مانند الگوریتم تقویت گرادیان سبک مورد بررسی قرار گرفته است. نتایج نشان داده‌اند که این روش با دستیابی به معیار سطح زیر منحنی مشخصه عملکرد</w:t>
      </w:r>
      <w:r w:rsidR="000A3179">
        <w:rPr>
          <w:rStyle w:val="FootnoteReference"/>
          <w:rtl/>
        </w:rPr>
        <w:footnoteReference w:id="21"/>
      </w:r>
      <w:r w:rsidRPr="00D51C1C">
        <w:rPr>
          <w:rtl/>
        </w:rPr>
        <w:t xml:space="preserve"> (0.724) و معیار دقت وزنی (0.788) بالاترین دقت را در پیش‌بینی ریسک اعتباری داشته است. در نهایت، این پژوهش بر اهمیت بهره‌گیری از سیستم‌های هوشمند و الگوریتم‌های بهینه برای کاهش زیان‌های ناشی از اعطای وام‌های پرخطر تأکید دارد و نشان می‌دهد که چنین سیستم‌هایی می‌توانند نقش مؤثری در بهبود فرآیندهای تصمیم‌گیری و مدیریت ریسک در نهادهای مالی ایفا کنند</w:t>
      </w:r>
      <w:r w:rsidRPr="00D51C1C">
        <w:t>.</w:t>
      </w:r>
    </w:p>
    <w:p w14:paraId="5C10347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6FA39E2" w14:textId="0A6C6B10" w:rsidR="004F3F71" w:rsidRDefault="00E6669E" w:rsidP="00E53554">
      <w:pPr>
        <w:pStyle w:val="a2"/>
        <w:rPr>
          <w:rtl/>
        </w:rPr>
      </w:pPr>
      <w:bookmarkStart w:id="46" w:name="_Toc188023334"/>
      <w:r>
        <w:t>2-3-2</w:t>
      </w:r>
      <w:r w:rsidR="004F3F71" w:rsidRPr="004F3F71">
        <w:rPr>
          <w:rtl/>
        </w:rPr>
        <w:t xml:space="preserve"> تحق</w:t>
      </w:r>
      <w:r w:rsidR="004F3F71" w:rsidRPr="004F3F71">
        <w:rPr>
          <w:rFonts w:hint="cs"/>
          <w:rtl/>
        </w:rPr>
        <w:t>یقات</w:t>
      </w:r>
      <w:r w:rsidR="004F3F71" w:rsidRPr="004F3F71">
        <w:rPr>
          <w:rtl/>
        </w:rPr>
        <w:t xml:space="preserve"> خارج</w:t>
      </w:r>
      <w:r w:rsidR="004F3F71" w:rsidRPr="004F3F71">
        <w:rPr>
          <w:rFonts w:hint="cs"/>
          <w:rtl/>
        </w:rPr>
        <w:t>ی</w:t>
      </w:r>
      <w:bookmarkEnd w:id="46"/>
    </w:p>
    <w:p w14:paraId="4681AADD" w14:textId="71F0E04B" w:rsidR="00744D6F" w:rsidRDefault="00744D6F" w:rsidP="00DD7EEF">
      <w:pPr>
        <w:bidi/>
        <w:jc w:val="both"/>
        <w:rPr>
          <w:rtl/>
        </w:rPr>
      </w:pPr>
      <w:r>
        <w:rPr>
          <w:rtl/>
        </w:rPr>
        <w:t>در حوزه امت</w:t>
      </w:r>
      <w:r>
        <w:rPr>
          <w:rFonts w:hint="cs"/>
          <w:rtl/>
        </w:rPr>
        <w:t>ی</w:t>
      </w:r>
      <w:r>
        <w:rPr>
          <w:rFonts w:hint="eastAsia"/>
          <w:rtl/>
        </w:rPr>
        <w:t>ازده</w:t>
      </w:r>
      <w:r>
        <w:rPr>
          <w:rFonts w:hint="cs"/>
          <w:rtl/>
        </w:rPr>
        <w:t>ی</w:t>
      </w:r>
      <w:r>
        <w:rPr>
          <w:rtl/>
        </w:rPr>
        <w:t xml:space="preserve"> اعتبار</w:t>
      </w:r>
      <w:r>
        <w:rPr>
          <w:rFonts w:hint="cs"/>
          <w:rtl/>
        </w:rPr>
        <w:t>ی</w:t>
      </w:r>
      <w:r>
        <w:rPr>
          <w:rFonts w:hint="eastAsia"/>
          <w:rtl/>
        </w:rPr>
        <w:t>،</w:t>
      </w:r>
      <w:r>
        <w:rPr>
          <w:rtl/>
        </w:rPr>
        <w:t xml:space="preserve"> همواره انتخاب الگور</w:t>
      </w:r>
      <w:r>
        <w:rPr>
          <w:rFonts w:hint="cs"/>
          <w:rtl/>
        </w:rPr>
        <w:t>ی</w:t>
      </w:r>
      <w:r>
        <w:rPr>
          <w:rFonts w:hint="eastAsia"/>
          <w:rtl/>
        </w:rPr>
        <w:t>تم‌ها</w:t>
      </w:r>
      <w:r>
        <w:rPr>
          <w:rFonts w:hint="cs"/>
          <w:rtl/>
        </w:rPr>
        <w:t>ی</w:t>
      </w:r>
      <w:r>
        <w:rPr>
          <w:rtl/>
        </w:rPr>
        <w:t xml:space="preserve"> مناسب برا</w:t>
      </w:r>
      <w:r>
        <w:rPr>
          <w:rFonts w:hint="cs"/>
          <w:rtl/>
        </w:rPr>
        <w:t>ی</w:t>
      </w:r>
      <w:r>
        <w:rPr>
          <w:rtl/>
        </w:rPr>
        <w:t xml:space="preserve">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ر</w:t>
      </w:r>
      <w:r>
        <w:rPr>
          <w:rFonts w:hint="cs"/>
          <w:rtl/>
        </w:rPr>
        <w:t>ی</w:t>
      </w:r>
      <w:r>
        <w:rPr>
          <w:rFonts w:hint="eastAsia"/>
          <w:rtl/>
        </w:rPr>
        <w:t>سک‌ها</w:t>
      </w:r>
      <w:r>
        <w:rPr>
          <w:rFonts w:hint="cs"/>
          <w:rtl/>
        </w:rPr>
        <w:t>ی</w:t>
      </w:r>
      <w:r>
        <w:rPr>
          <w:rtl/>
        </w:rPr>
        <w:t xml:space="preserve"> 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چالش اساس</w:t>
      </w:r>
      <w:r>
        <w:rPr>
          <w:rFonts w:hint="cs"/>
          <w:rtl/>
        </w:rPr>
        <w:t>ی</w:t>
      </w:r>
      <w:r>
        <w:rPr>
          <w:rtl/>
        </w:rPr>
        <w:t xml:space="preserve"> بو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به‌تنها</w:t>
      </w:r>
      <w:r>
        <w:rPr>
          <w:rFonts w:hint="cs"/>
          <w:rtl/>
        </w:rPr>
        <w:t>یی</w:t>
      </w:r>
      <w:r>
        <w:rPr>
          <w:rtl/>
        </w:rPr>
        <w:t xml:space="preserve"> قادر به ارائه دقت مطلوب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نبودند و ن</w:t>
      </w:r>
      <w:r>
        <w:rPr>
          <w:rFonts w:hint="cs"/>
          <w:rtl/>
        </w:rPr>
        <w:t>ی</w:t>
      </w:r>
      <w:r>
        <w:rPr>
          <w:rFonts w:hint="eastAsia"/>
          <w:rtl/>
        </w:rPr>
        <w:t>از</w:t>
      </w:r>
      <w:r>
        <w:rPr>
          <w:rtl/>
        </w:rPr>
        <w:t xml:space="preserve"> به روش</w:t>
      </w:r>
      <w:r>
        <w:rPr>
          <w:rFonts w:hint="cs"/>
          <w:rtl/>
        </w:rPr>
        <w:t>ی</w:t>
      </w:r>
      <w:r>
        <w:rPr>
          <w:rtl/>
        </w:rPr>
        <w:t xml:space="preserve"> مؤثرتر ا</w:t>
      </w:r>
      <w:r>
        <w:rPr>
          <w:rFonts w:hint="eastAsia"/>
          <w:rtl/>
        </w:rPr>
        <w:t>حساس</w:t>
      </w:r>
      <w:r>
        <w:rPr>
          <w:rtl/>
        </w:rPr>
        <w:t xml:space="preserve"> م</w:t>
      </w:r>
      <w:r>
        <w:rPr>
          <w:rFonts w:hint="cs"/>
          <w:rtl/>
        </w:rPr>
        <w:t>ی‌</w:t>
      </w:r>
      <w:r>
        <w:rPr>
          <w:rFonts w:hint="eastAsia"/>
          <w:rtl/>
        </w:rPr>
        <w:t>شد</w:t>
      </w:r>
      <w:r>
        <w:rPr>
          <w:rtl/>
        </w:rPr>
        <w:t>. در ا</w:t>
      </w:r>
      <w:r>
        <w:rPr>
          <w:rFonts w:hint="cs"/>
          <w:rtl/>
        </w:rPr>
        <w:t>ی</w:t>
      </w:r>
      <w:r>
        <w:rPr>
          <w:rFonts w:hint="eastAsia"/>
          <w:rtl/>
        </w:rPr>
        <w:t>ن</w:t>
      </w:r>
      <w:r>
        <w:rPr>
          <w:rtl/>
        </w:rPr>
        <w:t xml:space="preserve"> راستا، پژوهش</w:t>
      </w:r>
      <w:r>
        <w:rPr>
          <w:rFonts w:hint="cs"/>
          <w:rtl/>
        </w:rPr>
        <w:t>ی</w:t>
      </w:r>
      <w:r>
        <w:rPr>
          <w:rtl/>
        </w:rPr>
        <w:t xml:space="preserve"> با استفاده از مجموعه داده‌ها</w:t>
      </w:r>
      <w:r>
        <w:rPr>
          <w:rFonts w:hint="cs"/>
          <w:rtl/>
        </w:rPr>
        <w:t>ی</w:t>
      </w:r>
      <w:r>
        <w:rPr>
          <w:rtl/>
        </w:rPr>
        <w:t xml:space="preserve"> اعتبار</w:t>
      </w:r>
      <w:r>
        <w:rPr>
          <w:rFonts w:hint="cs"/>
          <w:rtl/>
        </w:rPr>
        <w:t>ی</w:t>
      </w:r>
      <w:r>
        <w:rPr>
          <w:rtl/>
        </w:rPr>
        <w:t xml:space="preserve"> استرال</w:t>
      </w:r>
      <w:r>
        <w:rPr>
          <w:rFonts w:hint="cs"/>
          <w:rtl/>
        </w:rPr>
        <w:t>ی</w:t>
      </w:r>
      <w:r>
        <w:rPr>
          <w:rFonts w:hint="eastAsia"/>
          <w:rtl/>
        </w:rPr>
        <w:t>ا،</w:t>
      </w:r>
      <w:r>
        <w:rPr>
          <w:rtl/>
        </w:rPr>
        <w:t xml:space="preserve"> پس از پ</w:t>
      </w:r>
      <w:r>
        <w:rPr>
          <w:rFonts w:hint="cs"/>
          <w:rtl/>
        </w:rPr>
        <w:t>ی</w:t>
      </w:r>
      <w:r>
        <w:rPr>
          <w:rFonts w:hint="eastAsia"/>
          <w:rtl/>
        </w:rPr>
        <w:t>ش‌پردازش</w:t>
      </w:r>
      <w:r>
        <w:rPr>
          <w:rtl/>
        </w:rPr>
        <w:t xml:space="preserve"> داده‌ها و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مقاد</w:t>
      </w:r>
      <w:r>
        <w:rPr>
          <w:rFonts w:hint="cs"/>
          <w:rtl/>
        </w:rPr>
        <w:t>ی</w:t>
      </w:r>
      <w:r>
        <w:rPr>
          <w:rFonts w:hint="eastAsia"/>
          <w:rtl/>
        </w:rPr>
        <w:t>ر</w:t>
      </w:r>
      <w:r>
        <w:rPr>
          <w:rtl/>
        </w:rPr>
        <w:t xml:space="preserve"> گمشده، اقدام به کاهش ابعاد داده‌ها با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نمود. سپس، الگور</w:t>
      </w:r>
      <w:r>
        <w:rPr>
          <w:rFonts w:hint="cs"/>
          <w:rtl/>
        </w:rPr>
        <w:t>ی</w:t>
      </w:r>
      <w:r>
        <w:rPr>
          <w:rFonts w:hint="eastAsia"/>
          <w:rtl/>
        </w:rPr>
        <w:t>تم‌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درخت تصم</w:t>
      </w:r>
      <w:r>
        <w:rPr>
          <w:rFonts w:hint="cs"/>
          <w:rtl/>
        </w:rPr>
        <w:t>ی</w:t>
      </w:r>
      <w:r>
        <w:rPr>
          <w:rFonts w:hint="eastAsia"/>
          <w:rtl/>
        </w:rPr>
        <w:t>م،</w:t>
      </w:r>
      <w:r>
        <w:rPr>
          <w:rtl/>
        </w:rPr>
        <w:t xml:space="preserve"> </w:t>
      </w:r>
      <w:r>
        <w:rPr>
          <w:rFonts w:hint="eastAsia"/>
          <w:rtl/>
        </w:rPr>
        <w:t>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شبکه عصب</w:t>
      </w:r>
      <w:r>
        <w:rPr>
          <w:rFonts w:hint="cs"/>
          <w:rtl/>
        </w:rPr>
        <w:t>ی</w:t>
      </w:r>
      <w:r>
        <w:rPr>
          <w:rtl/>
        </w:rPr>
        <w:t xml:space="preserve"> چندلا</w:t>
      </w:r>
      <w:r>
        <w:rPr>
          <w:rFonts w:hint="cs"/>
          <w:rtl/>
        </w:rPr>
        <w:t>ی</w:t>
      </w:r>
      <w:r>
        <w:rPr>
          <w:rFonts w:hint="eastAsia"/>
          <w:rtl/>
        </w:rPr>
        <w:t>ه</w:t>
      </w:r>
      <w:r>
        <w:rPr>
          <w:rtl/>
        </w:rPr>
        <w:t xml:space="preserve"> و ب</w:t>
      </w:r>
      <w:r>
        <w:rPr>
          <w:rFonts w:hint="cs"/>
          <w:rtl/>
        </w:rPr>
        <w:t>ی</w:t>
      </w:r>
      <w:r>
        <w:rPr>
          <w:rFonts w:hint="eastAsia"/>
          <w:rtl/>
        </w:rPr>
        <w:t>ز</w:t>
      </w:r>
      <w:r>
        <w:rPr>
          <w:rtl/>
        </w:rPr>
        <w:t xml:space="preserve"> ساده به‌کار گرفته شدند. علاوه بر آن، الگور</w:t>
      </w:r>
      <w:r>
        <w:rPr>
          <w:rFonts w:hint="cs"/>
          <w:rtl/>
        </w:rPr>
        <w:t>ی</w:t>
      </w:r>
      <w:r>
        <w:rPr>
          <w:rFonts w:hint="eastAsia"/>
          <w:rtl/>
        </w:rPr>
        <w:t>تم‌ها</w:t>
      </w:r>
      <w:r>
        <w:rPr>
          <w:rFonts w:hint="cs"/>
          <w:rtl/>
        </w:rPr>
        <w:t>ی</w:t>
      </w:r>
      <w:r>
        <w:rPr>
          <w:rtl/>
        </w:rPr>
        <w:t xml:space="preserve"> گروه</w:t>
      </w:r>
      <w:r>
        <w:rPr>
          <w:rFonts w:hint="cs"/>
          <w:rtl/>
        </w:rPr>
        <w:t>ی</w:t>
      </w:r>
      <w:r>
        <w:rPr>
          <w:rtl/>
        </w:rPr>
        <w:t xml:space="preserve"> نظ</w:t>
      </w:r>
      <w:r>
        <w:rPr>
          <w:rFonts w:hint="cs"/>
          <w:rtl/>
        </w:rPr>
        <w:t>ی</w:t>
      </w:r>
      <w:r>
        <w:rPr>
          <w:rFonts w:hint="eastAsia"/>
          <w:rtl/>
        </w:rPr>
        <w:t>ر</w:t>
      </w:r>
      <w:r>
        <w:rPr>
          <w:rtl/>
        </w:rPr>
        <w:t xml:space="preserve"> جنگل </w:t>
      </w:r>
      <w:r>
        <w:rPr>
          <w:rtl/>
        </w:rPr>
        <w:lastRenderedPageBreak/>
        <w:t>تصادف</w:t>
      </w:r>
      <w:r>
        <w:rPr>
          <w:rFonts w:hint="cs"/>
          <w:rtl/>
        </w:rPr>
        <w:t>ی</w:t>
      </w:r>
      <w:r>
        <w:rPr>
          <w:rFonts w:hint="eastAsia"/>
          <w:rtl/>
        </w:rPr>
        <w:t>،</w:t>
      </w:r>
      <w:r>
        <w:rPr>
          <w:rtl/>
        </w:rPr>
        <w:t xml:space="preserve"> درخت تصم</w:t>
      </w:r>
      <w:r>
        <w:rPr>
          <w:rFonts w:hint="cs"/>
          <w:rtl/>
        </w:rPr>
        <w:t>ی</w:t>
      </w:r>
      <w:r>
        <w:rPr>
          <w:rFonts w:hint="eastAsia"/>
          <w:rtl/>
        </w:rPr>
        <w:t>م</w:t>
      </w:r>
      <w:r>
        <w:rPr>
          <w:rtl/>
        </w:rPr>
        <w:t xml:space="preserve"> بسته‌بند</w:t>
      </w:r>
      <w:r>
        <w:rPr>
          <w:rFonts w:hint="cs"/>
          <w:rtl/>
        </w:rPr>
        <w:t>ی‌</w:t>
      </w:r>
      <w:r>
        <w:rPr>
          <w:rFonts w:hint="eastAsia"/>
          <w:rtl/>
        </w:rPr>
        <w:t>شده،</w:t>
      </w:r>
      <w:r>
        <w:rPr>
          <w:rtl/>
        </w:rPr>
        <w:t xml:space="preserve"> طبقه‌بند</w:t>
      </w:r>
      <w:r>
        <w:rPr>
          <w:rFonts w:hint="cs"/>
          <w:rtl/>
        </w:rPr>
        <w:t>ی هایی مبنتی بر روش های تقویتی</w:t>
      </w:r>
      <w:r>
        <w:rPr>
          <w:rtl/>
        </w:rPr>
        <w:t>، و رأ</w:t>
      </w:r>
      <w:r>
        <w:rPr>
          <w:rFonts w:hint="cs"/>
          <w:rtl/>
        </w:rPr>
        <w:t>ی‌</w:t>
      </w:r>
      <w:r>
        <w:rPr>
          <w:rFonts w:hint="eastAsia"/>
          <w:rtl/>
        </w:rPr>
        <w:t>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ورد ارز</w:t>
      </w:r>
      <w:r>
        <w:rPr>
          <w:rFonts w:hint="cs"/>
          <w:rtl/>
        </w:rPr>
        <w:t>ی</w:t>
      </w:r>
      <w:r>
        <w:rPr>
          <w:rFonts w:hint="eastAsia"/>
          <w:rtl/>
        </w:rPr>
        <w:t>اب</w:t>
      </w:r>
      <w:r>
        <w:rPr>
          <w:rFonts w:hint="cs"/>
          <w:rtl/>
        </w:rPr>
        <w:t>ی</w:t>
      </w:r>
      <w:r>
        <w:rPr>
          <w:rtl/>
        </w:rPr>
        <w:t xml:space="preserve"> قرار گرفتند. نتا</w:t>
      </w:r>
      <w:r>
        <w:rPr>
          <w:rFonts w:hint="cs"/>
          <w:rtl/>
        </w:rPr>
        <w:t>ی</w:t>
      </w:r>
      <w:r>
        <w:rPr>
          <w:rFonts w:hint="eastAsia"/>
          <w:rtl/>
        </w:rPr>
        <w:t>ج</w:t>
      </w:r>
      <w:r>
        <w:rPr>
          <w:rtl/>
        </w:rPr>
        <w:t xml:space="preserve"> نشان دا</w:t>
      </w:r>
      <w:r>
        <w:rPr>
          <w:rFonts w:hint="eastAsia"/>
          <w:rtl/>
        </w:rPr>
        <w:t>د</w:t>
      </w:r>
      <w:r>
        <w:rPr>
          <w:rtl/>
        </w:rPr>
        <w:t xml:space="preserve"> که الگور</w:t>
      </w:r>
      <w:r>
        <w:rPr>
          <w:rFonts w:hint="cs"/>
          <w:rtl/>
        </w:rPr>
        <w:t>ی</w:t>
      </w:r>
      <w:r>
        <w:rPr>
          <w:rFonts w:hint="eastAsia"/>
          <w:rtl/>
        </w:rPr>
        <w:t>تم‌ها</w:t>
      </w:r>
      <w:r>
        <w:rPr>
          <w:rFonts w:hint="cs"/>
          <w:rtl/>
        </w:rPr>
        <w:t>ی</w:t>
      </w:r>
      <w:r>
        <w:rPr>
          <w:rtl/>
        </w:rPr>
        <w:t xml:space="preserve"> گروه</w:t>
      </w:r>
      <w:r>
        <w:rPr>
          <w:rFonts w:hint="cs"/>
          <w:rtl/>
        </w:rPr>
        <w:t>ی</w:t>
      </w:r>
      <w:r>
        <w:rPr>
          <w:rFonts w:hint="eastAsia"/>
          <w:rtl/>
        </w:rPr>
        <w:t>،</w:t>
      </w:r>
      <w:r>
        <w:rPr>
          <w:rtl/>
        </w:rPr>
        <w:t xml:space="preserve"> به‌و</w:t>
      </w:r>
      <w:r>
        <w:rPr>
          <w:rFonts w:hint="cs"/>
          <w:rtl/>
        </w:rPr>
        <w:t>ی</w:t>
      </w:r>
      <w:r>
        <w:rPr>
          <w:rFonts w:hint="eastAsia"/>
          <w:rtl/>
        </w:rPr>
        <w:t>ژه</w:t>
      </w:r>
      <w:r>
        <w:rPr>
          <w:rtl/>
        </w:rPr>
        <w:t xml:space="preserve"> جنگل تصادف</w:t>
      </w:r>
      <w:r>
        <w:rPr>
          <w:rFonts w:hint="cs"/>
          <w:rtl/>
        </w:rPr>
        <w:t>ی</w:t>
      </w:r>
      <w:r>
        <w:rPr>
          <w:rtl/>
        </w:rPr>
        <w:t xml:space="preserve"> و طبقه‌بند</w:t>
      </w:r>
      <w:r>
        <w:rPr>
          <w:rFonts w:hint="cs"/>
          <w:rtl/>
        </w:rPr>
        <w:t>ی هایی مبنتی بر روش های تقویتی</w:t>
      </w:r>
      <w:r>
        <w:rPr>
          <w:rtl/>
        </w:rPr>
        <w:t xml:space="preserve"> </w:t>
      </w:r>
      <w:r>
        <w:rPr>
          <w:rFonts w:hint="cs"/>
          <w:rtl/>
        </w:rPr>
        <w:t xml:space="preserve"> </w:t>
      </w:r>
      <w:r>
        <w:rPr>
          <w:rtl/>
        </w:rPr>
        <w:t>، با دقت بالاتر و خطا</w:t>
      </w:r>
      <w:r>
        <w:rPr>
          <w:rFonts w:hint="cs"/>
          <w:rtl/>
        </w:rPr>
        <w:t>ی</w:t>
      </w:r>
      <w:r>
        <w:rPr>
          <w:rtl/>
        </w:rPr>
        <w:t xml:space="preserve"> کمتر، عملکرد بهتر</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دارند. </w:t>
      </w:r>
      <w:r w:rsidR="00803DC9">
        <w:rPr>
          <w:rtl/>
        </w:rPr>
        <w:fldChar w:fldCharType="begin"/>
      </w:r>
      <w:r w:rsidR="00803DC9">
        <w:rPr>
          <w:rtl/>
        </w:rPr>
        <w:instrText xml:space="preserve"> </w:instrText>
      </w:r>
      <w:r w:rsidR="00803DC9">
        <w:instrText>ADDIN EN.CITE &lt;EndNote&gt;&lt;Cite&gt;&lt;Author&gt;Parvin&lt;/Author&gt;&lt;Year&gt;2020&lt;/Year&gt;&lt;RecNum&gt;1&lt;/RecNum&gt;&lt;DisplayText&gt;(Parvin and Saleena, 2020)&lt;/DisplayText&gt;&lt;record&gt;&lt;rec-number&gt;1&lt;/rec-number&gt;&lt;foreign-keys&gt;&lt;key app="EN" db-id="zw0dvrzvvazvaqe509wx2z0iprfrppxxvzr9" timestamp="1731582744"&gt;1&lt;/key&gt;&lt;/foreign-keys&gt;&lt;ref-type name="Conference Proceedings"&gt;10&lt;/ref-type&gt;&lt;contributors&gt;&lt;authors&gt;&lt;author&gt;Parvin, A Safiya&lt;/author&gt;&lt;author&gt;Saleena, B&lt;/author&gt;&lt;/authors&gt;&lt;/contributors&gt;&lt;titles&gt;&lt;title&gt;An ensemble classifier model to predict credit scoring-comparative analysis&lt;/title&gt;&lt;secondary-title&gt;2020 IEEE international symposium on smart electronic systems (iSES)(Formerly iNiS)&lt;/secondary-title&gt;&lt;/titles&gt;&lt;pages&gt;27-30&lt;/pages&gt;&lt;dates&gt;&lt;year&gt;2020&lt;/year&gt;&lt;/dates&gt;&lt;publisher&gt;IEEE&lt;/publisher&gt;&lt;isbn&gt;1</w:instrText>
      </w:r>
      <w:r w:rsidR="00803DC9">
        <w:rPr>
          <w:rtl/>
        </w:rPr>
        <w:instrText>665404787&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5" w:tooltip="Parvin, 2020 #1" w:history="1">
        <w:r w:rsidR="00803DC9">
          <w:rPr>
            <w:noProof/>
          </w:rPr>
          <w:t>Parvin and Saleena, 2020</w:t>
        </w:r>
      </w:hyperlink>
      <w:r w:rsidR="00803DC9">
        <w:rPr>
          <w:noProof/>
          <w:rtl/>
        </w:rPr>
        <w:t>)</w:t>
      </w:r>
      <w:r w:rsidR="00803DC9">
        <w:rPr>
          <w:rtl/>
        </w:rPr>
        <w:fldChar w:fldCharType="end"/>
      </w:r>
    </w:p>
    <w:p w14:paraId="6F59C59E" w14:textId="77777777" w:rsidR="00744D6F" w:rsidRPr="0008221A" w:rsidRDefault="00744D6F" w:rsidP="00DD7EEF">
      <w:pPr>
        <w:bidi/>
        <w:jc w:val="both"/>
        <w:rPr>
          <w:rtl/>
        </w:rPr>
      </w:pPr>
    </w:p>
    <w:p w14:paraId="61FF201A" w14:textId="3CBF63C2" w:rsidR="00744D6F" w:rsidRDefault="00744D6F" w:rsidP="00DD7EEF">
      <w:pPr>
        <w:bidi/>
        <w:jc w:val="both"/>
      </w:pPr>
      <w:r>
        <w:rPr>
          <w:rtl/>
        </w:rPr>
        <w:t>مطالعات پ</w:t>
      </w:r>
      <w:r>
        <w:rPr>
          <w:rFonts w:hint="cs"/>
          <w:rtl/>
        </w:rPr>
        <w:t>ی</w:t>
      </w:r>
      <w:r>
        <w:rPr>
          <w:rFonts w:hint="eastAsia"/>
          <w:rtl/>
        </w:rPr>
        <w:t>ش</w:t>
      </w:r>
      <w:r>
        <w:rPr>
          <w:rFonts w:hint="cs"/>
          <w:rtl/>
        </w:rPr>
        <w:t>ی</w:t>
      </w:r>
      <w:r>
        <w:rPr>
          <w:rFonts w:hint="eastAsia"/>
          <w:rtl/>
        </w:rPr>
        <w:t>ن</w:t>
      </w:r>
      <w:r>
        <w:rPr>
          <w:rtl/>
        </w:rPr>
        <w:t xml:space="preserve"> بر رو</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مشتر</w:t>
      </w:r>
      <w:r>
        <w:rPr>
          <w:rFonts w:hint="cs"/>
          <w:rtl/>
        </w:rPr>
        <w:t>ی</w:t>
      </w:r>
      <w:r>
        <w:rPr>
          <w:rFonts w:hint="eastAsia"/>
          <w:rtl/>
        </w:rPr>
        <w:t>ان</w:t>
      </w:r>
      <w:r>
        <w:rPr>
          <w:rtl/>
        </w:rPr>
        <w:t xml:space="preserve"> نشان م</w:t>
      </w:r>
      <w:r>
        <w:rPr>
          <w:rFonts w:hint="cs"/>
          <w:rtl/>
        </w:rPr>
        <w:t>ی‌</w:t>
      </w:r>
      <w:r>
        <w:rPr>
          <w:rFonts w:hint="eastAsia"/>
          <w:rtl/>
        </w:rPr>
        <w:t>دهد</w:t>
      </w:r>
      <w:r>
        <w:rPr>
          <w:rtl/>
        </w:rPr>
        <w:t xml:space="preserve"> که مدل‌ها</w:t>
      </w:r>
      <w:r>
        <w:rPr>
          <w:rFonts w:hint="cs"/>
          <w:rtl/>
        </w:rPr>
        <w:t>ی</w:t>
      </w:r>
      <w:r>
        <w:rPr>
          <w:rtl/>
        </w:rPr>
        <w:t xml:space="preserve"> را</w:t>
      </w:r>
      <w:r>
        <w:rPr>
          <w:rFonts w:hint="cs"/>
          <w:rtl/>
        </w:rPr>
        <w:t>ی</w:t>
      </w:r>
      <w:r>
        <w:rPr>
          <w:rFonts w:hint="eastAsia"/>
          <w:rtl/>
        </w:rPr>
        <w:t>ج</w:t>
      </w:r>
      <w:r>
        <w:rPr>
          <w:rtl/>
        </w:rPr>
        <w:t xml:space="preserve"> همچون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فرض</w:t>
      </w:r>
      <w:r>
        <w:rPr>
          <w:rFonts w:hint="cs"/>
          <w:rtl/>
        </w:rPr>
        <w:t>ی</w:t>
      </w:r>
      <w:r>
        <w:rPr>
          <w:rFonts w:hint="eastAsia"/>
          <w:rtl/>
        </w:rPr>
        <w:t>ات</w:t>
      </w:r>
      <w:r>
        <w:rPr>
          <w:rtl/>
        </w:rPr>
        <w:t xml:space="preserve"> غ</w:t>
      </w:r>
      <w:r>
        <w:rPr>
          <w:rFonts w:hint="cs"/>
          <w:rtl/>
        </w:rPr>
        <w:t>ی</w:t>
      </w:r>
      <w:r>
        <w:rPr>
          <w:rFonts w:hint="eastAsia"/>
          <w:rtl/>
        </w:rPr>
        <w:t>رواقع</w:t>
      </w:r>
      <w:r>
        <w:rPr>
          <w:rFonts w:hint="cs"/>
          <w:rtl/>
        </w:rPr>
        <w:t>ی</w:t>
      </w:r>
      <w:r>
        <w:rPr>
          <w:rtl/>
        </w:rPr>
        <w:t xml:space="preserve"> مانند تفک</w:t>
      </w:r>
      <w:r>
        <w:rPr>
          <w:rFonts w:hint="cs"/>
          <w:rtl/>
        </w:rPr>
        <w:t>ی</w:t>
      </w:r>
      <w:r>
        <w:rPr>
          <w:rFonts w:hint="eastAsia"/>
          <w:rtl/>
        </w:rPr>
        <w:t>ک</w:t>
      </w:r>
      <w:r>
        <w:rPr>
          <w:rtl/>
        </w:rPr>
        <w:t xml:space="preserve"> خط</w:t>
      </w:r>
      <w:r>
        <w:rPr>
          <w:rFonts w:hint="cs"/>
          <w:rtl/>
        </w:rPr>
        <w:t>ی</w:t>
      </w:r>
      <w:r>
        <w:rPr>
          <w:rtl/>
        </w:rPr>
        <w:t xml:space="preserve"> و توز</w:t>
      </w:r>
      <w:r>
        <w:rPr>
          <w:rFonts w:hint="cs"/>
          <w:rtl/>
        </w:rPr>
        <w:t>ی</w:t>
      </w:r>
      <w:r>
        <w:rPr>
          <w:rFonts w:hint="eastAsia"/>
          <w:rtl/>
        </w:rPr>
        <w:t>ع</w:t>
      </w:r>
      <w:r>
        <w:rPr>
          <w:rtl/>
        </w:rPr>
        <w:t xml:space="preserve"> نرمال داده‌ها عملکرد ضع</w:t>
      </w:r>
      <w:r>
        <w:rPr>
          <w:rFonts w:hint="cs"/>
          <w:rtl/>
        </w:rPr>
        <w:t>ی</w:t>
      </w:r>
      <w:r>
        <w:rPr>
          <w:rFonts w:hint="eastAsia"/>
          <w:rtl/>
        </w:rPr>
        <w:t>ف</w:t>
      </w:r>
      <w:r>
        <w:rPr>
          <w:rFonts w:hint="cs"/>
          <w:rtl/>
        </w:rPr>
        <w:t>ی</w:t>
      </w:r>
      <w:r>
        <w:rPr>
          <w:rtl/>
        </w:rPr>
        <w:t xml:space="preserve"> داشتند. به کارگ</w:t>
      </w:r>
      <w:r>
        <w:rPr>
          <w:rFonts w:hint="cs"/>
          <w:rtl/>
        </w:rPr>
        <w:t>ی</w:t>
      </w:r>
      <w:r>
        <w:rPr>
          <w:rFonts w:hint="eastAsia"/>
          <w:rtl/>
        </w:rPr>
        <w:t>ر</w:t>
      </w:r>
      <w:r>
        <w:rPr>
          <w:rFonts w:hint="cs"/>
          <w:rtl/>
        </w:rPr>
        <w:t>ی</w:t>
      </w:r>
      <w:r>
        <w:rPr>
          <w:rtl/>
        </w:rPr>
        <w:t xml:space="preserve"> روش‌ها</w:t>
      </w:r>
      <w:r>
        <w:rPr>
          <w:rFonts w:hint="cs"/>
          <w:rtl/>
        </w:rPr>
        <w:t>یی</w:t>
      </w:r>
      <w:r>
        <w:rPr>
          <w:rtl/>
        </w:rPr>
        <w:t xml:space="preserve"> مانند شبکه عصب</w:t>
      </w:r>
      <w:r>
        <w:rPr>
          <w:rFonts w:hint="cs"/>
          <w:rtl/>
        </w:rPr>
        <w:t>ی</w:t>
      </w:r>
      <w:r>
        <w:rPr>
          <w:rtl/>
        </w:rPr>
        <w:t xml:space="preserve"> و ماش</w:t>
      </w:r>
      <w:r>
        <w:rPr>
          <w:rFonts w:hint="cs"/>
          <w:rtl/>
        </w:rPr>
        <w:t>ی</w:t>
      </w:r>
      <w:r>
        <w:rPr>
          <w:rtl/>
        </w:rPr>
        <w:t>ن بردار پشت</w:t>
      </w:r>
      <w:r>
        <w:rPr>
          <w:rFonts w:hint="cs"/>
          <w:rtl/>
        </w:rPr>
        <w:t>ی</w:t>
      </w:r>
      <w:r>
        <w:rPr>
          <w:rFonts w:hint="eastAsia"/>
          <w:rtl/>
        </w:rPr>
        <w:t>بان</w:t>
      </w:r>
      <w:r>
        <w:rPr>
          <w:rtl/>
        </w:rPr>
        <w:t xml:space="preserve"> در تلاش بود تا دقت مدل‌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را بهبود بخشد، اما ا</w:t>
      </w:r>
      <w:r>
        <w:rPr>
          <w:rFonts w:hint="cs"/>
          <w:rtl/>
        </w:rPr>
        <w:t>ی</w:t>
      </w:r>
      <w:r>
        <w:rPr>
          <w:rFonts w:hint="eastAsia"/>
          <w:rtl/>
        </w:rPr>
        <w:t>ن</w:t>
      </w:r>
      <w:r>
        <w:rPr>
          <w:rtl/>
        </w:rPr>
        <w:t xml:space="preserve"> مدل‌ها</w:t>
      </w:r>
      <w:r>
        <w:rPr>
          <w:rFonts w:hint="cs"/>
          <w:rtl/>
        </w:rPr>
        <w:t>ی</w:t>
      </w:r>
      <w:r>
        <w:rPr>
          <w:rtl/>
        </w:rPr>
        <w:t xml:space="preserve"> تک‌طبقه‌بند در شناسا</w:t>
      </w:r>
      <w:r>
        <w:rPr>
          <w:rFonts w:hint="cs"/>
          <w:rtl/>
        </w:rPr>
        <w:t>ی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خاص مشتر</w:t>
      </w:r>
      <w:r>
        <w:rPr>
          <w:rFonts w:hint="cs"/>
          <w:rtl/>
        </w:rPr>
        <w:t>ی</w:t>
      </w:r>
      <w:r>
        <w:rPr>
          <w:rFonts w:hint="eastAsia"/>
          <w:rtl/>
        </w:rPr>
        <w:t>ان</w:t>
      </w:r>
      <w:r>
        <w:rPr>
          <w:rtl/>
        </w:rPr>
        <w:t xml:space="preserve"> و کاهش تأث</w:t>
      </w:r>
      <w:r>
        <w:rPr>
          <w:rFonts w:hint="cs"/>
          <w:rtl/>
        </w:rPr>
        <w:t>ی</w:t>
      </w:r>
      <w:r>
        <w:rPr>
          <w:rFonts w:hint="eastAsia"/>
          <w:rtl/>
        </w:rPr>
        <w:t>ر</w:t>
      </w:r>
      <w:r>
        <w:rPr>
          <w:rtl/>
        </w:rPr>
        <w:t xml:space="preserve"> نمونه‌ها</w:t>
      </w:r>
      <w:r>
        <w:rPr>
          <w:rFonts w:hint="cs"/>
          <w:rtl/>
        </w:rPr>
        <w:t>ی</w:t>
      </w:r>
      <w:r>
        <w:rPr>
          <w:rtl/>
        </w:rPr>
        <w:t xml:space="preserve"> نادر به مشکل برخوردند. برا</w:t>
      </w:r>
      <w:r>
        <w:rPr>
          <w:rFonts w:hint="cs"/>
          <w:rtl/>
        </w:rPr>
        <w:t>ی</w:t>
      </w:r>
      <w:r>
        <w:rPr>
          <w:rtl/>
        </w:rPr>
        <w:t xml:space="preserve"> رفع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برخ</w:t>
      </w:r>
      <w:r>
        <w:rPr>
          <w:rFonts w:hint="cs"/>
          <w:rtl/>
        </w:rPr>
        <w:t>ی</w:t>
      </w:r>
      <w:r>
        <w:rPr>
          <w:rtl/>
        </w:rPr>
        <w:t xml:space="preserve"> تحق</w:t>
      </w:r>
      <w:r>
        <w:rPr>
          <w:rFonts w:hint="cs"/>
          <w:rtl/>
        </w:rPr>
        <w:t>ی</w:t>
      </w:r>
      <w:r>
        <w:rPr>
          <w:rFonts w:hint="eastAsia"/>
          <w:rtl/>
        </w:rPr>
        <w:t>قات</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شامل طبقه‌بند</w:t>
      </w:r>
      <w:r>
        <w:rPr>
          <w:rFonts w:hint="cs"/>
          <w:rtl/>
        </w:rPr>
        <w:t xml:space="preserve">ی هایی </w:t>
      </w:r>
      <w:r>
        <w:rPr>
          <w:rtl/>
        </w:rPr>
        <w:t>با را</w:t>
      </w:r>
      <w:r>
        <w:rPr>
          <w:rFonts w:hint="cs"/>
          <w:rtl/>
        </w:rPr>
        <w:t>ی‌</w:t>
      </w:r>
      <w:r>
        <w:rPr>
          <w:rFonts w:hint="eastAsia"/>
          <w:rtl/>
        </w:rPr>
        <w:t>گ</w:t>
      </w:r>
      <w:r>
        <w:rPr>
          <w:rFonts w:hint="cs"/>
          <w:rtl/>
        </w:rPr>
        <w:t>ی</w:t>
      </w:r>
      <w:r>
        <w:rPr>
          <w:rFonts w:hint="eastAsia"/>
          <w:rtl/>
        </w:rPr>
        <w:t>ر</w:t>
      </w:r>
      <w:r>
        <w:rPr>
          <w:rFonts w:hint="cs"/>
          <w:rtl/>
        </w:rPr>
        <w:t>ی های</w:t>
      </w:r>
      <w:r>
        <w:rPr>
          <w:rtl/>
        </w:rPr>
        <w:t xml:space="preserve"> وزن‌دار استفاده کردند، اما ا</w:t>
      </w:r>
      <w:r>
        <w:rPr>
          <w:rFonts w:hint="cs"/>
          <w:rtl/>
        </w:rPr>
        <w:t>ی</w:t>
      </w:r>
      <w:r>
        <w:rPr>
          <w:rFonts w:hint="eastAsia"/>
          <w:rtl/>
        </w:rPr>
        <w:t>ن</w:t>
      </w:r>
      <w:r>
        <w:rPr>
          <w:rtl/>
        </w:rPr>
        <w:t xml:space="preserve"> روش‌ها همچنان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نامتوازن با مشکل مواجه بودند. در ا</w:t>
      </w:r>
      <w:r>
        <w:rPr>
          <w:rFonts w:hint="cs"/>
          <w:rtl/>
        </w:rPr>
        <w:t>ی</w:t>
      </w:r>
      <w:r>
        <w:rPr>
          <w:rFonts w:hint="eastAsia"/>
          <w:rtl/>
        </w:rPr>
        <w:t>ن</w:t>
      </w:r>
      <w:r>
        <w:rPr>
          <w:rtl/>
        </w:rPr>
        <w:t xml:space="preserve"> پژوهش، از نقشه‌ها</w:t>
      </w:r>
      <w:r>
        <w:rPr>
          <w:rFonts w:hint="cs"/>
          <w:rtl/>
        </w:rPr>
        <w:t>ی</w:t>
      </w:r>
      <w:r>
        <w:rPr>
          <w:rtl/>
        </w:rPr>
        <w:t xml:space="preserve"> خودسازمان‌ده برا</w:t>
      </w:r>
      <w:r>
        <w:rPr>
          <w:rFonts w:hint="cs"/>
          <w:rtl/>
        </w:rPr>
        <w:t>ی</w:t>
      </w:r>
      <w:r>
        <w:rPr>
          <w:rtl/>
        </w:rPr>
        <w:t xml:space="preserve"> خوشه‌بند</w:t>
      </w:r>
      <w:r>
        <w:rPr>
          <w:rFonts w:hint="cs"/>
          <w:rtl/>
        </w:rPr>
        <w:t>ی</w:t>
      </w:r>
      <w:r>
        <w:rPr>
          <w:rtl/>
        </w:rPr>
        <w:t xml:space="preserve"> چندلا</w:t>
      </w:r>
      <w:r>
        <w:rPr>
          <w:rFonts w:hint="cs"/>
          <w:rtl/>
        </w:rPr>
        <w:t>ی</w:t>
      </w:r>
      <w:r>
        <w:rPr>
          <w:rFonts w:hint="eastAsia"/>
          <w:rtl/>
        </w:rPr>
        <w:t>ه</w:t>
      </w:r>
      <w:r>
        <w:rPr>
          <w:rtl/>
        </w:rPr>
        <w:t xml:space="preserve"> داده‌ها بهره گرفته شده و سپس از ترک</w:t>
      </w:r>
      <w:r>
        <w:rPr>
          <w:rFonts w:hint="cs"/>
          <w:rtl/>
        </w:rPr>
        <w:t>ی</w:t>
      </w:r>
      <w:r>
        <w:rPr>
          <w:rFonts w:hint="eastAsia"/>
          <w:rtl/>
        </w:rPr>
        <w:t>ب</w:t>
      </w:r>
      <w:r>
        <w:rPr>
          <w:rtl/>
        </w:rPr>
        <w:t xml:space="preserve"> طبقه‌بندها</w:t>
      </w:r>
      <w:r>
        <w:rPr>
          <w:rFonts w:hint="cs"/>
          <w:rtl/>
        </w:rPr>
        <w:t>یی چون</w:t>
      </w:r>
      <w:r>
        <w:rPr>
          <w:rtl/>
        </w:rPr>
        <w:t xml:space="preserve"> </w:t>
      </w:r>
      <w:r>
        <w:rPr>
          <w:rFonts w:hint="cs"/>
          <w:rtl/>
        </w:rPr>
        <w:t>کا</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گ</w:t>
      </w:r>
      <w:r>
        <w:rPr>
          <w:rFonts w:hint="cs"/>
          <w:rtl/>
        </w:rPr>
        <w:t>ی</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را</w:t>
      </w:r>
      <w:r>
        <w:rPr>
          <w:rFonts w:hint="cs"/>
          <w:rtl/>
        </w:rPr>
        <w:t>ی‌</w:t>
      </w:r>
      <w:r>
        <w:rPr>
          <w:rFonts w:hint="eastAsia"/>
          <w:rtl/>
        </w:rPr>
        <w:t>گ</w:t>
      </w:r>
      <w:r>
        <w:rPr>
          <w:rFonts w:hint="cs"/>
          <w:rtl/>
        </w:rPr>
        <w:t>ی</w:t>
      </w:r>
      <w:r>
        <w:rPr>
          <w:rFonts w:hint="eastAsia"/>
          <w:rtl/>
        </w:rPr>
        <w:t>ر</w:t>
      </w:r>
      <w:r>
        <w:rPr>
          <w:rFonts w:hint="cs"/>
          <w:rtl/>
        </w:rPr>
        <w:t>ی</w:t>
      </w:r>
      <w:r>
        <w:rPr>
          <w:rtl/>
        </w:rPr>
        <w:t xml:space="preserve"> نرم استفاده شده است. به منظور افزا</w:t>
      </w:r>
      <w:r>
        <w:rPr>
          <w:rFonts w:hint="cs"/>
          <w:rtl/>
        </w:rPr>
        <w:t>ی</w:t>
      </w:r>
      <w:r>
        <w:rPr>
          <w:rFonts w:hint="eastAsia"/>
          <w:rtl/>
        </w:rPr>
        <w:t>ش</w:t>
      </w:r>
      <w:r>
        <w:rPr>
          <w:rtl/>
        </w:rPr>
        <w:t xml:space="preserve"> دقت و کاهش تأث</w:t>
      </w:r>
      <w:r>
        <w:rPr>
          <w:rFonts w:hint="cs"/>
          <w:rtl/>
        </w:rPr>
        <w:t>ی</w:t>
      </w:r>
      <w:r>
        <w:rPr>
          <w:rFonts w:hint="eastAsia"/>
          <w:rtl/>
        </w:rPr>
        <w:t>ر</w:t>
      </w:r>
      <w:r>
        <w:rPr>
          <w:rtl/>
        </w:rPr>
        <w:t xml:space="preserve"> داده‌ها</w:t>
      </w:r>
      <w:r>
        <w:rPr>
          <w:rFonts w:hint="cs"/>
          <w:rtl/>
        </w:rPr>
        <w:t>ی</w:t>
      </w:r>
      <w:r>
        <w:rPr>
          <w:rtl/>
        </w:rPr>
        <w:t xml:space="preserve"> نامتوازن، به</w:t>
      </w:r>
      <w:r>
        <w:rPr>
          <w:rFonts w:hint="cs"/>
          <w:rtl/>
        </w:rPr>
        <w:t>ی</w:t>
      </w:r>
      <w:r>
        <w:rPr>
          <w:rFonts w:hint="eastAsia"/>
          <w:rtl/>
        </w:rPr>
        <w:t>نه‌ساز</w:t>
      </w:r>
      <w:r>
        <w:rPr>
          <w:rFonts w:hint="cs"/>
          <w:rtl/>
        </w:rPr>
        <w:t>ی</w:t>
      </w:r>
      <w:r>
        <w:rPr>
          <w:rtl/>
        </w:rPr>
        <w:t xml:space="preserve"> وزن‌ها با </w:t>
      </w:r>
      <w:r w:rsidRPr="00FE1052">
        <w:rPr>
          <w:rtl/>
        </w:rPr>
        <w:t>الگوریتم بهینه‌سازی سیلفیش</w:t>
      </w:r>
      <w:r w:rsidRPr="00744D6F">
        <w:rPr>
          <w:rtl/>
        </w:rPr>
        <w:footnoteReference w:id="22"/>
      </w:r>
      <w:r w:rsidRPr="00F87DA2">
        <w:rPr>
          <w:rtl/>
        </w:rPr>
        <w:t xml:space="preserve"> </w:t>
      </w:r>
      <w:r>
        <w:rPr>
          <w:rtl/>
        </w:rPr>
        <w:t>انجام شده که الگور</w:t>
      </w:r>
      <w:r>
        <w:rPr>
          <w:rFonts w:hint="cs"/>
          <w:rtl/>
        </w:rPr>
        <w:t>ی</w:t>
      </w:r>
      <w:r>
        <w:rPr>
          <w:rFonts w:hint="eastAsia"/>
          <w:rtl/>
        </w:rPr>
        <w:t>تم</w:t>
      </w:r>
      <w:r>
        <w:rPr>
          <w:rFonts w:hint="cs"/>
          <w:rtl/>
        </w:rPr>
        <w:t>ی</w:t>
      </w:r>
      <w:r>
        <w:rPr>
          <w:rtl/>
        </w:rPr>
        <w:t xml:space="preserve"> متا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با سرعت همگرا</w:t>
      </w:r>
      <w:r>
        <w:rPr>
          <w:rFonts w:hint="cs"/>
          <w:rtl/>
        </w:rPr>
        <w:t>یی</w:t>
      </w:r>
      <w:r>
        <w:rPr>
          <w:rtl/>
        </w:rPr>
        <w:t xml:space="preserve"> بالا و قابل</w:t>
      </w:r>
      <w:r>
        <w:rPr>
          <w:rFonts w:hint="cs"/>
          <w:rtl/>
        </w:rPr>
        <w:t>ی</w:t>
      </w:r>
      <w:r>
        <w:rPr>
          <w:rFonts w:hint="eastAsia"/>
          <w:rtl/>
        </w:rPr>
        <w:t>ت</w:t>
      </w:r>
      <w:r>
        <w:rPr>
          <w:rtl/>
        </w:rPr>
        <w:t xml:space="preserve"> جستجو</w:t>
      </w:r>
      <w:r>
        <w:rPr>
          <w:rFonts w:hint="cs"/>
          <w:rtl/>
        </w:rPr>
        <w:t>ی</w:t>
      </w:r>
      <w:r>
        <w:rPr>
          <w:rtl/>
        </w:rPr>
        <w:t xml:space="preserve"> فراگ</w:t>
      </w:r>
      <w:r>
        <w:rPr>
          <w:rFonts w:hint="cs"/>
          <w:rtl/>
        </w:rPr>
        <w:t>ی</w:t>
      </w:r>
      <w:r>
        <w:rPr>
          <w:rFonts w:hint="eastAsia"/>
          <w:rtl/>
        </w:rPr>
        <w:t>ر</w:t>
      </w:r>
      <w:r>
        <w:rPr>
          <w:rtl/>
        </w:rPr>
        <w:t xml:space="preserve"> است. ا</w:t>
      </w:r>
      <w:r>
        <w:rPr>
          <w:rFonts w:hint="cs"/>
          <w:rtl/>
        </w:rPr>
        <w:t>ی</w:t>
      </w:r>
      <w:r>
        <w:rPr>
          <w:rFonts w:hint="eastAsia"/>
          <w:rtl/>
        </w:rPr>
        <w:t>ن</w:t>
      </w:r>
      <w:r>
        <w:rPr>
          <w:rtl/>
        </w:rPr>
        <w:t xml:space="preserve"> ترک</w:t>
      </w:r>
      <w:r>
        <w:rPr>
          <w:rFonts w:hint="cs"/>
          <w:rtl/>
        </w:rPr>
        <w:t>ی</w:t>
      </w:r>
      <w:r>
        <w:rPr>
          <w:rFonts w:hint="eastAsia"/>
          <w:rtl/>
        </w:rPr>
        <w:t>ب</w:t>
      </w:r>
      <w:r>
        <w:rPr>
          <w:rtl/>
        </w:rPr>
        <w:t xml:space="preserve"> از خوشه‌بند</w:t>
      </w:r>
      <w:r>
        <w:rPr>
          <w:rFonts w:hint="cs"/>
          <w:rtl/>
        </w:rPr>
        <w:t>ی</w:t>
      </w:r>
      <w:r>
        <w:rPr>
          <w:rtl/>
        </w:rPr>
        <w:t xml:space="preserve"> خودسازمان</w:t>
      </w:r>
      <w:r>
        <w:rPr>
          <w:rFonts w:hint="eastAsia"/>
          <w:rtl/>
        </w:rPr>
        <w:t>‌ده</w:t>
      </w:r>
      <w:r>
        <w:rPr>
          <w:rtl/>
        </w:rPr>
        <w:t xml:space="preserve"> و </w:t>
      </w:r>
      <w:r w:rsidRPr="00FE1052">
        <w:rPr>
          <w:rtl/>
        </w:rPr>
        <w:t>الگوریتم بهینه‌سازی سیلفیش</w:t>
      </w:r>
      <w:r w:rsidRPr="00110031">
        <w:rPr>
          <w:rtl/>
        </w:rPr>
        <w:t xml:space="preserve"> </w:t>
      </w:r>
      <w:r>
        <w:rPr>
          <w:rtl/>
        </w:rPr>
        <w:t>نه تنها به طبقه‌بند</w:t>
      </w:r>
      <w:r>
        <w:rPr>
          <w:rFonts w:hint="cs"/>
          <w:rtl/>
        </w:rPr>
        <w:t>ی</w:t>
      </w:r>
      <w:r>
        <w:rPr>
          <w:rtl/>
        </w:rPr>
        <w:t xml:space="preserve"> دق</w:t>
      </w:r>
      <w:r>
        <w:rPr>
          <w:rFonts w:hint="cs"/>
          <w:rtl/>
        </w:rPr>
        <w:t>ی</w:t>
      </w:r>
      <w:r>
        <w:rPr>
          <w:rFonts w:hint="eastAsia"/>
          <w:rtl/>
        </w:rPr>
        <w:t>ق‌تر</w:t>
      </w:r>
      <w:r>
        <w:rPr>
          <w:rtl/>
        </w:rPr>
        <w:t xml:space="preserve"> و شناسا</w:t>
      </w:r>
      <w:r>
        <w:rPr>
          <w:rFonts w:hint="cs"/>
          <w:rtl/>
        </w:rPr>
        <w:t>یی</w:t>
      </w:r>
      <w:r>
        <w:rPr>
          <w:rtl/>
        </w:rPr>
        <w:t xml:space="preserve"> مؤثر نمونه‌ها</w:t>
      </w:r>
      <w:r>
        <w:rPr>
          <w:rFonts w:hint="cs"/>
          <w:rtl/>
        </w:rPr>
        <w:t>ی</w:t>
      </w:r>
      <w:r>
        <w:rPr>
          <w:rtl/>
        </w:rPr>
        <w:t xml:space="preserve"> نادر کمک م</w:t>
      </w:r>
      <w:r>
        <w:rPr>
          <w:rFonts w:hint="cs"/>
          <w:rtl/>
        </w:rPr>
        <w:t>ی‌</w:t>
      </w:r>
      <w:r>
        <w:rPr>
          <w:rFonts w:hint="eastAsia"/>
          <w:rtl/>
        </w:rPr>
        <w:t>کند،</w:t>
      </w:r>
      <w:r>
        <w:rPr>
          <w:rtl/>
        </w:rPr>
        <w:t xml:space="preserve"> بلکه پردازش کارآمدتر</w:t>
      </w:r>
      <w:r>
        <w:rPr>
          <w:rFonts w:hint="cs"/>
          <w:rtl/>
        </w:rPr>
        <w:t>ی</w:t>
      </w:r>
      <w:r>
        <w:rPr>
          <w:rtl/>
        </w:rPr>
        <w:t xml:space="preserve"> ن</w:t>
      </w:r>
      <w:r>
        <w:rPr>
          <w:rFonts w:hint="cs"/>
          <w:rtl/>
        </w:rPr>
        <w:t>ی</w:t>
      </w:r>
      <w:r>
        <w:rPr>
          <w:rFonts w:hint="eastAsia"/>
          <w:rtl/>
        </w:rPr>
        <w:t>ز</w:t>
      </w:r>
      <w:r>
        <w:rPr>
          <w:rtl/>
        </w:rPr>
        <w:t xml:space="preserve"> در مقا</w:t>
      </w:r>
      <w:r>
        <w:rPr>
          <w:rFonts w:hint="cs"/>
          <w:rtl/>
        </w:rPr>
        <w:t>ی</w:t>
      </w:r>
      <w:r>
        <w:rPr>
          <w:rFonts w:hint="eastAsia"/>
          <w:rtl/>
        </w:rPr>
        <w:t>سه</w:t>
      </w:r>
      <w:r>
        <w:rPr>
          <w:rtl/>
        </w:rPr>
        <w:t xml:space="preserve"> با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ارد.</w:t>
      </w:r>
      <w:r>
        <w:t xml:space="preserve"> </w:t>
      </w:r>
      <w:r w:rsidR="00803DC9">
        <w:fldChar w:fldCharType="begin"/>
      </w:r>
      <w:r w:rsidR="00803DC9">
        <w:instrText xml:space="preserve"> ADDIN EN.CITE &lt;EndNote&gt;&lt;Cite&gt;&lt;Author&gt;Singh&lt;/Author&gt;&lt;Year&gt;2024&lt;/Year&gt;&lt;RecNum&gt;2&lt;/RecNum&gt;&lt;DisplayText&gt;(Singh et al., 2024)&lt;/DisplayText&gt;&lt;record&gt;&lt;rec-number&gt;2&lt;/rec-number&gt;&lt;foreign-keys&gt;&lt;key app="EN" db-id="zw0dvrzvvazvaqe509wx2z0iprfrppxxvzr9" timestamp="1731643885"&gt;2&lt;/key&gt;&lt;/foreign-keys&gt;&lt;ref-type name="Journal Article"&gt;17&lt;/ref-type&gt;&lt;contributors&gt;&lt;authors&gt;&lt;author&gt;Singh, Indu&lt;/author&gt;&lt;author&gt;Kothari, DP&lt;/author&gt;&lt;author&gt;Aditya, S&lt;/author&gt;&lt;author&gt;Rajora, Mihir&lt;/author&gt;&lt;author&gt;Agarwal, Charu&lt;/author&gt;&lt;author&gt;Gautam, Vibhor&lt;/author&gt;&lt;/authors&gt;&lt;/contributors&gt;&lt;titles&gt;&lt;title&gt;A hybrid metaheuristic optimised ensemble classifier with self organizing map clustering for credit scoring&lt;/title&gt;&lt;secondary-title&gt;Operational Research&lt;/secondary-title&gt;&lt;/titles&gt;&lt;periodical&gt;&lt;full-title&gt;Operational Research&lt;/full-title&gt;&lt;/periodical&gt;&lt;pages&gt;1-42&lt;/pages&gt;&lt;volume&gt;24&lt;/volume&gt;&lt;number&gt;4&lt;/number&gt;&lt;dates&gt;&lt;year&gt;2024&lt;/year&gt;&lt;/dates&gt;&lt;isbn&gt;1866-1505&lt;/isbn&gt;&lt;urls&gt;&lt;/urls&gt;&lt;/record&gt;&lt;/Cite&gt;&lt;/EndNote&gt;</w:instrText>
      </w:r>
      <w:r w:rsidR="00803DC9">
        <w:fldChar w:fldCharType="separate"/>
      </w:r>
      <w:r w:rsidR="00803DC9">
        <w:rPr>
          <w:noProof/>
        </w:rPr>
        <w:t>(</w:t>
      </w:r>
      <w:hyperlink w:anchor="_ENREF_17" w:tooltip="Singh, 2024 #2" w:history="1">
        <w:r w:rsidR="00803DC9">
          <w:rPr>
            <w:noProof/>
          </w:rPr>
          <w:t>Singh et al., 2024</w:t>
        </w:r>
      </w:hyperlink>
      <w:r w:rsidR="00803DC9">
        <w:rPr>
          <w:noProof/>
        </w:rPr>
        <w:t>)</w:t>
      </w:r>
      <w:r w:rsidR="00803DC9">
        <w:fldChar w:fldCharType="end"/>
      </w:r>
    </w:p>
    <w:p w14:paraId="16D95020" w14:textId="77777777" w:rsidR="002723F6" w:rsidRDefault="002723F6" w:rsidP="002723F6">
      <w:pPr>
        <w:bidi/>
        <w:jc w:val="both"/>
      </w:pPr>
    </w:p>
    <w:p w14:paraId="137F8041" w14:textId="448BDE1B" w:rsidR="00744D6F" w:rsidRDefault="00744D6F" w:rsidP="00C74337">
      <w:pPr>
        <w:bidi/>
        <w:jc w:val="both"/>
        <w:rPr>
          <w:rtl/>
        </w:rPr>
      </w:pPr>
      <w:r>
        <w:rPr>
          <w:rFonts w:hint="eastAsia"/>
          <w:rtl/>
        </w:rPr>
        <w:t>در</w:t>
      </w:r>
      <w:r>
        <w:rPr>
          <w:rtl/>
        </w:rPr>
        <w:t xml:space="preserve"> تحق</w:t>
      </w:r>
      <w:r>
        <w:rPr>
          <w:rFonts w:hint="cs"/>
          <w:rtl/>
        </w:rPr>
        <w:t>ی</w:t>
      </w:r>
      <w:r>
        <w:rPr>
          <w:rFonts w:hint="eastAsia"/>
          <w:rtl/>
        </w:rPr>
        <w:t>قات</w:t>
      </w:r>
      <w:r>
        <w:rPr>
          <w:rtl/>
        </w:rPr>
        <w:t xml:space="preserve"> گذشته، مسئله‌ مهم</w:t>
      </w:r>
      <w:r>
        <w:rPr>
          <w:rFonts w:hint="cs"/>
          <w:rtl/>
        </w:rPr>
        <w:t>ی</w:t>
      </w:r>
      <w:r>
        <w:rPr>
          <w:rtl/>
        </w:rPr>
        <w:t xml:space="preserve"> که در مدل‌ساز</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با روش خوشه‌بند</w:t>
      </w:r>
      <w:r>
        <w:rPr>
          <w:rFonts w:hint="cs"/>
          <w:rtl/>
        </w:rPr>
        <w:t>ی</w:t>
      </w:r>
      <w:r>
        <w:rPr>
          <w:rtl/>
        </w:rPr>
        <w:t xml:space="preserve"> وجود داشت، انتخاب متغ</w:t>
      </w:r>
      <w:r>
        <w:rPr>
          <w:rFonts w:hint="cs"/>
          <w:rtl/>
        </w:rPr>
        <w:t>ی</w:t>
      </w:r>
      <w:r>
        <w:rPr>
          <w:rFonts w:hint="eastAsia"/>
          <w:rtl/>
        </w:rPr>
        <w:t>رها</w:t>
      </w:r>
      <w:r>
        <w:rPr>
          <w:rFonts w:hint="cs"/>
          <w:rtl/>
        </w:rPr>
        <w:t>ی</w:t>
      </w:r>
      <w:r>
        <w:rPr>
          <w:rtl/>
        </w:rPr>
        <w:t xml:space="preserve"> مناسب برا</w:t>
      </w:r>
      <w:r>
        <w:rPr>
          <w:rFonts w:hint="cs"/>
          <w:rtl/>
        </w:rPr>
        <w:t>ی</w:t>
      </w:r>
      <w:r>
        <w:rPr>
          <w:rtl/>
        </w:rPr>
        <w:t xml:space="preserve"> ا</w:t>
      </w:r>
      <w:r>
        <w:rPr>
          <w:rFonts w:hint="cs"/>
          <w:rtl/>
        </w:rPr>
        <w:t>ی</w:t>
      </w:r>
      <w:r>
        <w:rPr>
          <w:rFonts w:hint="eastAsia"/>
          <w:rtl/>
        </w:rPr>
        <w:t>جاد</w:t>
      </w:r>
      <w:r>
        <w:rPr>
          <w:rtl/>
        </w:rPr>
        <w:t xml:space="preserve"> خوشه‌ها</w:t>
      </w:r>
      <w:r>
        <w:rPr>
          <w:rFonts w:hint="cs"/>
          <w:rtl/>
        </w:rPr>
        <w:t>ی</w:t>
      </w:r>
      <w:r>
        <w:rPr>
          <w:rtl/>
        </w:rPr>
        <w:t xml:space="preserve"> دق</w:t>
      </w:r>
      <w:r>
        <w:rPr>
          <w:rFonts w:hint="cs"/>
          <w:rtl/>
        </w:rPr>
        <w:t>ی</w:t>
      </w:r>
      <w:r>
        <w:rPr>
          <w:rFonts w:hint="eastAsia"/>
          <w:rtl/>
        </w:rPr>
        <w:t>ق</w:t>
      </w:r>
      <w:r>
        <w:rPr>
          <w:rtl/>
        </w:rPr>
        <w:t xml:space="preserve"> بود</w:t>
      </w:r>
      <w:r>
        <w:rPr>
          <w:rFonts w:hint="cs"/>
          <w:rtl/>
        </w:rPr>
        <w:t>،</w:t>
      </w:r>
      <w:r>
        <w:rPr>
          <w:rtl/>
        </w:rPr>
        <w:t xml:space="preserve"> ز</w:t>
      </w:r>
      <w:r>
        <w:rPr>
          <w:rFonts w:hint="cs"/>
          <w:rtl/>
        </w:rPr>
        <w:t>ی</w:t>
      </w:r>
      <w:r>
        <w:rPr>
          <w:rFonts w:hint="eastAsia"/>
          <w:rtl/>
        </w:rPr>
        <w:t>را</w:t>
      </w:r>
      <w:r>
        <w:rPr>
          <w:rtl/>
        </w:rPr>
        <w:t xml:space="preserve"> انتخاب نادرست متغ</w:t>
      </w:r>
      <w:r>
        <w:rPr>
          <w:rFonts w:hint="cs"/>
          <w:rtl/>
        </w:rPr>
        <w:t>ی</w:t>
      </w:r>
      <w:r>
        <w:rPr>
          <w:rFonts w:hint="eastAsia"/>
          <w:rtl/>
        </w:rPr>
        <w:t>رها</w:t>
      </w:r>
      <w:r>
        <w:rPr>
          <w:rtl/>
        </w:rPr>
        <w:t xml:space="preserve"> م</w:t>
      </w:r>
      <w:r>
        <w:rPr>
          <w:rFonts w:hint="cs"/>
          <w:rtl/>
        </w:rPr>
        <w:t>ی‌</w:t>
      </w:r>
      <w:r>
        <w:rPr>
          <w:rFonts w:hint="eastAsia"/>
          <w:rtl/>
        </w:rPr>
        <w:t>توانست</w:t>
      </w:r>
      <w:r>
        <w:rPr>
          <w:rtl/>
        </w:rPr>
        <w:t xml:space="preserve"> منجر به خوشه‌ها</w:t>
      </w:r>
      <w:r>
        <w:rPr>
          <w:rFonts w:hint="cs"/>
          <w:rtl/>
        </w:rPr>
        <w:t>ی</w:t>
      </w:r>
      <w:r>
        <w:rPr>
          <w:rtl/>
        </w:rPr>
        <w:t xml:space="preserve"> غ</w:t>
      </w:r>
      <w:r>
        <w:rPr>
          <w:rFonts w:hint="cs"/>
          <w:rtl/>
        </w:rPr>
        <w:t>ی</w:t>
      </w:r>
      <w:r>
        <w:rPr>
          <w:rFonts w:hint="eastAsia"/>
          <w:rtl/>
        </w:rPr>
        <w:t>رقابل‌تشخ</w:t>
      </w:r>
      <w:r>
        <w:rPr>
          <w:rFonts w:hint="cs"/>
          <w:rtl/>
        </w:rPr>
        <w:t>ی</w:t>
      </w:r>
      <w:r>
        <w:rPr>
          <w:rFonts w:hint="eastAsia"/>
          <w:rtl/>
        </w:rPr>
        <w:t>ص</w:t>
      </w:r>
      <w:r>
        <w:rPr>
          <w:rtl/>
        </w:rPr>
        <w:t xml:space="preserve"> و ناموثر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شود. برخ</w:t>
      </w:r>
      <w:r>
        <w:rPr>
          <w:rFonts w:hint="cs"/>
          <w:rtl/>
        </w:rPr>
        <w:t>ی</w:t>
      </w:r>
      <w:r>
        <w:rPr>
          <w:rtl/>
        </w:rPr>
        <w:t xml:space="preserve"> از پژوهش‌ها با استف</w:t>
      </w:r>
      <w:r>
        <w:rPr>
          <w:rFonts w:hint="eastAsia"/>
          <w:rtl/>
        </w:rPr>
        <w:t>اده</w:t>
      </w:r>
      <w:r>
        <w:rPr>
          <w:rtl/>
        </w:rPr>
        <w:t xml:space="preserve"> از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به کاهش بعد متغ</w:t>
      </w:r>
      <w:r>
        <w:rPr>
          <w:rFonts w:hint="cs"/>
          <w:rtl/>
        </w:rPr>
        <w:t>ی</w:t>
      </w:r>
      <w:r>
        <w:rPr>
          <w:rFonts w:hint="eastAsia"/>
          <w:rtl/>
        </w:rPr>
        <w:t>رها</w:t>
      </w:r>
      <w:r>
        <w:rPr>
          <w:rtl/>
        </w:rPr>
        <w:t xml:space="preserve"> پرداختند اما ا</w:t>
      </w:r>
      <w:r>
        <w:rPr>
          <w:rFonts w:hint="cs"/>
          <w:rtl/>
        </w:rPr>
        <w:t>ی</w:t>
      </w:r>
      <w:r>
        <w:rPr>
          <w:rFonts w:hint="eastAsia"/>
          <w:rtl/>
        </w:rPr>
        <w:t>ن</w:t>
      </w:r>
      <w:r>
        <w:rPr>
          <w:rtl/>
        </w:rPr>
        <w:t xml:space="preserve"> رو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خوشه‌بند</w:t>
      </w:r>
      <w:r>
        <w:rPr>
          <w:rFonts w:hint="cs"/>
          <w:rtl/>
        </w:rPr>
        <w:t>ی</w:t>
      </w:r>
      <w:r>
        <w:rPr>
          <w:rtl/>
        </w:rPr>
        <w:t xml:space="preserve"> را افزا</w:t>
      </w:r>
      <w:r>
        <w:rPr>
          <w:rFonts w:hint="cs"/>
          <w:rtl/>
        </w:rPr>
        <w:t>ی</w:t>
      </w:r>
      <w:r>
        <w:rPr>
          <w:rFonts w:hint="eastAsia"/>
          <w:rtl/>
        </w:rPr>
        <w:t>ش</w:t>
      </w:r>
      <w:r>
        <w:rPr>
          <w:rtl/>
        </w:rPr>
        <w:t xml:space="preserve"> م</w:t>
      </w:r>
      <w:r>
        <w:rPr>
          <w:rFonts w:hint="cs"/>
          <w:rtl/>
        </w:rPr>
        <w:t>ی‌</w:t>
      </w:r>
      <w:r>
        <w:rPr>
          <w:rFonts w:hint="eastAsia"/>
          <w:rtl/>
        </w:rPr>
        <w:t>داد</w:t>
      </w:r>
      <w:r>
        <w:rPr>
          <w:rtl/>
        </w:rPr>
        <w:t xml:space="preserve"> و قابل</w:t>
      </w:r>
      <w:r>
        <w:rPr>
          <w:rFonts w:hint="cs"/>
          <w:rtl/>
        </w:rPr>
        <w:t>ی</w:t>
      </w:r>
      <w:r>
        <w:rPr>
          <w:rFonts w:hint="eastAsia"/>
          <w:rtl/>
        </w:rPr>
        <w:t>ت</w:t>
      </w:r>
      <w:r>
        <w:rPr>
          <w:rtl/>
        </w:rPr>
        <w:t xml:space="preserve"> تفس</w:t>
      </w:r>
      <w:r>
        <w:rPr>
          <w:rFonts w:hint="cs"/>
          <w:rtl/>
        </w:rPr>
        <w:t>ی</w:t>
      </w:r>
      <w:r>
        <w:rPr>
          <w:rFonts w:hint="eastAsia"/>
          <w:rtl/>
        </w:rPr>
        <w:t>ر</w:t>
      </w:r>
      <w:r>
        <w:rPr>
          <w:rtl/>
        </w:rPr>
        <w:t xml:space="preserve"> مدل را کاهش م</w:t>
      </w:r>
      <w:r>
        <w:rPr>
          <w:rFonts w:hint="cs"/>
          <w:rtl/>
        </w:rPr>
        <w:t>ی‌</w:t>
      </w:r>
      <w:r>
        <w:rPr>
          <w:rFonts w:hint="eastAsia"/>
          <w:rtl/>
        </w:rPr>
        <w:t>داد</w:t>
      </w:r>
      <w:r>
        <w:rPr>
          <w:rtl/>
        </w:rPr>
        <w:t>. روش‌ها</w:t>
      </w:r>
      <w:r>
        <w:rPr>
          <w:rFonts w:hint="cs"/>
          <w:rtl/>
        </w:rPr>
        <w:t>ی</w:t>
      </w:r>
      <w:r>
        <w:rPr>
          <w:rtl/>
        </w:rPr>
        <w:t xml:space="preserve"> د</w:t>
      </w:r>
      <w:r>
        <w:rPr>
          <w:rFonts w:hint="cs"/>
          <w:rtl/>
        </w:rPr>
        <w:t>ی</w:t>
      </w:r>
      <w:r>
        <w:rPr>
          <w:rFonts w:hint="eastAsia"/>
          <w:rtl/>
        </w:rPr>
        <w:t>گر</w:t>
      </w:r>
      <w:r>
        <w:rPr>
          <w:rtl/>
        </w:rPr>
        <w:t xml:space="preserve"> نظ</w:t>
      </w:r>
      <w:r>
        <w:rPr>
          <w:rFonts w:hint="cs"/>
          <w:rtl/>
        </w:rPr>
        <w:t>ی</w:t>
      </w:r>
      <w:r>
        <w:rPr>
          <w:rFonts w:hint="eastAsia"/>
          <w:rtl/>
        </w:rPr>
        <w:t>ر</w:t>
      </w:r>
      <w:r>
        <w:rPr>
          <w:rtl/>
        </w:rPr>
        <w:t xml:space="preserve"> حذف تدر</w:t>
      </w:r>
      <w:r>
        <w:rPr>
          <w:rFonts w:hint="cs"/>
          <w:rtl/>
        </w:rPr>
        <w:t>ی</w:t>
      </w:r>
      <w:r>
        <w:rPr>
          <w:rFonts w:hint="eastAsia"/>
          <w:rtl/>
        </w:rPr>
        <w:t>ج</w:t>
      </w:r>
      <w:r>
        <w:rPr>
          <w:rFonts w:hint="cs"/>
          <w:rtl/>
        </w:rPr>
        <w:t>ی</w:t>
      </w:r>
      <w:r>
        <w:rPr>
          <w:rtl/>
        </w:rPr>
        <w:t xml:space="preserve"> متغ</w:t>
      </w:r>
      <w:r>
        <w:rPr>
          <w:rFonts w:hint="cs"/>
          <w:rtl/>
        </w:rPr>
        <w:t>ی</w:t>
      </w:r>
      <w:r>
        <w:rPr>
          <w:rFonts w:hint="eastAsia"/>
          <w:rtl/>
        </w:rPr>
        <w:t>رها</w:t>
      </w:r>
      <w:r>
        <w:rPr>
          <w:rtl/>
        </w:rPr>
        <w:t xml:space="preserve"> با استفاده از </w:t>
      </w:r>
      <w:r>
        <w:rPr>
          <w:rtl/>
        </w:rPr>
        <w:lastRenderedPageBreak/>
        <w:t>رگرس</w:t>
      </w:r>
      <w:r>
        <w:rPr>
          <w:rFonts w:hint="cs"/>
          <w:rtl/>
        </w:rPr>
        <w:t>ی</w:t>
      </w:r>
      <w:r>
        <w:rPr>
          <w:rFonts w:hint="eastAsia"/>
          <w:rtl/>
        </w:rPr>
        <w:t>ون</w:t>
      </w:r>
      <w:r>
        <w:rPr>
          <w:rtl/>
        </w:rPr>
        <w:t xml:space="preserve"> خط</w:t>
      </w:r>
      <w:r>
        <w:rPr>
          <w:rFonts w:hint="cs"/>
          <w:rtl/>
        </w:rPr>
        <w:t>ی</w:t>
      </w:r>
      <w:r>
        <w:rPr>
          <w:rtl/>
        </w:rPr>
        <w:t xml:space="preserve"> ن</w:t>
      </w:r>
      <w:r>
        <w:rPr>
          <w:rFonts w:hint="cs"/>
          <w:rtl/>
        </w:rPr>
        <w:t>ی</w:t>
      </w:r>
      <w:r>
        <w:rPr>
          <w:rFonts w:hint="eastAsia"/>
          <w:rtl/>
        </w:rPr>
        <w:t>ز</w:t>
      </w:r>
      <w:r>
        <w:rPr>
          <w:rtl/>
        </w:rPr>
        <w:t xml:space="preserve"> به کار گرفته شده‌ا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انتخا</w:t>
      </w:r>
      <w:r>
        <w:rPr>
          <w:rFonts w:hint="eastAsia"/>
          <w:rtl/>
        </w:rPr>
        <w:t>ب‌ها</w:t>
      </w:r>
      <w:r>
        <w:rPr>
          <w:rFonts w:hint="cs"/>
          <w:rtl/>
        </w:rPr>
        <w:t>ی</w:t>
      </w:r>
      <w:r>
        <w:rPr>
          <w:rtl/>
        </w:rPr>
        <w:t xml:space="preserve"> تصادف</w:t>
      </w:r>
      <w:r>
        <w:rPr>
          <w:rFonts w:hint="cs"/>
          <w:rtl/>
        </w:rPr>
        <w:t>ی</w:t>
      </w:r>
      <w:r>
        <w:rPr>
          <w:rFonts w:hint="eastAsia"/>
          <w:rtl/>
        </w:rPr>
        <w:t>،</w:t>
      </w:r>
      <w:r>
        <w:rPr>
          <w:rtl/>
        </w:rPr>
        <w:t xml:space="preserve"> دقت خوشه‌بند</w:t>
      </w:r>
      <w:r>
        <w:rPr>
          <w:rFonts w:hint="cs"/>
          <w:rtl/>
        </w:rPr>
        <w:t>ی</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ا تحت تأث</w:t>
      </w:r>
      <w:r>
        <w:rPr>
          <w:rFonts w:hint="cs"/>
          <w:rtl/>
        </w:rPr>
        <w:t>ی</w:t>
      </w:r>
      <w:r>
        <w:rPr>
          <w:rFonts w:hint="eastAsia"/>
          <w:rtl/>
        </w:rPr>
        <w:t>ر</w:t>
      </w:r>
      <w:r>
        <w:rPr>
          <w:rtl/>
        </w:rPr>
        <w:t xml:space="preserve"> قرار م</w:t>
      </w:r>
      <w:r>
        <w:rPr>
          <w:rFonts w:hint="cs"/>
          <w:rtl/>
        </w:rPr>
        <w:t>ی‌</w:t>
      </w:r>
      <w:r>
        <w:rPr>
          <w:rFonts w:hint="eastAsia"/>
          <w:rtl/>
        </w:rPr>
        <w:t>دادند</w:t>
      </w:r>
      <w:r>
        <w:rPr>
          <w:rtl/>
        </w:rPr>
        <w:t>. مقاله حاضر با معرف</w:t>
      </w:r>
      <w:r>
        <w:rPr>
          <w:rFonts w:hint="cs"/>
          <w:rtl/>
        </w:rPr>
        <w:t>ی</w:t>
      </w:r>
      <w:r>
        <w:rPr>
          <w:rtl/>
        </w:rPr>
        <w:t xml:space="preserve"> </w:t>
      </w:r>
      <w:r>
        <w:rPr>
          <w:rFonts w:hint="cs"/>
          <w:rtl/>
        </w:rPr>
        <w:t>ی</w:t>
      </w:r>
      <w:r>
        <w:rPr>
          <w:rFonts w:hint="eastAsia"/>
          <w:rtl/>
        </w:rPr>
        <w:t>ک</w:t>
      </w:r>
      <w:r>
        <w:rPr>
          <w:rtl/>
        </w:rPr>
        <w:t xml:space="preserve"> روش مبتن</w:t>
      </w:r>
      <w:r>
        <w:rPr>
          <w:rFonts w:hint="cs"/>
          <w:rtl/>
        </w:rPr>
        <w:t>ی</w:t>
      </w:r>
      <w:r>
        <w:rPr>
          <w:rtl/>
        </w:rPr>
        <w:t xml:space="preserve"> ب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از مقاد</w:t>
      </w:r>
      <w:r>
        <w:rPr>
          <w:rFonts w:hint="cs"/>
          <w:rtl/>
        </w:rPr>
        <w:t>ی</w:t>
      </w:r>
      <w:r>
        <w:rPr>
          <w:rFonts w:hint="eastAsia"/>
          <w:rtl/>
        </w:rPr>
        <w:t>ر</w:t>
      </w:r>
      <w:r>
        <w:rPr>
          <w:rtl/>
        </w:rPr>
        <w:t xml:space="preserve"> شاپل</w:t>
      </w:r>
      <w:r>
        <w:rPr>
          <w:rFonts w:hint="cs"/>
          <w:rtl/>
        </w:rPr>
        <w:t>ی</w:t>
      </w:r>
      <w:r w:rsidRPr="00744D6F">
        <w:rPr>
          <w:rtl/>
        </w:rPr>
        <w:footnoteReference w:id="23"/>
      </w:r>
      <w:r>
        <w:rPr>
          <w:rtl/>
        </w:rPr>
        <w:t xml:space="preserve"> برا</w:t>
      </w:r>
      <w:r>
        <w:rPr>
          <w:rFonts w:hint="cs"/>
          <w:rtl/>
        </w:rPr>
        <w:t>ی</w:t>
      </w:r>
      <w:r>
        <w:rPr>
          <w:rtl/>
        </w:rPr>
        <w:t xml:space="preserve"> سنجش اهم</w:t>
      </w:r>
      <w:r>
        <w:rPr>
          <w:rFonts w:hint="cs"/>
          <w:rtl/>
        </w:rPr>
        <w:t>ی</w:t>
      </w:r>
      <w:r>
        <w:rPr>
          <w:rFonts w:hint="eastAsia"/>
          <w:rtl/>
        </w:rPr>
        <w:t>ت</w:t>
      </w:r>
      <w:r>
        <w:rPr>
          <w:rtl/>
        </w:rPr>
        <w:t xml:space="preserve"> متغ</w:t>
      </w:r>
      <w:r>
        <w:rPr>
          <w:rFonts w:hint="cs"/>
          <w:rtl/>
        </w:rPr>
        <w:t>ی</w:t>
      </w:r>
      <w:r>
        <w:rPr>
          <w:rFonts w:hint="eastAsia"/>
          <w:rtl/>
        </w:rPr>
        <w:t>رها</w:t>
      </w:r>
      <w:r>
        <w:rPr>
          <w:rtl/>
        </w:rPr>
        <w:t xml:space="preserve"> استفاده م</w:t>
      </w:r>
      <w:r>
        <w:rPr>
          <w:rFonts w:hint="cs"/>
          <w:rtl/>
        </w:rPr>
        <w:t>ی‌</w:t>
      </w:r>
      <w:r>
        <w:rPr>
          <w:rFonts w:hint="eastAsia"/>
          <w:rtl/>
        </w:rPr>
        <w:t>کند</w:t>
      </w:r>
      <w:r>
        <w:rPr>
          <w:rtl/>
        </w:rPr>
        <w:t xml:space="preserve"> و با انتخاب متغ</w:t>
      </w:r>
      <w:r>
        <w:rPr>
          <w:rFonts w:hint="cs"/>
          <w:rtl/>
        </w:rPr>
        <w:t>ی</w:t>
      </w:r>
      <w:r>
        <w:rPr>
          <w:rFonts w:hint="eastAsia"/>
          <w:rtl/>
        </w:rPr>
        <w:t>رها</w:t>
      </w:r>
      <w:r>
        <w:rPr>
          <w:rFonts w:hint="cs"/>
          <w:rtl/>
        </w:rPr>
        <w:t>ی</w:t>
      </w:r>
      <w:r>
        <w:rPr>
          <w:rtl/>
        </w:rPr>
        <w:t xml:space="preserve"> اصل</w:t>
      </w:r>
      <w:r>
        <w:rPr>
          <w:rFonts w:hint="cs"/>
          <w:rtl/>
        </w:rPr>
        <w:t>ی</w:t>
      </w:r>
      <w:r>
        <w:rPr>
          <w:rtl/>
        </w:rPr>
        <w:t xml:space="preserve"> در مرحله خوشه‌بند</w:t>
      </w:r>
      <w:r>
        <w:rPr>
          <w:rFonts w:hint="cs"/>
          <w:rtl/>
        </w:rPr>
        <w:t>ی</w:t>
      </w:r>
      <w:r>
        <w:rPr>
          <w:rFonts w:hint="eastAsia"/>
          <w:rtl/>
        </w:rPr>
        <w:t>،</w:t>
      </w:r>
      <w:r>
        <w:rPr>
          <w:rtl/>
        </w:rPr>
        <w:t xml:space="preserve"> سع</w:t>
      </w:r>
      <w:r>
        <w:rPr>
          <w:rFonts w:hint="cs"/>
          <w:rtl/>
        </w:rPr>
        <w:t>ی</w:t>
      </w:r>
      <w:r>
        <w:rPr>
          <w:rtl/>
        </w:rPr>
        <w:t xml:space="preserve"> دار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دل را اف</w:t>
      </w:r>
      <w:r>
        <w:rPr>
          <w:rFonts w:hint="eastAsia"/>
          <w:rtl/>
        </w:rPr>
        <w:t>زا</w:t>
      </w:r>
      <w:r>
        <w:rPr>
          <w:rFonts w:hint="cs"/>
          <w:rtl/>
        </w:rPr>
        <w:t>ی</w:t>
      </w:r>
      <w:r>
        <w:rPr>
          <w:rFonts w:hint="eastAsia"/>
          <w:rtl/>
        </w:rPr>
        <w:t>ش</w:t>
      </w:r>
      <w:r>
        <w:rPr>
          <w:rtl/>
        </w:rPr>
        <w:t xml:space="preserve"> دهد.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از الگور</w:t>
      </w:r>
      <w:r>
        <w:rPr>
          <w:rFonts w:hint="cs"/>
          <w:rtl/>
        </w:rPr>
        <w:t>ی</w:t>
      </w:r>
      <w:r>
        <w:rPr>
          <w:rFonts w:hint="eastAsia"/>
          <w:rtl/>
        </w:rPr>
        <w:t>تم‌ها</w:t>
      </w:r>
      <w:r>
        <w:rPr>
          <w:rFonts w:hint="cs"/>
          <w:rtl/>
        </w:rPr>
        <w:t>ی</w:t>
      </w:r>
      <w:r>
        <w:rPr>
          <w:rtl/>
        </w:rPr>
        <w:t xml:space="preserve"> جنگل تصادف</w:t>
      </w:r>
      <w:r>
        <w:rPr>
          <w:rFonts w:hint="cs"/>
          <w:rtl/>
        </w:rPr>
        <w:t>ی</w:t>
      </w:r>
      <w:r>
        <w:rPr>
          <w:rtl/>
        </w:rPr>
        <w:t xml:space="preserve"> و درخت‌ها</w:t>
      </w:r>
      <w:r>
        <w:rPr>
          <w:rFonts w:hint="cs"/>
          <w:rtl/>
        </w:rPr>
        <w:t>ی</w:t>
      </w:r>
      <w:r>
        <w:rPr>
          <w:rtl/>
        </w:rPr>
        <w:t xml:space="preserve"> تقو</w:t>
      </w:r>
      <w:r>
        <w:rPr>
          <w:rFonts w:hint="cs"/>
          <w:rtl/>
        </w:rPr>
        <w:t>ی</w:t>
      </w:r>
      <w:r>
        <w:rPr>
          <w:rFonts w:hint="eastAsia"/>
          <w:rtl/>
        </w:rPr>
        <w:t>ت‌شده</w:t>
      </w:r>
      <w:r>
        <w:rPr>
          <w:rtl/>
        </w:rPr>
        <w:t xml:space="preserve"> بهره برده و با استفاده از </w:t>
      </w:r>
      <w:r w:rsidRPr="00102AD1">
        <w:rPr>
          <w:rtl/>
        </w:rPr>
        <w:t>الگوریتم</w:t>
      </w:r>
      <w:r w:rsidRPr="00102AD1">
        <w:t xml:space="preserve"> </w:t>
      </w:r>
      <w:r>
        <w:rPr>
          <w:rFonts w:hint="cs"/>
          <w:rtl/>
        </w:rPr>
        <w:t>کا</w:t>
      </w:r>
      <w:r w:rsidRPr="00102AD1">
        <w:rPr>
          <w:rtl/>
        </w:rPr>
        <w:t xml:space="preserve">پروتوتایپ‌ها </w:t>
      </w:r>
      <w:r w:rsidRPr="00744D6F">
        <w:rPr>
          <w:rtl/>
        </w:rPr>
        <w:footnoteReference w:id="24"/>
      </w:r>
      <w:r>
        <w:rPr>
          <w:rtl/>
        </w:rPr>
        <w:t>و تکن</w:t>
      </w:r>
      <w:r>
        <w:rPr>
          <w:rFonts w:hint="cs"/>
          <w:rtl/>
        </w:rPr>
        <w:t>ی</w:t>
      </w:r>
      <w:r>
        <w:rPr>
          <w:rFonts w:hint="eastAsia"/>
          <w:rtl/>
        </w:rPr>
        <w:t>ک‌ها</w:t>
      </w:r>
      <w:r>
        <w:rPr>
          <w:rFonts w:hint="cs"/>
          <w:rtl/>
        </w:rPr>
        <w:t>ی</w:t>
      </w:r>
      <w:r>
        <w:rPr>
          <w:rtl/>
        </w:rPr>
        <w:t xml:space="preserve"> اعتبارسنج</w:t>
      </w:r>
      <w:r>
        <w:rPr>
          <w:rFonts w:hint="cs"/>
          <w:rtl/>
        </w:rPr>
        <w:t>ی</w:t>
      </w:r>
      <w:r>
        <w:rPr>
          <w:rFonts w:hint="eastAsia"/>
          <w:rtl/>
        </w:rPr>
        <w:t>،</w:t>
      </w:r>
      <w:r>
        <w:rPr>
          <w:rtl/>
        </w:rPr>
        <w:t xml:space="preserve"> خوشه‌بند</w:t>
      </w:r>
      <w:r>
        <w:rPr>
          <w:rFonts w:hint="cs"/>
          <w:rtl/>
        </w:rPr>
        <w:t>ی</w:t>
      </w:r>
      <w:r>
        <w:rPr>
          <w:rtl/>
        </w:rPr>
        <w:t xml:space="preserve"> را طور</w:t>
      </w:r>
      <w:r>
        <w:rPr>
          <w:rFonts w:hint="cs"/>
          <w:rtl/>
        </w:rPr>
        <w:t>ی</w:t>
      </w:r>
      <w:r>
        <w:rPr>
          <w:rtl/>
        </w:rPr>
        <w:t xml:space="preserve"> انجام م</w:t>
      </w:r>
      <w:r>
        <w:rPr>
          <w:rFonts w:hint="cs"/>
          <w:rtl/>
        </w:rPr>
        <w:t>ی‌</w:t>
      </w:r>
      <w:r>
        <w:rPr>
          <w:rFonts w:hint="eastAsia"/>
          <w:rtl/>
        </w:rPr>
        <w:t>دهد</w:t>
      </w:r>
      <w:r>
        <w:rPr>
          <w:rtl/>
        </w:rPr>
        <w:t xml:space="preserve"> که نتا</w:t>
      </w:r>
      <w:r>
        <w:rPr>
          <w:rFonts w:hint="cs"/>
          <w:rtl/>
        </w:rPr>
        <w:t>ی</w:t>
      </w:r>
      <w:r>
        <w:rPr>
          <w:rFonts w:hint="eastAsia"/>
          <w:rtl/>
        </w:rPr>
        <w:t>ج</w:t>
      </w:r>
      <w:r>
        <w:rPr>
          <w:rtl/>
        </w:rPr>
        <w:t xml:space="preserve"> هم از نظر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هم از نظر تفس</w:t>
      </w:r>
      <w:r>
        <w:rPr>
          <w:rFonts w:hint="cs"/>
          <w:rtl/>
        </w:rPr>
        <w:t>ی</w:t>
      </w:r>
      <w:r>
        <w:rPr>
          <w:rFonts w:hint="eastAsia"/>
          <w:rtl/>
        </w:rPr>
        <w:t>رپذ</w:t>
      </w:r>
      <w:r>
        <w:rPr>
          <w:rFonts w:hint="cs"/>
          <w:rtl/>
        </w:rPr>
        <w:t>ی</w:t>
      </w:r>
      <w:r>
        <w:rPr>
          <w:rFonts w:hint="eastAsia"/>
          <w:rtl/>
        </w:rPr>
        <w:t>ر</w:t>
      </w:r>
      <w:r>
        <w:rPr>
          <w:rFonts w:hint="cs"/>
          <w:rtl/>
        </w:rPr>
        <w:t>ی</w:t>
      </w:r>
      <w:r>
        <w:rPr>
          <w:rtl/>
        </w:rPr>
        <w:t xml:space="preserve"> مو</w:t>
      </w:r>
      <w:r>
        <w:rPr>
          <w:rFonts w:hint="eastAsia"/>
          <w:rtl/>
        </w:rPr>
        <w:t>رد</w:t>
      </w:r>
      <w:r>
        <w:rPr>
          <w:rtl/>
        </w:rPr>
        <w:t xml:space="preserve"> تا</w:t>
      </w:r>
      <w:r>
        <w:rPr>
          <w:rFonts w:hint="cs"/>
          <w:rtl/>
        </w:rPr>
        <w:t>یی</w:t>
      </w:r>
      <w:r>
        <w:rPr>
          <w:rFonts w:hint="eastAsia"/>
          <w:rtl/>
        </w:rPr>
        <w:t>د</w:t>
      </w:r>
      <w:r>
        <w:rPr>
          <w:rtl/>
        </w:rPr>
        <w:t xml:space="preserve"> قرار گ</w:t>
      </w:r>
      <w:r>
        <w:rPr>
          <w:rFonts w:hint="cs"/>
          <w:rtl/>
        </w:rPr>
        <w:t>ی</w:t>
      </w:r>
      <w:r>
        <w:rPr>
          <w:rFonts w:hint="eastAsia"/>
          <w:rtl/>
        </w:rPr>
        <w:t>رد</w:t>
      </w:r>
      <w:r>
        <w:t>.</w:t>
      </w:r>
      <w:r w:rsidR="00803DC9">
        <w:fldChar w:fldCharType="begin"/>
      </w:r>
      <w:r w:rsidR="00803DC9">
        <w:rPr>
          <w:rFonts w:hint="eastAsia"/>
        </w:rPr>
        <w:instrText xml:space="preserve"> ADDIN EN.CITE &lt;EndNote&gt;&lt;Cite&gt;&lt;Author&gt;Z</w:instrText>
      </w:r>
      <w:r w:rsidR="00803DC9">
        <w:rPr>
          <w:rFonts w:ascii="Calibri" w:hAnsi="Calibri" w:cs="Calibri"/>
        </w:rPr>
        <w:instrText>ö</w:instrText>
      </w:r>
      <w:r w:rsidR="00803DC9">
        <w:rPr>
          <w:rFonts w:hint="eastAsia"/>
        </w:rPr>
        <w:instrText>llner&lt;/Author&gt;&lt;Year&gt;2023&lt;/Year&gt;&lt;RecNum&gt;3&lt;/RecNum&gt;&lt;DisplayText&gt;(Z</w:instrText>
      </w:r>
      <w:r w:rsidR="00803DC9">
        <w:rPr>
          <w:rFonts w:ascii="Calibri" w:hAnsi="Calibri" w:cs="Calibri"/>
        </w:rPr>
        <w:instrText>ö</w:instrText>
      </w:r>
      <w:r w:rsidR="00803DC9">
        <w:rPr>
          <w:rFonts w:hint="eastAsia"/>
        </w:rPr>
        <w:instrText>llner and G</w:instrText>
      </w:r>
      <w:r w:rsidR="00803DC9">
        <w:rPr>
          <w:rFonts w:ascii="Calibri" w:hAnsi="Calibri" w:cs="Calibri"/>
        </w:rPr>
        <w:instrText>ü</w:instrText>
      </w:r>
      <w:r w:rsidR="00803DC9">
        <w:rPr>
          <w:rFonts w:hint="eastAsia"/>
        </w:rPr>
        <w:instrText>rtler, 2023)&lt;/DisplayText&gt;&lt;record&gt;&lt;rec-number&gt;3&lt;/rec-number&gt;&lt;foreign-keys&gt;&lt;key app="EN" db-id="zw0dvrzvvazvaqe509wx2z0iprfrppxxvzr9" timestamp="1731644294"&gt;3&lt;/key&gt;&lt;/foreign-keys&gt;&lt;ref-type name="Journal Article"&gt;17&lt;/ref-type&gt;&lt;contributors&gt;&lt;authors&gt;&lt;author&gt;Z</w:instrText>
      </w:r>
      <w:r w:rsidR="00803DC9">
        <w:rPr>
          <w:rFonts w:ascii="Calibri" w:hAnsi="Calibri" w:cs="Calibri"/>
        </w:rPr>
        <w:instrText>ö</w:instrText>
      </w:r>
      <w:r w:rsidR="00803DC9">
        <w:rPr>
          <w:rFonts w:hint="eastAsia"/>
        </w:rPr>
        <w:instrText>llner, Marvin&lt;/author&gt;&lt;author&gt;G</w:instrText>
      </w:r>
      <w:r w:rsidR="00803DC9">
        <w:rPr>
          <w:rFonts w:ascii="Calibri" w:hAnsi="Calibri" w:cs="Calibri"/>
        </w:rPr>
        <w:instrText>ü</w:instrText>
      </w:r>
      <w:r w:rsidR="00803DC9">
        <w:rPr>
          <w:rFonts w:hint="eastAsia"/>
        </w:rPr>
        <w:instrText>rtler, Marc&lt;/author&gt;&lt;/authors&gt;&lt;/contributors&gt;&lt;titles&gt;&lt;title&gt;Machine Learning-Based Variable Selection fo</w:instrText>
      </w:r>
      <w:r w:rsidR="00803DC9">
        <w:instrText>r Clustered Credit Risk Modeling&lt;/title&gt;&lt;secondary-title&gt;Available at SSRN 4506537&lt;/secondary-title&gt;&lt;/titles&gt;&lt;periodical&gt;&lt;full-title&gt;Available at SSRN 4506537&lt;/full-title&gt;&lt;/periodical&gt;&lt;dates&gt;&lt;year&gt;2023&lt;/year&gt;&lt;/dates&gt;&lt;urls&gt;&lt;/urls&gt;&lt;/record&gt;&lt;/Cite&gt;&lt;/EndNote&gt;</w:instrText>
      </w:r>
      <w:r w:rsidR="00803DC9">
        <w:fldChar w:fldCharType="separate"/>
      </w:r>
      <w:r w:rsidR="00803DC9">
        <w:rPr>
          <w:rFonts w:hint="eastAsia"/>
          <w:noProof/>
        </w:rPr>
        <w:t>(</w:t>
      </w:r>
      <w:r w:rsidR="00803DC9">
        <w:rPr>
          <w:noProof/>
        </w:rPr>
        <w:fldChar w:fldCharType="begin"/>
      </w:r>
      <w:r w:rsidR="00803DC9">
        <w:rPr>
          <w:noProof/>
        </w:rPr>
        <w:instrText xml:space="preserve"> </w:instrText>
      </w:r>
      <w:r w:rsidR="00803DC9">
        <w:rPr>
          <w:rFonts w:hint="eastAsia"/>
          <w:noProof/>
        </w:rPr>
        <w:instrText>HYPERLINK \l "_ENREF_20" \o "Zöllner, 2023 #3"</w:instrText>
      </w:r>
      <w:r w:rsidR="00803DC9">
        <w:rPr>
          <w:noProof/>
        </w:rPr>
        <w:instrText xml:space="preserve"> </w:instrText>
      </w:r>
      <w:r w:rsidR="00803DC9">
        <w:rPr>
          <w:noProof/>
        </w:rPr>
      </w:r>
      <w:r w:rsidR="00803DC9">
        <w:rPr>
          <w:noProof/>
        </w:rPr>
        <w:fldChar w:fldCharType="separate"/>
      </w:r>
      <w:r w:rsidR="00803DC9">
        <w:rPr>
          <w:rFonts w:hint="eastAsia"/>
          <w:noProof/>
        </w:rPr>
        <w:t>Z</w:t>
      </w:r>
      <w:r w:rsidR="00803DC9">
        <w:rPr>
          <w:rFonts w:ascii="Calibri" w:hAnsi="Calibri" w:cs="Calibri"/>
          <w:noProof/>
        </w:rPr>
        <w:t>ö</w:t>
      </w:r>
      <w:r w:rsidR="00803DC9">
        <w:rPr>
          <w:rFonts w:hint="eastAsia"/>
          <w:noProof/>
        </w:rPr>
        <w:t>llner and G</w:t>
      </w:r>
      <w:r w:rsidR="00803DC9">
        <w:rPr>
          <w:rFonts w:ascii="Calibri" w:hAnsi="Calibri" w:cs="Calibri"/>
          <w:noProof/>
        </w:rPr>
        <w:t>ü</w:t>
      </w:r>
      <w:r w:rsidR="00803DC9">
        <w:rPr>
          <w:rFonts w:hint="eastAsia"/>
          <w:noProof/>
        </w:rPr>
        <w:t>rtler, 2023</w:t>
      </w:r>
      <w:r w:rsidR="00803DC9">
        <w:rPr>
          <w:noProof/>
        </w:rPr>
        <w:fldChar w:fldCharType="end"/>
      </w:r>
      <w:r w:rsidR="00803DC9">
        <w:rPr>
          <w:rFonts w:hint="eastAsia"/>
          <w:noProof/>
        </w:rPr>
        <w:t>)</w:t>
      </w:r>
      <w:r w:rsidR="00803DC9">
        <w:fldChar w:fldCharType="end"/>
      </w:r>
    </w:p>
    <w:p w14:paraId="1D680C4A" w14:textId="77777777" w:rsidR="00744D6F" w:rsidRDefault="00744D6F" w:rsidP="00C74337">
      <w:pPr>
        <w:bidi/>
        <w:jc w:val="both"/>
        <w:rPr>
          <w:rtl/>
        </w:rPr>
      </w:pPr>
    </w:p>
    <w:p w14:paraId="5A6FF93E" w14:textId="14B67C03" w:rsidR="00744D6F" w:rsidRDefault="00744D6F" w:rsidP="00C74337">
      <w:pPr>
        <w:bidi/>
        <w:jc w:val="both"/>
        <w:rPr>
          <w:rtl/>
        </w:rPr>
      </w:pPr>
      <w:r>
        <w:rPr>
          <w:rFonts w:hint="eastAsia"/>
          <w:rtl/>
        </w:rPr>
        <w:t>مطالعات</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ر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استفاده از روش‌ها</w:t>
      </w:r>
      <w:r>
        <w:rPr>
          <w:rFonts w:hint="cs"/>
          <w:rtl/>
        </w:rPr>
        <w:t>ی</w:t>
      </w:r>
      <w:r>
        <w:rPr>
          <w:rtl/>
        </w:rPr>
        <w:t xml:space="preserve"> خوشه‌بند</w:t>
      </w:r>
      <w:r>
        <w:rPr>
          <w:rFonts w:hint="cs"/>
          <w:rtl/>
        </w:rPr>
        <w:t>ی</w:t>
      </w:r>
      <w:r>
        <w:rPr>
          <w:rtl/>
        </w:rPr>
        <w:t xml:space="preserve"> و طبقه‌بند</w:t>
      </w:r>
      <w:r>
        <w:rPr>
          <w:rFonts w:hint="cs"/>
          <w:rtl/>
        </w:rPr>
        <w:t>ی</w:t>
      </w:r>
      <w:r>
        <w:rPr>
          <w:rtl/>
        </w:rPr>
        <w:t xml:space="preserve"> داده‌ها تمرکز داشته‌اند. روش‌ها</w:t>
      </w:r>
      <w:r>
        <w:rPr>
          <w:rFonts w:hint="cs"/>
          <w:rtl/>
        </w:rPr>
        <w:t>ی</w:t>
      </w:r>
      <w:r>
        <w:rPr>
          <w:rtl/>
        </w:rPr>
        <w:t xml:space="preserve"> را</w:t>
      </w:r>
      <w:r>
        <w:rPr>
          <w:rFonts w:hint="cs"/>
          <w:rtl/>
        </w:rPr>
        <w:t>ی</w:t>
      </w:r>
      <w:r>
        <w:rPr>
          <w:rFonts w:hint="eastAsia"/>
          <w:rtl/>
        </w:rPr>
        <w:t>ج</w:t>
      </w:r>
      <w:r>
        <w:rPr>
          <w:rtl/>
        </w:rPr>
        <w:t xml:space="preserve"> مانند </w:t>
      </w:r>
      <w:r>
        <w:rPr>
          <w:rFonts w:hint="cs"/>
          <w:rtl/>
        </w:rPr>
        <w:t>کا میانگین</w:t>
      </w:r>
      <w:r w:rsidRPr="00744D6F">
        <w:rPr>
          <w:rtl/>
        </w:rPr>
        <w:footnoteReference w:id="25"/>
      </w:r>
      <w:r>
        <w:rPr>
          <w:rtl/>
        </w:rPr>
        <w:t xml:space="preserve"> و سلسله‌مراتب</w:t>
      </w:r>
      <w:r>
        <w:rPr>
          <w:rFonts w:hint="cs"/>
          <w:rtl/>
        </w:rPr>
        <w:t>ی</w:t>
      </w:r>
      <w:r w:rsidRPr="00744D6F">
        <w:rPr>
          <w:rtl/>
        </w:rPr>
        <w:footnoteReference w:id="26"/>
      </w:r>
      <w:r>
        <w:rPr>
          <w:rFonts w:hint="eastAsia"/>
          <w:rtl/>
        </w:rPr>
        <w:t>،</w:t>
      </w:r>
      <w:r>
        <w:rPr>
          <w:rtl/>
        </w:rPr>
        <w:t xml:space="preserve"> عل</w:t>
      </w:r>
      <w:r>
        <w:rPr>
          <w:rFonts w:hint="cs"/>
          <w:rtl/>
        </w:rPr>
        <w:t>ی‌</w:t>
      </w:r>
      <w:r>
        <w:rPr>
          <w:rFonts w:hint="eastAsia"/>
          <w:rtl/>
        </w:rPr>
        <w:t>رغم</w:t>
      </w:r>
      <w:r>
        <w:rPr>
          <w:rtl/>
        </w:rPr>
        <w:t xml:space="preserve"> سادگ</w:t>
      </w:r>
      <w:r>
        <w:rPr>
          <w:rFonts w:hint="cs"/>
          <w:rtl/>
        </w:rPr>
        <w:t>ی</w:t>
      </w:r>
      <w:r>
        <w:rPr>
          <w:rtl/>
        </w:rPr>
        <w:t xml:space="preserve"> و تفس</w:t>
      </w:r>
      <w:r>
        <w:rPr>
          <w:rFonts w:hint="cs"/>
          <w:rtl/>
        </w:rPr>
        <w:t>ی</w:t>
      </w:r>
      <w:r>
        <w:rPr>
          <w:rFonts w:hint="eastAsia"/>
          <w:rtl/>
        </w:rPr>
        <w:t>رپذ</w:t>
      </w:r>
      <w:r>
        <w:rPr>
          <w:rFonts w:hint="cs"/>
          <w:rtl/>
        </w:rPr>
        <w:t>ی</w:t>
      </w:r>
      <w:r>
        <w:rPr>
          <w:rFonts w:hint="eastAsia"/>
          <w:rtl/>
        </w:rPr>
        <w:t>ر</w:t>
      </w:r>
      <w:r>
        <w:rPr>
          <w:rFonts w:hint="cs"/>
          <w:rtl/>
        </w:rPr>
        <w:t>ی</w:t>
      </w:r>
      <w:r>
        <w:rPr>
          <w:rFonts w:hint="eastAsia"/>
          <w:rtl/>
        </w:rPr>
        <w:t>،</w:t>
      </w:r>
      <w:r>
        <w:rPr>
          <w:rtl/>
        </w:rPr>
        <w:t xml:space="preserve"> در داده‌ها</w:t>
      </w:r>
      <w:r>
        <w:rPr>
          <w:rFonts w:hint="cs"/>
          <w:rtl/>
        </w:rPr>
        <w:t>ی</w:t>
      </w:r>
      <w:r>
        <w:rPr>
          <w:rtl/>
        </w:rPr>
        <w:t xml:space="preserve"> چندبعد</w:t>
      </w:r>
      <w:r>
        <w:rPr>
          <w:rFonts w:hint="cs"/>
          <w:rtl/>
        </w:rPr>
        <w:t>ی</w:t>
      </w:r>
      <w:r>
        <w:rPr>
          <w:rtl/>
        </w:rPr>
        <w:t xml:space="preserve"> و غ</w:t>
      </w:r>
      <w:r>
        <w:rPr>
          <w:rFonts w:hint="cs"/>
          <w:rtl/>
        </w:rPr>
        <w:t>ی</w:t>
      </w:r>
      <w:r>
        <w:rPr>
          <w:rFonts w:hint="eastAsia"/>
          <w:rtl/>
        </w:rPr>
        <w:t>رخط</w:t>
      </w:r>
      <w:r>
        <w:rPr>
          <w:rFonts w:hint="cs"/>
          <w:rtl/>
        </w:rPr>
        <w:t>ی</w:t>
      </w:r>
      <w:r>
        <w:rPr>
          <w:rtl/>
        </w:rPr>
        <w:t xml:space="preserve"> به محدود</w:t>
      </w:r>
      <w:r>
        <w:rPr>
          <w:rFonts w:hint="cs"/>
          <w:rtl/>
        </w:rPr>
        <w:t>ی</w:t>
      </w:r>
      <w:r>
        <w:rPr>
          <w:rFonts w:hint="eastAsia"/>
          <w:rtl/>
        </w:rPr>
        <w:t>ت‌ها</w:t>
      </w:r>
      <w:r>
        <w:rPr>
          <w:rFonts w:hint="cs"/>
          <w:rtl/>
        </w:rPr>
        <w:t>یی</w:t>
      </w:r>
      <w:r>
        <w:rPr>
          <w:rtl/>
        </w:rPr>
        <w:t xml:space="preserve"> از جمله کاهش دقت در </w:t>
      </w:r>
      <w:r>
        <w:rPr>
          <w:rFonts w:hint="eastAsia"/>
          <w:rtl/>
        </w:rPr>
        <w:t>خوشه‌بند</w:t>
      </w:r>
      <w:r>
        <w:rPr>
          <w:rFonts w:hint="cs"/>
          <w:rtl/>
        </w:rPr>
        <w:t>ی</w:t>
      </w:r>
      <w:r>
        <w:rPr>
          <w:rtl/>
        </w:rPr>
        <w:t xml:space="preserve"> و ناکارآمد</w:t>
      </w:r>
      <w:r>
        <w:rPr>
          <w:rFonts w:hint="cs"/>
          <w:rtl/>
        </w:rPr>
        <w:t>ی</w:t>
      </w:r>
      <w:r>
        <w:rPr>
          <w:rtl/>
        </w:rPr>
        <w:t xml:space="preserve"> در جداساز</w:t>
      </w:r>
      <w:r>
        <w:rPr>
          <w:rFonts w:hint="cs"/>
          <w:rtl/>
        </w:rPr>
        <w:t>ی</w:t>
      </w:r>
      <w:r>
        <w:rPr>
          <w:rtl/>
        </w:rPr>
        <w:t xml:space="preserve"> داده‌ها</w:t>
      </w:r>
      <w:r>
        <w:rPr>
          <w:rFonts w:hint="cs"/>
          <w:rtl/>
        </w:rPr>
        <w:t>ی</w:t>
      </w:r>
      <w:r>
        <w:rPr>
          <w:rtl/>
        </w:rPr>
        <w:t xml:space="preserve"> نو</w:t>
      </w:r>
      <w:r>
        <w:rPr>
          <w:rFonts w:hint="cs"/>
          <w:rtl/>
        </w:rPr>
        <w:t>ی</w:t>
      </w:r>
      <w:r>
        <w:rPr>
          <w:rFonts w:hint="eastAsia"/>
          <w:rtl/>
        </w:rPr>
        <w:t>ز</w:t>
      </w:r>
      <w:r>
        <w:rPr>
          <w:rFonts w:hint="cs"/>
          <w:rtl/>
        </w:rPr>
        <w:t>ی</w:t>
      </w:r>
      <w:r>
        <w:rPr>
          <w:rtl/>
        </w:rPr>
        <w:t xml:space="preserve"> مواجه شده . در ا</w:t>
      </w:r>
      <w:r>
        <w:rPr>
          <w:rFonts w:hint="cs"/>
          <w:rtl/>
        </w:rPr>
        <w:t>ی</w:t>
      </w:r>
      <w:r>
        <w:rPr>
          <w:rFonts w:hint="eastAsia"/>
          <w:rtl/>
        </w:rPr>
        <w:t>ن</w:t>
      </w:r>
      <w:r>
        <w:rPr>
          <w:rtl/>
        </w:rPr>
        <w:t xml:space="preserve"> مقاله، </w:t>
      </w:r>
      <w:r>
        <w:rPr>
          <w:rFonts w:hint="cs"/>
          <w:rtl/>
        </w:rPr>
        <w:t>ی</w:t>
      </w:r>
      <w:r>
        <w:rPr>
          <w:rFonts w:hint="eastAsia"/>
          <w:rtl/>
        </w:rPr>
        <w:t>ک</w:t>
      </w:r>
      <w:r>
        <w:rPr>
          <w:rtl/>
        </w:rPr>
        <w:t xml:space="preserve"> رو</w:t>
      </w:r>
      <w:r>
        <w:rPr>
          <w:rFonts w:hint="cs"/>
          <w:rtl/>
        </w:rPr>
        <w:t>ی</w:t>
      </w:r>
      <w:r>
        <w:rPr>
          <w:rFonts w:hint="eastAsia"/>
          <w:rtl/>
        </w:rPr>
        <w:t>کرد</w:t>
      </w:r>
      <w:r>
        <w:rPr>
          <w:rtl/>
        </w:rPr>
        <w:t xml:space="preserve"> ترک</w:t>
      </w:r>
      <w:r>
        <w:rPr>
          <w:rFonts w:hint="cs"/>
          <w:rtl/>
        </w:rPr>
        <w:t>ی</w:t>
      </w:r>
      <w:r>
        <w:rPr>
          <w:rFonts w:hint="eastAsia"/>
          <w:rtl/>
        </w:rPr>
        <w:t>ب</w:t>
      </w:r>
      <w:r>
        <w:rPr>
          <w:rFonts w:hint="cs"/>
          <w:rtl/>
        </w:rPr>
        <w:t>ی</w:t>
      </w:r>
      <w:r>
        <w:rPr>
          <w:rtl/>
        </w:rPr>
        <w:t xml:space="preserve"> ارائه شده است ک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را با استفاده از مختصات فاکتور</w:t>
      </w:r>
      <w:r>
        <w:rPr>
          <w:rFonts w:hint="cs"/>
          <w:rtl/>
        </w:rPr>
        <w:t>یل</w:t>
      </w:r>
      <w:r>
        <w:rPr>
          <w:rtl/>
        </w:rPr>
        <w:t xml:space="preserve"> استخراج‌شده از تحل</w:t>
      </w:r>
      <w:r>
        <w:rPr>
          <w:rFonts w:hint="cs"/>
          <w:rtl/>
        </w:rPr>
        <w:t>ی</w:t>
      </w:r>
      <w:r>
        <w:rPr>
          <w:rFonts w:hint="eastAsia"/>
          <w:rtl/>
        </w:rPr>
        <w:t>ل</w:t>
      </w:r>
      <w:r>
        <w:rPr>
          <w:rtl/>
        </w:rPr>
        <w:t xml:space="preserve"> مکاتبات چندگانه</w:t>
      </w:r>
      <w:r w:rsidRPr="00744D6F">
        <w:rPr>
          <w:rtl/>
        </w:rPr>
        <w:footnoteReference w:id="27"/>
      </w:r>
      <w:r>
        <w:rPr>
          <w:rtl/>
        </w:rPr>
        <w:t xml:space="preserve"> تلف</w:t>
      </w:r>
      <w:r>
        <w:rPr>
          <w:rFonts w:hint="cs"/>
          <w:rtl/>
        </w:rPr>
        <w:t>ی</w:t>
      </w:r>
      <w:r>
        <w:rPr>
          <w:rFonts w:hint="eastAsia"/>
          <w:rtl/>
        </w:rPr>
        <w:t>ق</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روش، ابتدا با پ</w:t>
      </w:r>
      <w:r>
        <w:rPr>
          <w:rFonts w:hint="cs"/>
          <w:rtl/>
        </w:rPr>
        <w:t>ی</w:t>
      </w:r>
      <w:r>
        <w:rPr>
          <w:rFonts w:hint="eastAsia"/>
          <w:rtl/>
        </w:rPr>
        <w:t>ش‌پردازش</w:t>
      </w:r>
      <w:r>
        <w:rPr>
          <w:rtl/>
        </w:rPr>
        <w:t xml:space="preserve"> د</w:t>
      </w:r>
      <w:r>
        <w:rPr>
          <w:rFonts w:hint="eastAsia"/>
          <w:rtl/>
        </w:rPr>
        <w:t>اده‌ها</w:t>
      </w:r>
      <w:r>
        <w:rPr>
          <w:rtl/>
        </w:rPr>
        <w:t xml:space="preserve"> شامل نرمال‌ساز</w:t>
      </w:r>
      <w:r>
        <w:rPr>
          <w:rFonts w:hint="cs"/>
          <w:rtl/>
        </w:rPr>
        <w:t>ی</w:t>
      </w:r>
      <w:r>
        <w:rPr>
          <w:rtl/>
        </w:rPr>
        <w:t xml:space="preserve"> و کاهش نو</w:t>
      </w:r>
      <w:r>
        <w:rPr>
          <w:rFonts w:hint="cs"/>
          <w:rtl/>
        </w:rPr>
        <w:t>ی</w:t>
      </w:r>
      <w:r>
        <w:rPr>
          <w:rFonts w:hint="eastAsia"/>
          <w:rtl/>
        </w:rPr>
        <w:t>ز</w:t>
      </w:r>
      <w:r>
        <w:rPr>
          <w:rtl/>
        </w:rPr>
        <w:t xml:space="preserve"> داده‌ها ، ساختار داده ها را برا</w:t>
      </w:r>
      <w:r>
        <w:rPr>
          <w:rFonts w:hint="cs"/>
          <w:rtl/>
        </w:rPr>
        <w:t>ی</w:t>
      </w:r>
      <w:r>
        <w:rPr>
          <w:rtl/>
        </w:rPr>
        <w:t xml:space="preserve"> تحل</w:t>
      </w:r>
      <w:r>
        <w:rPr>
          <w:rFonts w:hint="cs"/>
          <w:rtl/>
        </w:rPr>
        <w:t>ی</w:t>
      </w:r>
      <w:r>
        <w:rPr>
          <w:rFonts w:hint="eastAsia"/>
          <w:rtl/>
        </w:rPr>
        <w:t>ل</w:t>
      </w:r>
      <w:r>
        <w:rPr>
          <w:rtl/>
        </w:rPr>
        <w:t xml:space="preserve"> آماده م</w:t>
      </w:r>
      <w:r>
        <w:rPr>
          <w:rFonts w:hint="cs"/>
          <w:rtl/>
        </w:rPr>
        <w:t>ی‌</w:t>
      </w:r>
      <w:r>
        <w:rPr>
          <w:rFonts w:hint="eastAsia"/>
          <w:rtl/>
        </w:rPr>
        <w:t>سازد</w:t>
      </w:r>
      <w:r>
        <w:rPr>
          <w:rtl/>
        </w:rPr>
        <w:t>. سپس، تحل</w:t>
      </w:r>
      <w:r>
        <w:rPr>
          <w:rFonts w:hint="cs"/>
          <w:rtl/>
        </w:rPr>
        <w:t>ی</w:t>
      </w:r>
      <w:r>
        <w:rPr>
          <w:rFonts w:hint="eastAsia"/>
          <w:rtl/>
        </w:rPr>
        <w:t>ل</w:t>
      </w:r>
      <w:r>
        <w:rPr>
          <w:rtl/>
        </w:rPr>
        <w:t xml:space="preserve"> مکاتبات چندگانه به منظور کاهش ابعاد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ساس</w:t>
      </w:r>
      <w:r>
        <w:rPr>
          <w:rFonts w:hint="cs"/>
          <w:rtl/>
        </w:rPr>
        <w:t>ی</w:t>
      </w:r>
      <w:r>
        <w:rPr>
          <w:rtl/>
        </w:rPr>
        <w:t xml:space="preserve"> داده‌ها به کار گرفته م</w:t>
      </w:r>
      <w:r>
        <w:rPr>
          <w:rFonts w:hint="cs"/>
          <w:rtl/>
        </w:rPr>
        <w:t>ی‌</w:t>
      </w:r>
      <w:r>
        <w:rPr>
          <w:rFonts w:hint="eastAsia"/>
          <w:rtl/>
        </w:rPr>
        <w:t>شود</w:t>
      </w:r>
      <w:r>
        <w:rPr>
          <w:rtl/>
        </w:rPr>
        <w:t>. در ادام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به صورت ترک</w:t>
      </w:r>
      <w:r>
        <w:rPr>
          <w:rFonts w:hint="cs"/>
          <w:rtl/>
        </w:rPr>
        <w:t>ی</w:t>
      </w:r>
      <w:r>
        <w:rPr>
          <w:rFonts w:hint="eastAsia"/>
          <w:rtl/>
        </w:rPr>
        <w:t>ب</w:t>
      </w:r>
      <w:r>
        <w:rPr>
          <w:rFonts w:hint="cs"/>
          <w:rtl/>
        </w:rPr>
        <w:t>ی</w:t>
      </w:r>
      <w:r>
        <w:rPr>
          <w:rtl/>
        </w:rPr>
        <w:t xml:space="preserve"> اعمال ش</w:t>
      </w:r>
      <w:r>
        <w:rPr>
          <w:rFonts w:hint="eastAsia"/>
          <w:rtl/>
        </w:rPr>
        <w:t>ده</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خوشه‌بند</w:t>
      </w:r>
      <w:r>
        <w:rPr>
          <w:rFonts w:hint="cs"/>
          <w:rtl/>
        </w:rPr>
        <w:t>ی</w:t>
      </w:r>
      <w:r>
        <w:rPr>
          <w:rtl/>
        </w:rPr>
        <w:t xml:space="preserve"> بر اساس تجز</w:t>
      </w:r>
      <w:r>
        <w:rPr>
          <w:rFonts w:hint="cs"/>
          <w:rtl/>
        </w:rPr>
        <w:t>ی</w:t>
      </w:r>
      <w:r>
        <w:rPr>
          <w:rFonts w:hint="eastAsia"/>
          <w:rtl/>
        </w:rPr>
        <w:t>ه</w:t>
      </w:r>
      <w:r>
        <w:rPr>
          <w:rtl/>
        </w:rPr>
        <w:t xml:space="preserve"> ا</w:t>
      </w:r>
      <w:r>
        <w:rPr>
          <w:rFonts w:hint="cs"/>
          <w:rtl/>
        </w:rPr>
        <w:t>ی</w:t>
      </w:r>
      <w:r>
        <w:rPr>
          <w:rFonts w:hint="eastAsia"/>
          <w:rtl/>
        </w:rPr>
        <w:t>نرس</w:t>
      </w:r>
      <w:r>
        <w:rPr>
          <w:rFonts w:hint="cs"/>
          <w:rtl/>
        </w:rPr>
        <w:t>ی</w:t>
      </w:r>
      <w:r>
        <w:rPr>
          <w:rtl/>
        </w:rPr>
        <w:t xml:space="preserve"> ارز</w:t>
      </w:r>
      <w:r>
        <w:rPr>
          <w:rFonts w:hint="cs"/>
          <w:rtl/>
        </w:rPr>
        <w:t>ی</w:t>
      </w:r>
      <w:r>
        <w:rPr>
          <w:rFonts w:hint="eastAsia"/>
          <w:rtl/>
        </w:rPr>
        <w:t>اب</w:t>
      </w:r>
      <w:r>
        <w:rPr>
          <w:rFonts w:hint="cs"/>
          <w:rtl/>
        </w:rPr>
        <w:t>ی</w:t>
      </w:r>
      <w:r>
        <w:rPr>
          <w:rtl/>
        </w:rPr>
        <w:t xml:space="preserve"> م</w:t>
      </w:r>
      <w:r>
        <w:rPr>
          <w:rFonts w:hint="cs"/>
          <w:rtl/>
        </w:rPr>
        <w:t>ی‌</w:t>
      </w:r>
      <w:r>
        <w:rPr>
          <w:rFonts w:hint="eastAsia"/>
          <w:rtl/>
        </w:rPr>
        <w:t>شود</w:t>
      </w:r>
      <w:r>
        <w:rPr>
          <w:rtl/>
        </w:rPr>
        <w:t>. ا</w:t>
      </w:r>
      <w:r>
        <w:rPr>
          <w:rFonts w:hint="cs"/>
          <w:rtl/>
        </w:rPr>
        <w:t>ی</w:t>
      </w:r>
      <w:r>
        <w:rPr>
          <w:rFonts w:hint="eastAsia"/>
          <w:rtl/>
        </w:rPr>
        <w:t>ن</w:t>
      </w:r>
      <w:r>
        <w:rPr>
          <w:rtl/>
        </w:rPr>
        <w:t xml:space="preserve"> روش امکان مد</w:t>
      </w:r>
      <w:r>
        <w:rPr>
          <w:rFonts w:hint="cs"/>
          <w:rtl/>
        </w:rPr>
        <w:t>ی</w:t>
      </w:r>
      <w:r>
        <w:rPr>
          <w:rFonts w:hint="eastAsia"/>
          <w:rtl/>
        </w:rPr>
        <w:t>ر</w:t>
      </w:r>
      <w:r>
        <w:rPr>
          <w:rFonts w:hint="cs"/>
          <w:rtl/>
        </w:rPr>
        <w:t>ی</w:t>
      </w:r>
      <w:r>
        <w:rPr>
          <w:rFonts w:hint="eastAsia"/>
          <w:rtl/>
        </w:rPr>
        <w:t>ت</w:t>
      </w:r>
      <w:r>
        <w:rPr>
          <w:rtl/>
        </w:rPr>
        <w:t xml:space="preserve"> دق</w:t>
      </w:r>
      <w:r>
        <w:rPr>
          <w:rFonts w:hint="cs"/>
          <w:rtl/>
        </w:rPr>
        <w:t>ی</w:t>
      </w:r>
      <w:r>
        <w:rPr>
          <w:rFonts w:hint="eastAsia"/>
          <w:rtl/>
        </w:rPr>
        <w:t>ق‌تر</w:t>
      </w:r>
      <w:r>
        <w:rPr>
          <w:rtl/>
        </w:rPr>
        <w:t xml:space="preserve"> داده‌ها، کاهش نو</w:t>
      </w:r>
      <w:r>
        <w:rPr>
          <w:rFonts w:hint="cs"/>
          <w:rtl/>
        </w:rPr>
        <w:t>ی</w:t>
      </w:r>
      <w:r>
        <w:rPr>
          <w:rFonts w:hint="eastAsia"/>
          <w:rtl/>
        </w:rPr>
        <w:t>ز</w:t>
      </w:r>
      <w:r>
        <w:rPr>
          <w:rtl/>
        </w:rPr>
        <w:t xml:space="preserve"> و بهبود دق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تحل</w:t>
      </w:r>
      <w:r>
        <w:rPr>
          <w:rFonts w:hint="cs"/>
          <w:rtl/>
        </w:rPr>
        <w:t>ی</w:t>
      </w:r>
      <w:r>
        <w:rPr>
          <w:rFonts w:hint="eastAsia"/>
          <w:rtl/>
        </w:rPr>
        <w:t>ل</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فراهم کرده است. </w:t>
      </w:r>
      <w:r w:rsidR="00803DC9">
        <w:rPr>
          <w:rtl/>
        </w:rPr>
        <w:fldChar w:fldCharType="begin"/>
      </w:r>
      <w:r w:rsidR="00803DC9">
        <w:rPr>
          <w:rtl/>
        </w:rPr>
        <w:instrText xml:space="preserve"> </w:instrText>
      </w:r>
      <w:r w:rsidR="00803DC9">
        <w:instrText>ADDIN EN.CITE &lt;EndNote&gt;&lt;Cite&gt;&lt;Author&gt;Jadwal&lt;/Author&gt;&lt;Year&gt;2022&lt;/Year&gt;&lt;RecNum&gt;5&lt;/RecNum&gt;&lt;DisplayText&gt;(Jadwal et al., 2022)&lt;/DisplayText&gt;&lt;record&gt;&lt;rec-number&gt;5&lt;/rec-number&gt;&lt;foreign-keys&gt;&lt;key app="EN" db-id="zw0dvrzvvazvaqe509wx2z0iprfrppxxvzr9" timestamp="1</w:instrText>
      </w:r>
      <w:r w:rsidR="00803DC9">
        <w:rPr>
          <w:rtl/>
        </w:rPr>
        <w:instrText>731817460"&gt;5&lt;/</w:instrText>
      </w:r>
      <w:r w:rsidR="00803DC9">
        <w:instrText>key&gt;&lt;/foreign-keys&gt;&lt;ref-type name="Journal Article"&gt;17&lt;/ref-type&gt;&lt;contributors&gt;&lt;authors&gt;&lt;author&gt;Jadwal, Pankaj Kumar&lt;/author&gt;&lt;author&gt;Pathak, Sunil&lt;/author&gt;&lt;author&gt;Jain, Sonal&lt;/author&gt;&lt;/authors&gt;&lt;/contributors&gt;&lt;titles&gt;&lt;title&gt;Analysis of clustering algorithms for credit risk evaluation using multiple correspondence analysis&lt;/title&gt;&lt;secondary-title&gt;Microsystem Technologies&lt;/secondary-title&gt;&lt;/titles&gt;&lt;periodical&gt;&lt;full-title&gt;Microsystem Technologies&lt;/full-title&gt;&lt;/periodical&gt;&lt;pages&gt;2715-2721&lt;/pages</w:instrText>
      </w:r>
      <w:r w:rsidR="00803DC9">
        <w:rPr>
          <w:rtl/>
        </w:rPr>
        <w:instrText>&gt;&lt;</w:instrText>
      </w:r>
      <w:r w:rsidR="00803DC9">
        <w:instrText>volume&gt;28&lt;/volume&gt;&lt;number&gt;12&lt;/number&gt;&lt;dates&gt;&lt;year&gt;2022&lt;/year&gt;&lt;/dates&gt;&lt;isbn&gt;0946-7076&lt;/isbn&gt;&lt;urls&gt;&lt;/urls&gt;&lt;/record&gt;&lt;/Cite&gt;&lt;/EndNote</w:instrText>
      </w:r>
      <w:r w:rsidR="00803DC9">
        <w:rPr>
          <w:rtl/>
        </w:rPr>
        <w:instrText>&gt;</w:instrText>
      </w:r>
      <w:r w:rsidR="00803DC9">
        <w:rPr>
          <w:rtl/>
        </w:rPr>
        <w:fldChar w:fldCharType="separate"/>
      </w:r>
      <w:r w:rsidR="00803DC9">
        <w:rPr>
          <w:noProof/>
          <w:rtl/>
        </w:rPr>
        <w:t>(</w:t>
      </w:r>
      <w:hyperlink w:anchor="_ENREF_8" w:tooltip="Jadwal, 2022 #5" w:history="1">
        <w:r w:rsidR="00803DC9">
          <w:rPr>
            <w:noProof/>
          </w:rPr>
          <w:t>Jadwal et al., 2022</w:t>
        </w:r>
      </w:hyperlink>
      <w:r w:rsidR="00803DC9">
        <w:rPr>
          <w:noProof/>
          <w:rtl/>
        </w:rPr>
        <w:t>)</w:t>
      </w:r>
      <w:r w:rsidR="00803DC9">
        <w:rPr>
          <w:rtl/>
        </w:rPr>
        <w:fldChar w:fldCharType="end"/>
      </w:r>
    </w:p>
    <w:p w14:paraId="14B9A2A8" w14:textId="77777777" w:rsidR="00744D6F" w:rsidRDefault="00744D6F" w:rsidP="00C74337">
      <w:pPr>
        <w:bidi/>
        <w:jc w:val="both"/>
        <w:rPr>
          <w:rtl/>
        </w:rPr>
      </w:pPr>
    </w:p>
    <w:p w14:paraId="4945EA56" w14:textId="25307019" w:rsidR="00744D6F" w:rsidRPr="00C74337"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انتخاب و</w:t>
      </w:r>
      <w:r>
        <w:rPr>
          <w:rFonts w:hint="cs"/>
          <w:rtl/>
        </w:rPr>
        <w:t>ی</w:t>
      </w:r>
      <w:r>
        <w:rPr>
          <w:rFonts w:hint="eastAsia"/>
          <w:rtl/>
        </w:rPr>
        <w:t>ژگ</w:t>
      </w:r>
      <w:r>
        <w:rPr>
          <w:rFonts w:hint="cs"/>
          <w:rtl/>
        </w:rPr>
        <w:t>ی</w:t>
      </w:r>
      <w:r>
        <w:rPr>
          <w:rtl/>
        </w:rPr>
        <w:t xml:space="preserve"> به عنوان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صل</w:t>
      </w:r>
      <w:r>
        <w:rPr>
          <w:rFonts w:hint="cs"/>
          <w:rtl/>
        </w:rPr>
        <w:t>ی</w:t>
      </w:r>
      <w:r>
        <w:rPr>
          <w:rtl/>
        </w:rPr>
        <w:t xml:space="preserve"> در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ها شناخته ش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روش‌ها</w:t>
      </w:r>
      <w:r>
        <w:rPr>
          <w:rFonts w:hint="cs"/>
          <w:rtl/>
        </w:rPr>
        <w:t>ی</w:t>
      </w:r>
      <w:r>
        <w:rPr>
          <w:rtl/>
        </w:rPr>
        <w:t xml:space="preserve"> غربالگر</w:t>
      </w:r>
      <w:r>
        <w:rPr>
          <w:rFonts w:hint="cs"/>
          <w:rtl/>
        </w:rPr>
        <w:t>ی</w:t>
      </w:r>
      <w:r>
        <w:rPr>
          <w:rtl/>
        </w:rPr>
        <w:t xml:space="preserve"> مانند </w:t>
      </w:r>
      <w:r>
        <w:rPr>
          <w:rtl/>
        </w:rPr>
        <w:lastRenderedPageBreak/>
        <w:t>رتبه‌بند</w:t>
      </w:r>
      <w:r>
        <w:rPr>
          <w:rFonts w:hint="cs"/>
          <w:rtl/>
        </w:rPr>
        <w:t>ی</w:t>
      </w:r>
      <w:r>
        <w:rPr>
          <w:rtl/>
        </w:rPr>
        <w:t xml:space="preserve"> همبستگ</w:t>
      </w:r>
      <w:r>
        <w:rPr>
          <w:rFonts w:hint="cs"/>
          <w:rtl/>
        </w:rPr>
        <w:t>ی</w:t>
      </w:r>
      <w:r w:rsidRPr="00744D6F">
        <w:rPr>
          <w:rtl/>
        </w:rPr>
        <w:footnoteReference w:id="28"/>
      </w:r>
      <w:r>
        <w:rPr>
          <w:rtl/>
        </w:rPr>
        <w:t xml:space="preserve"> </w:t>
      </w:r>
      <w:r>
        <w:rPr>
          <w:rFonts w:hint="cs"/>
          <w:rtl/>
        </w:rPr>
        <w:t>ی</w:t>
      </w:r>
      <w:r>
        <w:rPr>
          <w:rFonts w:hint="eastAsia"/>
          <w:rtl/>
        </w:rPr>
        <w:t>ا</w:t>
      </w:r>
      <w:r>
        <w:rPr>
          <w:rtl/>
        </w:rPr>
        <w:t xml:space="preserve"> اطلاعات متقابل</w:t>
      </w:r>
      <w:r w:rsidRPr="00744D6F">
        <w:rPr>
          <w:rtl/>
        </w:rPr>
        <w:footnoteReference w:id="29"/>
      </w:r>
      <w:r>
        <w:rPr>
          <w:rtl/>
        </w:rPr>
        <w:t xml:space="preserve"> به دل</w:t>
      </w:r>
      <w:r>
        <w:rPr>
          <w:rFonts w:hint="cs"/>
          <w:rtl/>
        </w:rPr>
        <w:t>ی</w:t>
      </w:r>
      <w:r>
        <w:rPr>
          <w:rFonts w:hint="eastAsia"/>
          <w:rtl/>
        </w:rPr>
        <w:t>ل</w:t>
      </w:r>
      <w:r>
        <w:rPr>
          <w:rtl/>
        </w:rPr>
        <w:t xml:space="preserve"> سوگ</w:t>
      </w:r>
      <w:r>
        <w:rPr>
          <w:rFonts w:hint="cs"/>
          <w:rtl/>
        </w:rPr>
        <w:t>ی</w:t>
      </w:r>
      <w:r>
        <w:rPr>
          <w:rFonts w:hint="eastAsia"/>
          <w:rtl/>
        </w:rPr>
        <w:t>ر</w:t>
      </w:r>
      <w:r>
        <w:rPr>
          <w:rFonts w:hint="cs"/>
          <w:rtl/>
        </w:rPr>
        <w:t>ی</w:t>
      </w:r>
      <w:r>
        <w:rPr>
          <w:rtl/>
        </w:rPr>
        <w:t xml:space="preserve"> در انتخاب و</w:t>
      </w:r>
      <w:r>
        <w:rPr>
          <w:rFonts w:hint="cs"/>
          <w:rtl/>
        </w:rPr>
        <w:t>ی</w:t>
      </w:r>
      <w:r>
        <w:rPr>
          <w:rFonts w:hint="eastAsia"/>
          <w:rtl/>
        </w:rPr>
        <w:t>ژگ</w:t>
      </w:r>
      <w:r>
        <w:rPr>
          <w:rFonts w:hint="cs"/>
          <w:rtl/>
        </w:rPr>
        <w:t>ی‌</w:t>
      </w:r>
      <w:r>
        <w:rPr>
          <w:rFonts w:hint="eastAsia"/>
          <w:rtl/>
        </w:rPr>
        <w:t>ها</w:t>
      </w:r>
      <w:r>
        <w:rPr>
          <w:rtl/>
        </w:rPr>
        <w:t xml:space="preserve"> و کاهش دقت پ</w:t>
      </w:r>
      <w:r>
        <w:rPr>
          <w:rFonts w:hint="cs"/>
          <w:rtl/>
        </w:rPr>
        <w:t>ی</w:t>
      </w:r>
      <w:r>
        <w:rPr>
          <w:rFonts w:hint="eastAsia"/>
          <w:rtl/>
        </w:rPr>
        <w:t>ش‌ب</w:t>
      </w:r>
      <w:r>
        <w:rPr>
          <w:rFonts w:hint="cs"/>
          <w:rtl/>
        </w:rPr>
        <w:t>ی</w:t>
      </w:r>
      <w:r>
        <w:rPr>
          <w:rFonts w:hint="eastAsia"/>
          <w:rtl/>
        </w:rPr>
        <w:t>ن</w:t>
      </w:r>
      <w:r>
        <w:rPr>
          <w:rFonts w:hint="cs"/>
          <w:rtl/>
        </w:rPr>
        <w:t>ی</w:t>
      </w:r>
      <w:r>
        <w:rPr>
          <w:rFonts w:hint="eastAsia"/>
          <w:rtl/>
        </w:rPr>
        <w:t>،</w:t>
      </w:r>
      <w:r>
        <w:rPr>
          <w:rtl/>
        </w:rPr>
        <w:t xml:space="preserve"> محدود</w:t>
      </w:r>
      <w:r>
        <w:rPr>
          <w:rFonts w:hint="cs"/>
          <w:rtl/>
        </w:rPr>
        <w:t>ی</w:t>
      </w:r>
      <w:r>
        <w:rPr>
          <w:rFonts w:hint="eastAsia"/>
          <w:rtl/>
        </w:rPr>
        <w:t>ت‌ها</w:t>
      </w:r>
      <w:r>
        <w:rPr>
          <w:rFonts w:hint="cs"/>
          <w:rtl/>
        </w:rPr>
        <w:t>یی</w:t>
      </w:r>
      <w:r>
        <w:rPr>
          <w:rtl/>
        </w:rPr>
        <w:t xml:space="preserve"> داشتند. همچن</w:t>
      </w:r>
      <w:r>
        <w:rPr>
          <w:rFonts w:hint="cs"/>
          <w:rtl/>
        </w:rPr>
        <w:t>ی</w:t>
      </w:r>
      <w:r>
        <w:rPr>
          <w:rFonts w:hint="eastAsia"/>
          <w:rtl/>
        </w:rPr>
        <w:t>ن،</w:t>
      </w:r>
      <w:r>
        <w:rPr>
          <w:rtl/>
        </w:rPr>
        <w:t xml:space="preserve">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دو‌مرحله‌ا</w:t>
      </w:r>
      <w:r>
        <w:rPr>
          <w:rFonts w:hint="cs"/>
          <w:rtl/>
        </w:rPr>
        <w:t>ی</w:t>
      </w:r>
      <w:r>
        <w:rPr>
          <w:rtl/>
        </w:rPr>
        <w:t xml:space="preserve"> مانند استفاده از ف</w:t>
      </w:r>
      <w:r>
        <w:rPr>
          <w:rFonts w:hint="cs"/>
          <w:rtl/>
        </w:rPr>
        <w:t>ی</w:t>
      </w:r>
      <w:r>
        <w:rPr>
          <w:rFonts w:hint="eastAsia"/>
          <w:rtl/>
        </w:rPr>
        <w:t>لترها</w:t>
      </w:r>
      <w:r>
        <w:rPr>
          <w:rFonts w:hint="cs"/>
          <w:rtl/>
        </w:rPr>
        <w:t>ی</w:t>
      </w:r>
      <w:r>
        <w:rPr>
          <w:rtl/>
        </w:rPr>
        <w:t xml:space="preserve"> اول</w:t>
      </w:r>
      <w:r>
        <w:rPr>
          <w:rFonts w:hint="cs"/>
          <w:rtl/>
        </w:rPr>
        <w:t>ی</w:t>
      </w:r>
      <w:r>
        <w:rPr>
          <w:rFonts w:hint="eastAsia"/>
          <w:rtl/>
        </w:rPr>
        <w:t>ه</w:t>
      </w:r>
      <w:r>
        <w:rPr>
          <w:rtl/>
        </w:rPr>
        <w:t xml:space="preserve"> و سپس الگور</w:t>
      </w:r>
      <w:r>
        <w:rPr>
          <w:rFonts w:hint="cs"/>
          <w:rtl/>
        </w:rPr>
        <w:t>ی</w:t>
      </w:r>
      <w:r>
        <w:rPr>
          <w:rFonts w:hint="eastAsia"/>
          <w:rtl/>
        </w:rPr>
        <w:t>تم‌ها</w:t>
      </w:r>
      <w:r>
        <w:rPr>
          <w:rFonts w:hint="cs"/>
          <w:rtl/>
        </w:rPr>
        <w:t>ی</w:t>
      </w:r>
      <w:r>
        <w:rPr>
          <w:rtl/>
        </w:rPr>
        <w:t xml:space="preserve"> جستجو</w:t>
      </w:r>
      <w:r>
        <w:rPr>
          <w:rFonts w:hint="cs"/>
          <w:rtl/>
        </w:rPr>
        <w:t>ی</w:t>
      </w:r>
      <w:r>
        <w:rPr>
          <w:rtl/>
        </w:rPr>
        <w:t xml:space="preserve"> تکامل</w:t>
      </w:r>
      <w:r>
        <w:rPr>
          <w:rFonts w:hint="cs"/>
          <w:rtl/>
        </w:rPr>
        <w:t>ی</w:t>
      </w:r>
      <w:r>
        <w:rPr>
          <w:rFonts w:hint="eastAsia"/>
          <w:rtl/>
        </w:rPr>
        <w:t>،</w:t>
      </w:r>
      <w:r>
        <w:rPr>
          <w:rtl/>
        </w:rPr>
        <w:t xml:space="preserve"> اگرچه در برخ</w:t>
      </w:r>
      <w:r>
        <w:rPr>
          <w:rFonts w:hint="cs"/>
          <w:rtl/>
        </w:rPr>
        <w:t>ی</w:t>
      </w:r>
      <w:r>
        <w:rPr>
          <w:rtl/>
        </w:rPr>
        <w:t xml:space="preserve"> موارد به بهبود دقت کمک م</w:t>
      </w:r>
      <w:r>
        <w:rPr>
          <w:rFonts w:hint="cs"/>
          <w:rtl/>
        </w:rPr>
        <w:t>ی‌</w:t>
      </w:r>
      <w:r>
        <w:rPr>
          <w:rFonts w:hint="eastAsia"/>
          <w:rtl/>
        </w:rPr>
        <w:t>کردند،</w:t>
      </w:r>
      <w:r>
        <w:rPr>
          <w:rtl/>
        </w:rPr>
        <w:t xml:space="preserve"> اما باعث افزا</w:t>
      </w:r>
      <w:r>
        <w:rPr>
          <w:rFonts w:hint="cs"/>
          <w:rtl/>
        </w:rPr>
        <w:t>ی</w:t>
      </w:r>
      <w:r>
        <w:rPr>
          <w:rFonts w:hint="eastAsia"/>
          <w:rtl/>
        </w:rPr>
        <w:t>ش</w:t>
      </w:r>
      <w:r>
        <w:rPr>
          <w:rtl/>
        </w:rPr>
        <w:t xml:space="preserve">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 و کاهش پا</w:t>
      </w:r>
      <w:r>
        <w:rPr>
          <w:rFonts w:hint="cs"/>
          <w:rtl/>
        </w:rPr>
        <w:t>ی</w:t>
      </w:r>
      <w:r>
        <w:rPr>
          <w:rFonts w:hint="eastAsia"/>
          <w:rtl/>
        </w:rPr>
        <w:t>دار</w:t>
      </w:r>
      <w:r>
        <w:rPr>
          <w:rFonts w:hint="cs"/>
          <w:rtl/>
        </w:rPr>
        <w:t>ی</w:t>
      </w:r>
      <w:r>
        <w:rPr>
          <w:rtl/>
        </w:rPr>
        <w:t xml:space="preserve"> مدل‌ها م</w:t>
      </w:r>
      <w:r>
        <w:rPr>
          <w:rFonts w:hint="cs"/>
          <w:rtl/>
        </w:rPr>
        <w:t>ی‌</w:t>
      </w:r>
      <w:r>
        <w:rPr>
          <w:rFonts w:hint="eastAsia"/>
          <w:rtl/>
        </w:rPr>
        <w:t>شدند</w:t>
      </w:r>
      <w:r>
        <w:rPr>
          <w:rtl/>
        </w:rPr>
        <w:t>. در ا</w:t>
      </w:r>
      <w:r>
        <w:rPr>
          <w:rFonts w:hint="cs"/>
          <w:rtl/>
        </w:rPr>
        <w:t>ی</w:t>
      </w:r>
      <w:r>
        <w:rPr>
          <w:rFonts w:hint="eastAsia"/>
          <w:rtl/>
        </w:rPr>
        <w:t>ن</w:t>
      </w:r>
      <w:r>
        <w:rPr>
          <w:rtl/>
        </w:rPr>
        <w:t xml:space="preserve"> مقاله، رو</w:t>
      </w:r>
      <w:r>
        <w:rPr>
          <w:rFonts w:hint="cs"/>
          <w:rtl/>
        </w:rPr>
        <w:t>ی</w:t>
      </w:r>
      <w:r>
        <w:rPr>
          <w:rFonts w:hint="eastAsia"/>
          <w:rtl/>
        </w:rPr>
        <w:t>کردها</w:t>
      </w:r>
      <w:r>
        <w:rPr>
          <w:rFonts w:hint="cs"/>
          <w:rtl/>
        </w:rPr>
        <w:t>ی</w:t>
      </w:r>
      <w:r>
        <w:rPr>
          <w:rtl/>
        </w:rPr>
        <w:t xml:space="preserve"> </w:t>
      </w:r>
      <w:r>
        <w:rPr>
          <w:rFonts w:hint="cs"/>
          <w:rtl/>
        </w:rPr>
        <w:t>ی</w:t>
      </w:r>
      <w:r>
        <w:rPr>
          <w:rFonts w:hint="eastAsia"/>
          <w:rtl/>
        </w:rPr>
        <w:t>ک‌مرحله‌ا</w:t>
      </w:r>
      <w:r>
        <w:rPr>
          <w:rFonts w:hint="cs"/>
          <w:rtl/>
        </w:rPr>
        <w:t>ی</w:t>
      </w:r>
      <w:r>
        <w:rPr>
          <w:rtl/>
        </w:rPr>
        <w:t xml:space="preserve"> مانند حذف بازگشت</w:t>
      </w:r>
      <w:r>
        <w:rPr>
          <w:rFonts w:hint="cs"/>
          <w:rtl/>
        </w:rPr>
        <w:t>ی</w:t>
      </w:r>
      <w:r>
        <w:rPr>
          <w:rtl/>
        </w:rPr>
        <w:t xml:space="preserve"> و</w:t>
      </w:r>
      <w:r>
        <w:rPr>
          <w:rFonts w:hint="cs"/>
          <w:rtl/>
        </w:rPr>
        <w:t>ی</w:t>
      </w:r>
      <w:r>
        <w:rPr>
          <w:rFonts w:hint="eastAsia"/>
          <w:rtl/>
        </w:rPr>
        <w:t>ژگ</w:t>
      </w:r>
      <w:r>
        <w:rPr>
          <w:rFonts w:hint="cs"/>
          <w:rtl/>
        </w:rPr>
        <w:t xml:space="preserve">ی </w:t>
      </w:r>
      <w:r w:rsidRPr="00744D6F">
        <w:rPr>
          <w:rtl/>
        </w:rPr>
        <w:footnoteReference w:id="30"/>
      </w:r>
      <w:r>
        <w:rPr>
          <w:rtl/>
        </w:rPr>
        <w:t xml:space="preserve"> با مدل‌ها</w:t>
      </w:r>
      <w:r>
        <w:rPr>
          <w:rFonts w:hint="cs"/>
          <w:rtl/>
        </w:rPr>
        <w:t>ی</w:t>
      </w:r>
      <w:r>
        <w:rPr>
          <w:rtl/>
        </w:rPr>
        <w:t xml:space="preserve"> جنگل تصادف</w:t>
      </w:r>
      <w:r>
        <w:rPr>
          <w:rFonts w:hint="cs"/>
          <w:rtl/>
        </w:rPr>
        <w:t>ی</w:t>
      </w:r>
      <w:r>
        <w:rPr>
          <w:rtl/>
        </w:rPr>
        <w:t xml:space="preserve"> </w:t>
      </w:r>
      <w:r w:rsidRPr="00744D6F">
        <w:rPr>
          <w:rtl/>
        </w:rPr>
        <w:footnoteReference w:id="31"/>
      </w:r>
      <w:r>
        <w:rPr>
          <w:rFonts w:hint="cs"/>
          <w:rtl/>
        </w:rPr>
        <w:t xml:space="preserve"> </w:t>
      </w:r>
      <w:r>
        <w:rPr>
          <w:rtl/>
        </w:rPr>
        <w:t>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w:t>
      </w:r>
      <w:r w:rsidRPr="00744D6F">
        <w:rPr>
          <w:rtl/>
        </w:rPr>
        <w:footnoteReference w:id="32"/>
      </w:r>
      <w:r>
        <w:rPr>
          <w:rFonts w:hint="cs"/>
          <w:rtl/>
        </w:rPr>
        <w:t xml:space="preserve"> </w:t>
      </w:r>
      <w:r>
        <w:rPr>
          <w:rtl/>
        </w:rPr>
        <w:t>بررس</w:t>
      </w:r>
      <w:r>
        <w:rPr>
          <w:rFonts w:hint="cs"/>
          <w:rtl/>
        </w:rPr>
        <w:t>ی</w:t>
      </w:r>
      <w:r>
        <w:rPr>
          <w:rtl/>
        </w:rPr>
        <w:t xml:space="preserve"> شده‌اند. ا</w:t>
      </w:r>
      <w:r>
        <w:rPr>
          <w:rFonts w:hint="cs"/>
          <w:rtl/>
        </w:rPr>
        <w:t>ی</w:t>
      </w:r>
      <w:r>
        <w:rPr>
          <w:rFonts w:hint="eastAsia"/>
          <w:rtl/>
        </w:rPr>
        <w:t>ن</w:t>
      </w:r>
      <w:r>
        <w:rPr>
          <w:rtl/>
        </w:rPr>
        <w:t xml:space="preserve"> روش‌ها و</w:t>
      </w:r>
      <w:r>
        <w:rPr>
          <w:rFonts w:hint="cs"/>
          <w:rtl/>
        </w:rPr>
        <w:t>ی</w:t>
      </w:r>
      <w:r>
        <w:rPr>
          <w:rFonts w:hint="eastAsia"/>
          <w:rtl/>
        </w:rPr>
        <w:t>ژگ</w:t>
      </w:r>
      <w:r>
        <w:rPr>
          <w:rFonts w:hint="cs"/>
          <w:rtl/>
        </w:rPr>
        <w:t>ی‌</w:t>
      </w:r>
      <w:r>
        <w:rPr>
          <w:rFonts w:hint="eastAsia"/>
          <w:rtl/>
        </w:rPr>
        <w:t>ها</w:t>
      </w:r>
      <w:r>
        <w:rPr>
          <w:rtl/>
        </w:rPr>
        <w:t xml:space="preserve"> را به طور پو</w:t>
      </w:r>
      <w:r>
        <w:rPr>
          <w:rFonts w:hint="cs"/>
          <w:rtl/>
        </w:rPr>
        <w:t>ی</w:t>
      </w:r>
      <w:r>
        <w:rPr>
          <w:rFonts w:hint="eastAsia"/>
          <w:rtl/>
        </w:rPr>
        <w:t>ا</w:t>
      </w:r>
      <w:r>
        <w:rPr>
          <w:rtl/>
        </w:rPr>
        <w:t xml:space="preserve"> در فرآ</w:t>
      </w:r>
      <w:r>
        <w:rPr>
          <w:rFonts w:hint="cs"/>
          <w:rtl/>
        </w:rPr>
        <w:t>ی</w:t>
      </w:r>
      <w:r>
        <w:rPr>
          <w:rFonts w:hint="eastAsia"/>
          <w:rtl/>
        </w:rPr>
        <w:t>ند</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نتخاب کرده و امکان پا</w:t>
      </w:r>
      <w:r>
        <w:rPr>
          <w:rFonts w:hint="cs"/>
          <w:rtl/>
        </w:rPr>
        <w:t>ی</w:t>
      </w:r>
      <w:r>
        <w:rPr>
          <w:rFonts w:hint="eastAsia"/>
          <w:rtl/>
        </w:rPr>
        <w:t>دار</w:t>
      </w:r>
      <w:r>
        <w:rPr>
          <w:rFonts w:hint="cs"/>
          <w:rtl/>
        </w:rPr>
        <w:t>ی</w:t>
      </w:r>
      <w:r>
        <w:rPr>
          <w:rtl/>
        </w:rPr>
        <w:t xml:space="preserve"> ب</w:t>
      </w:r>
      <w:r>
        <w:rPr>
          <w:rFonts w:hint="cs"/>
          <w:rtl/>
        </w:rPr>
        <w:t>ی</w:t>
      </w:r>
      <w:r>
        <w:rPr>
          <w:rFonts w:hint="eastAsia"/>
          <w:rtl/>
        </w:rPr>
        <w:t>شتر</w:t>
      </w:r>
      <w:r>
        <w:rPr>
          <w:rtl/>
        </w:rPr>
        <w:t xml:space="preserve"> انتخاب و</w:t>
      </w:r>
      <w:r>
        <w:rPr>
          <w:rFonts w:hint="cs"/>
          <w:rtl/>
        </w:rPr>
        <w:t>ی</w:t>
      </w:r>
      <w:r>
        <w:rPr>
          <w:rFonts w:hint="eastAsia"/>
          <w:rtl/>
        </w:rPr>
        <w:t>ژگ</w:t>
      </w:r>
      <w:r>
        <w:rPr>
          <w:rFonts w:hint="cs"/>
          <w:rtl/>
        </w:rPr>
        <w:t>ی</w:t>
      </w:r>
      <w:r>
        <w:rPr>
          <w:rtl/>
        </w:rPr>
        <w:t xml:space="preserve"> را فراهم م</w:t>
      </w:r>
      <w:r>
        <w:rPr>
          <w:rFonts w:hint="cs"/>
          <w:rtl/>
        </w:rPr>
        <w:t>ی‌</w:t>
      </w:r>
      <w:r>
        <w:rPr>
          <w:rFonts w:hint="eastAsia"/>
          <w:rtl/>
        </w:rPr>
        <w:t>کنند</w:t>
      </w:r>
      <w:r>
        <w:rPr>
          <w:rtl/>
        </w:rPr>
        <w:t>. همچن</w:t>
      </w:r>
      <w:r>
        <w:rPr>
          <w:rFonts w:hint="cs"/>
          <w:rtl/>
        </w:rPr>
        <w:t>ی</w:t>
      </w:r>
      <w:r>
        <w:rPr>
          <w:rFonts w:hint="eastAsia"/>
          <w:rtl/>
        </w:rPr>
        <w:t>ن،</w:t>
      </w:r>
      <w:r>
        <w:rPr>
          <w:rtl/>
        </w:rPr>
        <w:t xml:space="preserve"> استفا</w:t>
      </w:r>
      <w:r>
        <w:rPr>
          <w:rFonts w:hint="eastAsia"/>
          <w:rtl/>
        </w:rPr>
        <w:t>ده</w:t>
      </w:r>
      <w:r>
        <w:rPr>
          <w:rtl/>
        </w:rPr>
        <w:t xml:space="preserve">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جر</w:t>
      </w:r>
      <w:r>
        <w:rPr>
          <w:rFonts w:hint="cs"/>
          <w:rtl/>
        </w:rPr>
        <w:t>ی</w:t>
      </w:r>
      <w:r>
        <w:rPr>
          <w:rFonts w:hint="eastAsia"/>
          <w:rtl/>
        </w:rPr>
        <w:t>مه‌ا</w:t>
      </w:r>
      <w:r>
        <w:rPr>
          <w:rFonts w:hint="cs"/>
          <w:rtl/>
        </w:rPr>
        <w:t xml:space="preserve">ی </w:t>
      </w:r>
      <w:r w:rsidRPr="00744D6F">
        <w:rPr>
          <w:rtl/>
        </w:rPr>
        <w:footnoteReference w:id="33"/>
      </w:r>
      <w:r>
        <w:rPr>
          <w:rtl/>
        </w:rPr>
        <w:t xml:space="preserve"> به منظور کاهش ابعاد داده‌ها و کنترل همبستگ</w:t>
      </w:r>
      <w:r>
        <w:rPr>
          <w:rFonts w:hint="cs"/>
          <w:rtl/>
        </w:rPr>
        <w:t>ی</w:t>
      </w:r>
      <w:r>
        <w:rPr>
          <w:rtl/>
        </w:rPr>
        <w:t xml:space="preserve"> متغ</w:t>
      </w:r>
      <w:r>
        <w:rPr>
          <w:rFonts w:hint="cs"/>
          <w:rtl/>
        </w:rPr>
        <w:t>ی</w:t>
      </w:r>
      <w:r>
        <w:rPr>
          <w:rFonts w:hint="eastAsia"/>
          <w:rtl/>
        </w:rPr>
        <w:t>رها</w:t>
      </w:r>
      <w:r>
        <w:rPr>
          <w:rtl/>
        </w:rPr>
        <w:t xml:space="preserve"> بررس</w:t>
      </w:r>
      <w:r>
        <w:rPr>
          <w:rFonts w:hint="cs"/>
          <w:rtl/>
        </w:rPr>
        <w:t>ی</w:t>
      </w:r>
      <w:r>
        <w:rPr>
          <w:rtl/>
        </w:rPr>
        <w:t xml:space="preserve"> شده است. روش </w:t>
      </w:r>
      <w:r w:rsidRPr="00C14DCF">
        <w:rPr>
          <w:rtl/>
        </w:rPr>
        <w:t xml:space="preserve">حذف بازگشتی ویژگی با جنگل تصادفی </w:t>
      </w:r>
      <w:r>
        <w:rPr>
          <w:rtl/>
        </w:rPr>
        <w:t>در مع</w:t>
      </w:r>
      <w:r>
        <w:rPr>
          <w:rFonts w:hint="cs"/>
          <w:rtl/>
        </w:rPr>
        <w:t>ی</w:t>
      </w:r>
      <w:r>
        <w:rPr>
          <w:rFonts w:hint="eastAsia"/>
          <w:rtl/>
        </w:rPr>
        <w:t>ارها</w:t>
      </w:r>
      <w:r>
        <w:rPr>
          <w:rFonts w:hint="cs"/>
          <w:rtl/>
        </w:rPr>
        <w:t>یی</w:t>
      </w:r>
      <w:r>
        <w:rPr>
          <w:rtl/>
        </w:rPr>
        <w:t xml:space="preserve"> مانن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پا</w:t>
      </w:r>
      <w:r>
        <w:rPr>
          <w:rFonts w:hint="cs"/>
          <w:rtl/>
        </w:rPr>
        <w:t>ی</w:t>
      </w:r>
      <w:r>
        <w:rPr>
          <w:rFonts w:hint="eastAsia"/>
          <w:rtl/>
        </w:rPr>
        <w:t>دار</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عملکرد به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شته و الگور</w:t>
      </w:r>
      <w:r>
        <w:rPr>
          <w:rFonts w:hint="cs"/>
          <w:rtl/>
        </w:rPr>
        <w:t>ی</w:t>
      </w:r>
      <w:r>
        <w:rPr>
          <w:rFonts w:hint="eastAsia"/>
          <w:rtl/>
        </w:rPr>
        <w:t>تم</w:t>
      </w:r>
      <w:r>
        <w:rPr>
          <w:rtl/>
        </w:rPr>
        <w:t xml:space="preserve"> </w:t>
      </w:r>
      <w:r w:rsidRPr="00C14DCF">
        <w:rPr>
          <w:rtl/>
        </w:rPr>
        <w:t xml:space="preserve">حذف بازگشتی ویژگی با ماشین بردار پشتیبان </w:t>
      </w:r>
      <w:r>
        <w:rPr>
          <w:rFonts w:hint="cs"/>
          <w:rtl/>
        </w:rPr>
        <w:t xml:space="preserve"> </w:t>
      </w:r>
      <w:r>
        <w:rPr>
          <w:rtl/>
        </w:rPr>
        <w:t>با پا</w:t>
      </w:r>
      <w:r>
        <w:rPr>
          <w:rFonts w:hint="cs"/>
          <w:rtl/>
        </w:rPr>
        <w:t>ی</w:t>
      </w:r>
      <w:r>
        <w:rPr>
          <w:rFonts w:hint="eastAsia"/>
          <w:rtl/>
        </w:rPr>
        <w:t>دار</w:t>
      </w:r>
      <w:r>
        <w:rPr>
          <w:rFonts w:hint="cs"/>
          <w:rtl/>
        </w:rPr>
        <w:t>ی</w:t>
      </w:r>
      <w:r>
        <w:rPr>
          <w:rtl/>
        </w:rPr>
        <w:t xml:space="preserve"> بالاتر، گز</w:t>
      </w:r>
      <w:r>
        <w:rPr>
          <w:rFonts w:hint="cs"/>
          <w:rtl/>
        </w:rPr>
        <w:t>ی</w:t>
      </w:r>
      <w:r>
        <w:rPr>
          <w:rFonts w:hint="eastAsia"/>
          <w:rtl/>
        </w:rPr>
        <w:t>نه‌ا</w:t>
      </w:r>
      <w:r>
        <w:rPr>
          <w:rFonts w:hint="cs"/>
          <w:rtl/>
        </w:rPr>
        <w:t>ی</w:t>
      </w:r>
      <w:r>
        <w:rPr>
          <w:rtl/>
        </w:rPr>
        <w:t xml:space="preserve"> مناسب برا</w:t>
      </w:r>
      <w:r>
        <w:rPr>
          <w:rFonts w:hint="cs"/>
          <w:rtl/>
        </w:rPr>
        <w:t>ی</w:t>
      </w:r>
      <w:r>
        <w:rPr>
          <w:rtl/>
        </w:rPr>
        <w:t xml:space="preserve"> مجموعه داده‌ها</w:t>
      </w:r>
      <w:r>
        <w:rPr>
          <w:rFonts w:hint="cs"/>
          <w:rtl/>
        </w:rPr>
        <w:t>ی</w:t>
      </w:r>
      <w:r>
        <w:rPr>
          <w:rtl/>
        </w:rPr>
        <w:t xml:space="preserve"> با ابعاد بزرگ است. </w:t>
      </w:r>
      <w:r w:rsidR="00803DC9">
        <w:rPr>
          <w:rtl/>
        </w:rPr>
        <w:fldChar w:fldCharType="begin"/>
      </w:r>
      <w:r w:rsidR="00803DC9">
        <w:rPr>
          <w:rtl/>
        </w:rPr>
        <w:instrText xml:space="preserve"> </w:instrText>
      </w:r>
      <w:r w:rsidR="00803DC9">
        <w:instrText>ADDIN EN.CITE &lt;EndNote&gt;&lt;Cite&gt;&lt;Author&gt;Atif&lt;/Author&gt;&lt;Year&gt;2022&lt;/Year&gt;&lt;RecNum&gt;6&lt;/RecNum&gt;&lt;DisplayText&gt;(Atif and Salmi, 2022)&lt;/DisplayText&gt;&lt;record&gt;&lt;rec-number&gt;6&lt;/rec-number&gt;&lt;foreign-keys&gt;&lt;key app="EN" db-id="zw0dvrzvvazvaqe509wx2z0iprfrppxxvzr9" timestamp="17</w:instrText>
      </w:r>
      <w:r w:rsidR="00803DC9">
        <w:rPr>
          <w:rtl/>
        </w:rPr>
        <w:instrText>31819727"&gt;6&lt;/</w:instrText>
      </w:r>
      <w:r w:rsidR="00803DC9">
        <w:instrText>key&gt;&lt;/foreign-keys&gt;&lt;ref-type name="Journal Article"&gt;17&lt;/ref-type&gt;&lt;contributors&gt;&lt;authors&gt;&lt;author&gt;Atif, Dalia&lt;/author&gt;&lt;author&gt;Salmi, Mabrouka&lt;/author&gt;&lt;/authors&gt;&lt;/contributors&gt;&lt;titles&gt;&lt;title&gt;The Most Effective Strategy for Incorporating Feature</w:instrText>
      </w:r>
      <w:r w:rsidR="00803DC9">
        <w:rPr>
          <w:rtl/>
        </w:rPr>
        <w:instrText xml:space="preserve"> </w:instrText>
      </w:r>
      <w:r w:rsidR="00803DC9">
        <w:instrText>Selection into Credit Risk Assessment&lt;/title&gt;&lt;secondary-title&gt;SN Computer Science&lt;/secondary-title&gt;&lt;/titles&gt;&lt;periodical&gt;&lt;full-title&gt;SN Computer Science&lt;/full-title&gt;&lt;/periodical&gt;&lt;pages&gt;96&lt;/pages&gt;&lt;volume&gt;4&lt;/volume&gt;&lt;number&gt;2&lt;/number&gt;&lt;dates&gt;&lt;year&gt;2022&lt;/year</w:instrText>
      </w:r>
      <w:r w:rsidR="00803DC9">
        <w:rPr>
          <w:rtl/>
        </w:rPr>
        <w:instrText>&gt;&lt;/</w:instrText>
      </w:r>
      <w:r w:rsidR="00803DC9">
        <w:instrText>dates&gt;&lt;isbn&gt;2661-8907&lt;/isbn&gt;&lt;urls&gt;&lt;/urls&gt;&lt;/record&gt;&lt;/Cite&gt;&lt;/EndNote</w:instrText>
      </w:r>
      <w:r w:rsidR="00803DC9">
        <w:rPr>
          <w:rtl/>
        </w:rPr>
        <w:instrText>&gt;</w:instrText>
      </w:r>
      <w:r w:rsidR="00803DC9">
        <w:rPr>
          <w:rtl/>
        </w:rPr>
        <w:fldChar w:fldCharType="separate"/>
      </w:r>
      <w:r w:rsidR="00803DC9">
        <w:rPr>
          <w:noProof/>
          <w:rtl/>
        </w:rPr>
        <w:t>(</w:t>
      </w:r>
      <w:hyperlink w:anchor="_ENREF_3" w:tooltip="Atif, 2022 #6" w:history="1">
        <w:r w:rsidR="00803DC9">
          <w:rPr>
            <w:noProof/>
          </w:rPr>
          <w:t>Atif and Salmi, 2022</w:t>
        </w:r>
      </w:hyperlink>
      <w:r w:rsidR="00803DC9">
        <w:rPr>
          <w:noProof/>
          <w:rtl/>
        </w:rPr>
        <w:t>)</w:t>
      </w:r>
      <w:r w:rsidR="00803DC9">
        <w:rPr>
          <w:rtl/>
        </w:rPr>
        <w:fldChar w:fldCharType="end"/>
      </w:r>
    </w:p>
    <w:p w14:paraId="458DA480" w14:textId="25FE7526" w:rsidR="00744D6F"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اول</w:t>
      </w:r>
      <w:r>
        <w:rPr>
          <w:rFonts w:hint="cs"/>
          <w:rtl/>
        </w:rPr>
        <w:t>ی</w:t>
      </w:r>
      <w:r>
        <w:rPr>
          <w:rFonts w:hint="eastAsia"/>
          <w:rtl/>
        </w:rPr>
        <w:t>ه</w:t>
      </w:r>
      <w:r>
        <w:rPr>
          <w:rtl/>
        </w:rPr>
        <w:t xml:space="preserve"> معمولاً از مدل‌ها</w:t>
      </w:r>
      <w:r>
        <w:rPr>
          <w:rFonts w:hint="cs"/>
          <w:rtl/>
        </w:rPr>
        <w:t>ی</w:t>
      </w:r>
      <w:r>
        <w:rPr>
          <w:rtl/>
        </w:rPr>
        <w:t xml:space="preserve"> </w:t>
      </w:r>
      <w:r>
        <w:rPr>
          <w:rFonts w:hint="cs"/>
          <w:rtl/>
        </w:rPr>
        <w:t>پایه</w:t>
      </w:r>
      <w:r>
        <w:rPr>
          <w:rtl/>
        </w:rPr>
        <w:t xml:space="preserve"> استفاده م</w:t>
      </w:r>
      <w:r>
        <w:rPr>
          <w:rFonts w:hint="cs"/>
          <w:rtl/>
        </w:rPr>
        <w:t>ی‌</w:t>
      </w:r>
      <w:r>
        <w:rPr>
          <w:rFonts w:hint="eastAsia"/>
          <w:rtl/>
        </w:rPr>
        <w:t>کردند</w:t>
      </w:r>
      <w:r>
        <w:rPr>
          <w:rtl/>
        </w:rPr>
        <w:t xml:space="preserve"> که به دل</w:t>
      </w:r>
      <w:r>
        <w:rPr>
          <w:rFonts w:hint="cs"/>
          <w:rtl/>
        </w:rPr>
        <w:t>ی</w:t>
      </w:r>
      <w:r>
        <w:rPr>
          <w:rFonts w:hint="eastAsia"/>
          <w:rtl/>
        </w:rPr>
        <w:t>ل</w:t>
      </w:r>
      <w:r>
        <w:rPr>
          <w:rtl/>
        </w:rPr>
        <w:t xml:space="preserve"> نبود ترک</w:t>
      </w:r>
      <w:r>
        <w:rPr>
          <w:rFonts w:hint="cs"/>
          <w:rtl/>
        </w:rPr>
        <w:t>ی</w:t>
      </w:r>
      <w:r>
        <w:rPr>
          <w:rFonts w:hint="eastAsia"/>
          <w:rtl/>
        </w:rPr>
        <w:t>ب</w:t>
      </w:r>
      <w:r>
        <w:rPr>
          <w:rtl/>
        </w:rPr>
        <w:t xml:space="preserve"> مناسب الگور</w:t>
      </w:r>
      <w:r>
        <w:rPr>
          <w:rFonts w:hint="cs"/>
          <w:rtl/>
        </w:rPr>
        <w:t>ی</w:t>
      </w:r>
      <w:r>
        <w:rPr>
          <w:rFonts w:hint="eastAsia"/>
          <w:rtl/>
        </w:rPr>
        <w:t>تم‌ها</w:t>
      </w:r>
      <w:r>
        <w:rPr>
          <w:rtl/>
        </w:rPr>
        <w:t xml:space="preserve"> و عدم استفاده از تکن</w:t>
      </w:r>
      <w:r>
        <w:rPr>
          <w:rFonts w:hint="cs"/>
          <w:rtl/>
        </w:rPr>
        <w:t>ی</w:t>
      </w:r>
      <w:r>
        <w:rPr>
          <w:rFonts w:hint="eastAsia"/>
          <w:rtl/>
        </w:rPr>
        <w:t>ک‌ها</w:t>
      </w:r>
      <w:r>
        <w:rPr>
          <w:rFonts w:hint="cs"/>
          <w:rtl/>
        </w:rPr>
        <w:t>ی</w:t>
      </w:r>
      <w:r>
        <w:rPr>
          <w:rtl/>
        </w:rPr>
        <w:t xml:space="preserve"> پ</w:t>
      </w:r>
      <w:r>
        <w:rPr>
          <w:rFonts w:hint="cs"/>
          <w:rtl/>
        </w:rPr>
        <w:t>ی</w:t>
      </w:r>
      <w:r>
        <w:rPr>
          <w:rFonts w:hint="eastAsia"/>
          <w:rtl/>
        </w:rPr>
        <w:t>ش‌پردازش،</w:t>
      </w:r>
      <w:r>
        <w:rPr>
          <w:rtl/>
        </w:rPr>
        <w:t xml:space="preserve"> دقت پا</w:t>
      </w:r>
      <w:r>
        <w:rPr>
          <w:rFonts w:hint="cs"/>
          <w:rtl/>
        </w:rPr>
        <w:t>یی</w:t>
      </w:r>
      <w:r>
        <w:rPr>
          <w:rFonts w:hint="eastAsia"/>
          <w:rtl/>
        </w:rPr>
        <w:t>ن‌تر</w:t>
      </w:r>
      <w:r>
        <w:rPr>
          <w:rFonts w:hint="cs"/>
          <w:rtl/>
        </w:rPr>
        <w:t>ی</w:t>
      </w:r>
      <w:r>
        <w:rPr>
          <w:rtl/>
        </w:rPr>
        <w:t xml:space="preserve"> داشتند. برخ</w:t>
      </w:r>
      <w:r>
        <w:rPr>
          <w:rFonts w:hint="cs"/>
          <w:rtl/>
        </w:rPr>
        <w:t>ی</w:t>
      </w:r>
      <w:r>
        <w:rPr>
          <w:rtl/>
        </w:rPr>
        <w:t xml:space="preserve"> تحق</w:t>
      </w:r>
      <w:r>
        <w:rPr>
          <w:rFonts w:hint="cs"/>
          <w:rtl/>
        </w:rPr>
        <w:t>ی</w:t>
      </w:r>
      <w:r>
        <w:rPr>
          <w:rFonts w:hint="eastAsia"/>
          <w:rtl/>
        </w:rPr>
        <w:t>قات</w:t>
      </w:r>
      <w:r>
        <w:rPr>
          <w:rtl/>
        </w:rPr>
        <w:t xml:space="preserve"> ن</w:t>
      </w:r>
      <w:r>
        <w:rPr>
          <w:rFonts w:hint="cs"/>
          <w:rtl/>
        </w:rPr>
        <w:t>ی</w:t>
      </w:r>
      <w:r>
        <w:rPr>
          <w:rFonts w:hint="eastAsia"/>
          <w:rtl/>
        </w:rPr>
        <w:t>ز</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ادغام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نظارت‌شده </w:t>
      </w:r>
      <w:r>
        <w:rPr>
          <w:rFonts w:hint="eastAsia"/>
          <w:rtl/>
        </w:rPr>
        <w:t>و</w:t>
      </w:r>
      <w:r>
        <w:rPr>
          <w:rtl/>
        </w:rPr>
        <w:t xml:space="preserve"> بدون نظارت </w:t>
      </w:r>
      <w:r>
        <w:rPr>
          <w:rFonts w:hint="cs"/>
          <w:rtl/>
        </w:rPr>
        <w:t>ی</w:t>
      </w:r>
      <w:r>
        <w:rPr>
          <w:rFonts w:hint="eastAsia"/>
          <w:rtl/>
        </w:rPr>
        <w:t>ا</w:t>
      </w:r>
      <w:r>
        <w:rPr>
          <w:rtl/>
        </w:rPr>
        <w:t xml:space="preserve"> استفاده از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بهره برد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w:t>
      </w:r>
      <w:r>
        <w:rPr>
          <w:rFonts w:hint="cs"/>
          <w:rtl/>
        </w:rPr>
        <w:t>نیاز به</w:t>
      </w:r>
      <w:r>
        <w:rPr>
          <w:rtl/>
        </w:rPr>
        <w:t xml:space="preserve"> محاسبات </w:t>
      </w:r>
      <w:r>
        <w:rPr>
          <w:rFonts w:hint="cs"/>
          <w:rtl/>
        </w:rPr>
        <w:t xml:space="preserve">با حجم </w:t>
      </w:r>
      <w:r>
        <w:rPr>
          <w:rtl/>
        </w:rPr>
        <w:t xml:space="preserve">بالا </w:t>
      </w:r>
      <w:r>
        <w:rPr>
          <w:rFonts w:hint="cs"/>
          <w:rtl/>
        </w:rPr>
        <w:t>ی</w:t>
      </w:r>
      <w:r>
        <w:rPr>
          <w:rFonts w:hint="eastAsia"/>
          <w:rtl/>
        </w:rPr>
        <w:t>ا</w:t>
      </w:r>
      <w:r>
        <w:rPr>
          <w:rtl/>
        </w:rPr>
        <w:t xml:space="preserve"> عدم مد</w:t>
      </w:r>
      <w:r>
        <w:rPr>
          <w:rFonts w:hint="cs"/>
          <w:rtl/>
        </w:rPr>
        <w:t>ی</w:t>
      </w:r>
      <w:r>
        <w:rPr>
          <w:rFonts w:hint="eastAsia"/>
          <w:rtl/>
        </w:rPr>
        <w:t>ر</w:t>
      </w:r>
      <w:r>
        <w:rPr>
          <w:rFonts w:hint="cs"/>
          <w:rtl/>
        </w:rPr>
        <w:t>ی</w:t>
      </w:r>
      <w:r>
        <w:rPr>
          <w:rFonts w:hint="eastAsia"/>
          <w:rtl/>
        </w:rPr>
        <w:t>ت</w:t>
      </w:r>
      <w:r>
        <w:rPr>
          <w:rtl/>
        </w:rPr>
        <w:t xml:space="preserve"> مناس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غ</w:t>
      </w:r>
      <w:r>
        <w:rPr>
          <w:rFonts w:hint="cs"/>
          <w:rtl/>
        </w:rPr>
        <w:t>ی</w:t>
      </w:r>
      <w:r>
        <w:rPr>
          <w:rFonts w:hint="eastAsia"/>
          <w:rtl/>
        </w:rPr>
        <w:t>رمؤثر،</w:t>
      </w:r>
      <w:r>
        <w:rPr>
          <w:rtl/>
        </w:rPr>
        <w:t xml:space="preserve">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کارا</w:t>
      </w:r>
      <w:r>
        <w:rPr>
          <w:rFonts w:hint="cs"/>
          <w:rtl/>
        </w:rPr>
        <w:t>یی</w:t>
      </w:r>
      <w:r>
        <w:rPr>
          <w:rtl/>
        </w:rPr>
        <w:t xml:space="preserve"> مطلوب</w:t>
      </w:r>
      <w:r>
        <w:rPr>
          <w:rFonts w:hint="cs"/>
          <w:rtl/>
        </w:rPr>
        <w:t>ی</w:t>
      </w:r>
      <w:r>
        <w:rPr>
          <w:rtl/>
        </w:rPr>
        <w:t xml:space="preserve"> نداشتند. استفاده از روش‌ها</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بر اساس همبستگ</w:t>
      </w:r>
      <w:r>
        <w:rPr>
          <w:rFonts w:hint="cs"/>
          <w:rtl/>
        </w:rPr>
        <w:t>ی</w:t>
      </w:r>
      <w:r>
        <w:rPr>
          <w:rtl/>
        </w:rPr>
        <w:t xml:space="preserve"> </w:t>
      </w:r>
      <w:r>
        <w:rPr>
          <w:rFonts w:hint="cs"/>
          <w:rtl/>
        </w:rPr>
        <w:t>ی</w:t>
      </w:r>
      <w:r>
        <w:rPr>
          <w:rFonts w:hint="eastAsia"/>
          <w:rtl/>
        </w:rPr>
        <w:t>ا</w:t>
      </w:r>
      <w:r>
        <w:rPr>
          <w:rtl/>
        </w:rPr>
        <w:t xml:space="preserve"> مدل‌ها</w:t>
      </w:r>
      <w:r>
        <w:rPr>
          <w:rFonts w:hint="cs"/>
          <w:rtl/>
        </w:rPr>
        <w:t>ی</w:t>
      </w:r>
      <w:r>
        <w:rPr>
          <w:rtl/>
        </w:rPr>
        <w:t xml:space="preserve"> خط</w:t>
      </w:r>
      <w:r>
        <w:rPr>
          <w:rFonts w:hint="cs"/>
          <w:rtl/>
        </w:rPr>
        <w:t>ی</w:t>
      </w:r>
      <w:r>
        <w:rPr>
          <w:rtl/>
        </w:rPr>
        <w:t xml:space="preserve"> ن</w:t>
      </w:r>
      <w:r>
        <w:rPr>
          <w:rFonts w:hint="cs"/>
          <w:rtl/>
        </w:rPr>
        <w:t>ی</w:t>
      </w:r>
      <w:r>
        <w:rPr>
          <w:rFonts w:hint="eastAsia"/>
          <w:rtl/>
        </w:rPr>
        <w:t>ز</w:t>
      </w:r>
      <w:r>
        <w:rPr>
          <w:rtl/>
        </w:rPr>
        <w:t xml:space="preserve"> در برخ</w:t>
      </w:r>
      <w:r>
        <w:rPr>
          <w:rFonts w:hint="cs"/>
          <w:rtl/>
        </w:rPr>
        <w:t>ی</w:t>
      </w:r>
      <w:r>
        <w:rPr>
          <w:rtl/>
        </w:rPr>
        <w:t xml:space="preserve"> مطالعات مطرح شده، اما ا</w:t>
      </w:r>
      <w:r>
        <w:rPr>
          <w:rFonts w:hint="cs"/>
          <w:rtl/>
        </w:rPr>
        <w:t>ی</w:t>
      </w:r>
      <w:r>
        <w:rPr>
          <w:rFonts w:hint="eastAsia"/>
          <w:rtl/>
        </w:rPr>
        <w:t>ن</w:t>
      </w:r>
      <w:r>
        <w:rPr>
          <w:rtl/>
        </w:rPr>
        <w:t xml:space="preserve"> روش‌ها قادر به شناسا</w:t>
      </w:r>
      <w:r>
        <w:rPr>
          <w:rFonts w:hint="cs"/>
          <w:rtl/>
        </w:rPr>
        <w:t>یی</w:t>
      </w:r>
      <w:r>
        <w:rPr>
          <w:rtl/>
        </w:rPr>
        <w:t xml:space="preserve"> روابط غ</w:t>
      </w:r>
      <w:r>
        <w:rPr>
          <w:rFonts w:hint="cs"/>
          <w:rtl/>
        </w:rPr>
        <w:t>ی</w:t>
      </w:r>
      <w:r>
        <w:rPr>
          <w:rFonts w:hint="eastAsia"/>
          <w:rtl/>
        </w:rPr>
        <w:t>رخط</w:t>
      </w:r>
      <w:r>
        <w:rPr>
          <w:rFonts w:hint="cs"/>
          <w:rtl/>
        </w:rPr>
        <w:t>ی</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نبودند. در ا</w:t>
      </w:r>
      <w:r>
        <w:rPr>
          <w:rFonts w:hint="cs"/>
          <w:rtl/>
        </w:rPr>
        <w:t>ی</w:t>
      </w:r>
      <w:r>
        <w:rPr>
          <w:rFonts w:hint="eastAsia"/>
          <w:rtl/>
        </w:rPr>
        <w:t>ن</w:t>
      </w:r>
      <w:r>
        <w:rPr>
          <w:rtl/>
        </w:rPr>
        <w:t xml:space="preserve"> م</w:t>
      </w:r>
      <w:r>
        <w:rPr>
          <w:rFonts w:hint="cs"/>
          <w:rtl/>
        </w:rPr>
        <w:t>ی</w:t>
      </w:r>
      <w:r>
        <w:rPr>
          <w:rFonts w:hint="eastAsia"/>
          <w:rtl/>
        </w:rPr>
        <w:t>ان،</w:t>
      </w:r>
      <w:r>
        <w:rPr>
          <w:rtl/>
        </w:rPr>
        <w:t xml:space="preserve"> مطالعات</w:t>
      </w:r>
      <w:r>
        <w:rPr>
          <w:rFonts w:hint="cs"/>
          <w:rtl/>
        </w:rPr>
        <w:t>ی</w:t>
      </w:r>
      <w:r>
        <w:rPr>
          <w:rtl/>
        </w:rPr>
        <w:t xml:space="preserve"> که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چندلا</w:t>
      </w:r>
      <w:r>
        <w:rPr>
          <w:rFonts w:hint="cs"/>
          <w:rtl/>
        </w:rPr>
        <w:t>ی</w:t>
      </w:r>
      <w:r>
        <w:rPr>
          <w:rFonts w:hint="eastAsia"/>
          <w:rtl/>
        </w:rPr>
        <w:t>ه</w:t>
      </w:r>
      <w:r>
        <w:rPr>
          <w:rtl/>
        </w:rPr>
        <w:t xml:space="preserve"> استفاده کردند، توانستند با ادغام خروج</w:t>
      </w:r>
      <w:r>
        <w:rPr>
          <w:rFonts w:hint="cs"/>
          <w:rtl/>
        </w:rPr>
        <w:t>ی</w:t>
      </w:r>
      <w:r>
        <w:rPr>
          <w:rtl/>
        </w:rPr>
        <w:t xml:space="preserve"> مدل‌ها</w:t>
      </w:r>
      <w:r>
        <w:rPr>
          <w:rFonts w:hint="cs"/>
          <w:rtl/>
        </w:rPr>
        <w:t>ی</w:t>
      </w:r>
      <w:r>
        <w:rPr>
          <w:rtl/>
        </w:rPr>
        <w:t xml:space="preserve"> مختلف، عملکرد بهتر</w:t>
      </w:r>
      <w:r>
        <w:rPr>
          <w:rFonts w:hint="cs"/>
          <w:rtl/>
        </w:rPr>
        <w:t>ی</w:t>
      </w:r>
      <w:r>
        <w:rPr>
          <w:rtl/>
        </w:rPr>
        <w:t xml:space="preserve"> ارائه دهند. ا</w:t>
      </w:r>
      <w:r>
        <w:rPr>
          <w:rFonts w:hint="cs"/>
          <w:rtl/>
        </w:rPr>
        <w:t>ی</w:t>
      </w:r>
      <w:r>
        <w:rPr>
          <w:rFonts w:hint="eastAsia"/>
          <w:rtl/>
        </w:rPr>
        <w:t>ن</w:t>
      </w:r>
      <w:r>
        <w:rPr>
          <w:rtl/>
        </w:rPr>
        <w:t xml:space="preserve"> روش‌ها به‌و</w:t>
      </w:r>
      <w:r>
        <w:rPr>
          <w:rFonts w:hint="cs"/>
          <w:rtl/>
        </w:rPr>
        <w:t>ی</w:t>
      </w:r>
      <w:r>
        <w:rPr>
          <w:rFonts w:hint="eastAsia"/>
          <w:rtl/>
        </w:rPr>
        <w:t>ژه</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عدم توازن دا</w:t>
      </w:r>
      <w:r>
        <w:rPr>
          <w:rFonts w:hint="eastAsia"/>
          <w:rtl/>
        </w:rPr>
        <w:t>ده‌ها</w:t>
      </w:r>
      <w:r>
        <w:rPr>
          <w:rtl/>
        </w:rPr>
        <w:t xml:space="preserve"> و بهبود مع</w:t>
      </w:r>
      <w:r>
        <w:rPr>
          <w:rFonts w:hint="cs"/>
          <w:rtl/>
        </w:rPr>
        <w:t>ی</w:t>
      </w:r>
      <w:r>
        <w:rPr>
          <w:rFonts w:hint="eastAsia"/>
          <w:rtl/>
        </w:rPr>
        <w:t>ارها</w:t>
      </w:r>
      <w:r>
        <w:rPr>
          <w:rFonts w:hint="cs"/>
          <w:rtl/>
        </w:rPr>
        <w:t>یی</w:t>
      </w:r>
      <w:r>
        <w:rPr>
          <w:rtl/>
        </w:rPr>
        <w:t xml:space="preserve"> نظ</w:t>
      </w:r>
      <w:r>
        <w:rPr>
          <w:rFonts w:hint="cs"/>
          <w:rtl/>
        </w:rPr>
        <w:t>ی</w:t>
      </w:r>
      <w:r>
        <w:rPr>
          <w:rFonts w:hint="eastAsia"/>
          <w:rtl/>
        </w:rPr>
        <w:t>ر</w:t>
      </w:r>
      <w:r>
        <w:rPr>
          <w:rtl/>
        </w:rPr>
        <w:t xml:space="preserve"> دقت و امت</w:t>
      </w:r>
      <w:r>
        <w:rPr>
          <w:rFonts w:hint="cs"/>
          <w:rtl/>
        </w:rPr>
        <w:t>ی</w:t>
      </w:r>
      <w:r>
        <w:rPr>
          <w:rFonts w:hint="eastAsia"/>
          <w:rtl/>
        </w:rPr>
        <w:t>از</w:t>
      </w:r>
      <w:r>
        <w:rPr>
          <w:rtl/>
        </w:rPr>
        <w:t xml:space="preserve"> </w:t>
      </w:r>
      <w:r>
        <w:t>F1</w:t>
      </w:r>
      <w:r>
        <w:rPr>
          <w:rtl/>
        </w:rPr>
        <w:t xml:space="preserve"> نقش مؤثر</w:t>
      </w:r>
      <w:r>
        <w:rPr>
          <w:rFonts w:hint="cs"/>
          <w:rtl/>
        </w:rPr>
        <w:t>ی</w:t>
      </w:r>
      <w:r>
        <w:rPr>
          <w:rtl/>
        </w:rPr>
        <w:t xml:space="preserve"> ا</w:t>
      </w:r>
      <w:r>
        <w:rPr>
          <w:rFonts w:hint="cs"/>
          <w:rtl/>
        </w:rPr>
        <w:t>ی</w:t>
      </w:r>
      <w:r>
        <w:rPr>
          <w:rFonts w:hint="eastAsia"/>
          <w:rtl/>
        </w:rPr>
        <w:t>فا</w:t>
      </w:r>
      <w:r>
        <w:rPr>
          <w:rtl/>
        </w:rPr>
        <w:t xml:space="preserve"> کردند. با ا</w:t>
      </w:r>
      <w:r>
        <w:rPr>
          <w:rFonts w:hint="cs"/>
          <w:rtl/>
        </w:rPr>
        <w:t>ی</w:t>
      </w:r>
      <w:r>
        <w:rPr>
          <w:rFonts w:hint="eastAsia"/>
          <w:rtl/>
        </w:rPr>
        <w:t>ن</w:t>
      </w:r>
      <w:r>
        <w:rPr>
          <w:rtl/>
        </w:rPr>
        <w:t xml:space="preserve"> حال، چالش انتخا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به</w:t>
      </w:r>
      <w:r>
        <w:rPr>
          <w:rFonts w:hint="cs"/>
          <w:rtl/>
        </w:rPr>
        <w:t>ی</w:t>
      </w:r>
      <w:r>
        <w:rPr>
          <w:rFonts w:hint="eastAsia"/>
          <w:rtl/>
        </w:rPr>
        <w:t>نه</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 همچنان به قوت خود باق</w:t>
      </w:r>
      <w:r>
        <w:rPr>
          <w:rFonts w:hint="cs"/>
          <w:rtl/>
        </w:rPr>
        <w:t>ی</w:t>
      </w:r>
      <w:r>
        <w:rPr>
          <w:rtl/>
        </w:rPr>
        <w:t xml:space="preserve"> بود. پژوهش حاضر با ارائه رو</w:t>
      </w:r>
      <w:r>
        <w:rPr>
          <w:rFonts w:hint="cs"/>
          <w:rtl/>
        </w:rPr>
        <w:t>ی</w:t>
      </w:r>
      <w:r>
        <w:rPr>
          <w:rFonts w:hint="eastAsia"/>
          <w:rtl/>
        </w:rPr>
        <w:t>کرد</w:t>
      </w:r>
      <w:r>
        <w:rPr>
          <w:rFonts w:hint="cs"/>
          <w:rtl/>
        </w:rPr>
        <w:t>ی</w:t>
      </w:r>
      <w:r>
        <w:rPr>
          <w:rtl/>
        </w:rPr>
        <w:t xml:space="preserve"> چندلا</w:t>
      </w:r>
      <w:r>
        <w:rPr>
          <w:rFonts w:hint="cs"/>
          <w:rtl/>
        </w:rPr>
        <w:t>ی</w:t>
      </w:r>
      <w:r>
        <w:rPr>
          <w:rFonts w:hint="eastAsia"/>
          <w:rtl/>
        </w:rPr>
        <w:t>ه</w:t>
      </w:r>
      <w:r>
        <w:rPr>
          <w:rtl/>
        </w:rPr>
        <w:t xml:space="preserve"> و ترک</w:t>
      </w:r>
      <w:r>
        <w:rPr>
          <w:rFonts w:hint="cs"/>
          <w:rtl/>
        </w:rPr>
        <w:t>ی</w:t>
      </w:r>
      <w:r>
        <w:rPr>
          <w:rFonts w:hint="eastAsia"/>
          <w:rtl/>
        </w:rPr>
        <w:t>ب</w:t>
      </w:r>
      <w:r>
        <w:rPr>
          <w:rtl/>
        </w:rPr>
        <w:t xml:space="preserve"> آن با انتخاب و</w:t>
      </w:r>
      <w:r>
        <w:rPr>
          <w:rFonts w:hint="cs"/>
          <w:rtl/>
        </w:rPr>
        <w:t>ی</w:t>
      </w:r>
      <w:r>
        <w:rPr>
          <w:rFonts w:hint="eastAsia"/>
          <w:rtl/>
        </w:rPr>
        <w:t>ژگ</w:t>
      </w:r>
      <w:r>
        <w:rPr>
          <w:rFonts w:hint="cs"/>
          <w:rtl/>
        </w:rPr>
        <w:t>ی</w:t>
      </w:r>
      <w:r>
        <w:rPr>
          <w:rtl/>
        </w:rPr>
        <w:t xml:space="preserve"> مبتن</w:t>
      </w:r>
      <w:r>
        <w:rPr>
          <w:rFonts w:hint="cs"/>
          <w:rtl/>
        </w:rPr>
        <w:t>ی</w:t>
      </w:r>
      <w:r>
        <w:rPr>
          <w:rtl/>
        </w:rPr>
        <w:t xml:space="preserve"> بر اطلاعات متقابل، </w:t>
      </w:r>
      <w:r>
        <w:rPr>
          <w:rtl/>
        </w:rPr>
        <w:lastRenderedPageBreak/>
        <w:t>توانست با به</w:t>
      </w:r>
      <w:r>
        <w:rPr>
          <w:rFonts w:hint="cs"/>
          <w:rtl/>
        </w:rPr>
        <w:t>ی</w:t>
      </w:r>
      <w:r>
        <w:rPr>
          <w:rFonts w:hint="eastAsia"/>
          <w:rtl/>
        </w:rPr>
        <w:t>نه‌ساز</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ورود</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Fonts w:hint="eastAsia"/>
          <w:rtl/>
        </w:rPr>
        <w:t>،</w:t>
      </w:r>
      <w:r>
        <w:rPr>
          <w:rtl/>
        </w:rPr>
        <w:t xml:space="preserve"> نتا</w:t>
      </w:r>
      <w:r>
        <w:rPr>
          <w:rFonts w:hint="cs"/>
          <w:rtl/>
        </w:rPr>
        <w:t>ی</w:t>
      </w:r>
      <w:r>
        <w:rPr>
          <w:rFonts w:hint="eastAsia"/>
          <w:rtl/>
        </w:rPr>
        <w:t>ج</w:t>
      </w:r>
      <w:r>
        <w:rPr>
          <w:rtl/>
        </w:rPr>
        <w:t xml:space="preserve"> قابل توجه</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ارائه دهد.</w:t>
      </w:r>
      <w:r>
        <w:t xml:space="preserve"> </w:t>
      </w:r>
      <w:r w:rsidR="00803DC9">
        <w:fldChar w:fldCharType="begin"/>
      </w:r>
      <w:r w:rsidR="00803DC9">
        <w:instrText xml:space="preserve"> ADDIN EN.CITE &lt;EndNote&gt;&lt;Cite&gt;&lt;Author&gt;Emmanuel&lt;/Author&gt;&lt;Year&gt;2024&lt;/Year&gt;&lt;RecNum&gt;7&lt;/RecNum&gt;&lt;DisplayText&gt;(Emmanuel et al., 2024)&lt;/DisplayText&gt;&lt;record&gt;&lt;rec-number&gt;7&lt;/rec-number&gt;&lt;foreign-keys&gt;&lt;key app="EN" db-id="zw0dvrzvvazvaqe509wx2z0iprfrppxxvzr9" timestamp="1731994449"&gt;7&lt;/key&gt;&lt;/foreign-keys&gt;&lt;ref-type name="Journal Article"&gt;17&lt;/ref-type&gt;&lt;contributors&gt;&lt;authors&gt;&lt;author&gt;Emmanuel, Ileberi&lt;/author&gt;&lt;author&gt;Sun, Yanxia&lt;/author&gt;&lt;author&gt;Wang, Zenghui&lt;/author&gt;&lt;/authors&gt;&lt;/contributors&gt;&lt;titles&gt;&lt;title&gt;A machine learning-based credit risk prediction engine system using a stacked classifier and a filter-based feature selection method&lt;/title&gt;&lt;secondary-title&gt;Journal of Big Data&lt;/secondary-title&gt;&lt;/titles&gt;&lt;periodical&gt;&lt;full-title&gt;Journal of Big Data&lt;/full-title&gt;&lt;/periodical&gt;&lt;pages&gt;23&lt;/pages&gt;&lt;volume&gt;11&lt;/volume&gt;&lt;number&gt;1&lt;/number&gt;&lt;dates&gt;&lt;year&gt;2024&lt;/year&gt;&lt;/dates&gt;&lt;isbn&gt;2196-1115&lt;/isbn&gt;&lt;urls&gt;&lt;/urls&gt;&lt;/record&gt;&lt;/Cite&gt;&lt;/EndNote&gt;</w:instrText>
      </w:r>
      <w:r w:rsidR="00803DC9">
        <w:fldChar w:fldCharType="separate"/>
      </w:r>
      <w:r w:rsidR="00803DC9">
        <w:rPr>
          <w:noProof/>
        </w:rPr>
        <w:t>(</w:t>
      </w:r>
      <w:hyperlink w:anchor="_ENREF_5" w:tooltip="Emmanuel, 2024 #7" w:history="1">
        <w:r w:rsidR="00803DC9">
          <w:rPr>
            <w:noProof/>
          </w:rPr>
          <w:t>Emmanuel et al., 2024</w:t>
        </w:r>
      </w:hyperlink>
      <w:r w:rsidR="00803DC9">
        <w:rPr>
          <w:noProof/>
        </w:rPr>
        <w:t>)</w:t>
      </w:r>
      <w:r w:rsidR="00803DC9">
        <w:fldChar w:fldCharType="end"/>
      </w:r>
    </w:p>
    <w:p w14:paraId="65ECA57B" w14:textId="77777777" w:rsidR="00744D6F" w:rsidRDefault="00744D6F" w:rsidP="00C74337">
      <w:pPr>
        <w:bidi/>
        <w:jc w:val="both"/>
        <w:rPr>
          <w:rtl/>
        </w:rPr>
      </w:pPr>
    </w:p>
    <w:p w14:paraId="18C4C0F0" w14:textId="7AE87D93" w:rsidR="00E37522" w:rsidRDefault="00744D6F" w:rsidP="00C74337">
      <w:pPr>
        <w:bidi/>
        <w:jc w:val="both"/>
        <w:rPr>
          <w:rtl/>
        </w:rPr>
      </w:pPr>
      <w:r w:rsidRPr="00E86297">
        <w:rPr>
          <w:rFonts w:hint="eastAsia"/>
          <w:rtl/>
        </w:rPr>
        <w:t>روش‌ها</w:t>
      </w:r>
      <w:r w:rsidRPr="00E86297">
        <w:rPr>
          <w:rFonts w:hint="cs"/>
          <w:rtl/>
        </w:rPr>
        <w:t>ی</w:t>
      </w:r>
      <w:r>
        <w:rPr>
          <w:rtl/>
        </w:rPr>
        <w:t xml:space="preserve"> سنت</w:t>
      </w:r>
      <w:r>
        <w:rPr>
          <w:rFonts w:hint="cs"/>
          <w:rtl/>
        </w:rPr>
        <w:t>ی</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وجود دقت قابل‌قبول، در مد</w:t>
      </w:r>
      <w:r>
        <w:rPr>
          <w:rFonts w:hint="cs"/>
          <w:rtl/>
        </w:rPr>
        <w:t>ی</w:t>
      </w:r>
      <w:r>
        <w:rPr>
          <w:rFonts w:hint="eastAsia"/>
          <w:rtl/>
        </w:rPr>
        <w:t>ر</w:t>
      </w:r>
      <w:r>
        <w:rPr>
          <w:rFonts w:hint="cs"/>
          <w:rtl/>
        </w:rPr>
        <w:t>ی</w:t>
      </w:r>
      <w:r>
        <w:rPr>
          <w:rFonts w:hint="eastAsia"/>
          <w:rtl/>
        </w:rPr>
        <w:t>ت</w:t>
      </w:r>
      <w:r>
        <w:rPr>
          <w:rtl/>
        </w:rPr>
        <w:t xml:space="preserve"> نمون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اطلاعات ناقص ضعف دارند و معمولاً با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کلاسه، ر</w:t>
      </w:r>
      <w:r>
        <w:rPr>
          <w:rFonts w:hint="cs"/>
          <w:rtl/>
        </w:rPr>
        <w:t>ی</w:t>
      </w:r>
      <w:r>
        <w:rPr>
          <w:rFonts w:hint="eastAsia"/>
          <w:rtl/>
        </w:rPr>
        <w:t>سک</w:t>
      </w:r>
      <w:r>
        <w:rPr>
          <w:rtl/>
        </w:rPr>
        <w:t xml:space="preserve"> خطا را افزا</w:t>
      </w:r>
      <w:r>
        <w:rPr>
          <w:rFonts w:hint="cs"/>
          <w:rtl/>
        </w:rPr>
        <w:t>ی</w:t>
      </w:r>
      <w:r>
        <w:rPr>
          <w:rFonts w:hint="eastAsia"/>
          <w:rtl/>
        </w:rPr>
        <w:t>ش</w:t>
      </w:r>
      <w:r>
        <w:rPr>
          <w:rtl/>
        </w:rPr>
        <w:t xml:space="preserve"> م</w:t>
      </w:r>
      <w:r>
        <w:rPr>
          <w:rFonts w:hint="cs"/>
          <w:rtl/>
        </w:rPr>
        <w:t>ی‌</w:t>
      </w:r>
      <w:r>
        <w:rPr>
          <w:rFonts w:hint="eastAsia"/>
          <w:rtl/>
        </w:rPr>
        <w:t>دهند</w:t>
      </w:r>
      <w:r>
        <w:rPr>
          <w:rtl/>
        </w:rPr>
        <w:t>. رو</w:t>
      </w:r>
      <w:r>
        <w:rPr>
          <w:rFonts w:hint="cs"/>
          <w:rtl/>
        </w:rPr>
        <w:t>ی</w:t>
      </w:r>
      <w:r>
        <w:rPr>
          <w:rFonts w:hint="eastAsia"/>
          <w:rtl/>
        </w:rPr>
        <w:t>کرد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w:t>
      </w:r>
      <w:r w:rsidRPr="00AF2C48">
        <w:rPr>
          <w:rtl/>
        </w:rPr>
        <w:t>تقویت گرادیانی پیشرفته</w:t>
      </w:r>
      <w:r>
        <w:rPr>
          <w:rFonts w:hint="cs"/>
          <w:rtl/>
        </w:rPr>
        <w:t xml:space="preserve"> </w:t>
      </w:r>
      <w:r w:rsidRPr="00744D6F">
        <w:rPr>
          <w:rtl/>
        </w:rPr>
        <w:footnoteReference w:id="34"/>
      </w:r>
      <w:r>
        <w:rPr>
          <w:rtl/>
        </w:rPr>
        <w:t xml:space="preserve"> با وجود بهبود نسب</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استفاده از آستانه‌ها</w:t>
      </w:r>
      <w:r>
        <w:rPr>
          <w:rFonts w:hint="cs"/>
          <w:rtl/>
        </w:rPr>
        <w:t>ی</w:t>
      </w:r>
      <w:r>
        <w:rPr>
          <w:rtl/>
        </w:rPr>
        <w:t xml:space="preserve"> ثابت و ناتوان</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با هز</w:t>
      </w:r>
      <w:r>
        <w:rPr>
          <w:rFonts w:hint="cs"/>
          <w:rtl/>
        </w:rPr>
        <w:t>ی</w:t>
      </w:r>
      <w:r>
        <w:rPr>
          <w:rFonts w:hint="eastAsia"/>
          <w:rtl/>
        </w:rPr>
        <w:t>نه</w:t>
      </w:r>
      <w:r>
        <w:rPr>
          <w:rtl/>
        </w:rPr>
        <w:t xml:space="preserve"> بالا، محدود</w:t>
      </w:r>
      <w:r>
        <w:rPr>
          <w:rFonts w:hint="cs"/>
          <w:rtl/>
        </w:rPr>
        <w:t>ی</w:t>
      </w:r>
      <w:r>
        <w:rPr>
          <w:rFonts w:hint="eastAsia"/>
          <w:rtl/>
        </w:rPr>
        <w:t>ت‌ها</w:t>
      </w:r>
      <w:r>
        <w:rPr>
          <w:rFonts w:hint="cs"/>
          <w:rtl/>
        </w:rPr>
        <w:t>یی</w:t>
      </w:r>
      <w:r>
        <w:rPr>
          <w:rtl/>
        </w:rPr>
        <w:t xml:space="preserve"> داشته‌اند.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با افزودن تأخ</w:t>
      </w:r>
      <w:r>
        <w:rPr>
          <w:rFonts w:hint="cs"/>
          <w:rtl/>
        </w:rPr>
        <w:t>ی</w:t>
      </w:r>
      <w:r>
        <w:rPr>
          <w:rFonts w:hint="eastAsia"/>
          <w:rtl/>
        </w:rPr>
        <w:t>ر</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به کاهش خطا کمک کرده است، اما تنظ</w:t>
      </w:r>
      <w:r>
        <w:rPr>
          <w:rFonts w:hint="cs"/>
          <w:rtl/>
        </w:rPr>
        <w:t>ی</w:t>
      </w:r>
      <w:r>
        <w:rPr>
          <w:rFonts w:hint="eastAsia"/>
          <w:rtl/>
        </w:rPr>
        <w:t>م</w:t>
      </w:r>
      <w:r>
        <w:rPr>
          <w:rtl/>
        </w:rPr>
        <w:t xml:space="preserve"> آستانه‌ها در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مبتن</w:t>
      </w:r>
      <w:r>
        <w:rPr>
          <w:rFonts w:hint="cs"/>
          <w:rtl/>
        </w:rPr>
        <w:t>ی</w:t>
      </w:r>
      <w:r>
        <w:rPr>
          <w:rtl/>
        </w:rPr>
        <w:t xml:space="preserve"> بر فرض</w:t>
      </w:r>
      <w:r>
        <w:rPr>
          <w:rFonts w:hint="cs"/>
          <w:rtl/>
        </w:rPr>
        <w:t>ی</w:t>
      </w:r>
      <w:r>
        <w:rPr>
          <w:rFonts w:hint="eastAsia"/>
          <w:rtl/>
        </w:rPr>
        <w:t>ات</w:t>
      </w:r>
      <w:r>
        <w:rPr>
          <w:rtl/>
        </w:rPr>
        <w:t xml:space="preserve"> ک</w:t>
      </w:r>
      <w:r>
        <w:rPr>
          <w:rFonts w:hint="eastAsia"/>
          <w:rtl/>
        </w:rPr>
        <w:t>ل</w:t>
      </w:r>
      <w:r>
        <w:rPr>
          <w:rFonts w:hint="cs"/>
          <w:rtl/>
        </w:rPr>
        <w:t>ی</w:t>
      </w:r>
      <w:r>
        <w:rPr>
          <w:rtl/>
        </w:rPr>
        <w:t xml:space="preserve"> بوده و داده‌ها</w:t>
      </w:r>
      <w:r>
        <w:rPr>
          <w:rFonts w:hint="cs"/>
          <w:rtl/>
        </w:rPr>
        <w:t>ی</w:t>
      </w:r>
      <w:r>
        <w:rPr>
          <w:rtl/>
        </w:rPr>
        <w:t xml:space="preserve"> مال</w:t>
      </w:r>
      <w:r>
        <w:rPr>
          <w:rFonts w:hint="cs"/>
          <w:rtl/>
        </w:rPr>
        <w:t>ی</w:t>
      </w:r>
      <w:r>
        <w:rPr>
          <w:rtl/>
        </w:rPr>
        <w:t xml:space="preserve"> واقع</w:t>
      </w:r>
      <w:r>
        <w:rPr>
          <w:rFonts w:hint="cs"/>
          <w:rtl/>
        </w:rPr>
        <w:t>ی</w:t>
      </w:r>
      <w:r>
        <w:rPr>
          <w:rtl/>
        </w:rPr>
        <w:t xml:space="preserve"> را ناد</w:t>
      </w:r>
      <w:r>
        <w:rPr>
          <w:rFonts w:hint="cs"/>
          <w:rtl/>
        </w:rPr>
        <w:t>ی</w:t>
      </w:r>
      <w:r>
        <w:rPr>
          <w:rFonts w:hint="eastAsia"/>
          <w:rtl/>
        </w:rPr>
        <w:t>ده</w:t>
      </w:r>
      <w:r>
        <w:rPr>
          <w:rtl/>
        </w:rPr>
        <w:t xml:space="preserve"> گرفته‌اند. مقاله حاضر با ترک</w:t>
      </w:r>
      <w:r>
        <w:rPr>
          <w:rFonts w:hint="cs"/>
          <w:rtl/>
        </w:rPr>
        <w:t>ی</w:t>
      </w:r>
      <w:r>
        <w:rPr>
          <w:rFonts w:hint="eastAsia"/>
          <w:rtl/>
        </w:rPr>
        <w:t>ب</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و استفاده از داده‌ها</w:t>
      </w:r>
      <w:r>
        <w:rPr>
          <w:rFonts w:hint="cs"/>
          <w:rtl/>
        </w:rPr>
        <w:t>ی</w:t>
      </w:r>
      <w:r>
        <w:rPr>
          <w:rtl/>
        </w:rPr>
        <w:t xml:space="preserve"> جر</w:t>
      </w:r>
      <w:r>
        <w:rPr>
          <w:rFonts w:hint="cs"/>
          <w:rtl/>
        </w:rPr>
        <w:t>ی</w:t>
      </w:r>
      <w:r>
        <w:rPr>
          <w:rFonts w:hint="eastAsia"/>
          <w:rtl/>
        </w:rPr>
        <w:t>ان</w:t>
      </w:r>
      <w:r>
        <w:rPr>
          <w:rtl/>
        </w:rPr>
        <w:t xml:space="preserve"> نقد</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آستانه‌ها و بهره‌گ</w:t>
      </w:r>
      <w:r>
        <w:rPr>
          <w:rFonts w:hint="cs"/>
          <w:rtl/>
        </w:rPr>
        <w:t>ی</w:t>
      </w:r>
      <w:r>
        <w:rPr>
          <w:rFonts w:hint="eastAsia"/>
          <w:rtl/>
        </w:rPr>
        <w:t>ر</w:t>
      </w:r>
      <w:r>
        <w:rPr>
          <w:rFonts w:hint="cs"/>
          <w:rtl/>
        </w:rPr>
        <w:t>ی</w:t>
      </w:r>
      <w:r>
        <w:rPr>
          <w:rtl/>
        </w:rPr>
        <w:t xml:space="preserve"> از مدل به</w:t>
      </w:r>
      <w:r>
        <w:rPr>
          <w:rFonts w:hint="cs"/>
          <w:rtl/>
        </w:rPr>
        <w:t>ی</w:t>
      </w:r>
      <w:r>
        <w:rPr>
          <w:rFonts w:hint="eastAsia"/>
          <w:rtl/>
        </w:rPr>
        <w:t>نه‌ساز</w:t>
      </w:r>
      <w:r>
        <w:rPr>
          <w:rFonts w:hint="cs"/>
          <w:rtl/>
        </w:rPr>
        <w:t>ی</w:t>
      </w:r>
      <w:r>
        <w:rPr>
          <w:rtl/>
        </w:rPr>
        <w:t xml:space="preserve"> چندهدفه،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را برطرف کرده و با ترک</w:t>
      </w:r>
      <w:r>
        <w:rPr>
          <w:rFonts w:hint="cs"/>
          <w:rtl/>
        </w:rPr>
        <w:t>ی</w:t>
      </w:r>
      <w:r>
        <w:rPr>
          <w:rFonts w:hint="eastAsia"/>
          <w:rtl/>
        </w:rPr>
        <w:t>ب</w:t>
      </w:r>
      <w:r>
        <w:rPr>
          <w:rtl/>
        </w:rPr>
        <w:t xml:space="preserve"> الگور</w:t>
      </w:r>
      <w:r>
        <w:rPr>
          <w:rFonts w:hint="cs"/>
          <w:rtl/>
        </w:rPr>
        <w:t>ی</w:t>
      </w:r>
      <w:r>
        <w:rPr>
          <w:rFonts w:hint="eastAsia"/>
          <w:rtl/>
        </w:rPr>
        <w:t>تم</w:t>
      </w:r>
      <w:r>
        <w:rPr>
          <w:rtl/>
        </w:rPr>
        <w:t xml:space="preserve"> </w:t>
      </w:r>
      <w:r w:rsidRPr="00EF616F">
        <w:rPr>
          <w:rtl/>
        </w:rPr>
        <w:t xml:space="preserve">ماشین تقویت گرادیانی سبک </w:t>
      </w:r>
      <w:r w:rsidRPr="00744D6F">
        <w:rPr>
          <w:rtl/>
        </w:rPr>
        <w:footnoteReference w:id="35"/>
      </w:r>
      <w:r>
        <w:rPr>
          <w:rtl/>
        </w:rPr>
        <w:t xml:space="preserve"> امکا</w:t>
      </w:r>
      <w:r>
        <w:rPr>
          <w:rFonts w:hint="eastAsia"/>
          <w:rtl/>
        </w:rPr>
        <w:t>ن</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ق</w:t>
      </w:r>
      <w:r>
        <w:rPr>
          <w:rFonts w:hint="cs"/>
          <w:rtl/>
        </w:rPr>
        <w:t>ی</w:t>
      </w:r>
      <w:r>
        <w:rPr>
          <w:rFonts w:hint="eastAsia"/>
          <w:rtl/>
        </w:rPr>
        <w:t>ق‌تر</w:t>
      </w:r>
      <w:r>
        <w:rPr>
          <w:rtl/>
        </w:rPr>
        <w:t xml:space="preserve"> برا</w:t>
      </w:r>
      <w:r>
        <w:rPr>
          <w:rFonts w:hint="cs"/>
          <w:rtl/>
        </w:rPr>
        <w:t>ی</w:t>
      </w:r>
      <w:r>
        <w:rPr>
          <w:rtl/>
        </w:rPr>
        <w:t xml:space="preserve"> نمونه‌ها</w:t>
      </w:r>
      <w:r>
        <w:rPr>
          <w:rFonts w:hint="cs"/>
          <w:rtl/>
        </w:rPr>
        <w:t>ی</w:t>
      </w:r>
      <w:r>
        <w:rPr>
          <w:rtl/>
        </w:rPr>
        <w:t xml:space="preserve"> مرز</w:t>
      </w:r>
      <w:r>
        <w:rPr>
          <w:rFonts w:hint="cs"/>
          <w:rtl/>
        </w:rPr>
        <w:t>ی</w:t>
      </w:r>
      <w:r>
        <w:rPr>
          <w:rtl/>
        </w:rPr>
        <w:t xml:space="preserve"> و پرهز</w:t>
      </w:r>
      <w:r>
        <w:rPr>
          <w:rFonts w:hint="cs"/>
          <w:rtl/>
        </w:rPr>
        <w:t>ی</w:t>
      </w:r>
      <w:r>
        <w:rPr>
          <w:rFonts w:hint="eastAsia"/>
          <w:rtl/>
        </w:rPr>
        <w:t>نه</w:t>
      </w:r>
      <w:r>
        <w:rPr>
          <w:rtl/>
        </w:rPr>
        <w:t xml:space="preserve"> را فراهم ساخته و کارا</w:t>
      </w:r>
      <w:r>
        <w:rPr>
          <w:rFonts w:hint="cs"/>
          <w:rtl/>
        </w:rPr>
        <w:t>ی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است.</w:t>
      </w:r>
      <w:r>
        <w:t xml:space="preserve"> </w:t>
      </w:r>
      <w:r w:rsidR="00803DC9">
        <w:fldChar w:fldCharType="begin"/>
      </w:r>
      <w:r w:rsidR="00803DC9">
        <w:instrText xml:space="preserve"> ADDIN EN.CITE &lt;EndNote&gt;&lt;Cite&gt;&lt;Author&gt;Li&lt;/Author&gt;&lt;Year&gt;2024&lt;/Year&gt;&lt;RecNum&gt;8&lt;/RecNum&gt;&lt;DisplayText&gt;(Li et al., 2024)&lt;/DisplayText&gt;&lt;record&gt;&lt;rec-number&gt;8&lt;/rec-number&gt;&lt;foreign-keys&gt;&lt;key app="EN" db-id="zw0dvrzvvazvaqe509wx2z0iprfrppxxvzr9" timestamp="1732082444"&gt;8&lt;/key&gt;&lt;/foreign-keys&gt;&lt;ref-type name="Journal Article"&gt;17&lt;/ref-type&gt;&lt;contributors&gt;&lt;authors&gt;&lt;author&gt;Li, Yusheng&lt;/author&gt;&lt;author&gt;Zhao, Ran&lt;/author&gt;&lt;author&gt;Sha, Mengyi&lt;/author&gt;&lt;/authors&gt;&lt;/contributors&gt;&lt;titles&gt;&lt;title&gt;A Hybrid Credit Risk Evaluation Model Based on Three-Way Decisions and Stacking Ensemble Approach&lt;/title&gt;&lt;secondary-title&gt;Computational Economics&lt;/secondary-title&gt;&lt;/titles&gt;&lt;periodical&gt;&lt;full-title&gt;Computational Economics&lt;/full-title&gt;&lt;/periodical&gt;&lt;pages&gt;1-24&lt;/pages&gt;&lt;dates&gt;&lt;year&gt;2024&lt;/year&gt;&lt;/dates&gt;&lt;isbn&gt;0927-7099&lt;/isbn&gt;&lt;urls&gt;&lt;/urls&gt;&lt;/record&gt;&lt;/Cite&gt;&lt;/EndNote&gt;</w:instrText>
      </w:r>
      <w:r w:rsidR="00803DC9">
        <w:fldChar w:fldCharType="separate"/>
      </w:r>
      <w:r w:rsidR="00803DC9">
        <w:rPr>
          <w:noProof/>
        </w:rPr>
        <w:t>(</w:t>
      </w:r>
      <w:hyperlink w:anchor="_ENREF_12" w:tooltip="Li, 2024 #8" w:history="1">
        <w:r w:rsidR="00803DC9">
          <w:rPr>
            <w:noProof/>
          </w:rPr>
          <w:t>Li et al., 2024</w:t>
        </w:r>
      </w:hyperlink>
      <w:r w:rsidR="00803DC9">
        <w:rPr>
          <w:noProof/>
        </w:rPr>
        <w:t>)</w:t>
      </w:r>
      <w:r w:rsidR="00803DC9">
        <w:fldChar w:fldCharType="end"/>
      </w:r>
    </w:p>
    <w:p w14:paraId="1818C350" w14:textId="7F0064CA" w:rsidR="00744D6F" w:rsidRDefault="00744D6F" w:rsidP="00C74337">
      <w:pPr>
        <w:bidi/>
        <w:jc w:val="both"/>
        <w:rPr>
          <w:rtl/>
        </w:rPr>
      </w:pPr>
      <w:r w:rsidRPr="00E86297">
        <w:rPr>
          <w:rFonts w:hint="eastAsia"/>
          <w:rtl/>
        </w:rPr>
        <w:t>پ</w:t>
      </w:r>
      <w:r w:rsidRPr="00E86297">
        <w:rPr>
          <w:rFonts w:hint="cs"/>
          <w:rtl/>
        </w:rPr>
        <w:t>ی</w:t>
      </w:r>
      <w:r w:rsidRPr="00E86297">
        <w:rPr>
          <w:rFonts w:hint="eastAsia"/>
          <w:rtl/>
        </w:rPr>
        <w:t>ش‌ب</w:t>
      </w:r>
      <w:r w:rsidRPr="00E86297">
        <w:rPr>
          <w:rFonts w:hint="cs"/>
          <w:rtl/>
        </w:rPr>
        <w:t>ی</w:t>
      </w:r>
      <w:r w:rsidRPr="00E86297">
        <w:rPr>
          <w:rFonts w:hint="eastAsia"/>
          <w:rtl/>
        </w:rPr>
        <w:t>ن</w:t>
      </w:r>
      <w:r w:rsidRPr="00E86297">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تک</w:t>
      </w:r>
      <w:r>
        <w:rPr>
          <w:rFonts w:hint="cs"/>
          <w:rtl/>
        </w:rPr>
        <w:t>ی</w:t>
      </w:r>
      <w:r>
        <w:rPr>
          <w:rtl/>
        </w:rPr>
        <w:t xml:space="preserve"> بوده‌اند که شامل تکن</w:t>
      </w:r>
      <w:r>
        <w:rPr>
          <w:rFonts w:hint="cs"/>
          <w:rtl/>
        </w:rPr>
        <w:t>ی</w:t>
      </w:r>
      <w:r>
        <w:rPr>
          <w:rFonts w:hint="eastAsia"/>
          <w:rtl/>
        </w:rPr>
        <w:t>ک‌ها</w:t>
      </w:r>
      <w:r>
        <w:rPr>
          <w:rFonts w:hint="cs"/>
          <w:rtl/>
        </w:rPr>
        <w:t>یی</w:t>
      </w:r>
      <w:r>
        <w:rPr>
          <w:rtl/>
        </w:rPr>
        <w:t xml:space="preserve"> مانند شبکه‌ها</w:t>
      </w:r>
      <w:r>
        <w:rPr>
          <w:rFonts w:hint="cs"/>
          <w:rtl/>
        </w:rPr>
        <w:t>ی</w:t>
      </w:r>
      <w:r>
        <w:rPr>
          <w:rtl/>
        </w:rPr>
        <w:t xml:space="preserve"> عصب</w:t>
      </w:r>
      <w:r>
        <w:rPr>
          <w:rFonts w:hint="cs"/>
          <w:rtl/>
        </w:rPr>
        <w:t>ی</w:t>
      </w:r>
      <w:r>
        <w:rPr>
          <w:rFonts w:hint="eastAsia"/>
          <w:rtl/>
        </w:rPr>
        <w:t>،</w:t>
      </w:r>
      <w:r>
        <w:rPr>
          <w:rtl/>
        </w:rPr>
        <w:t xml:space="preserve">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و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م</w:t>
      </w:r>
      <w:r>
        <w:rPr>
          <w:rFonts w:hint="cs"/>
          <w:rtl/>
        </w:rPr>
        <w:t>ی‌</w:t>
      </w:r>
      <w:r>
        <w:rPr>
          <w:rFonts w:hint="eastAsia"/>
          <w:rtl/>
        </w:rPr>
        <w:t>شوند</w:t>
      </w:r>
      <w:r>
        <w:rPr>
          <w:rtl/>
        </w:rPr>
        <w:t>. ا</w:t>
      </w:r>
      <w:r>
        <w:rPr>
          <w:rFonts w:hint="cs"/>
          <w:rtl/>
        </w:rPr>
        <w:t>ی</w:t>
      </w:r>
      <w:r>
        <w:rPr>
          <w:rFonts w:hint="eastAsia"/>
          <w:rtl/>
        </w:rPr>
        <w:t>ن</w:t>
      </w:r>
      <w:r>
        <w:rPr>
          <w:rtl/>
        </w:rPr>
        <w:t xml:space="preserve"> مدل‌ها با وجود توانا</w:t>
      </w:r>
      <w:r>
        <w:rPr>
          <w:rFonts w:hint="cs"/>
          <w:rtl/>
        </w:rPr>
        <w:t>یی</w:t>
      </w:r>
      <w:r>
        <w:rPr>
          <w:rtl/>
        </w:rPr>
        <w:t xml:space="preserve"> بالا در تحل</w:t>
      </w:r>
      <w:r>
        <w:rPr>
          <w:rFonts w:hint="cs"/>
          <w:rtl/>
        </w:rPr>
        <w:t>ی</w:t>
      </w:r>
      <w:r>
        <w:rPr>
          <w:rFonts w:hint="eastAsia"/>
          <w:rtl/>
        </w:rPr>
        <w:t>ل</w:t>
      </w:r>
      <w:r>
        <w:rPr>
          <w:rtl/>
        </w:rPr>
        <w:t xml:space="preserve"> داده‌ها، به دل</w:t>
      </w:r>
      <w:r>
        <w:rPr>
          <w:rFonts w:hint="cs"/>
          <w:rtl/>
        </w:rPr>
        <w:t>ی</w:t>
      </w:r>
      <w:r>
        <w:rPr>
          <w:rFonts w:hint="eastAsia"/>
          <w:rtl/>
        </w:rPr>
        <w:t>ل</w:t>
      </w:r>
      <w:r>
        <w:rPr>
          <w:rtl/>
        </w:rPr>
        <w:t xml:space="preserve"> اتخاذ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w:t>
      </w:r>
      <w:r>
        <w:rPr>
          <w:rFonts w:hint="cs"/>
          <w:rtl/>
        </w:rPr>
        <w:t xml:space="preserve"> کلاسه</w:t>
      </w:r>
      <w:r>
        <w:rPr>
          <w:rtl/>
        </w:rPr>
        <w:t>، دچار خطاها</w:t>
      </w:r>
      <w:r>
        <w:rPr>
          <w:rFonts w:hint="cs"/>
          <w:rtl/>
        </w:rPr>
        <w:t>یی</w:t>
      </w:r>
      <w:r>
        <w:rPr>
          <w:rtl/>
        </w:rPr>
        <w:t xml:space="preserve"> در دست</w:t>
      </w:r>
      <w:r>
        <w:rPr>
          <w:rFonts w:hint="eastAsia"/>
          <w:rtl/>
        </w:rPr>
        <w:t>ه‌بند</w:t>
      </w:r>
      <w:r>
        <w:rPr>
          <w:rFonts w:hint="cs"/>
          <w:rtl/>
        </w:rPr>
        <w:t>ی</w:t>
      </w:r>
      <w:r>
        <w:rPr>
          <w:rtl/>
        </w:rPr>
        <w:t xml:space="preserve"> داده‌ها</w:t>
      </w:r>
      <w:r>
        <w:rPr>
          <w:rFonts w:hint="cs"/>
          <w:rtl/>
        </w:rPr>
        <w:t>ی</w:t>
      </w:r>
      <w:r>
        <w:rPr>
          <w:rtl/>
        </w:rPr>
        <w:t xml:space="preserve"> مرز</w:t>
      </w:r>
      <w:r>
        <w:rPr>
          <w:rFonts w:hint="cs"/>
          <w:rtl/>
        </w:rPr>
        <w:t>ی</w:t>
      </w:r>
      <w:r>
        <w:rPr>
          <w:rtl/>
        </w:rPr>
        <w:t xml:space="preserve"> شده‌اند. برا</w:t>
      </w:r>
      <w:r>
        <w:rPr>
          <w:rFonts w:hint="cs"/>
          <w:rtl/>
        </w:rPr>
        <w:t>ی</w:t>
      </w:r>
      <w:r>
        <w:rPr>
          <w:rtl/>
        </w:rPr>
        <w:t xml:space="preserve"> حل ا</w:t>
      </w:r>
      <w:r>
        <w:rPr>
          <w:rFonts w:hint="cs"/>
          <w:rtl/>
        </w:rPr>
        <w:t>ی</w:t>
      </w:r>
      <w:r>
        <w:rPr>
          <w:rFonts w:hint="eastAsia"/>
          <w:rtl/>
        </w:rPr>
        <w:t>ن</w:t>
      </w:r>
      <w:r>
        <w:rPr>
          <w:rtl/>
        </w:rPr>
        <w:t xml:space="preserve"> مشکل، رو</w:t>
      </w:r>
      <w:r>
        <w:rPr>
          <w:rFonts w:hint="cs"/>
          <w:rtl/>
        </w:rPr>
        <w:t>ی</w:t>
      </w:r>
      <w:r>
        <w:rPr>
          <w:rFonts w:hint="eastAsia"/>
          <w:rtl/>
        </w:rPr>
        <w:t>کردها</w:t>
      </w:r>
      <w:r>
        <w:rPr>
          <w:rFonts w:hint="cs"/>
          <w:rtl/>
        </w:rPr>
        <w:t>ی</w:t>
      </w:r>
      <w:r>
        <w:rPr>
          <w:rtl/>
        </w:rPr>
        <w:t xml:space="preserve"> سه‌</w:t>
      </w:r>
      <w:r>
        <w:rPr>
          <w:rFonts w:hint="cs"/>
          <w:rtl/>
        </w:rPr>
        <w:t>کلاسه</w:t>
      </w:r>
      <w:r>
        <w:rPr>
          <w:rtl/>
        </w:rPr>
        <w:t xml:space="preserve"> معرف</w:t>
      </w:r>
      <w:r>
        <w:rPr>
          <w:rFonts w:hint="cs"/>
          <w:rtl/>
        </w:rPr>
        <w:t>ی</w:t>
      </w:r>
      <w:r>
        <w:rPr>
          <w:rtl/>
        </w:rPr>
        <w:t xml:space="preserve"> شده‌اند که با تقس</w:t>
      </w:r>
      <w:r>
        <w:rPr>
          <w:rFonts w:hint="cs"/>
          <w:rtl/>
        </w:rPr>
        <w:t>ی</w:t>
      </w:r>
      <w:r>
        <w:rPr>
          <w:rFonts w:hint="eastAsia"/>
          <w:rtl/>
        </w:rPr>
        <w:t>م</w:t>
      </w:r>
      <w:r>
        <w:rPr>
          <w:rtl/>
        </w:rPr>
        <w:t xml:space="preserve"> داده‌ها به سه منطقه مثبت، منف</w:t>
      </w:r>
      <w:r>
        <w:rPr>
          <w:rFonts w:hint="cs"/>
          <w:rtl/>
        </w:rPr>
        <w:t>ی</w:t>
      </w:r>
      <w:r>
        <w:rPr>
          <w:rtl/>
        </w:rPr>
        <w:t xml:space="preserve"> و مرز</w:t>
      </w:r>
      <w:r>
        <w:rPr>
          <w:rFonts w:hint="cs"/>
          <w:rtl/>
        </w:rPr>
        <w:t>ی</w:t>
      </w:r>
      <w:r>
        <w:rPr>
          <w:rFonts w:hint="eastAsia"/>
          <w:rtl/>
        </w:rPr>
        <w:t>،</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را</w:t>
      </w:r>
      <w:r>
        <w:rPr>
          <w:rFonts w:hint="cs"/>
          <w:rtl/>
        </w:rPr>
        <w:t>ی</w:t>
      </w:r>
      <w:r>
        <w:rPr>
          <w:rtl/>
        </w:rPr>
        <w:t xml:space="preserve"> داده‌ها</w:t>
      </w:r>
      <w:r>
        <w:rPr>
          <w:rFonts w:hint="cs"/>
          <w:rtl/>
        </w:rPr>
        <w:t>ی</w:t>
      </w:r>
      <w:r>
        <w:rPr>
          <w:rtl/>
        </w:rPr>
        <w:t xml:space="preserve"> نامطمئن را به تأخ</w:t>
      </w:r>
      <w:r>
        <w:rPr>
          <w:rFonts w:hint="cs"/>
          <w:rtl/>
        </w:rPr>
        <w:t>ی</w:t>
      </w:r>
      <w:r>
        <w:rPr>
          <w:rFonts w:hint="eastAsia"/>
          <w:rtl/>
        </w:rPr>
        <w:t>ر</w:t>
      </w:r>
      <w:r>
        <w:rPr>
          <w:rtl/>
        </w:rPr>
        <w:t xml:space="preserve"> م</w:t>
      </w:r>
      <w:r>
        <w:rPr>
          <w:rFonts w:hint="cs"/>
          <w:rtl/>
        </w:rPr>
        <w:t>ی‌</w:t>
      </w:r>
      <w:r>
        <w:rPr>
          <w:rFonts w:hint="eastAsia"/>
          <w:rtl/>
        </w:rPr>
        <w:t>اندازند</w:t>
      </w:r>
      <w:r>
        <w:rPr>
          <w:rtl/>
        </w:rPr>
        <w:t xml:space="preserve">. </w:t>
      </w:r>
      <w:r w:rsidRPr="00E86297">
        <w:rPr>
          <w:rtl/>
        </w:rPr>
        <w:t>روش‌ها</w:t>
      </w:r>
      <w:r w:rsidRPr="00E86297">
        <w:rPr>
          <w:rFonts w:hint="cs"/>
          <w:rtl/>
        </w:rPr>
        <w:t>ی</w:t>
      </w:r>
      <w:r>
        <w:rPr>
          <w:rtl/>
        </w:rPr>
        <w:t xml:space="preserve"> مختلف</w:t>
      </w:r>
      <w:r>
        <w:rPr>
          <w:rFonts w:hint="cs"/>
          <w:rtl/>
        </w:rPr>
        <w:t>ی</w:t>
      </w:r>
      <w:r>
        <w:rPr>
          <w:rtl/>
        </w:rPr>
        <w:t xml:space="preserve">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آستانه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استفاده شده است، از جمله استفاده از به</w:t>
      </w:r>
      <w:r>
        <w:rPr>
          <w:rFonts w:hint="cs"/>
          <w:rtl/>
        </w:rPr>
        <w:t>ی</w:t>
      </w:r>
      <w:r>
        <w:rPr>
          <w:rFonts w:hint="eastAsia"/>
          <w:rtl/>
        </w:rPr>
        <w:t>نه‌ساز</w:t>
      </w:r>
      <w:r>
        <w:rPr>
          <w:rFonts w:hint="cs"/>
          <w:rtl/>
        </w:rPr>
        <w:t>ی</w:t>
      </w:r>
      <w:r>
        <w:rPr>
          <w:rtl/>
        </w:rPr>
        <w:t xml:space="preserve"> چندهدفه و مدل‌ها</w:t>
      </w:r>
      <w:r>
        <w:rPr>
          <w:rFonts w:hint="cs"/>
          <w:rtl/>
        </w:rPr>
        <w:t>ی</w:t>
      </w:r>
      <w:r>
        <w:rPr>
          <w:rtl/>
        </w:rPr>
        <w:t xml:space="preserve"> مبتن</w:t>
      </w:r>
      <w:r>
        <w:rPr>
          <w:rFonts w:hint="cs"/>
          <w:rtl/>
        </w:rPr>
        <w:t>ی</w:t>
      </w:r>
      <w:r>
        <w:rPr>
          <w:rtl/>
        </w:rPr>
        <w:t xml:space="preserve"> بر کاهش هز</w:t>
      </w:r>
      <w:r>
        <w:rPr>
          <w:rFonts w:hint="cs"/>
          <w:rtl/>
        </w:rPr>
        <w:t>ی</w:t>
      </w:r>
      <w:r>
        <w:rPr>
          <w:rFonts w:hint="eastAsia"/>
          <w:rtl/>
        </w:rPr>
        <w:t>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با ا</w:t>
      </w:r>
      <w:r>
        <w:rPr>
          <w:rFonts w:hint="cs"/>
          <w:rtl/>
        </w:rPr>
        <w:t>ی</w:t>
      </w:r>
      <w:r>
        <w:rPr>
          <w:rFonts w:hint="eastAsia"/>
          <w:rtl/>
        </w:rPr>
        <w:t>ن</w:t>
      </w:r>
      <w:r>
        <w:rPr>
          <w:rtl/>
        </w:rPr>
        <w:t xml:space="preserve"> حال، اکثر ا</w:t>
      </w:r>
      <w:r>
        <w:rPr>
          <w:rFonts w:hint="cs"/>
          <w:rtl/>
        </w:rPr>
        <w:t>ی</w:t>
      </w:r>
      <w:r>
        <w:rPr>
          <w:rFonts w:hint="eastAsia"/>
          <w:rtl/>
        </w:rPr>
        <w:t>ن</w:t>
      </w:r>
      <w:r>
        <w:rPr>
          <w:rtl/>
        </w:rPr>
        <w:t xml:space="preserve"> رو</w:t>
      </w:r>
      <w:r>
        <w:rPr>
          <w:rFonts w:hint="cs"/>
          <w:rtl/>
        </w:rPr>
        <w:t>ی</w:t>
      </w:r>
      <w:r>
        <w:rPr>
          <w:rFonts w:hint="eastAsia"/>
          <w:rtl/>
        </w:rPr>
        <w:t>کردها</w:t>
      </w:r>
      <w:r>
        <w:rPr>
          <w:rtl/>
        </w:rPr>
        <w:t xml:space="preserve"> ن</w:t>
      </w:r>
      <w:r>
        <w:rPr>
          <w:rFonts w:hint="cs"/>
          <w:rtl/>
        </w:rPr>
        <w:t>ی</w:t>
      </w:r>
      <w:r>
        <w:rPr>
          <w:rFonts w:hint="eastAsia"/>
          <w:rtl/>
        </w:rPr>
        <w:t>ازمند</w:t>
      </w:r>
      <w:r>
        <w:rPr>
          <w:rtl/>
        </w:rPr>
        <w:t xml:space="preserve"> تنظ</w:t>
      </w:r>
      <w:r>
        <w:rPr>
          <w:rFonts w:hint="cs"/>
          <w:rtl/>
        </w:rPr>
        <w:t>ی</w:t>
      </w:r>
      <w:r>
        <w:rPr>
          <w:rFonts w:hint="eastAsia"/>
          <w:rtl/>
        </w:rPr>
        <w:t>م</w:t>
      </w:r>
      <w:r>
        <w:rPr>
          <w:rtl/>
        </w:rPr>
        <w:t xml:space="preserve"> دست</w:t>
      </w:r>
      <w:r>
        <w:rPr>
          <w:rFonts w:hint="cs"/>
          <w:rtl/>
        </w:rPr>
        <w:t>ی</w:t>
      </w:r>
      <w:r>
        <w:rPr>
          <w:rtl/>
        </w:rPr>
        <w:t xml:space="preserve"> پارامترها بوده‌اند که قابل</w:t>
      </w:r>
      <w:r>
        <w:rPr>
          <w:rFonts w:hint="cs"/>
          <w:rtl/>
        </w:rPr>
        <w:t>ی</w:t>
      </w:r>
      <w:r>
        <w:rPr>
          <w:rFonts w:hint="eastAsia"/>
          <w:rtl/>
        </w:rPr>
        <w:t>ت</w:t>
      </w:r>
      <w:r>
        <w:rPr>
          <w:rtl/>
        </w:rPr>
        <w:t xml:space="preserve"> کاربرد آن‌ها را محدود کرده است. مقاله حاضر با بهره‌گ</w:t>
      </w:r>
      <w:r>
        <w:rPr>
          <w:rFonts w:hint="cs"/>
          <w:rtl/>
        </w:rPr>
        <w:t>ی</w:t>
      </w:r>
      <w:r>
        <w:rPr>
          <w:rFonts w:hint="eastAsia"/>
          <w:rtl/>
        </w:rPr>
        <w:t>ر</w:t>
      </w:r>
      <w:r>
        <w:rPr>
          <w:rFonts w:hint="cs"/>
          <w:rtl/>
        </w:rPr>
        <w:t>ی</w:t>
      </w:r>
      <w:r>
        <w:rPr>
          <w:rtl/>
        </w:rPr>
        <w:t xml:space="preserve"> از </w:t>
      </w:r>
      <w:r>
        <w:rPr>
          <w:rFonts w:hint="cs"/>
          <w:rtl/>
        </w:rPr>
        <w:t>ی</w:t>
      </w:r>
      <w:r>
        <w:rPr>
          <w:rFonts w:hint="eastAsia"/>
          <w:rtl/>
        </w:rPr>
        <w:t>ک</w:t>
      </w:r>
      <w:r>
        <w:rPr>
          <w:rtl/>
        </w:rPr>
        <w:t xml:space="preserve"> چارچوب دو مرحله‌ا</w:t>
      </w:r>
      <w:r>
        <w:rPr>
          <w:rFonts w:hint="cs"/>
          <w:rtl/>
        </w:rPr>
        <w:t>ی</w:t>
      </w:r>
      <w:r>
        <w:rPr>
          <w:rtl/>
        </w:rPr>
        <w:t xml:space="preserve"> و استفاده از الگور</w:t>
      </w:r>
      <w:r>
        <w:rPr>
          <w:rFonts w:hint="cs"/>
          <w:rtl/>
        </w:rPr>
        <w:t>ی</w:t>
      </w:r>
      <w:r>
        <w:rPr>
          <w:rFonts w:hint="eastAsia"/>
          <w:rtl/>
        </w:rPr>
        <w:t>تم</w:t>
      </w:r>
      <w:r>
        <w:rPr>
          <w:rtl/>
        </w:rPr>
        <w:t xml:space="preserve"> به</w:t>
      </w:r>
      <w:r>
        <w:rPr>
          <w:rFonts w:hint="cs"/>
          <w:rtl/>
        </w:rPr>
        <w:t>ی</w:t>
      </w:r>
      <w:r>
        <w:rPr>
          <w:rFonts w:hint="eastAsia"/>
          <w:rtl/>
        </w:rPr>
        <w:t>نه‌ساز</w:t>
      </w:r>
      <w:r>
        <w:rPr>
          <w:rFonts w:hint="cs"/>
          <w:rtl/>
        </w:rPr>
        <w:t>ی</w:t>
      </w:r>
      <w:r>
        <w:rPr>
          <w:rtl/>
        </w:rPr>
        <w:t xml:space="preserve"> ازدحام ذرات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خودکار آستانه‌ها، رو</w:t>
      </w:r>
      <w:r>
        <w:rPr>
          <w:rFonts w:hint="cs"/>
          <w:rtl/>
        </w:rPr>
        <w:t>ی</w:t>
      </w:r>
      <w:r>
        <w:rPr>
          <w:rFonts w:hint="eastAsia"/>
          <w:rtl/>
        </w:rPr>
        <w:t>کرد</w:t>
      </w:r>
      <w:r>
        <w:rPr>
          <w:rFonts w:hint="cs"/>
          <w:rtl/>
        </w:rPr>
        <w:t>ی</w:t>
      </w:r>
      <w:r>
        <w:rPr>
          <w:rtl/>
        </w:rPr>
        <w:t xml:space="preserve"> جامع‌تر ارائه کرده است. ا</w:t>
      </w:r>
      <w:r>
        <w:rPr>
          <w:rFonts w:hint="cs"/>
          <w:rtl/>
        </w:rPr>
        <w:t>ی</w:t>
      </w:r>
      <w:r>
        <w:rPr>
          <w:rFonts w:hint="eastAsia"/>
          <w:rtl/>
        </w:rPr>
        <w:t>ن</w:t>
      </w:r>
      <w:r>
        <w:rPr>
          <w:rtl/>
        </w:rPr>
        <w:t xml:space="preserve"> روش با ترک</w:t>
      </w:r>
      <w:r>
        <w:rPr>
          <w:rFonts w:hint="cs"/>
          <w:rtl/>
        </w:rPr>
        <w:t>ی</w:t>
      </w:r>
      <w:r>
        <w:rPr>
          <w:rFonts w:hint="eastAsia"/>
          <w:rtl/>
        </w:rPr>
        <w:t>ب</w:t>
      </w:r>
      <w:r>
        <w:rPr>
          <w:rtl/>
        </w:rPr>
        <w:t xml:space="preserve"> به</w:t>
      </w:r>
      <w:r>
        <w:rPr>
          <w:rFonts w:hint="cs"/>
          <w:rtl/>
        </w:rPr>
        <w:t>ی</w:t>
      </w:r>
      <w:r>
        <w:rPr>
          <w:rFonts w:hint="eastAsia"/>
          <w:rtl/>
        </w:rPr>
        <w:t>نه</w:t>
      </w:r>
      <w:r>
        <w:rPr>
          <w:rtl/>
        </w:rPr>
        <w:t xml:space="preserve"> اطلاعات و کاهش هز</w:t>
      </w:r>
      <w:r>
        <w:rPr>
          <w:rFonts w:hint="cs"/>
          <w:rtl/>
        </w:rPr>
        <w:t>ی</w:t>
      </w:r>
      <w:r>
        <w:rPr>
          <w:rFonts w:hint="eastAsia"/>
          <w:rtl/>
        </w:rPr>
        <w:t>ن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ضمن افزا</w:t>
      </w:r>
      <w:r>
        <w:rPr>
          <w:rFonts w:hint="cs"/>
          <w:rtl/>
        </w:rPr>
        <w:t>ی</w:t>
      </w:r>
      <w:r>
        <w:rPr>
          <w:rFonts w:hint="eastAsia"/>
          <w:rtl/>
        </w:rPr>
        <w:t>ش</w:t>
      </w:r>
      <w:r>
        <w:rPr>
          <w:rtl/>
        </w:rPr>
        <w:t xml:space="preserve"> دقت در دسته‌بند</w:t>
      </w:r>
      <w:r>
        <w:rPr>
          <w:rFonts w:hint="cs"/>
          <w:rtl/>
        </w:rPr>
        <w:t>ی</w:t>
      </w:r>
      <w:r>
        <w:rPr>
          <w:rtl/>
        </w:rPr>
        <w:t xml:space="preserve"> داده‌ها</w:t>
      </w:r>
      <w:r>
        <w:rPr>
          <w:rFonts w:hint="cs"/>
          <w:rtl/>
        </w:rPr>
        <w:t>ی</w:t>
      </w:r>
      <w:r>
        <w:rPr>
          <w:rtl/>
        </w:rPr>
        <w:t xml:space="preserve"> مرز</w:t>
      </w:r>
      <w:r>
        <w:rPr>
          <w:rFonts w:hint="cs"/>
          <w:rtl/>
        </w:rPr>
        <w:t>ی</w:t>
      </w:r>
      <w:r>
        <w:rPr>
          <w:rFonts w:hint="eastAsia"/>
          <w:rtl/>
        </w:rPr>
        <w:t>،</w:t>
      </w:r>
      <w:r>
        <w:rPr>
          <w:rtl/>
        </w:rPr>
        <w:t xml:space="preserve"> امکان استفاده از داده‌ه</w:t>
      </w:r>
      <w:r>
        <w:rPr>
          <w:rFonts w:hint="eastAsia"/>
          <w:rtl/>
        </w:rPr>
        <w:t>ا</w:t>
      </w:r>
      <w:r>
        <w:rPr>
          <w:rFonts w:hint="cs"/>
          <w:rtl/>
        </w:rPr>
        <w:t>ی</w:t>
      </w:r>
      <w:r>
        <w:rPr>
          <w:rtl/>
        </w:rPr>
        <w:t xml:space="preserve"> </w:t>
      </w:r>
      <w:r>
        <w:rPr>
          <w:rtl/>
        </w:rPr>
        <w:lastRenderedPageBreak/>
        <w:t>تکم</w:t>
      </w:r>
      <w:r>
        <w:rPr>
          <w:rFonts w:hint="cs"/>
          <w:rtl/>
        </w:rPr>
        <w:t>ی</w:t>
      </w:r>
      <w:r>
        <w:rPr>
          <w:rFonts w:hint="eastAsia"/>
          <w:rtl/>
        </w:rPr>
        <w:t>ل</w:t>
      </w:r>
      <w:r>
        <w:rPr>
          <w:rFonts w:hint="cs"/>
          <w:rtl/>
        </w:rPr>
        <w:t>ی</w:t>
      </w:r>
      <w:r>
        <w:rPr>
          <w:rtl/>
        </w:rPr>
        <w:t xml:space="preserve"> در مراحل بعد</w:t>
      </w:r>
      <w:r>
        <w:rPr>
          <w:rFonts w:hint="cs"/>
          <w:rtl/>
        </w:rPr>
        <w:t>ی</w:t>
      </w:r>
      <w:r>
        <w:rPr>
          <w:rtl/>
        </w:rPr>
        <w:t xml:space="preserve"> را فراهم م</w:t>
      </w:r>
      <w:r>
        <w:rPr>
          <w:rFonts w:hint="cs"/>
          <w:rtl/>
        </w:rPr>
        <w:t>ی‌</w:t>
      </w:r>
      <w:r>
        <w:rPr>
          <w:rFonts w:hint="eastAsia"/>
          <w:rtl/>
        </w:rPr>
        <w:t>کند</w:t>
      </w:r>
      <w:r>
        <w:rPr>
          <w:rtl/>
        </w:rPr>
        <w:t xml:space="preserve"> و محدود</w:t>
      </w:r>
      <w:r>
        <w:rPr>
          <w:rFonts w:hint="cs"/>
          <w:rtl/>
        </w:rPr>
        <w:t>ی</w:t>
      </w:r>
      <w:r>
        <w:rPr>
          <w:rFonts w:hint="eastAsia"/>
          <w:rtl/>
        </w:rPr>
        <w:t>ت‌ها</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را برطرف م</w:t>
      </w:r>
      <w:r>
        <w:rPr>
          <w:rFonts w:hint="cs"/>
          <w:rtl/>
        </w:rPr>
        <w:t>ی‌</w:t>
      </w:r>
      <w:r>
        <w:rPr>
          <w:rFonts w:hint="eastAsia"/>
          <w:rtl/>
        </w:rPr>
        <w:t>سازد</w:t>
      </w:r>
      <w:r>
        <w:rPr>
          <w:rtl/>
        </w:rPr>
        <w:t xml:space="preserve">. </w:t>
      </w:r>
      <w:r w:rsidR="00803DC9">
        <w:rPr>
          <w:rtl/>
        </w:rPr>
        <w:fldChar w:fldCharType="begin"/>
      </w:r>
      <w:r w:rsidR="00803DC9">
        <w:rPr>
          <w:rtl/>
        </w:rPr>
        <w:instrText xml:space="preserve"> </w:instrText>
      </w:r>
      <w:r w:rsidR="00803DC9">
        <w:instrText>ADDIN EN.CITE &lt;EndNote&gt;&lt;Cite&gt;&lt;Author&gt;Li&lt;/Author&gt;&lt;Year&gt;2024&lt;/Year&gt;&lt;RecNum&gt;9&lt;/RecNum&gt;&lt;DisplayText&gt;(Li and Sha, 2024)&lt;/DisplayText&gt;&lt;record&gt;&lt;rec-number&gt;9&lt;/rec-number&gt;&lt;foreign-keys&gt;&lt;key app="EN" db-id="zw0dvrzvvazvaqe509wx2z0iprfrppxxvzr9" timestamp="17320845</w:instrText>
      </w:r>
      <w:r w:rsidR="00803DC9">
        <w:rPr>
          <w:rFonts w:hint="eastAsia"/>
          <w:rtl/>
        </w:rPr>
        <w:instrText>06"&gt;9&lt;/</w:instrText>
      </w:r>
      <w:r w:rsidR="00803DC9">
        <w:rPr>
          <w:rFonts w:hint="eastAsia"/>
        </w:rPr>
        <w:instrText>key&gt;&lt;/foreign-keys&gt;&lt;ref-type name="Journal Article"&gt;17&lt;/ref-type&gt;&lt;contributors&gt;&lt;authors&gt;&lt;author&gt;Li, Yusheng&lt;/author&gt;&lt;author&gt;Sha, Mengyi&lt;/author&gt;&lt;/authors&gt;&lt;/contributors&gt;&lt;titles&gt;&lt;title&gt;Two</w:instrText>
      </w:r>
      <w:r w:rsidR="00803DC9">
        <w:rPr>
          <w:rFonts w:hint="eastAsia"/>
        </w:rPr>
        <w:instrText>‐</w:instrText>
      </w:r>
      <w:r w:rsidR="00803DC9">
        <w:rPr>
          <w:rFonts w:hint="eastAsia"/>
        </w:rPr>
        <w:instrText>stage credit risk prediction framework based on three</w:instrText>
      </w:r>
      <w:r w:rsidR="00803DC9">
        <w:rPr>
          <w:rFonts w:hint="eastAsia"/>
        </w:rPr>
        <w:instrText>‐</w:instrText>
      </w:r>
      <w:r w:rsidR="00803DC9">
        <w:rPr>
          <w:rFonts w:hint="eastAsia"/>
        </w:rPr>
        <w:instrText>way de</w:instrText>
      </w:r>
      <w:r w:rsidR="00803DC9">
        <w:instrText>cisions with automatic threshold learning&lt;/title&gt;&lt;secondary-title&gt;Journal of Forecasting&lt;/secondary-title&gt;&lt;/titles&gt;&lt;periodical&gt;&lt;full-title&gt;Journal of Forecasting&lt;/full-title&gt;&lt;/periodical&gt;&lt;dates&gt;&lt;year&gt;2024&lt;/year&gt;&lt;/dates&gt;&lt;isbn&gt;0277-6693&lt;/isbn&gt;&lt;urls&gt;&lt;/urls</w:instrText>
      </w:r>
      <w:r w:rsidR="00803DC9">
        <w:rPr>
          <w:rtl/>
        </w:rPr>
        <w:instrText>&gt;&lt;/</w:instrText>
      </w:r>
      <w:r w:rsidR="00803DC9">
        <w:instrText>record&gt;&lt;/Cite&gt;&lt;/EndNote</w:instrText>
      </w:r>
      <w:r w:rsidR="00803DC9">
        <w:rPr>
          <w:rtl/>
        </w:rPr>
        <w:instrText>&gt;</w:instrText>
      </w:r>
      <w:r w:rsidR="00803DC9">
        <w:rPr>
          <w:rtl/>
        </w:rPr>
        <w:fldChar w:fldCharType="separate"/>
      </w:r>
      <w:r w:rsidR="00803DC9">
        <w:rPr>
          <w:noProof/>
          <w:rtl/>
        </w:rPr>
        <w:t>(</w:t>
      </w:r>
      <w:hyperlink w:anchor="_ENREF_11" w:tooltip="Li, 2024 #9" w:history="1">
        <w:r w:rsidR="00803DC9">
          <w:rPr>
            <w:noProof/>
          </w:rPr>
          <w:t>Li and Sha, 2024</w:t>
        </w:r>
      </w:hyperlink>
      <w:r w:rsidR="00803DC9">
        <w:rPr>
          <w:noProof/>
          <w:rtl/>
        </w:rPr>
        <w:t>)</w:t>
      </w:r>
      <w:r w:rsidR="00803DC9">
        <w:rPr>
          <w:rtl/>
        </w:rPr>
        <w:fldChar w:fldCharType="end"/>
      </w:r>
    </w:p>
    <w:p w14:paraId="090984D8" w14:textId="77777777" w:rsidR="00744D6F" w:rsidRDefault="00744D6F" w:rsidP="00C74337">
      <w:pPr>
        <w:bidi/>
        <w:jc w:val="both"/>
        <w:rPr>
          <w:rtl/>
        </w:rPr>
      </w:pPr>
    </w:p>
    <w:p w14:paraId="476FF629" w14:textId="1A1E2327" w:rsidR="00744D6F" w:rsidRDefault="00744D6F" w:rsidP="00C74337">
      <w:pPr>
        <w:bidi/>
        <w:jc w:val="both"/>
        <w:rPr>
          <w:rtl/>
        </w:rPr>
      </w:pPr>
      <w:r w:rsidRPr="00E86297">
        <w:rPr>
          <w:rFonts w:hint="eastAsia"/>
          <w:rtl/>
        </w:rPr>
        <w:t>در</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روش‌ها</w:t>
      </w:r>
      <w:r>
        <w:rPr>
          <w:rFonts w:hint="cs"/>
          <w:rtl/>
        </w:rPr>
        <w:t>ی</w:t>
      </w:r>
      <w:r>
        <w:rPr>
          <w:rtl/>
        </w:rPr>
        <w:t xml:space="preserve"> سنت</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سادگ</w:t>
      </w:r>
      <w:r>
        <w:rPr>
          <w:rFonts w:hint="cs"/>
          <w:rtl/>
        </w:rPr>
        <w:t>ی</w:t>
      </w:r>
      <w:r>
        <w:rPr>
          <w:rFonts w:hint="eastAsia"/>
          <w:rtl/>
        </w:rPr>
        <w:t>،</w:t>
      </w:r>
      <w:r>
        <w:rPr>
          <w:rtl/>
        </w:rPr>
        <w:t xml:space="preserve"> محبوب</w:t>
      </w:r>
      <w:r>
        <w:rPr>
          <w:rFonts w:hint="cs"/>
          <w:rtl/>
        </w:rPr>
        <w:t>ی</w:t>
      </w:r>
      <w:r>
        <w:rPr>
          <w:rFonts w:hint="eastAsia"/>
          <w:rtl/>
        </w:rPr>
        <w:t>ت</w:t>
      </w:r>
      <w:r>
        <w:rPr>
          <w:rtl/>
        </w:rPr>
        <w:t xml:space="preserve"> بالا</w:t>
      </w:r>
      <w:r>
        <w:rPr>
          <w:rFonts w:hint="cs"/>
          <w:rtl/>
        </w:rPr>
        <w:t>یی</w:t>
      </w:r>
      <w:r>
        <w:rPr>
          <w:rtl/>
        </w:rPr>
        <w:t xml:space="preserve"> داشتند، اما عدم توانا</w:t>
      </w:r>
      <w:r>
        <w:rPr>
          <w:rFonts w:hint="cs"/>
          <w:rtl/>
        </w:rPr>
        <w:t>ی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نامطمئن از معا</w:t>
      </w:r>
      <w:r>
        <w:rPr>
          <w:rFonts w:hint="cs"/>
          <w:rtl/>
        </w:rPr>
        <w:t>ی</w:t>
      </w:r>
      <w:r>
        <w:rPr>
          <w:rFonts w:hint="eastAsia"/>
          <w:rtl/>
        </w:rPr>
        <w:t>ب</w:t>
      </w:r>
      <w:r>
        <w:rPr>
          <w:rtl/>
        </w:rPr>
        <w:t xml:space="preserve"> اصل</w:t>
      </w:r>
      <w:r>
        <w:rPr>
          <w:rFonts w:hint="cs"/>
          <w:rtl/>
        </w:rPr>
        <w:t>ی</w:t>
      </w:r>
      <w:r>
        <w:rPr>
          <w:rtl/>
        </w:rPr>
        <w:t xml:space="preserve"> آنها بود. مدل‌ها</w:t>
      </w:r>
      <w:r>
        <w:rPr>
          <w:rFonts w:hint="cs"/>
          <w:rtl/>
        </w:rPr>
        <w:t>ی</w:t>
      </w:r>
      <w:r>
        <w:rPr>
          <w:rtl/>
        </w:rPr>
        <w:t xml:space="preserve"> پ</w:t>
      </w:r>
      <w:r>
        <w:rPr>
          <w:rFonts w:hint="cs"/>
          <w:rtl/>
        </w:rPr>
        <w:t>ی</w:t>
      </w:r>
      <w:r>
        <w:rPr>
          <w:rFonts w:hint="eastAsia"/>
          <w:rtl/>
        </w:rPr>
        <w:t>شرفته‌تر</w:t>
      </w:r>
      <w:r>
        <w:rPr>
          <w:rtl/>
        </w:rPr>
        <w:t xml:space="preserve"> مانند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و درخت‌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تقو</w:t>
      </w:r>
      <w:r>
        <w:rPr>
          <w:rFonts w:hint="cs"/>
          <w:rtl/>
        </w:rPr>
        <w:t>ی</w:t>
      </w:r>
      <w:r>
        <w:rPr>
          <w:rFonts w:hint="eastAsia"/>
          <w:rtl/>
        </w:rPr>
        <w:t>ت</w:t>
      </w:r>
      <w:r>
        <w:rPr>
          <w:rFonts w:hint="cs"/>
          <w:rtl/>
        </w:rPr>
        <w:t>ی</w:t>
      </w:r>
      <w:r>
        <w:rPr>
          <w:rtl/>
        </w:rPr>
        <w:t xml:space="preserve"> با قدرت تشخ</w:t>
      </w:r>
      <w:r>
        <w:rPr>
          <w:rFonts w:hint="cs"/>
          <w:rtl/>
        </w:rPr>
        <w:t>ی</w:t>
      </w:r>
      <w:r>
        <w:rPr>
          <w:rFonts w:hint="eastAsia"/>
          <w:rtl/>
        </w:rPr>
        <w:t>ص</w:t>
      </w:r>
      <w:r>
        <w:rPr>
          <w:rtl/>
        </w:rPr>
        <w:t xml:space="preserve"> بالاتر، توانستند ا</w:t>
      </w:r>
      <w:r>
        <w:rPr>
          <w:rFonts w:hint="cs"/>
          <w:rtl/>
        </w:rPr>
        <w:t>ی</w:t>
      </w:r>
      <w:r>
        <w:rPr>
          <w:rFonts w:hint="eastAsia"/>
          <w:rtl/>
        </w:rPr>
        <w:t>ن</w:t>
      </w:r>
      <w:r>
        <w:rPr>
          <w:rtl/>
        </w:rPr>
        <w:t xml:space="preserve"> محدود</w:t>
      </w:r>
      <w:r>
        <w:rPr>
          <w:rFonts w:hint="cs"/>
          <w:rtl/>
        </w:rPr>
        <w:t>ی</w:t>
      </w:r>
      <w:r>
        <w:rPr>
          <w:rFonts w:hint="eastAsia"/>
          <w:rtl/>
        </w:rPr>
        <w:t>ت</w:t>
      </w:r>
      <w:r>
        <w:rPr>
          <w:rtl/>
        </w:rPr>
        <w:t xml:space="preserve"> را کاهش دهند، اما ب</w:t>
      </w:r>
      <w:r>
        <w:rPr>
          <w:rFonts w:hint="cs"/>
          <w:rtl/>
        </w:rPr>
        <w:t>ی</w:t>
      </w:r>
      <w:r>
        <w:rPr>
          <w:rFonts w:hint="eastAsia"/>
          <w:rtl/>
        </w:rPr>
        <w:t>شتر</w:t>
      </w:r>
      <w:r>
        <w:rPr>
          <w:rtl/>
        </w:rPr>
        <w:t xml:space="preserve"> ا</w:t>
      </w:r>
      <w:r>
        <w:rPr>
          <w:rFonts w:hint="cs"/>
          <w:rtl/>
        </w:rPr>
        <w:t>ی</w:t>
      </w:r>
      <w:r>
        <w:rPr>
          <w:rFonts w:hint="eastAsia"/>
          <w:rtl/>
        </w:rPr>
        <w:t>ن</w:t>
      </w:r>
      <w:r>
        <w:rPr>
          <w:rtl/>
        </w:rPr>
        <w:t xml:space="preserve"> مدل‌ها تنها از طبقه‌بند</w:t>
      </w:r>
      <w:r>
        <w:rPr>
          <w:rFonts w:hint="cs"/>
          <w:rtl/>
        </w:rPr>
        <w:t>ی</w:t>
      </w:r>
      <w:r>
        <w:rPr>
          <w:rtl/>
        </w:rPr>
        <w:t xml:space="preserve"> دوتا</w:t>
      </w:r>
      <w:r>
        <w:rPr>
          <w:rFonts w:hint="cs"/>
          <w:rtl/>
        </w:rPr>
        <w:t>یی</w:t>
      </w:r>
      <w:r>
        <w:rPr>
          <w:rtl/>
        </w:rPr>
        <w:t xml:space="preserve"> استفاده کرده و در مواجهه با اطلاعات ناکاف</w:t>
      </w:r>
      <w:r>
        <w:rPr>
          <w:rFonts w:hint="cs"/>
          <w:rtl/>
        </w:rPr>
        <w:t>ی</w:t>
      </w:r>
      <w:r>
        <w:rPr>
          <w:rtl/>
        </w:rPr>
        <w:t xml:space="preserve"> </w:t>
      </w:r>
      <w:r>
        <w:rPr>
          <w:rFonts w:hint="cs"/>
          <w:rtl/>
        </w:rPr>
        <w:t>ی</w:t>
      </w:r>
      <w:r>
        <w:rPr>
          <w:rFonts w:hint="eastAsia"/>
          <w:rtl/>
        </w:rPr>
        <w:t>ا</w:t>
      </w:r>
      <w:r>
        <w:rPr>
          <w:rtl/>
        </w:rPr>
        <w:t xml:space="preserve"> مبهم دچار ضعف م</w:t>
      </w:r>
      <w:r>
        <w:rPr>
          <w:rFonts w:hint="cs"/>
          <w:rtl/>
        </w:rPr>
        <w:t>ی‌</w:t>
      </w:r>
      <w:r>
        <w:rPr>
          <w:rFonts w:hint="eastAsia"/>
          <w:rtl/>
        </w:rPr>
        <w:t>شوند</w:t>
      </w:r>
      <w:r>
        <w:rPr>
          <w:rtl/>
        </w:rPr>
        <w:t>. مدل سه‌</w:t>
      </w:r>
      <w:r>
        <w:rPr>
          <w:rFonts w:hint="cs"/>
          <w:rtl/>
        </w:rPr>
        <w:t xml:space="preserve"> 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ا ارائه دسته مرز</w:t>
      </w:r>
      <w:r>
        <w:rPr>
          <w:rFonts w:hint="cs"/>
          <w:rtl/>
        </w:rPr>
        <w:t>ی</w:t>
      </w:r>
      <w:r>
        <w:rPr>
          <w:rtl/>
        </w:rPr>
        <w:t xml:space="preserve"> برا</w:t>
      </w:r>
      <w:r>
        <w:rPr>
          <w:rFonts w:hint="cs"/>
          <w:rtl/>
        </w:rPr>
        <w:t>ی</w:t>
      </w:r>
      <w:r>
        <w:rPr>
          <w:rtl/>
        </w:rPr>
        <w:t xml:space="preserve"> موارد نامطمئن گام</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بهتر ا</w:t>
      </w:r>
      <w:r>
        <w:rPr>
          <w:rFonts w:hint="cs"/>
          <w:rtl/>
        </w:rPr>
        <w:t>ی</w:t>
      </w:r>
      <w:r>
        <w:rPr>
          <w:rFonts w:hint="eastAsia"/>
          <w:rtl/>
        </w:rPr>
        <w:t>ن</w:t>
      </w:r>
      <w:r>
        <w:rPr>
          <w:rtl/>
        </w:rPr>
        <w:t xml:space="preserve"> چالش‌ها برداشت، اما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به دل</w:t>
      </w:r>
      <w:r>
        <w:rPr>
          <w:rFonts w:hint="cs"/>
          <w:rtl/>
        </w:rPr>
        <w:t>ی</w:t>
      </w:r>
      <w:r>
        <w:rPr>
          <w:rFonts w:hint="eastAsia"/>
          <w:rtl/>
        </w:rPr>
        <w:t>ل</w:t>
      </w:r>
      <w:r>
        <w:rPr>
          <w:rtl/>
        </w:rPr>
        <w:t xml:space="preserve"> وابستگ</w:t>
      </w:r>
      <w:r>
        <w:rPr>
          <w:rFonts w:hint="cs"/>
          <w:rtl/>
        </w:rPr>
        <w:t>ی</w:t>
      </w:r>
      <w:r>
        <w:rPr>
          <w:rtl/>
        </w:rPr>
        <w:t xml:space="preserve"> ز</w:t>
      </w:r>
      <w:r>
        <w:rPr>
          <w:rFonts w:hint="cs"/>
          <w:rtl/>
        </w:rPr>
        <w:t>ی</w:t>
      </w:r>
      <w:r>
        <w:rPr>
          <w:rFonts w:hint="eastAsia"/>
          <w:rtl/>
        </w:rPr>
        <w:t>اد</w:t>
      </w:r>
      <w:r>
        <w:rPr>
          <w:rtl/>
        </w:rPr>
        <w:t xml:space="preserve"> به تنظ</w:t>
      </w:r>
      <w:r>
        <w:rPr>
          <w:rFonts w:hint="cs"/>
          <w:rtl/>
        </w:rPr>
        <w:t>ی</w:t>
      </w:r>
      <w:r>
        <w:rPr>
          <w:rFonts w:hint="eastAsia"/>
          <w:rtl/>
        </w:rPr>
        <w:t>مات</w:t>
      </w:r>
      <w:r>
        <w:rPr>
          <w:rtl/>
        </w:rPr>
        <w:t xml:space="preserve"> </w:t>
      </w:r>
      <w:r>
        <w:rPr>
          <w:rFonts w:hint="cs"/>
          <w:rtl/>
        </w:rPr>
        <w:t>آن</w:t>
      </w:r>
      <w:r>
        <w:rPr>
          <w:rtl/>
        </w:rPr>
        <w:t xml:space="preserve"> انعطاف‌پذ</w:t>
      </w:r>
      <w:r>
        <w:rPr>
          <w:rFonts w:hint="cs"/>
          <w:rtl/>
        </w:rPr>
        <w:t>ی</w:t>
      </w:r>
      <w:r>
        <w:rPr>
          <w:rFonts w:hint="eastAsia"/>
          <w:rtl/>
        </w:rPr>
        <w:t>ر</w:t>
      </w:r>
      <w:r>
        <w:rPr>
          <w:rFonts w:hint="cs"/>
          <w:rtl/>
        </w:rPr>
        <w:t>ی</w:t>
      </w:r>
      <w:r>
        <w:rPr>
          <w:rtl/>
        </w:rPr>
        <w:t xml:space="preserve"> کم</w:t>
      </w:r>
      <w:r>
        <w:rPr>
          <w:rFonts w:hint="cs"/>
          <w:rtl/>
        </w:rPr>
        <w:t>ی</w:t>
      </w:r>
      <w:r>
        <w:rPr>
          <w:rtl/>
        </w:rPr>
        <w:t xml:space="preserve"> داشت. مقاله حاضر با ترک</w:t>
      </w:r>
      <w:r>
        <w:rPr>
          <w:rFonts w:hint="cs"/>
          <w:rtl/>
        </w:rPr>
        <w:t>ی</w:t>
      </w:r>
      <w:r>
        <w:rPr>
          <w:rFonts w:hint="eastAsia"/>
          <w:rtl/>
        </w:rPr>
        <w:t>ب</w:t>
      </w:r>
      <w:r>
        <w:rPr>
          <w:rtl/>
        </w:rPr>
        <w:t xml:space="preserve"> مدل سه‌</w:t>
      </w:r>
      <w:r>
        <w:rPr>
          <w:rFonts w:hint="cs"/>
          <w:rtl/>
        </w:rPr>
        <w:t>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و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انند تقو</w:t>
      </w:r>
      <w:r>
        <w:rPr>
          <w:rFonts w:hint="cs"/>
          <w:rtl/>
        </w:rPr>
        <w:t>ی</w:t>
      </w:r>
      <w:r>
        <w:rPr>
          <w:rFonts w:hint="eastAsia"/>
          <w:rtl/>
        </w:rPr>
        <w:t>ت‌کننده</w:t>
      </w:r>
      <w:r>
        <w:rPr>
          <w:rtl/>
        </w:rPr>
        <w:t xml:space="preserve"> گراد</w:t>
      </w:r>
      <w:r>
        <w:rPr>
          <w:rFonts w:hint="cs"/>
          <w:rtl/>
        </w:rPr>
        <w:t>ی</w:t>
      </w:r>
      <w:r>
        <w:rPr>
          <w:rFonts w:hint="eastAsia"/>
          <w:rtl/>
        </w:rPr>
        <w:t>ان،</w:t>
      </w:r>
      <w:r>
        <w:rPr>
          <w:rtl/>
        </w:rPr>
        <w:t xml:space="preserve"> و به</w:t>
      </w:r>
      <w:r>
        <w:rPr>
          <w:rFonts w:hint="cs"/>
          <w:rtl/>
        </w:rPr>
        <w:t>ی</w:t>
      </w:r>
      <w:r>
        <w:rPr>
          <w:rFonts w:hint="eastAsia"/>
          <w:rtl/>
        </w:rPr>
        <w:t>نه‌ساز</w:t>
      </w:r>
      <w:r>
        <w:rPr>
          <w:rFonts w:hint="cs"/>
          <w:rtl/>
        </w:rPr>
        <w:t>ی</w:t>
      </w:r>
      <w:r>
        <w:rPr>
          <w:rtl/>
        </w:rPr>
        <w:t xml:space="preserve"> با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ی</w:t>
      </w:r>
      <w:r>
        <w:rPr>
          <w:rFonts w:hint="eastAsia"/>
          <w:rtl/>
        </w:rPr>
        <w:t>ک</w:t>
      </w:r>
      <w:r>
        <w:rPr>
          <w:rtl/>
        </w:rPr>
        <w:t xml:space="preserve"> چارچوب به</w:t>
      </w:r>
      <w:r>
        <w:rPr>
          <w:rFonts w:hint="cs"/>
          <w:rtl/>
        </w:rPr>
        <w:t>ی</w:t>
      </w:r>
      <w:r>
        <w:rPr>
          <w:rFonts w:hint="eastAsia"/>
          <w:rtl/>
        </w:rPr>
        <w:t>نه‌ساز</w:t>
      </w:r>
      <w:r>
        <w:rPr>
          <w:rFonts w:hint="cs"/>
          <w:rtl/>
        </w:rPr>
        <w:t>ی</w:t>
      </w:r>
      <w:r>
        <w:rPr>
          <w:rtl/>
        </w:rPr>
        <w:t xml:space="preserve"> ترت</w:t>
      </w:r>
      <w:r>
        <w:rPr>
          <w:rFonts w:hint="cs"/>
          <w:rtl/>
        </w:rPr>
        <w:t>ی</w:t>
      </w:r>
      <w:r>
        <w:rPr>
          <w:rFonts w:hint="eastAsia"/>
          <w:rtl/>
        </w:rPr>
        <w:t>ب</w:t>
      </w:r>
      <w:r>
        <w:rPr>
          <w:rFonts w:hint="cs"/>
          <w:rtl/>
        </w:rPr>
        <w:t>ی</w:t>
      </w:r>
      <w:r>
        <w:rPr>
          <w:rtl/>
        </w:rPr>
        <w:t xml:space="preserve"> ارائه داده است که بدون ن</w:t>
      </w:r>
      <w:r>
        <w:rPr>
          <w:rFonts w:hint="cs"/>
          <w:rtl/>
        </w:rPr>
        <w:t>ی</w:t>
      </w:r>
      <w:r>
        <w:rPr>
          <w:rFonts w:hint="eastAsia"/>
          <w:rtl/>
        </w:rPr>
        <w:t>از</w:t>
      </w:r>
      <w:r>
        <w:rPr>
          <w:rtl/>
        </w:rPr>
        <w:t xml:space="preserve"> به تنظ</w:t>
      </w:r>
      <w:r>
        <w:rPr>
          <w:rFonts w:hint="cs"/>
          <w:rtl/>
        </w:rPr>
        <w:t>ی</w:t>
      </w:r>
      <w:r>
        <w:rPr>
          <w:rFonts w:hint="eastAsia"/>
          <w:rtl/>
        </w:rPr>
        <w:t>مات</w:t>
      </w:r>
      <w:r>
        <w:rPr>
          <w:rtl/>
        </w:rPr>
        <w:t xml:space="preserve"> دست</w:t>
      </w:r>
      <w:r>
        <w:rPr>
          <w:rFonts w:hint="cs"/>
          <w:rtl/>
        </w:rPr>
        <w:t>ی</w:t>
      </w:r>
      <w:r>
        <w:rPr>
          <w:rtl/>
        </w:rPr>
        <w:t xml:space="preserve"> </w:t>
      </w:r>
      <w:r>
        <w:rPr>
          <w:rFonts w:hint="cs"/>
          <w:rtl/>
        </w:rPr>
        <w:t xml:space="preserve">پارامترها </w:t>
      </w:r>
      <w:r>
        <w:rPr>
          <w:rtl/>
        </w:rPr>
        <w:t>آستا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w:t>
      </w:r>
      <w:r>
        <w:rPr>
          <w:rFonts w:hint="cs"/>
          <w:rtl/>
        </w:rPr>
        <w:t>ی</w:t>
      </w:r>
      <w:r>
        <w:rPr>
          <w:rFonts w:hint="eastAsia"/>
          <w:rtl/>
        </w:rPr>
        <w:t>نه</w:t>
      </w:r>
      <w:r>
        <w:rPr>
          <w:rtl/>
        </w:rPr>
        <w:t xml:space="preserve"> م</w:t>
      </w:r>
      <w:r>
        <w:rPr>
          <w:rFonts w:hint="cs"/>
          <w:rtl/>
        </w:rPr>
        <w:t>ی‌</w:t>
      </w:r>
      <w:r>
        <w:rPr>
          <w:rFonts w:hint="eastAsia"/>
          <w:rtl/>
        </w:rPr>
        <w:t>کند</w:t>
      </w:r>
      <w:r>
        <w:rPr>
          <w:rtl/>
        </w:rPr>
        <w:t xml:space="preserve"> و با افزودن تدر</w:t>
      </w:r>
      <w:r>
        <w:rPr>
          <w:rFonts w:hint="cs"/>
          <w:rtl/>
        </w:rPr>
        <w:t>ی</w:t>
      </w:r>
      <w:r>
        <w:rPr>
          <w:rFonts w:hint="eastAsia"/>
          <w:rtl/>
        </w:rPr>
        <w:t>ج</w:t>
      </w:r>
      <w:r>
        <w:rPr>
          <w:rFonts w:hint="cs"/>
          <w:rtl/>
        </w:rPr>
        <w:t>ی</w:t>
      </w:r>
      <w:r>
        <w:rPr>
          <w:rtl/>
        </w:rPr>
        <w:t xml:space="preserve"> اطلاعات به موارد مرز</w:t>
      </w:r>
      <w:r>
        <w:rPr>
          <w:rFonts w:hint="cs"/>
          <w:rtl/>
        </w:rPr>
        <w:t>ی</w:t>
      </w:r>
      <w:r>
        <w:rPr>
          <w:rFonts w:hint="eastAsia"/>
          <w:rtl/>
        </w:rPr>
        <w:t>،</w:t>
      </w:r>
      <w:r>
        <w:rPr>
          <w:rtl/>
        </w:rPr>
        <w:t xml:space="preserve"> عدم قطع</w:t>
      </w:r>
      <w:r>
        <w:rPr>
          <w:rFonts w:hint="cs"/>
          <w:rtl/>
        </w:rPr>
        <w:t>ی</w:t>
      </w:r>
      <w:r>
        <w:rPr>
          <w:rFonts w:hint="eastAsia"/>
          <w:rtl/>
        </w:rPr>
        <w:t>ت</w:t>
      </w:r>
      <w:r>
        <w:rPr>
          <w:rtl/>
        </w:rPr>
        <w:t xml:space="preserve"> را کاهش داده و عملکرد کل</w:t>
      </w:r>
      <w:r>
        <w:rPr>
          <w:rFonts w:hint="cs"/>
          <w:rtl/>
        </w:rPr>
        <w:t>ی</w:t>
      </w:r>
      <w:r>
        <w:rPr>
          <w:rtl/>
        </w:rPr>
        <w:t xml:space="preserve"> س</w:t>
      </w:r>
      <w:r>
        <w:rPr>
          <w:rFonts w:hint="cs"/>
          <w:rtl/>
        </w:rPr>
        <w:t>ی</w:t>
      </w:r>
      <w:r>
        <w:rPr>
          <w:rFonts w:hint="eastAsia"/>
          <w:rtl/>
        </w:rPr>
        <w:t>ستم</w:t>
      </w:r>
      <w:r>
        <w:rPr>
          <w:rtl/>
        </w:rPr>
        <w:t xml:space="preserve"> را بهبود م</w:t>
      </w:r>
      <w:r>
        <w:rPr>
          <w:rFonts w:hint="cs"/>
          <w:rtl/>
        </w:rPr>
        <w:t>ی‌</w:t>
      </w:r>
      <w:r>
        <w:rPr>
          <w:rFonts w:hint="eastAsia"/>
          <w:rtl/>
        </w:rPr>
        <w:t>بخشد</w:t>
      </w:r>
      <w:r>
        <w:rPr>
          <w:rtl/>
        </w:rPr>
        <w:t>.</w:t>
      </w:r>
      <w:r>
        <w:t xml:space="preserve"> </w:t>
      </w:r>
      <w:r w:rsidR="00803DC9">
        <w:fldChar w:fldCharType="begin"/>
      </w:r>
      <w:r w:rsidR="00803DC9">
        <w:instrText xml:space="preserve"> ADDIN EN.CITE &lt;EndNote&gt;&lt;Cite&gt;&lt;Author&gt;Shen&lt;/Author&gt;&lt;Year&gt;2022&lt;/Year&gt;&lt;RecNum&gt;10&lt;/RecNum&gt;&lt;DisplayText&gt;(Shen et al., 2022)&lt;/DisplayText&gt;&lt;record&gt;&lt;rec-number&gt;10&lt;/rec-number&gt;&lt;foreign-keys&gt;&lt;key app="EN" db-id="zw0dvrzvvazvaqe509wx2z0iprfrppxxvzr9" timestamp="1732087194"&gt;10&lt;/key&gt;&lt;/foreign-keys&gt;&lt;ref-type name="Journal Article"&gt;17&lt;/ref-type&gt;&lt;contributors&gt;&lt;authors&gt;&lt;author&gt;Shen, Feng&lt;/author&gt;&lt;author&gt;Zhang, Xin&lt;/author&gt;&lt;author&gt;Wang, Run&lt;/author&gt;&lt;author&gt;Lan, Dao&lt;/author&gt;&lt;author&gt;Zhou, Wei&lt;/author&gt;&lt;/authors&gt;&lt;/contributors&gt;&lt;titles&gt;&lt;title&gt;Sequential optimization three-way decision model with information gain for credit default risk evaluation&lt;/title&gt;&lt;secondary-title&gt;International Journal of Forecasting&lt;/secondary-title&gt;&lt;/titles&gt;&lt;periodical&gt;&lt;full-title&gt;International Journal of Forecasting&lt;/full-title&gt;&lt;/periodical&gt;&lt;pages&gt;1116-1128&lt;/pages&gt;&lt;volume&gt;38&lt;/volume&gt;&lt;number&gt;3&lt;/number&gt;&lt;dates&gt;&lt;year&gt;2022&lt;/year&gt;&lt;/dates&gt;&lt;isbn&gt;0169-2070&lt;/isbn&gt;&lt;urls&gt;&lt;/urls&gt;&lt;/record&gt;&lt;/Cite&gt;&lt;/EndNote&gt;</w:instrText>
      </w:r>
      <w:r w:rsidR="00803DC9">
        <w:fldChar w:fldCharType="separate"/>
      </w:r>
      <w:r w:rsidR="00803DC9">
        <w:rPr>
          <w:noProof/>
        </w:rPr>
        <w:t>(</w:t>
      </w:r>
      <w:hyperlink w:anchor="_ENREF_16" w:tooltip="Shen, 2022 #10" w:history="1">
        <w:r w:rsidR="00803DC9">
          <w:rPr>
            <w:noProof/>
          </w:rPr>
          <w:t>Shen et al., 2022</w:t>
        </w:r>
      </w:hyperlink>
      <w:r w:rsidR="00803DC9">
        <w:rPr>
          <w:noProof/>
        </w:rPr>
        <w:t>)</w:t>
      </w:r>
      <w:r w:rsidR="00803DC9">
        <w:fldChar w:fldCharType="end"/>
      </w:r>
    </w:p>
    <w:p w14:paraId="2D4369FF" w14:textId="60ED7E61" w:rsidR="00744D6F" w:rsidRDefault="00744D6F" w:rsidP="00C74337">
      <w:pPr>
        <w:bidi/>
        <w:jc w:val="both"/>
        <w:rPr>
          <w:rtl/>
        </w:rPr>
      </w:pPr>
      <w:r>
        <w:rPr>
          <w:rFonts w:hint="eastAsia"/>
          <w:rtl/>
        </w:rPr>
        <w:t>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 بر اساس نظر</w:t>
      </w:r>
      <w:r>
        <w:rPr>
          <w:rFonts w:hint="cs"/>
          <w:rtl/>
        </w:rPr>
        <w:t>ی</w:t>
      </w:r>
      <w:r>
        <w:rPr>
          <w:rFonts w:hint="eastAsia"/>
          <w:rtl/>
        </w:rPr>
        <w:t>ه</w:t>
      </w:r>
      <w:r>
        <w:rPr>
          <w:rtl/>
        </w:rPr>
        <w:t xml:space="preserve">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به‌عنوان راهکار</w:t>
      </w:r>
      <w:r>
        <w:rPr>
          <w:rFonts w:hint="cs"/>
          <w:rtl/>
        </w:rPr>
        <w:t>ی</w:t>
      </w:r>
      <w:r>
        <w:rPr>
          <w:rtl/>
        </w:rPr>
        <w:t xml:space="preserve"> مؤثر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عدم قطع</w:t>
      </w:r>
      <w:r>
        <w:rPr>
          <w:rFonts w:hint="cs"/>
          <w:rtl/>
        </w:rPr>
        <w:t>ی</w:t>
      </w:r>
      <w:r>
        <w:rPr>
          <w:rFonts w:hint="eastAsia"/>
          <w:rtl/>
        </w:rPr>
        <w:t>ت</w:t>
      </w:r>
      <w:r>
        <w:rPr>
          <w:rtl/>
        </w:rPr>
        <w:t xml:space="preserve"> معرف</w:t>
      </w:r>
      <w:r>
        <w:rPr>
          <w:rFonts w:hint="cs"/>
          <w:rtl/>
        </w:rPr>
        <w:t>ی</w:t>
      </w:r>
      <w:r>
        <w:rPr>
          <w:rtl/>
        </w:rPr>
        <w:t xml:space="preserve"> شده است.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به‌ج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قطع</w:t>
      </w:r>
      <w:r>
        <w:rPr>
          <w:rFonts w:hint="cs"/>
          <w:rtl/>
        </w:rPr>
        <w:t>ی</w:t>
      </w:r>
      <w:r>
        <w:rPr>
          <w:rtl/>
        </w:rPr>
        <w:t xml:space="preserve"> در مدل‌ها</w:t>
      </w:r>
      <w:r>
        <w:rPr>
          <w:rFonts w:hint="cs"/>
          <w:rtl/>
        </w:rPr>
        <w:t>ی</w:t>
      </w:r>
      <w:r>
        <w:rPr>
          <w:rtl/>
        </w:rPr>
        <w:t xml:space="preserve"> </w:t>
      </w:r>
      <w:r>
        <w:rPr>
          <w:rFonts w:hint="cs"/>
          <w:rtl/>
        </w:rPr>
        <w:t>دو</w:t>
      </w:r>
      <w:r>
        <w:rPr>
          <w:rtl/>
        </w:rPr>
        <w:t>‌</w:t>
      </w:r>
      <w:r>
        <w:rPr>
          <w:rFonts w:hint="cs"/>
          <w:rtl/>
        </w:rPr>
        <w:t>کلاسه</w:t>
      </w:r>
      <w:r>
        <w:rPr>
          <w:rtl/>
        </w:rPr>
        <w:t xml:space="preserve"> ، با افزودن </w:t>
      </w:r>
      <w:r>
        <w:rPr>
          <w:rFonts w:hint="cs"/>
          <w:rtl/>
        </w:rPr>
        <w:t>ی</w:t>
      </w:r>
      <w:r>
        <w:rPr>
          <w:rFonts w:hint="eastAsia"/>
          <w:rtl/>
        </w:rPr>
        <w:t>ک</w:t>
      </w:r>
      <w:r>
        <w:rPr>
          <w:rtl/>
        </w:rPr>
        <w:t xml:space="preserve"> منطقه مرز</w:t>
      </w:r>
      <w:r>
        <w:rPr>
          <w:rFonts w:hint="cs"/>
          <w:rtl/>
        </w:rPr>
        <w:t>ی</w:t>
      </w:r>
      <w:r>
        <w:rPr>
          <w:rFonts w:hint="eastAsia"/>
          <w:rtl/>
        </w:rPr>
        <w:t>،</w:t>
      </w:r>
      <w:r>
        <w:rPr>
          <w:rtl/>
        </w:rPr>
        <w:t xml:space="preserve"> امکان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منعطف‌تر را فراهم م</w:t>
      </w:r>
      <w:r>
        <w:rPr>
          <w:rFonts w:hint="cs"/>
          <w:rtl/>
        </w:rPr>
        <w:t>ی‌</w:t>
      </w:r>
      <w:r>
        <w:rPr>
          <w:rFonts w:hint="eastAsia"/>
          <w:rtl/>
        </w:rPr>
        <w:t>کند</w:t>
      </w:r>
      <w:r>
        <w:rPr>
          <w:rtl/>
        </w:rPr>
        <w:t>.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w:t>
      </w:r>
      <w:r>
        <w:rPr>
          <w:rFonts w:hint="eastAsia"/>
          <w:rtl/>
        </w:rPr>
        <w:t>ا</w:t>
      </w:r>
      <w:r>
        <w:rPr>
          <w:rFonts w:hint="cs"/>
          <w:rtl/>
        </w:rPr>
        <w:t>ی</w:t>
      </w:r>
      <w:r>
        <w:rPr>
          <w:rtl/>
        </w:rPr>
        <w:t xml:space="preserve"> </w:t>
      </w:r>
      <w:r>
        <w:rPr>
          <w:rFonts w:hint="cs"/>
          <w:rtl/>
        </w:rPr>
        <w:t>دو</w:t>
      </w:r>
      <w:r>
        <w:rPr>
          <w:rtl/>
        </w:rPr>
        <w:t>‌</w:t>
      </w:r>
      <w:r>
        <w:rPr>
          <w:rFonts w:hint="cs"/>
          <w:rtl/>
        </w:rPr>
        <w:t>کلاس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w:t>
      </w:r>
      <w:r>
        <w:rPr>
          <w:rFonts w:hint="cs"/>
          <w:rtl/>
        </w:rPr>
        <w:t>ی</w:t>
      </w:r>
      <w:r>
        <w:rPr>
          <w:rFonts w:hint="eastAsia"/>
          <w:rtl/>
        </w:rPr>
        <w:t>ا</w:t>
      </w:r>
      <w:r>
        <w:rPr>
          <w:rtl/>
        </w:rPr>
        <w:t xml:space="preserve"> درخت تصم</w:t>
      </w:r>
      <w:r>
        <w:rPr>
          <w:rFonts w:hint="cs"/>
          <w:rtl/>
        </w:rPr>
        <w:t>ی</w:t>
      </w:r>
      <w:r>
        <w:rPr>
          <w:rFonts w:hint="eastAsia"/>
          <w:rtl/>
        </w:rPr>
        <w:t>م</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w:t>
      </w:r>
      <w:r>
        <w:rPr>
          <w:rFonts w:hint="cs"/>
          <w:rtl/>
        </w:rPr>
        <w:t>ی</w:t>
      </w:r>
      <w:r>
        <w:rPr>
          <w:rtl/>
        </w:rPr>
        <w:t xml:space="preserve"> استفاده م</w:t>
      </w:r>
      <w:r>
        <w:rPr>
          <w:rFonts w:hint="cs"/>
          <w:rtl/>
        </w:rPr>
        <w:t>ی‌</w:t>
      </w:r>
      <w:r>
        <w:rPr>
          <w:rFonts w:hint="eastAsia"/>
          <w:rtl/>
        </w:rPr>
        <w:t>شدند</w:t>
      </w:r>
      <w:r>
        <w:rPr>
          <w:rtl/>
        </w:rPr>
        <w:t xml:space="preserve"> که مستلزم جمع‌آور</w:t>
      </w:r>
      <w:r>
        <w:rPr>
          <w:rFonts w:hint="cs"/>
          <w:rtl/>
        </w:rPr>
        <w:t>ی</w:t>
      </w:r>
      <w:r>
        <w:rPr>
          <w:rtl/>
        </w:rPr>
        <w:t xml:space="preserve"> اطلاعات جامع از تمام</w:t>
      </w:r>
      <w:r>
        <w:rPr>
          <w:rFonts w:hint="cs"/>
          <w:rtl/>
        </w:rPr>
        <w:t>ی</w:t>
      </w:r>
      <w:r>
        <w:rPr>
          <w:rtl/>
        </w:rPr>
        <w:t xml:space="preserve"> متقاض</w:t>
      </w:r>
      <w:r>
        <w:rPr>
          <w:rFonts w:hint="cs"/>
          <w:rtl/>
        </w:rPr>
        <w:t>ی</w:t>
      </w:r>
      <w:r>
        <w:rPr>
          <w:rFonts w:hint="eastAsia"/>
          <w:rtl/>
        </w:rPr>
        <w:t>ان</w:t>
      </w:r>
      <w:r>
        <w:rPr>
          <w:rtl/>
        </w:rPr>
        <w:t xml:space="preserve"> و افزا</w:t>
      </w:r>
      <w:r>
        <w:rPr>
          <w:rFonts w:hint="cs"/>
          <w:rtl/>
        </w:rPr>
        <w:t>ی</w:t>
      </w:r>
      <w:r>
        <w:rPr>
          <w:rFonts w:hint="eastAsia"/>
          <w:rtl/>
        </w:rPr>
        <w:t>ش</w:t>
      </w:r>
      <w:r>
        <w:rPr>
          <w:rtl/>
        </w:rPr>
        <w:t xml:space="preserve"> </w:t>
      </w:r>
      <w:r>
        <w:rPr>
          <w:rFonts w:hint="cs"/>
          <w:rtl/>
        </w:rPr>
        <w:t>منابع</w:t>
      </w:r>
      <w:r>
        <w:rPr>
          <w:rtl/>
        </w:rPr>
        <w:t xml:space="preserve"> پردازش</w:t>
      </w:r>
      <w:r>
        <w:rPr>
          <w:rFonts w:hint="cs"/>
          <w:rtl/>
        </w:rPr>
        <w:t>ی</w:t>
      </w:r>
      <w:r>
        <w:rPr>
          <w:rtl/>
        </w:rPr>
        <w:t xml:space="preserve"> بود. مقاله حاضر با استفاده از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فرآ</w:t>
      </w:r>
      <w:r>
        <w:rPr>
          <w:rFonts w:hint="cs"/>
          <w:rtl/>
        </w:rPr>
        <w:t>ی</w:t>
      </w:r>
      <w:r>
        <w:rPr>
          <w:rFonts w:hint="eastAsia"/>
          <w:rtl/>
        </w:rPr>
        <w:t>ند</w:t>
      </w:r>
      <w:r>
        <w:rPr>
          <w:rtl/>
        </w:rPr>
        <w:t xml:space="preserve"> دو مرحله‌ا</w:t>
      </w:r>
      <w:r>
        <w:rPr>
          <w:rFonts w:hint="cs"/>
          <w:rtl/>
        </w:rPr>
        <w:t>ی</w:t>
      </w:r>
      <w:r>
        <w:rPr>
          <w:rtl/>
        </w:rPr>
        <w:t xml:space="preserve"> را پ</w:t>
      </w:r>
      <w:r>
        <w:rPr>
          <w:rFonts w:hint="cs"/>
          <w:rtl/>
        </w:rPr>
        <w:t>ی</w:t>
      </w:r>
      <w:r>
        <w:rPr>
          <w:rFonts w:hint="eastAsia"/>
          <w:rtl/>
        </w:rPr>
        <w:t>شنهاد</w:t>
      </w:r>
      <w:r>
        <w:rPr>
          <w:rtl/>
        </w:rPr>
        <w:t xml:space="preserve"> م</w:t>
      </w:r>
      <w:r>
        <w:rPr>
          <w:rFonts w:hint="cs"/>
          <w:rtl/>
        </w:rPr>
        <w:t>ی‌</w:t>
      </w:r>
      <w:r>
        <w:rPr>
          <w:rFonts w:hint="eastAsia"/>
          <w:rtl/>
        </w:rPr>
        <w:t>کند</w:t>
      </w:r>
      <w:r>
        <w:rPr>
          <w:rtl/>
        </w:rPr>
        <w:t xml:space="preserve">. در </w:t>
      </w:r>
      <w:r>
        <w:rPr>
          <w:rFonts w:hint="eastAsia"/>
          <w:rtl/>
        </w:rPr>
        <w:t>مرحله</w:t>
      </w:r>
      <w:r>
        <w:rPr>
          <w:rtl/>
        </w:rPr>
        <w:t xml:space="preserve"> اول، با اطلاعات اول</w:t>
      </w:r>
      <w:r>
        <w:rPr>
          <w:rFonts w:hint="cs"/>
          <w:rtl/>
        </w:rPr>
        <w:t>ی</w:t>
      </w:r>
      <w:r>
        <w:rPr>
          <w:rFonts w:hint="eastAsia"/>
          <w:rtl/>
        </w:rPr>
        <w:t>ه</w:t>
      </w:r>
      <w:r>
        <w:rPr>
          <w:rtl/>
        </w:rPr>
        <w:t xml:space="preserve"> مانند فرم‌ها</w:t>
      </w:r>
      <w:r>
        <w:rPr>
          <w:rFonts w:hint="cs"/>
          <w:rtl/>
        </w:rPr>
        <w:t>ی</w:t>
      </w:r>
      <w:r>
        <w:rPr>
          <w:rtl/>
        </w:rPr>
        <w:t xml:space="preserve"> درخواست، مشتر</w:t>
      </w:r>
      <w:r>
        <w:rPr>
          <w:rFonts w:hint="cs"/>
          <w:rtl/>
        </w:rPr>
        <w:t>ی</w:t>
      </w:r>
      <w:r>
        <w:rPr>
          <w:rFonts w:hint="eastAsia"/>
          <w:rtl/>
        </w:rPr>
        <w:t>ان</w:t>
      </w:r>
      <w:r>
        <w:rPr>
          <w:rtl/>
        </w:rPr>
        <w:t xml:space="preserve"> به سه دسته تأ</w:t>
      </w:r>
      <w:r>
        <w:rPr>
          <w:rFonts w:hint="cs"/>
          <w:rtl/>
        </w:rPr>
        <w:t>یی</w:t>
      </w:r>
      <w:r>
        <w:rPr>
          <w:rFonts w:hint="eastAsia"/>
          <w:rtl/>
        </w:rPr>
        <w:t>د،</w:t>
      </w:r>
      <w:r>
        <w:rPr>
          <w:rtl/>
        </w:rPr>
        <w:t xml:space="preserve"> رد و مرز</w:t>
      </w:r>
      <w:r>
        <w:rPr>
          <w:rFonts w:hint="cs"/>
          <w:rtl/>
        </w:rPr>
        <w:t>ی</w:t>
      </w:r>
      <w:r>
        <w:rPr>
          <w:rtl/>
        </w:rPr>
        <w:t xml:space="preserve"> تقس</w:t>
      </w:r>
      <w:r>
        <w:rPr>
          <w:rFonts w:hint="cs"/>
          <w:rtl/>
        </w:rPr>
        <w:t>ی</w:t>
      </w:r>
      <w:r>
        <w:rPr>
          <w:rFonts w:hint="eastAsia"/>
          <w:rtl/>
        </w:rPr>
        <w:t>م</w:t>
      </w:r>
      <w:r>
        <w:rPr>
          <w:rtl/>
        </w:rPr>
        <w:t xml:space="preserve"> م</w:t>
      </w:r>
      <w:r>
        <w:rPr>
          <w:rFonts w:hint="cs"/>
          <w:rtl/>
        </w:rPr>
        <w:t>ی‌</w:t>
      </w:r>
      <w:r>
        <w:rPr>
          <w:rFonts w:hint="eastAsia"/>
          <w:rtl/>
        </w:rPr>
        <w:t>شوند</w:t>
      </w:r>
      <w:r>
        <w:rPr>
          <w:rtl/>
        </w:rPr>
        <w:t>. مرحله دوم، که مختص موارد مرز</w:t>
      </w:r>
      <w:r>
        <w:rPr>
          <w:rFonts w:hint="cs"/>
          <w:rtl/>
        </w:rPr>
        <w:t>ی</w:t>
      </w:r>
      <w:r>
        <w:rPr>
          <w:rtl/>
        </w:rPr>
        <w:t xml:space="preserve"> است، شامل جمع‌آور</w:t>
      </w:r>
      <w:r>
        <w:rPr>
          <w:rFonts w:hint="cs"/>
          <w:rtl/>
        </w:rPr>
        <w:t>ی</w:t>
      </w:r>
      <w:r>
        <w:rPr>
          <w:rtl/>
        </w:rPr>
        <w:t xml:space="preserve"> اطلاعات تکم</w:t>
      </w:r>
      <w:r>
        <w:rPr>
          <w:rFonts w:hint="cs"/>
          <w:rtl/>
        </w:rPr>
        <w:t>ی</w:t>
      </w:r>
      <w:r>
        <w:rPr>
          <w:rFonts w:hint="eastAsia"/>
          <w:rtl/>
        </w:rPr>
        <w:t>ل</w:t>
      </w:r>
      <w:r>
        <w:rPr>
          <w:rFonts w:hint="cs"/>
          <w:rtl/>
        </w:rPr>
        <w:t>ی</w:t>
      </w:r>
      <w:r>
        <w:rPr>
          <w:rtl/>
        </w:rPr>
        <w:t xml:space="preserve"> از طر</w:t>
      </w:r>
      <w:r>
        <w:rPr>
          <w:rFonts w:hint="cs"/>
          <w:rtl/>
        </w:rPr>
        <w:t>ی</w:t>
      </w:r>
      <w:r>
        <w:rPr>
          <w:rFonts w:hint="eastAsia"/>
          <w:rtl/>
        </w:rPr>
        <w:t>ق</w:t>
      </w:r>
      <w:r>
        <w:rPr>
          <w:rtl/>
        </w:rPr>
        <w:t xml:space="preserve"> مصاحبه و تحل</w:t>
      </w:r>
      <w:r>
        <w:rPr>
          <w:rFonts w:hint="cs"/>
          <w:rtl/>
        </w:rPr>
        <w:t>ی</w:t>
      </w:r>
      <w:r>
        <w:rPr>
          <w:rFonts w:hint="eastAsia"/>
          <w:rtl/>
        </w:rPr>
        <w:t>ل</w:t>
      </w:r>
      <w:r>
        <w:rPr>
          <w:rtl/>
        </w:rPr>
        <w:t xml:space="preserve"> مال</w:t>
      </w:r>
      <w:r>
        <w:rPr>
          <w:rFonts w:hint="cs"/>
          <w:rtl/>
        </w:rPr>
        <w:t>ی</w:t>
      </w:r>
      <w:r>
        <w:rPr>
          <w:rtl/>
        </w:rPr>
        <w:t xml:space="preserve"> است. تحل</w:t>
      </w:r>
      <w:r>
        <w:rPr>
          <w:rFonts w:hint="cs"/>
          <w:rtl/>
        </w:rPr>
        <w:t>ی</w:t>
      </w:r>
      <w:r>
        <w:rPr>
          <w:rFonts w:hint="eastAsia"/>
          <w:rtl/>
        </w:rPr>
        <w:t>ل</w:t>
      </w:r>
      <w:r>
        <w:rPr>
          <w:rtl/>
        </w:rPr>
        <w:t xml:space="preserve"> دق</w:t>
      </w:r>
      <w:r>
        <w:rPr>
          <w:rFonts w:hint="cs"/>
          <w:rtl/>
        </w:rPr>
        <w:t>ی</w:t>
      </w:r>
      <w:r>
        <w:rPr>
          <w:rFonts w:hint="eastAsia"/>
          <w:rtl/>
        </w:rPr>
        <w:t>ق</w:t>
      </w:r>
      <w:r>
        <w:rPr>
          <w:rtl/>
        </w:rPr>
        <w:t xml:space="preserve"> در ا</w:t>
      </w:r>
      <w:r>
        <w:rPr>
          <w:rFonts w:hint="cs"/>
          <w:rtl/>
        </w:rPr>
        <w:t>ی</w:t>
      </w:r>
      <w:r>
        <w:rPr>
          <w:rFonts w:hint="eastAsia"/>
          <w:rtl/>
        </w:rPr>
        <w:t>ن</w:t>
      </w:r>
      <w:r>
        <w:rPr>
          <w:rtl/>
        </w:rPr>
        <w:t xml:space="preserve"> مرحله با استفاده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انجا</w:t>
      </w:r>
      <w:r>
        <w:rPr>
          <w:rFonts w:hint="eastAsia"/>
          <w:rtl/>
        </w:rPr>
        <w:t>م</w:t>
      </w:r>
      <w:r>
        <w:rPr>
          <w:rtl/>
        </w:rPr>
        <w:t xml:space="preserve"> م</w:t>
      </w:r>
      <w:r>
        <w:rPr>
          <w:rFonts w:hint="cs"/>
          <w:rtl/>
        </w:rPr>
        <w:t>ی‌</w:t>
      </w:r>
      <w:r>
        <w:rPr>
          <w:rFonts w:hint="eastAsia"/>
          <w:rtl/>
        </w:rPr>
        <w:t>شود</w:t>
      </w:r>
      <w:r>
        <w:rPr>
          <w:rtl/>
        </w:rPr>
        <w:t xml:space="preserve"> که احتمال بازپرداخت را بر اساس داده‌ها</w:t>
      </w:r>
      <w:r>
        <w:rPr>
          <w:rFonts w:hint="cs"/>
          <w:rtl/>
        </w:rPr>
        <w:t>ی</w:t>
      </w:r>
      <w:r>
        <w:rPr>
          <w:rtl/>
        </w:rPr>
        <w:t xml:space="preserve"> تکم</w:t>
      </w:r>
      <w:r>
        <w:rPr>
          <w:rFonts w:hint="cs"/>
          <w:rtl/>
        </w:rPr>
        <w:t>ی</w:t>
      </w:r>
      <w:r>
        <w:rPr>
          <w:rFonts w:hint="eastAsia"/>
          <w:rtl/>
        </w:rPr>
        <w:t>ل</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ا </w:t>
      </w:r>
      <w:r w:rsidRPr="004059FF">
        <w:rPr>
          <w:rtl/>
        </w:rPr>
        <w:t xml:space="preserve">مدیریت بهینه منابع </w:t>
      </w:r>
      <w:r>
        <w:rPr>
          <w:rtl/>
        </w:rPr>
        <w:t>، از جمع‌آور</w:t>
      </w:r>
      <w:r>
        <w:rPr>
          <w:rFonts w:hint="cs"/>
          <w:rtl/>
        </w:rPr>
        <w:t>ی</w:t>
      </w:r>
      <w:r>
        <w:rPr>
          <w:rtl/>
        </w:rPr>
        <w:t xml:space="preserve"> اطلاعات غ</w:t>
      </w:r>
      <w:r>
        <w:rPr>
          <w:rFonts w:hint="cs"/>
          <w:rtl/>
        </w:rPr>
        <w:t>ی</w:t>
      </w:r>
      <w:r>
        <w:rPr>
          <w:rFonts w:hint="eastAsia"/>
          <w:rtl/>
        </w:rPr>
        <w:t>رضرور</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رده و دقت و کارا</w:t>
      </w:r>
      <w:r>
        <w:rPr>
          <w:rFonts w:hint="cs"/>
          <w:rtl/>
        </w:rPr>
        <w:t>ی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بود م</w:t>
      </w:r>
      <w:r>
        <w:rPr>
          <w:rFonts w:hint="cs"/>
          <w:rtl/>
        </w:rPr>
        <w:t>ی‌</w:t>
      </w:r>
      <w:r>
        <w:rPr>
          <w:rFonts w:hint="eastAsia"/>
          <w:rtl/>
        </w:rPr>
        <w:t>بخشد</w:t>
      </w:r>
      <w:r>
        <w:rPr>
          <w:rtl/>
        </w:rPr>
        <w:t xml:space="preserve">. </w:t>
      </w:r>
      <w:r w:rsidR="00803DC9">
        <w:rPr>
          <w:rtl/>
        </w:rPr>
        <w:fldChar w:fldCharType="begin"/>
      </w:r>
      <w:r w:rsidR="00803DC9">
        <w:rPr>
          <w:rtl/>
        </w:rPr>
        <w:instrText xml:space="preserve"> </w:instrText>
      </w:r>
      <w:r w:rsidR="00803DC9">
        <w:instrText>ADDIN EN.CITE &lt;EndNote&gt;&lt;Cite&gt;&lt;Author&gt;Maldonado&lt;/Author&gt;&lt;Year&gt;2020&lt;/Year&gt;&lt;RecNum&gt;11&lt;/RecNum&gt;&lt;DisplayText&gt;(Maldonado et al., 2020)&lt;/DisplayText&gt;&lt;record&gt;&lt;rec-number&gt;11&lt;/rec-number&gt;&lt;foreign-keys&gt;&lt;key app="EN" db-id="zw0dvrzvvazvaqe509wx2z0iprfrppxxvzr9" time</w:instrText>
      </w:r>
      <w:r w:rsidR="00803DC9">
        <w:rPr>
          <w:rFonts w:hint="eastAsia"/>
        </w:rPr>
        <w:instrText>stamp="1732215308"&gt;11&lt;/key&gt;&lt;/foreign-keys&gt;&lt;ref-type name="Journal Article"&gt;17&lt;/ref-type&gt;&lt;contributors&gt;&lt;authors&gt;&lt;author&gt;Maldonado, Sebasti</w:instrText>
      </w:r>
      <w:r w:rsidR="00803DC9">
        <w:rPr>
          <w:rFonts w:ascii="Calibri" w:hAnsi="Calibri" w:cs="Calibri"/>
        </w:rPr>
        <w:instrText>á</w:instrText>
      </w:r>
      <w:r w:rsidR="00803DC9">
        <w:rPr>
          <w:rFonts w:hint="eastAsia"/>
        </w:rPr>
        <w:instrText>n&lt;/author&gt;&lt;author&gt;Peters, Georg&lt;/author&gt;&lt;author&gt;Weber, Richard&lt;/author&gt;&lt;/authors&gt;&lt;/contributors&gt;&lt;titles&gt;&lt;title&gt;Credit</w:instrText>
      </w:r>
      <w:r w:rsidR="00803DC9">
        <w:rPr>
          <w:rtl/>
        </w:rPr>
        <w:instrText xml:space="preserve"> </w:instrText>
      </w:r>
      <w:r w:rsidR="00803DC9">
        <w:instrText>scoring using three-way decisions with probabilistic rough sets&lt;/title&gt;&lt;secondary-title&gt;Information Sciences&lt;/secondary-title&gt;&lt;/titles&gt;&lt;periodical&gt;&lt;full-title&gt;Information Sciences&lt;/full-title&gt;&lt;/periodical&gt;&lt;pages&gt;700-714&lt;/pages&gt;&lt;volume&gt;507&lt;/volume&gt;&lt;dates</w:instrText>
      </w:r>
      <w:r w:rsidR="00803DC9">
        <w:rPr>
          <w:rtl/>
        </w:rPr>
        <w:instrText>&gt;&lt;</w:instrText>
      </w:r>
      <w:r w:rsidR="00803DC9">
        <w:instrText>year&gt;2020&lt;/year&gt;&lt;/dates&gt;&lt;isbn&gt;0020-0255&lt;/isbn&gt;&lt;urls&gt;&lt;/urls&gt;&lt;/record&gt;&lt;/Cite&gt;&lt;/EndNote</w:instrText>
      </w:r>
      <w:r w:rsidR="00803DC9">
        <w:rPr>
          <w:rtl/>
        </w:rPr>
        <w:instrText>&gt;</w:instrText>
      </w:r>
      <w:r w:rsidR="00803DC9">
        <w:rPr>
          <w:rtl/>
        </w:rPr>
        <w:fldChar w:fldCharType="separate"/>
      </w:r>
      <w:r w:rsidR="00803DC9">
        <w:rPr>
          <w:noProof/>
          <w:rtl/>
        </w:rPr>
        <w:t>(</w:t>
      </w:r>
      <w:hyperlink w:anchor="_ENREF_14" w:tooltip="Maldonado, 2020 #11" w:history="1">
        <w:r w:rsidR="00803DC9">
          <w:rPr>
            <w:noProof/>
          </w:rPr>
          <w:t>Maldonado et al., 2020</w:t>
        </w:r>
      </w:hyperlink>
      <w:r w:rsidR="00803DC9">
        <w:rPr>
          <w:noProof/>
          <w:rtl/>
        </w:rPr>
        <w:t>)</w:t>
      </w:r>
      <w:r w:rsidR="00803DC9">
        <w:rPr>
          <w:rtl/>
        </w:rPr>
        <w:fldChar w:fldCharType="end"/>
      </w:r>
    </w:p>
    <w:p w14:paraId="688B6885" w14:textId="77777777" w:rsidR="004F3F71" w:rsidRDefault="004F3F71" w:rsidP="00E53554">
      <w:pPr>
        <w:pStyle w:val="a1"/>
        <w:rPr>
          <w:rtl/>
        </w:rPr>
      </w:pPr>
      <w:bookmarkStart w:id="47" w:name="_Toc188023335"/>
      <w:r w:rsidRPr="004F3F71">
        <w:rPr>
          <w:rtl/>
        </w:rPr>
        <w:lastRenderedPageBreak/>
        <w:t>2-4 جمع‌بند</w:t>
      </w:r>
      <w:r w:rsidRPr="004F3F71">
        <w:rPr>
          <w:rFonts w:hint="cs"/>
          <w:rtl/>
        </w:rPr>
        <w:t>ی</w:t>
      </w:r>
      <w:bookmarkEnd w:id="47"/>
    </w:p>
    <w:p w14:paraId="0BAC7832" w14:textId="77777777" w:rsidR="00953EA3" w:rsidRPr="00953EA3" w:rsidRDefault="00953EA3" w:rsidP="00953EA3">
      <w:pPr>
        <w:bidi/>
        <w:jc w:val="both"/>
      </w:pPr>
      <w:r w:rsidRPr="00953EA3">
        <w:rPr>
          <w:rtl/>
        </w:rPr>
        <w:t>در فصل دوم این پژوهش به بررسی مبانی نظری و پیشینه تحقیق در زمینه ارزیابی ریسک اعتباری مشتریان بانکی پرداخته شد. این فصل در دو بخش اصلی سازماندهی شده است: بخش اول به مبانی نظری و مفاهیم پایه مرتبط با ریسک و مدیریت ریسک اعتباری اختصاص دارد و بخش دوم به مرور پیشینه مطالعات انجام‌شده در این حوزه می‌پردازد</w:t>
      </w:r>
      <w:r w:rsidRPr="00953EA3">
        <w:t>.</w:t>
      </w:r>
    </w:p>
    <w:p w14:paraId="728BCCDC" w14:textId="77777777" w:rsidR="00953EA3" w:rsidRPr="00953EA3" w:rsidRDefault="00953EA3" w:rsidP="00953EA3">
      <w:pPr>
        <w:bidi/>
        <w:jc w:val="both"/>
      </w:pPr>
      <w:r w:rsidRPr="00953EA3">
        <w:rPr>
          <w:rtl/>
        </w:rPr>
        <w:t>در بخش مبانی نظری، مفاهیم ریسک، انواع آن در حوزه بانکی، به‌ویژه ریسک اعتباری، و روش‌های مختلف مدیریت ریسک مورد بررسی قرار گرفت. این بخش نشان داد که ریسک اعتباری یکی از مهم‌ترین چالش‌های نظام بانکی است که به‌طور مستقیم بر بازپرداخت تسهیلات بانکی و سلامت مالی بانک‌ها تأثیر می‌گذارد. همچنین، به اهمیت طبقه‌بندی مشتریان بر اساس ریسک اعتباری و نقش این طبقه‌بندی در بهبود مدیریت تسهیلات و کاهش زیان‌های ناشی از عدم بازپرداخت تسهیلات اشاره شد</w:t>
      </w:r>
      <w:r w:rsidRPr="00953EA3">
        <w:t>.</w:t>
      </w:r>
    </w:p>
    <w:p w14:paraId="783F04B0" w14:textId="77777777" w:rsidR="00953EA3" w:rsidRPr="00953EA3" w:rsidRDefault="00953EA3" w:rsidP="00953EA3">
      <w:pPr>
        <w:bidi/>
        <w:jc w:val="both"/>
      </w:pPr>
      <w:r w:rsidRPr="00953EA3">
        <w:rPr>
          <w:rtl/>
        </w:rPr>
        <w:t>در بخش پیشینه تحقیق، مطالعات مختلف داخلی و خارجی مرتبط با ارزیابی ریسک اعتباری بررسی شد. این مطالعات نشان دادند که رویکردهای متنوعی برای ارزیابی و پیش‌بینی ریسک اعتباری به کار گرفته شده است. برخی تحقیقات از مدل‌های سنتی نظیر تحلیل نسبت‌های مالی و امتیازدهی اعتباری استفاده کرده‌اند، در حالی که مطالعات جدیدتر بر استفاده از روش‌های داده‌کاوی و یادگیری ماشین متمرکز بوده‌اند</w:t>
      </w:r>
      <w:r w:rsidRPr="00953EA3">
        <w:t>.</w:t>
      </w:r>
    </w:p>
    <w:p w14:paraId="24A3BC04" w14:textId="7D635E96" w:rsidR="00953EA3" w:rsidRPr="00953EA3" w:rsidRDefault="00953EA3" w:rsidP="00953EA3">
      <w:pPr>
        <w:bidi/>
        <w:jc w:val="both"/>
      </w:pPr>
      <w:r w:rsidRPr="00953EA3">
        <w:rPr>
          <w:rtl/>
        </w:rPr>
        <w:t>تحقیقات پیشین تأکید کرده‌اند که استفاده از مدل‌های ترکیبی و طبقه‌بندی‌های چندگانه می‌تواند دقت پیش‌بینی ریسک اعتباری را افزایش دهد. به‌ویژه، روش‌های بگینگ</w:t>
      </w:r>
      <w:r w:rsidRPr="00953EA3">
        <w:t xml:space="preserve"> </w:t>
      </w:r>
      <w:r w:rsidRPr="00953EA3">
        <w:rPr>
          <w:rtl/>
        </w:rPr>
        <w:t>با ایجاد مجموعه‌ای از مدل‌های پیش‌بینی و ترکیب نتایج آن‌ها می‌توانند به کاهش خطای طبقه‌بندی و افزایش دقت تصمیم‌گیری منجر شوند. این روش‌ها در مقایسه با مدل‌های منفرد، به دلیل بهره‌گیری از رویکردهای چندگانه، کارایی بالاتری در شناسایی مشتریان پرخطر و کاهش زیان‌های احتمالی بانک‌ها داشته‌اند</w:t>
      </w:r>
      <w:r w:rsidRPr="00953EA3">
        <w:t>.</w:t>
      </w:r>
    </w:p>
    <w:p w14:paraId="3870A478" w14:textId="77777777" w:rsidR="00953EA3" w:rsidRPr="00953EA3" w:rsidRDefault="00953EA3" w:rsidP="00953EA3">
      <w:pPr>
        <w:bidi/>
        <w:jc w:val="both"/>
      </w:pPr>
      <w:r w:rsidRPr="00953EA3">
        <w:rPr>
          <w:rtl/>
        </w:rPr>
        <w:t>مطالعات پیشین همچنین نشان دادند که عوامل مختلفی مانند درآمد مشتری، سابقه بازپرداخت تسهیلات، نوع مالکیت، و وضعیت مالی شرکت‌ها تأثیر مستقیمی بر ریسک اعتباری دارند. بررسی این عوامل در قالب شاخص‌های کمی و کیفی می‌تواند در طبقه‌بندی دقیق‌تر مشتریان و تخصیص بهینه تسهیلات بانکی مؤثر باشد</w:t>
      </w:r>
      <w:r w:rsidRPr="00953EA3">
        <w:t>.</w:t>
      </w:r>
    </w:p>
    <w:p w14:paraId="54626037" w14:textId="77777777" w:rsidR="00953EA3" w:rsidRPr="00953EA3" w:rsidRDefault="00953EA3" w:rsidP="00953EA3">
      <w:pPr>
        <w:bidi/>
        <w:jc w:val="both"/>
      </w:pPr>
      <w:r w:rsidRPr="00953EA3">
        <w:rPr>
          <w:rtl/>
        </w:rPr>
        <w:lastRenderedPageBreak/>
        <w:t xml:space="preserve">در مجموع، بررسی پیشینه تحقیق نشان داد که هرچند مطالعات متعددی در زمینه ارزیابی ریسک اعتباری انجام شده است، اما کمتر به یکپارچه‌سازی روش‌های سنتی و نوین در قالب یک چارچوب ترکیبی توجه شده است. این پژوهش تلاش دارد با استفاده از </w:t>
      </w:r>
      <w:r w:rsidRPr="00953EA3">
        <w:rPr>
          <w:b/>
          <w:bCs/>
          <w:rtl/>
        </w:rPr>
        <w:t>تلفیق ماتریس زیان و روش‌های ترکیبی مبتنی بر بگینگ</w:t>
      </w:r>
      <w:r w:rsidRPr="00953EA3">
        <w:rPr>
          <w:rtl/>
        </w:rPr>
        <w:t xml:space="preserve"> به بهبود ارزیابی ریسک اعتباری و ارائه مدلی جامع‌تر برای طبقه‌بندی مشتریان بانکی بپردازد</w:t>
      </w:r>
      <w:r w:rsidRPr="00953EA3">
        <w:t>.</w:t>
      </w:r>
    </w:p>
    <w:p w14:paraId="39B26893"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473592D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6D4F9B8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20F2859"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3A8B93C2"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74738F55" w14:textId="77777777" w:rsidR="00A4398E" w:rsidRPr="007653A9" w:rsidRDefault="00A4398E" w:rsidP="00ED61F3">
      <w:pPr>
        <w:bidi/>
        <w:jc w:val="both"/>
        <w:rPr>
          <w:rFonts w:cs="B Lotus"/>
          <w:color w:val="000000" w:themeColor="text1"/>
          <w:lang w:bidi="fa-IR"/>
        </w:rPr>
      </w:pPr>
      <w:r w:rsidRPr="007653A9">
        <w:rPr>
          <w:rFonts w:cs="B Lotus"/>
          <w:color w:val="000000" w:themeColor="text1"/>
          <w:rtl/>
          <w:lang w:bidi="fa-IR"/>
        </w:rPr>
        <w:br w:type="page"/>
      </w:r>
    </w:p>
    <w:p w14:paraId="104E97F5" w14:textId="77777777" w:rsidR="00A4398E" w:rsidRPr="007653A9" w:rsidRDefault="00A4398E" w:rsidP="00A4398E">
      <w:pPr>
        <w:autoSpaceDE w:val="0"/>
        <w:autoSpaceDN w:val="0"/>
        <w:bidi/>
        <w:adjustRightInd w:val="0"/>
        <w:spacing w:after="0" w:line="276" w:lineRule="auto"/>
        <w:jc w:val="both"/>
        <w:rPr>
          <w:rFonts w:ascii="Times New Roman" w:eastAsia="Times New Roman" w:hAnsi="Times New Roman" w:cs="B Lotus"/>
          <w:b/>
          <w:color w:val="000000" w:themeColor="text1"/>
          <w:sz w:val="24"/>
          <w:rtl/>
          <w:lang w:bidi="fa-IR"/>
        </w:rPr>
      </w:pPr>
    </w:p>
    <w:p w14:paraId="3228510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FB8FD7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DF9C9D"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B87EE3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8CB13F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1C8DB7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7198590A" w14:textId="77777777" w:rsidR="00A00418" w:rsidRPr="007653A9" w:rsidRDefault="00A00418" w:rsidP="00F83E3D">
      <w:pPr>
        <w:pStyle w:val="a"/>
        <w:rPr>
          <w:rtl/>
          <w:lang w:bidi="fa-IR"/>
        </w:rPr>
      </w:pPr>
    </w:p>
    <w:p w14:paraId="7C9CDBA6" w14:textId="77777777" w:rsidR="00674AD4" w:rsidRPr="007653A9" w:rsidRDefault="008F29F3" w:rsidP="00F83E3D">
      <w:pPr>
        <w:pStyle w:val="a"/>
        <w:rPr>
          <w:rFonts w:ascii="Times New Roman Bold" w:hAnsi="Times New Roman Bold"/>
          <w:sz w:val="60"/>
          <w:szCs w:val="60"/>
          <w:rtl/>
        </w:rPr>
      </w:pPr>
      <w:bookmarkStart w:id="48" w:name="_Toc429762099"/>
      <w:bookmarkStart w:id="49" w:name="_Toc188023336"/>
      <w:r w:rsidRPr="007653A9">
        <w:rPr>
          <w:rFonts w:ascii="Times New Roman Bold" w:hAnsi="Times New Roman Bold" w:hint="cs"/>
          <w:sz w:val="60"/>
          <w:szCs w:val="60"/>
          <w:rtl/>
        </w:rPr>
        <w:t>فصل</w:t>
      </w:r>
      <w:r w:rsidR="005F7CE2" w:rsidRPr="007653A9">
        <w:rPr>
          <w:rFonts w:ascii="Times New Roman Bold" w:hAnsi="Times New Roman Bold" w:hint="cs"/>
          <w:sz w:val="60"/>
          <w:szCs w:val="60"/>
          <w:rtl/>
        </w:rPr>
        <w:t xml:space="preserve"> </w:t>
      </w:r>
      <w:r w:rsidR="00003F52" w:rsidRPr="007653A9">
        <w:rPr>
          <w:rFonts w:ascii="Times New Roman Bold" w:hAnsi="Times New Roman Bold" w:hint="cs"/>
          <w:sz w:val="60"/>
          <w:szCs w:val="60"/>
          <w:rtl/>
        </w:rPr>
        <w:t>سوم</w:t>
      </w:r>
      <w:r w:rsidR="00B43701" w:rsidRPr="007653A9">
        <w:rPr>
          <w:rFonts w:ascii="Times New Roman Bold" w:hAnsi="Times New Roman Bold" w:hint="cs"/>
          <w:sz w:val="60"/>
          <w:szCs w:val="60"/>
          <w:rtl/>
        </w:rPr>
        <w:t>:</w:t>
      </w:r>
      <w:bookmarkEnd w:id="48"/>
      <w:bookmarkEnd w:id="49"/>
    </w:p>
    <w:p w14:paraId="28A37BCC" w14:textId="77777777" w:rsidR="00ED61F3" w:rsidRPr="007653A9" w:rsidRDefault="00ED61F3" w:rsidP="00F83E3D">
      <w:pPr>
        <w:pStyle w:val="a"/>
        <w:rPr>
          <w:rFonts w:ascii="Times New Roman Bold" w:hAnsi="Times New Roman Bold"/>
          <w:sz w:val="60"/>
          <w:szCs w:val="60"/>
          <w:rtl/>
        </w:rPr>
      </w:pPr>
      <w:bookmarkStart w:id="50" w:name="_Toc188023337"/>
      <w:r w:rsidRPr="007653A9">
        <w:rPr>
          <w:rFonts w:ascii="Times New Roman Bold" w:hAnsi="Times New Roman Bold"/>
          <w:sz w:val="60"/>
          <w:szCs w:val="60"/>
          <w:rtl/>
        </w:rPr>
        <w:t>روش تحق</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ق</w:t>
      </w:r>
      <w:bookmarkEnd w:id="50"/>
    </w:p>
    <w:p w14:paraId="22D10AC4" w14:textId="77777777" w:rsidR="00ED61F3" w:rsidRPr="007653A9" w:rsidRDefault="00ED61F3" w:rsidP="00F83E3D">
      <w:pPr>
        <w:pStyle w:val="a"/>
        <w:rPr>
          <w:rFonts w:ascii="Times New Roman Bold" w:hAnsi="Times New Roman Bold"/>
          <w:sz w:val="60"/>
          <w:szCs w:val="60"/>
          <w:rtl/>
        </w:rPr>
      </w:pPr>
      <w:bookmarkStart w:id="51" w:name="_Toc188023338"/>
      <w:r w:rsidRPr="007653A9">
        <w:rPr>
          <w:rFonts w:ascii="Times New Roman Bold" w:hAnsi="Times New Roman Bold" w:hint="cs"/>
          <w:sz w:val="60"/>
          <w:szCs w:val="60"/>
          <w:rtl/>
        </w:rPr>
        <w:t>(</w:t>
      </w:r>
      <w:r w:rsidRPr="007653A9">
        <w:rPr>
          <w:rFonts w:ascii="Times New Roman Bold" w:hAnsi="Times New Roman Bold"/>
          <w:sz w:val="60"/>
          <w:szCs w:val="60"/>
          <w:rtl/>
        </w:rPr>
        <w:t>مراحل انجام پژوهش</w:t>
      </w:r>
      <w:r w:rsidRPr="007653A9">
        <w:rPr>
          <w:rFonts w:ascii="Times New Roman Bold" w:hAnsi="Times New Roman Bold" w:hint="cs"/>
          <w:sz w:val="60"/>
          <w:szCs w:val="60"/>
          <w:rtl/>
        </w:rPr>
        <w:t>)</w:t>
      </w:r>
      <w:bookmarkEnd w:id="51"/>
    </w:p>
    <w:bookmarkStart w:id="52" w:name="_Toc188023339"/>
    <w:p w14:paraId="169DE82E" w14:textId="5E40F2BC" w:rsidR="00841D36" w:rsidRPr="003F19BC" w:rsidRDefault="00E96337" w:rsidP="003F19BC">
      <w:pPr>
        <w:pStyle w:val="a"/>
        <w:bidi w:val="0"/>
        <w:rPr>
          <w:sz w:val="14"/>
          <w:szCs w:val="60"/>
          <w:rtl/>
          <w:lang w:bidi="fa-IR"/>
        </w:rPr>
      </w:pPr>
      <w:r w:rsidRPr="007653A9">
        <w:rPr>
          <w:noProof/>
          <w:sz w:val="36"/>
          <w:szCs w:val="36"/>
        </w:rPr>
        <mc:AlternateContent>
          <mc:Choice Requires="wps">
            <w:drawing>
              <wp:anchor distT="0" distB="0" distL="114300" distR="114300" simplePos="0" relativeHeight="251672576" behindDoc="0" locked="0" layoutInCell="1" allowOverlap="1" wp14:anchorId="044D8F18" wp14:editId="2E772D70">
                <wp:simplePos x="0" y="0"/>
                <wp:positionH relativeFrom="margin">
                  <wp:align>center</wp:align>
                </wp:positionH>
                <wp:positionV relativeFrom="paragraph">
                  <wp:posOffset>3419475</wp:posOffset>
                </wp:positionV>
                <wp:extent cx="1546225" cy="1396448"/>
                <wp:effectExtent l="0" t="0" r="15875" b="13335"/>
                <wp:wrapNone/>
                <wp:docPr id="5" name="Rectangle 5"/>
                <wp:cNvGraphicFramePr/>
                <a:graphic xmlns:a="http://schemas.openxmlformats.org/drawingml/2006/main">
                  <a:graphicData uri="http://schemas.microsoft.com/office/word/2010/wordprocessingShape">
                    <wps:wsp>
                      <wps:cNvSpPr/>
                      <wps:spPr>
                        <a:xfrm>
                          <a:off x="0" y="0"/>
                          <a:ext cx="1546225" cy="139644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00BEEC" id="Rectangle 5" o:spid="_x0000_s1026" style="position:absolute;left:0;text-align:left;margin-left:0;margin-top:269.25pt;width:121.75pt;height:109.95pt;z-index:251672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" fillcolor="white [3212]" strokecolor="white [3212]" strokeweight="1pt">
                <w10:wrap anchorx="margin"/>
              </v:rect>
            </w:pict>
          </mc:Fallback>
        </mc:AlternateContent>
      </w:r>
      <w:bookmarkEnd w:id="52"/>
      <w:r w:rsidR="00674AD4" w:rsidRPr="007653A9">
        <w:rPr>
          <w:sz w:val="14"/>
          <w:szCs w:val="60"/>
          <w:rtl/>
          <w:lang w:bidi="fa-IR"/>
        </w:rPr>
        <w:br w:type="page"/>
      </w:r>
    </w:p>
    <w:p w14:paraId="7F0D0AA0" w14:textId="507DC874" w:rsidR="001430B8" w:rsidRDefault="00F23B08" w:rsidP="00D3513D">
      <w:pPr>
        <w:pStyle w:val="a1"/>
        <w:rPr>
          <w:rFonts w:ascii="Times New Roman" w:hAnsi="Times New Roman" w:cs="B Lotus"/>
          <w:color w:val="000000" w:themeColor="text1"/>
          <w:sz w:val="24"/>
        </w:rPr>
      </w:pPr>
      <w:bookmarkStart w:id="53" w:name="_Toc429762103"/>
      <w:r>
        <w:rPr>
          <w:rFonts w:ascii="Times New Roman" w:hAnsi="Times New Roman" w:cs="B Lotus" w:hint="cs"/>
          <w:b/>
          <w:color w:val="000000" w:themeColor="text1"/>
          <w:sz w:val="24"/>
          <w:rtl/>
        </w:rPr>
        <w:lastRenderedPageBreak/>
        <w:t xml:space="preserve">3-1 </w:t>
      </w:r>
      <w:r w:rsidR="001430B8" w:rsidRPr="001430B8">
        <w:rPr>
          <w:rFonts w:ascii="Times New Roman" w:hAnsi="Times New Roman" w:cs="B Lotus"/>
          <w:b/>
          <w:color w:val="000000" w:themeColor="text1"/>
          <w:sz w:val="24"/>
          <w:rtl/>
        </w:rPr>
        <w:t>مقدمه</w:t>
      </w:r>
      <w:r w:rsidR="001430B8" w:rsidRPr="001430B8">
        <w:rPr>
          <w:rFonts w:ascii="Times New Roman" w:hAnsi="Times New Roman" w:cs="B Lotus"/>
          <w:color w:val="000000" w:themeColor="text1"/>
          <w:sz w:val="24"/>
          <w:rtl/>
        </w:rPr>
        <w:t xml:space="preserve"> </w:t>
      </w:r>
    </w:p>
    <w:p w14:paraId="36127C9C" w14:textId="77777777" w:rsidR="003F19BC" w:rsidRPr="003F19BC" w:rsidRDefault="003F19BC" w:rsidP="003F19BC">
      <w:pPr>
        <w:bidi/>
        <w:jc w:val="both"/>
      </w:pPr>
      <w:r w:rsidRPr="003F19BC">
        <w:rPr>
          <w:rtl/>
        </w:rPr>
        <w:t>پژوهش علمی فرآیندی نظام‌مند و هدفمند است که در آن از روش‌های علمی برای کشف روابط پنهان میان متغیرها استفاده می‌شود. این فرآیند به پژوهشگر امکان می‌دهد تا با رویکردی منطقی و تجربی، فرضیات خود را مورد آزمون قرار داده و به نتایجی معتبر و قابل اطمینان دست یابد. روش تحقیق در هر پژوهشی ابزاری است که به کمک آن می‌توان از خطاهای احتمالی کاسته و با دقت بیشتری به اهداف پژوهش نزدیک شد</w:t>
      </w:r>
      <w:r w:rsidRPr="003F19BC">
        <w:t>.</w:t>
      </w:r>
    </w:p>
    <w:p w14:paraId="7E434409" w14:textId="77777777" w:rsidR="003F19BC" w:rsidRPr="003F19BC" w:rsidRDefault="003F19BC" w:rsidP="003F19BC">
      <w:pPr>
        <w:bidi/>
        <w:jc w:val="both"/>
      </w:pPr>
      <w:r w:rsidRPr="003F19BC">
        <w:rPr>
          <w:rtl/>
        </w:rPr>
        <w:t>تحقیقات مرتبط با ارزیابی ریسک اعتباری به دلیل اهمیت بالای این موضوع در تصمیم‌گیری‌های مالی و بانکی، نیازمند به‌کارگیری روش‌های پیشرفته و ترکیبی است. در پژوهش حاضر نیز با ترکیب ماتریس زیان و الگوریتم طبقه‌بندی ترکیبی مبتنی بر روش بگینگ، تلاش شده است تا مدلی ارائه شود که دقت بیشتری در پیش‌بینی ریسک اعتباری داشته باشد. انتخاب این روش‌ها با توجه به ماهیت داده‌ها و اهداف تحقیق انجام شده است</w:t>
      </w:r>
      <w:r w:rsidRPr="003F19BC">
        <w:t>.</w:t>
      </w:r>
    </w:p>
    <w:p w14:paraId="75960587" w14:textId="77777777" w:rsidR="003F19BC" w:rsidRPr="003F19BC" w:rsidRDefault="003F19BC" w:rsidP="003F19BC">
      <w:pPr>
        <w:bidi/>
        <w:jc w:val="both"/>
      </w:pPr>
      <w:r w:rsidRPr="003F19BC">
        <w:rPr>
          <w:rtl/>
        </w:rPr>
        <w:t>در فصل‌های پیشین به مبانی نظری، پیشینه تحقیقات مرتبط و مفاهیم پایه‌ای پرداخته شد. در این فصل، روش تحقیق مورد استفاده برای دستیابی به اهداف پژوهش شرح داده خواهد شد. این فصل شامل تشریح جامعه آماری، قلمرو پژوهش، ابزارهای گردآوری داده‌ها، متغیرهای تحقیق و روش‌های تحلیل داده‌ها است. همچنین فرآیند اجرای مدل ترکیبی و نحوه استفاده از ماتریس زیان در تحلیل داده‌ها مورد بحث قرار می‌گیرد. هدف از این فصل، ارائه چارچوبی منسجم و روشن برای درک روش‌شناسی تحقیق و اطمینان از دقت و اعتبار یافته‌ها است</w:t>
      </w:r>
      <w:r w:rsidRPr="003F19BC">
        <w:t>.</w:t>
      </w:r>
    </w:p>
    <w:p w14:paraId="175EFA6A" w14:textId="77777777" w:rsidR="003F19BC" w:rsidRPr="003F19BC" w:rsidRDefault="003F19BC" w:rsidP="003F19BC">
      <w:pPr>
        <w:bidi/>
        <w:jc w:val="both"/>
      </w:pPr>
      <w:r w:rsidRPr="003F19BC">
        <w:rPr>
          <w:rtl/>
        </w:rPr>
        <w:t>این ساختار به گونه‌ای طراحی شده که تمامی مراحل تحقیق به صورت نظام‌مند و قابل ارزیابی تشریح شوند تا نتایج نهایی از پشتوانه علمی و عملی کافی برخوردار باشند</w:t>
      </w:r>
      <w:r w:rsidRPr="003F19BC">
        <w:t>.</w:t>
      </w:r>
    </w:p>
    <w:p w14:paraId="37E0EC19" w14:textId="179F8574"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2 </w:t>
      </w:r>
      <w:r w:rsidR="001430B8" w:rsidRPr="001430B8">
        <w:rPr>
          <w:rFonts w:ascii="Times New Roman" w:hAnsi="Times New Roman" w:cs="B Lotus"/>
          <w:b/>
          <w:color w:val="000000" w:themeColor="text1"/>
          <w:sz w:val="24"/>
          <w:rtl/>
        </w:rPr>
        <w:t>روش کلی تحقیق</w:t>
      </w:r>
    </w:p>
    <w:p w14:paraId="4D06EE49" w14:textId="77777777" w:rsidR="009279D0" w:rsidRPr="009279D0" w:rsidRDefault="009279D0" w:rsidP="009279D0">
      <w:pPr>
        <w:bidi/>
        <w:jc w:val="both"/>
      </w:pPr>
      <w:r>
        <w:rPr>
          <w:rtl/>
        </w:rPr>
        <w:t>در این بخش، ساختار کلی تحقیق با تأکید بر هدف، روش استنتاج و طرح تحقیق به صورت نظام‌مند و با بهره‌گیری از اصول علمی ارائه می‌شود. هدف از این بخش، ارائه توضیحات جامع درباره مبانی نظری و عملی تحقیق به منظور تضمین شفافیت در روش‌شناسی پژوهش است</w:t>
      </w:r>
      <w:r>
        <w:t>.</w:t>
      </w:r>
    </w:p>
    <w:p w14:paraId="1DF043A8" w14:textId="347DF5AD" w:rsidR="009279D0" w:rsidRDefault="009279D0" w:rsidP="00FA484F">
      <w:pPr>
        <w:pStyle w:val="a2"/>
      </w:pPr>
      <w:r>
        <w:rPr>
          <w:rFonts w:hint="cs"/>
          <w:rtl/>
        </w:rPr>
        <w:lastRenderedPageBreak/>
        <w:t xml:space="preserve">3-2-1 </w:t>
      </w:r>
      <w:r>
        <w:rPr>
          <w:rtl/>
        </w:rPr>
        <w:t>هدف پژوهش</w:t>
      </w:r>
    </w:p>
    <w:p w14:paraId="25605568" w14:textId="77777777" w:rsidR="009279D0" w:rsidRDefault="009279D0" w:rsidP="009279D0">
      <w:pPr>
        <w:bidi/>
        <w:jc w:val="both"/>
      </w:pPr>
      <w:r>
        <w:rPr>
          <w:rtl/>
        </w:rPr>
        <w:t>این پژوهش از نوع کاربردی است. هدف اصلی آن ارائه راهکارهای عملیاتی برای ارزیابی و کاهش ریسک اعتباری از طریق استفاده از مدل‌های ترکیبی پیشرفته نظیر ماتریس زیان و الگوریتم بگینگ است. ماهیت کاربردی این پژوهش بر نیاز به حل مشکلات واقعی و ارائه پیشنهادهایی مبتنی بر شواهد تجربی تأکید دارد</w:t>
      </w:r>
      <w:r>
        <w:t>.</w:t>
      </w:r>
    </w:p>
    <w:p w14:paraId="7BB9344B" w14:textId="25821ADF" w:rsidR="009279D0" w:rsidRDefault="009279D0" w:rsidP="00FA484F">
      <w:pPr>
        <w:pStyle w:val="a2"/>
      </w:pPr>
      <w:r>
        <w:rPr>
          <w:rFonts w:hint="cs"/>
          <w:rtl/>
        </w:rPr>
        <w:t xml:space="preserve">3-2-2 </w:t>
      </w:r>
      <w:r>
        <w:rPr>
          <w:rtl/>
        </w:rPr>
        <w:t>روش استنتاج</w:t>
      </w:r>
    </w:p>
    <w:p w14:paraId="0B182653" w14:textId="77777777" w:rsidR="009279D0" w:rsidRDefault="009279D0" w:rsidP="009279D0">
      <w:pPr>
        <w:bidi/>
        <w:jc w:val="both"/>
      </w:pPr>
      <w:r>
        <w:rPr>
          <w:rtl/>
        </w:rPr>
        <w:t>روش استنتاج این تحقیق توصیفی-تحلیلی است. در بخش توصیفی، داده‌های جمع‌آوری شده از جامعه آماری، ساختاردهی و بررسی می‌شوند. در بخش تحلیلی، این داده‌ها با استفاده از روش‌های آماری پیشرفته و الگوریتم‌های یادگیری ماشین تحلیل شده و روابط میان متغیرها مورد ارزیابی قرار می‌گیرد. این ترکیب روش‌ها، امکان دستیابی به تحلیل‌های دقیق و علمی را فراهم می‌کند</w:t>
      </w:r>
      <w:r>
        <w:t>.</w:t>
      </w:r>
    </w:p>
    <w:p w14:paraId="3882E20B" w14:textId="6F35D48A" w:rsidR="009279D0" w:rsidRDefault="00235FEB" w:rsidP="00FA484F">
      <w:pPr>
        <w:pStyle w:val="a2"/>
      </w:pPr>
      <w:r>
        <w:rPr>
          <w:rFonts w:hint="cs"/>
          <w:rtl/>
        </w:rPr>
        <w:t>3-2-3</w:t>
      </w:r>
      <w:r w:rsidR="009279D0">
        <w:t xml:space="preserve"> </w:t>
      </w:r>
      <w:r w:rsidR="009279D0">
        <w:rPr>
          <w:rtl/>
        </w:rPr>
        <w:t>طرح تحقیق</w:t>
      </w:r>
    </w:p>
    <w:p w14:paraId="7E7F1479" w14:textId="1FB13EBE" w:rsidR="001430B8" w:rsidRPr="00393E24" w:rsidRDefault="009279D0" w:rsidP="00393E24">
      <w:pPr>
        <w:bidi/>
        <w:jc w:val="both"/>
      </w:pPr>
      <w:r>
        <w:rPr>
          <w:rtl/>
        </w:rPr>
        <w:t>طرح کلی این پژوهش از نوع پس‌رویدادی یا گذشته‌نگر است. این طرح به دلیل استفاده از داده‌های تاریخی و تحلیل سوابق اعتباری مشتریان بانک‌ها انتخاب شده است. داده‌های مورد استفاده شامل اطلاعات مرتبط با عملکرد اعتباری مشتریان طی دوره زمانی مشخص است که امکان ارزیابی جامع و علمی را فراهم می‌آورد</w:t>
      </w:r>
    </w:p>
    <w:p w14:paraId="6C415AD8" w14:textId="76EE2167" w:rsidR="001430B8" w:rsidRDefault="005532B9" w:rsidP="00D3513D">
      <w:pPr>
        <w:pStyle w:val="a1"/>
        <w:rPr>
          <w:rFonts w:ascii="Times New Roman" w:hAnsi="Times New Roman" w:cs="B Lotus"/>
          <w:b/>
          <w:bCs w:val="0"/>
          <w:color w:val="000000" w:themeColor="text1"/>
          <w:sz w:val="24"/>
          <w:rtl/>
        </w:rPr>
      </w:pPr>
      <w:r>
        <w:rPr>
          <w:rFonts w:ascii="Times New Roman" w:hAnsi="Times New Roman" w:cs="B Lotus" w:hint="cs"/>
          <w:b/>
          <w:bCs w:val="0"/>
          <w:color w:val="000000" w:themeColor="text1"/>
          <w:sz w:val="24"/>
          <w:rtl/>
        </w:rPr>
        <w:t xml:space="preserve">3-3 </w:t>
      </w:r>
      <w:r w:rsidR="001430B8" w:rsidRPr="001430B8">
        <w:rPr>
          <w:rFonts w:ascii="Times New Roman" w:hAnsi="Times New Roman" w:cs="B Lotus"/>
          <w:b/>
          <w:color w:val="000000" w:themeColor="text1"/>
          <w:sz w:val="24"/>
          <w:rtl/>
        </w:rPr>
        <w:t>جامعه آماری و قلمرو تحقیق</w:t>
      </w:r>
    </w:p>
    <w:p w14:paraId="3886F724" w14:textId="51872A4F" w:rsidR="007C5C84" w:rsidRPr="002C6769" w:rsidRDefault="007C5C84" w:rsidP="002C6769">
      <w:pPr>
        <w:pStyle w:val="a2"/>
      </w:pPr>
      <w:r>
        <w:rPr>
          <w:rFonts w:hint="cs"/>
          <w:rtl/>
        </w:rPr>
        <w:t xml:space="preserve">3-3-1 </w:t>
      </w:r>
      <w:r w:rsidRPr="002C6769">
        <w:rPr>
          <w:rtl/>
        </w:rPr>
        <w:t>جامعه آماری</w:t>
      </w:r>
    </w:p>
    <w:p w14:paraId="2CC40263" w14:textId="24D0AE17" w:rsidR="007C5C84" w:rsidRDefault="007C5C84" w:rsidP="007C5C84">
      <w:pPr>
        <w:bidi/>
        <w:jc w:val="both"/>
        <w:rPr>
          <w:rtl/>
        </w:rPr>
      </w:pPr>
      <w:r w:rsidRPr="007C5C84">
        <w:rPr>
          <w:rtl/>
        </w:rPr>
        <w:t xml:space="preserve">جامعه آماری این تحقیق تمامی مشتریان حقیقی است که در بازه زمانی مورد مطالعه از </w:t>
      </w:r>
      <w:r w:rsidR="00044A79">
        <w:rPr>
          <w:rFonts w:hint="cs"/>
          <w:rtl/>
        </w:rPr>
        <w:t>بانک مورد مطالعه</w:t>
      </w:r>
      <w:r w:rsidRPr="007C5C84">
        <w:rPr>
          <w:rtl/>
        </w:rPr>
        <w:t xml:space="preserve"> </w:t>
      </w:r>
      <w:r w:rsidR="00044A79">
        <w:rPr>
          <w:rFonts w:hint="cs"/>
          <w:rtl/>
        </w:rPr>
        <w:t>این پژوهش</w:t>
      </w:r>
      <w:r w:rsidRPr="007C5C84">
        <w:rPr>
          <w:rtl/>
        </w:rPr>
        <w:t xml:space="preserve"> تسهیلات دریافت کرده‌اند. این جامعه به دو گروه خوش‌حساب و بدحساب تقسیم‌بندی شده است. مشتریان خوش‌حساب، افرادی هستند که به موقع تعهدات مالی خود را انجام داده‌اند، در حالی که مشتریان بدحساب شامل افرادی می‌شوند که با تأخیر بیش از 6 ماه در بازپرداخت تسهیلات مواجه بوده یا از انجام تعهدات خود ناتوان بوده‌اند. این تفکیک به منظور تحلیل بهتر رفتار اعتباری مشتریان انجام شده است</w:t>
      </w:r>
      <w:r w:rsidRPr="007C5C84">
        <w:t>.</w:t>
      </w:r>
    </w:p>
    <w:p w14:paraId="176C8911" w14:textId="77777777" w:rsidR="00393E24" w:rsidRPr="007C5C84" w:rsidRDefault="00393E24" w:rsidP="00393E24">
      <w:pPr>
        <w:bidi/>
        <w:jc w:val="both"/>
      </w:pPr>
    </w:p>
    <w:p w14:paraId="769C4F6D" w14:textId="3F272235" w:rsidR="007C5C84" w:rsidRPr="007C5C84" w:rsidRDefault="007C5C84" w:rsidP="002C6769">
      <w:pPr>
        <w:pStyle w:val="a2"/>
      </w:pPr>
      <w:r>
        <w:rPr>
          <w:rFonts w:hint="cs"/>
          <w:rtl/>
        </w:rPr>
        <w:lastRenderedPageBreak/>
        <w:t>3-3-2</w:t>
      </w:r>
      <w:r w:rsidRPr="007C5C84">
        <w:t xml:space="preserve"> </w:t>
      </w:r>
      <w:r w:rsidRPr="007C5C84">
        <w:rPr>
          <w:rtl/>
        </w:rPr>
        <w:t>قلمرو مکانی</w:t>
      </w:r>
    </w:p>
    <w:p w14:paraId="65A00307" w14:textId="77777777" w:rsidR="007C5C84" w:rsidRPr="007C5C84" w:rsidRDefault="007C5C84" w:rsidP="007C5C84">
      <w:pPr>
        <w:bidi/>
        <w:jc w:val="both"/>
      </w:pPr>
      <w:r w:rsidRPr="007C5C84">
        <w:rPr>
          <w:rtl/>
        </w:rPr>
        <w:t>قلمرو مکانی این پژوهش شامل تمامی شعب بانک‌های تجاری منتخب در ایران است. بانک‌های منتخب بر اساس معیارهایی همچون گستردگی جغرافیایی، تنوع در ارائه تسهیلات و دسترسی به داده‌های قابل اطمینان انتخاب شده‌اند. این تنوع مکانی امکان تعمیم‌پذیری نتایج پژوهش را بهبود می‌بخشد</w:t>
      </w:r>
      <w:r w:rsidRPr="007C5C84">
        <w:t>.</w:t>
      </w:r>
    </w:p>
    <w:p w14:paraId="46A11C41" w14:textId="4150FE32" w:rsidR="007C5C84" w:rsidRPr="007C5C84" w:rsidRDefault="007C5C84" w:rsidP="002C6769">
      <w:pPr>
        <w:pStyle w:val="a2"/>
      </w:pPr>
      <w:r>
        <w:rPr>
          <w:rFonts w:hint="cs"/>
          <w:rtl/>
        </w:rPr>
        <w:t xml:space="preserve">3-3-3 </w:t>
      </w:r>
      <w:r w:rsidRPr="007C5C84">
        <w:t xml:space="preserve"> </w:t>
      </w:r>
      <w:r w:rsidRPr="007C5C84">
        <w:rPr>
          <w:rtl/>
        </w:rPr>
        <w:t>قلمرو زمانی</w:t>
      </w:r>
    </w:p>
    <w:p w14:paraId="2DC5B4FE" w14:textId="77777777" w:rsidR="007C5C84" w:rsidRPr="007C5C84" w:rsidRDefault="007C5C84" w:rsidP="007C5C84">
      <w:pPr>
        <w:bidi/>
        <w:jc w:val="both"/>
      </w:pPr>
      <w:r w:rsidRPr="007C5C84">
        <w:rPr>
          <w:rtl/>
        </w:rPr>
        <w:t>قلمرو زمانی این تحقیق بازه زمانی پنج ساله از ابتدای سال 1395 تا پایان سال 1399 را شامل می‌شود. انتخاب این بازه زمانی بر مبنای دسترسی به داده‌های کافی و قابلیت تحلیل رفتار مشتریان در یک دوره زمانی مناسب صورت گرفته است. این محدودیت زمانی موجب افزایش دقت و اعتبار نتایج تحقیق می‌شود</w:t>
      </w:r>
      <w:r w:rsidRPr="007C5C84">
        <w:t>.</w:t>
      </w:r>
    </w:p>
    <w:p w14:paraId="17A892A7" w14:textId="14BD43C6" w:rsidR="001430B8" w:rsidRPr="001430B8" w:rsidRDefault="001430B8" w:rsidP="007C5C84">
      <w:pPr>
        <w:bidi/>
        <w:spacing w:after="0" w:line="240" w:lineRule="auto"/>
        <w:jc w:val="left"/>
        <w:rPr>
          <w:rFonts w:ascii="Times New Roman" w:hAnsi="Times New Roman" w:cs="B Lotus"/>
          <w:color w:val="000000" w:themeColor="text1"/>
          <w:sz w:val="24"/>
        </w:rPr>
      </w:pPr>
    </w:p>
    <w:p w14:paraId="390ED3A8"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6C622737">
          <v:rect id="_x0000_i1025" style="width:0;height:1.5pt" o:hralign="center" o:hrstd="t" o:hr="t" fillcolor="#a0a0a0" stroked="f"/>
        </w:pict>
      </w:r>
    </w:p>
    <w:p w14:paraId="08DA9659" w14:textId="6C91E9DF" w:rsidR="001430B8"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4 </w:t>
      </w:r>
      <w:r w:rsidR="001430B8" w:rsidRPr="001430B8">
        <w:rPr>
          <w:rFonts w:ascii="Times New Roman" w:hAnsi="Times New Roman" w:cs="B Lotus"/>
          <w:b/>
          <w:color w:val="000000" w:themeColor="text1"/>
          <w:sz w:val="24"/>
          <w:rtl/>
        </w:rPr>
        <w:t>روش جمع‌آوری داده‌ها و ابزارها</w:t>
      </w:r>
      <w:r w:rsidR="002B76EC">
        <w:rPr>
          <w:rFonts w:ascii="Times New Roman" w:hAnsi="Times New Roman" w:cs="B Lotus" w:hint="cs"/>
          <w:b/>
          <w:color w:val="000000" w:themeColor="text1"/>
          <w:sz w:val="24"/>
          <w:rtl/>
        </w:rPr>
        <w:t xml:space="preserve"> </w:t>
      </w:r>
    </w:p>
    <w:p w14:paraId="46B67FCF" w14:textId="77777777" w:rsidR="00787329" w:rsidRPr="00787329" w:rsidRDefault="00787329" w:rsidP="00787329">
      <w:pPr>
        <w:bidi/>
        <w:jc w:val="both"/>
      </w:pPr>
      <w:r w:rsidRPr="00787329">
        <w:rPr>
          <w:rtl/>
        </w:rPr>
        <w:t>داده‌های این پژوهش از طریق دسترسی دقیق به پایگاه‌های داده بانکی جمع‌آوری شده‌اند. فرآیند جمع‌آوری داده‌ها به گونه‌ای طراحی شده است که جامعیت، صحت و قابلیت اطمینان اطلاعات تضمین شود. روش مورد استفاده به شرح زیر است</w:t>
      </w:r>
      <w:r w:rsidRPr="00787329">
        <w:t>:</w:t>
      </w:r>
    </w:p>
    <w:p w14:paraId="625214B2" w14:textId="77777777" w:rsidR="00787329" w:rsidRPr="00787329" w:rsidRDefault="00787329" w:rsidP="00787329">
      <w:pPr>
        <w:bidi/>
        <w:jc w:val="both"/>
      </w:pPr>
      <w:r w:rsidRPr="00787329">
        <w:rPr>
          <w:rtl/>
        </w:rPr>
        <w:t>دسترسی به داده‌های بانکی</w:t>
      </w:r>
      <w:r w:rsidRPr="00787329">
        <w:t xml:space="preserve">: </w:t>
      </w:r>
      <w:r w:rsidRPr="00787329">
        <w:rPr>
          <w:rtl/>
        </w:rPr>
        <w:t>این روش شامل استخراج داده‌های دقیق و جامعی از مشتریان دریافت‌کننده کارت‌های اعتباری در بانک‌های تجاری منتخب است. داده‌ها شامل اطلاعات کلیدی نظیر تاریخ صدور کارت، میزان اعتبار اختصاص‌یافته، وضعیت بازپرداخت، سوابق اعتباری و رفتارهای مالی مشتریان بوده‌اند. مراحل گردآوری این اطلاعات با دقت بالا و از طریق بررسی سیستماتیک پایگاه‌های داده داخلی بانک انجام شده است. برای اطمینان از دقت داده‌ها، فرآیند پالایش داده‌ها شامل شناسایی و حذف داده‌های ناقص، اصلاح تناقضات، و بررسی همخوانی میان مجموعه داده‌های مختلف صورت گرفته است. این داده‌های پالایش‌شده سپس به صورت طبقه‌بندی‌شده برای استفاده در تحلیل‌های پژوهشی آماده شدند</w:t>
      </w:r>
      <w:r w:rsidRPr="00787329">
        <w:t>.</w:t>
      </w:r>
    </w:p>
    <w:p w14:paraId="1AB4BD7D" w14:textId="77777777" w:rsidR="00787329" w:rsidRDefault="00787329" w:rsidP="00787329">
      <w:pPr>
        <w:pStyle w:val="Heading2"/>
        <w:rPr>
          <w:rtl/>
          <w:lang w:bidi="ar-SA"/>
        </w:rPr>
      </w:pPr>
    </w:p>
    <w:p w14:paraId="110C9D00" w14:textId="6A4240DE" w:rsidR="002B76EC" w:rsidRPr="002B76EC" w:rsidRDefault="00015C22" w:rsidP="00015C22">
      <w:pPr>
        <w:pStyle w:val="a2"/>
      </w:pPr>
      <w:r>
        <w:lastRenderedPageBreak/>
        <w:t>2-4-3</w:t>
      </w:r>
      <w:r w:rsidR="00787329" w:rsidRPr="00015C22">
        <w:rPr>
          <w:rFonts w:hint="cs"/>
          <w:rtl/>
        </w:rPr>
        <w:t xml:space="preserve"> </w:t>
      </w:r>
      <w:r w:rsidR="002B76EC" w:rsidRPr="002B76EC">
        <w:rPr>
          <w:rtl/>
        </w:rPr>
        <w:t>ابزارهای مورد استفاده</w:t>
      </w:r>
    </w:p>
    <w:p w14:paraId="2BEFB13D" w14:textId="77777777" w:rsidR="002B76EC" w:rsidRPr="002B76EC" w:rsidRDefault="002B76EC" w:rsidP="00EE16C5">
      <w:pPr>
        <w:bidi/>
        <w:jc w:val="both"/>
      </w:pPr>
      <w:r w:rsidRPr="002B76EC">
        <w:rPr>
          <w:rtl/>
        </w:rPr>
        <w:t>جمع‌آوری، پالایش و تحلیل داده‌های این پژوهش با استفاده از ابزارهای پیشرفته و متنوعی صورت گرفته است. این ابزارها نقش کلیدی در سازمان‌دهی و تحلیل داده‌ها ایفا کرده‌اند. جزئیات ابزارهای مورد استفاده به شرح زیر است</w:t>
      </w:r>
      <w:r w:rsidRPr="002B76EC">
        <w:t>:</w:t>
      </w:r>
    </w:p>
    <w:p w14:paraId="256F3965" w14:textId="77777777" w:rsidR="002B76EC" w:rsidRPr="002B76EC" w:rsidRDefault="002B76EC" w:rsidP="00EE16C5">
      <w:pPr>
        <w:tabs>
          <w:tab w:val="num" w:pos="720"/>
        </w:tabs>
        <w:bidi/>
        <w:jc w:val="both"/>
      </w:pPr>
      <w:r w:rsidRPr="002B76EC">
        <w:rPr>
          <w:rtl/>
        </w:rPr>
        <w:t>سامانه‌های اطلاعات اعتباری بانک</w:t>
      </w:r>
      <w:r w:rsidRPr="002B76EC">
        <w:t xml:space="preserve">: </w:t>
      </w:r>
      <w:r w:rsidRPr="002B76EC">
        <w:rPr>
          <w:rtl/>
        </w:rPr>
        <w:t>این سامانه‌ها که برای مدیریت اطلاعات اعتباری طراحی شده‌اند، داده‌های مرتبط با مشتریان را به صورت کاملاً ساختاریافته و دقیق ارائه داده‌اند. از طریق این سامانه‌ها اطلاعات کلیدی نظیر تاریخ صدور کارت، مبلغ اعتبار، وضعیت بازپرداخت و سوابق اعتباری مشتریان استخراج شده است. این ابزارها امکان پالایش، فیلترگذاری و تحلیل سریع داده‌ها را با دقت بالا فراهم کرده‌اند</w:t>
      </w:r>
      <w:r w:rsidRPr="002B76EC">
        <w:t>.</w:t>
      </w:r>
    </w:p>
    <w:p w14:paraId="36F98F10" w14:textId="77777777" w:rsidR="002B76EC" w:rsidRPr="002B76EC" w:rsidRDefault="002B76EC" w:rsidP="00EE16C5">
      <w:pPr>
        <w:tabs>
          <w:tab w:val="num" w:pos="720"/>
        </w:tabs>
        <w:bidi/>
        <w:jc w:val="both"/>
      </w:pPr>
      <w:r w:rsidRPr="002B76EC">
        <w:rPr>
          <w:rtl/>
        </w:rPr>
        <w:t>نرم‌افزارهای مدیریت پایگاه داده</w:t>
      </w:r>
      <w:r w:rsidRPr="002B76EC">
        <w:t xml:space="preserve">: </w:t>
      </w:r>
      <w:r w:rsidRPr="002B76EC">
        <w:rPr>
          <w:rtl/>
        </w:rPr>
        <w:t>برای مدیریت داده‌ها از ابزارهای پیشرفته‌ای مانند</w:t>
      </w:r>
      <w:r w:rsidRPr="002B76EC">
        <w:t xml:space="preserve"> SQL </w:t>
      </w:r>
      <w:r w:rsidRPr="002B76EC">
        <w:rPr>
          <w:rtl/>
        </w:rPr>
        <w:t>استفاده شده است. این نرم‌افزارها قابلیت‌هایی نظیر جستجوهای شرطی، ادغام داده‌ها، پالایش اطلاعات و ایجاد پایگاه‌های داده ساختاریافته را فراهم کرده‌اند. این ابزارها با سرعت بالا و دقت مطلوب امکان استخراج و آماده‌سازی داده‌های موردنیاز را فراهم کرده‌اند</w:t>
      </w:r>
      <w:r w:rsidRPr="002B76EC">
        <w:t>.</w:t>
      </w:r>
    </w:p>
    <w:p w14:paraId="1EF23B92" w14:textId="77777777" w:rsidR="002B76EC" w:rsidRPr="002B76EC" w:rsidRDefault="002B76EC" w:rsidP="00EE16C5">
      <w:pPr>
        <w:tabs>
          <w:tab w:val="num" w:pos="720"/>
        </w:tabs>
        <w:bidi/>
        <w:jc w:val="both"/>
      </w:pPr>
      <w:r w:rsidRPr="002B76EC">
        <w:rPr>
          <w:rtl/>
        </w:rPr>
        <w:t>ابزارهای تحلیل آماری و مدل‌سازی</w:t>
      </w:r>
      <w:r w:rsidRPr="002B76EC">
        <w:t xml:space="preserve">: </w:t>
      </w:r>
      <w:r w:rsidRPr="002B76EC">
        <w:rPr>
          <w:rtl/>
        </w:rPr>
        <w:t>نرم‌افزارهایی نظیر</w:t>
      </w:r>
      <w:r w:rsidRPr="002B76EC">
        <w:t xml:space="preserve"> SPSS </w:t>
      </w:r>
      <w:r w:rsidRPr="002B76EC">
        <w:rPr>
          <w:rtl/>
        </w:rPr>
        <w:t>و</w:t>
      </w:r>
      <w:r w:rsidRPr="002B76EC">
        <w:t xml:space="preserve"> Python </w:t>
      </w:r>
      <w:r w:rsidRPr="002B76EC">
        <w:rPr>
          <w:rtl/>
        </w:rPr>
        <w:t>برای انجام تحلیل‌های پیچیده آماری و مدل‌سازی داده‌ها به کار گرفته شده‌اند. این ابزارها امکان پردازش داده‌های حجیم، اعمال مدل‌های پیشرفته پیش‌بینی و تحلیل روندها را فراهم کرده‌اند. همچنین، با استفاده از این ابزارها روابط میان متغیرها به‌دقت بررسی و مدل‌سازی‌های متناسب با اهداف پژوهش انجام شده است</w:t>
      </w:r>
      <w:r w:rsidRPr="002B76EC">
        <w:t>.</w:t>
      </w:r>
    </w:p>
    <w:p w14:paraId="4DE412F3" w14:textId="77777777" w:rsidR="002B76EC" w:rsidRPr="002B76EC" w:rsidRDefault="002B76EC" w:rsidP="00EE16C5">
      <w:pPr>
        <w:tabs>
          <w:tab w:val="num" w:pos="720"/>
        </w:tabs>
        <w:bidi/>
        <w:jc w:val="both"/>
      </w:pPr>
      <w:r w:rsidRPr="002B76EC">
        <w:rPr>
          <w:rtl/>
        </w:rPr>
        <w:t>ابزارهای بصری‌سازی داده‌ها</w:t>
      </w:r>
      <w:r w:rsidRPr="002B76EC">
        <w:t xml:space="preserve">: </w:t>
      </w:r>
      <w:r w:rsidRPr="002B76EC">
        <w:rPr>
          <w:rtl/>
        </w:rPr>
        <w:t>برای ارائه یافته‌های پژوهش و تفسیر بهتر داده‌ها از ابزارهای بصری‌سازی نظیر</w:t>
      </w:r>
      <w:r w:rsidRPr="002B76EC">
        <w:t xml:space="preserve"> Tableau </w:t>
      </w:r>
      <w:r w:rsidRPr="002B76EC">
        <w:rPr>
          <w:rtl/>
        </w:rPr>
        <w:t>و</w:t>
      </w:r>
      <w:r w:rsidRPr="002B76EC">
        <w:t xml:space="preserve"> Matplotlib </w:t>
      </w:r>
      <w:r w:rsidRPr="002B76EC">
        <w:rPr>
          <w:rtl/>
        </w:rPr>
        <w:t>استفاده شده است. این ابزارها با نمایش گرافیکی داده‌ها، روندها و روابط میان متغیرها را به‌صورت واضح‌تر به نمایش گذاشته‌اند و به تحلیل‌گران کمک کرده‌اند تا تصمیمات دقیق‌تری بگیرند</w:t>
      </w:r>
      <w:r w:rsidRPr="002B76EC">
        <w:t>.</w:t>
      </w:r>
    </w:p>
    <w:p w14:paraId="41B7D5FC" w14:textId="0987F956" w:rsidR="002B76EC" w:rsidRPr="002B76EC" w:rsidRDefault="00787329" w:rsidP="00075728">
      <w:pPr>
        <w:pStyle w:val="a2"/>
      </w:pPr>
      <w:r w:rsidRPr="00075728">
        <w:rPr>
          <w:rFonts w:hint="cs"/>
          <w:rtl/>
        </w:rPr>
        <w:t>3-4-3</w:t>
      </w:r>
      <w:r w:rsidR="002B76EC" w:rsidRPr="002B76EC">
        <w:t xml:space="preserve"> </w:t>
      </w:r>
      <w:r w:rsidR="002B76EC" w:rsidRPr="002B76EC">
        <w:rPr>
          <w:rtl/>
        </w:rPr>
        <w:t>منابع داده‌ها</w:t>
      </w:r>
    </w:p>
    <w:p w14:paraId="4498F8FE" w14:textId="77777777" w:rsidR="002B76EC" w:rsidRPr="002B76EC" w:rsidRDefault="002B76EC" w:rsidP="00EE16C5">
      <w:pPr>
        <w:tabs>
          <w:tab w:val="num" w:pos="720"/>
        </w:tabs>
        <w:bidi/>
        <w:jc w:val="both"/>
      </w:pPr>
      <w:r w:rsidRPr="002B76EC">
        <w:rPr>
          <w:rtl/>
        </w:rPr>
        <w:t>منابع داده‌های مورد استفاده در این پژوهش شامل مجموعه‌ای از پایگاه‌های داده داخلی و اطلاعات مکمل بوده است. هر یک از این منابع با دقت انتخاب و بررسی شده‌اند تا از صحت و جامعیت اطلاعات اطمینان حاصل شود. جزئیات این منابع عبارتند از</w:t>
      </w:r>
      <w:r w:rsidRPr="002B76EC">
        <w:t>:</w:t>
      </w:r>
    </w:p>
    <w:p w14:paraId="3B94F6F3" w14:textId="77777777" w:rsidR="002B76EC" w:rsidRPr="002B76EC" w:rsidRDefault="002B76EC" w:rsidP="00EE16C5">
      <w:pPr>
        <w:tabs>
          <w:tab w:val="num" w:pos="720"/>
        </w:tabs>
        <w:bidi/>
        <w:jc w:val="both"/>
      </w:pPr>
      <w:r w:rsidRPr="002B76EC">
        <w:rPr>
          <w:rtl/>
        </w:rPr>
        <w:lastRenderedPageBreak/>
        <w:t>بانک اطلاعاتی داخلی کارت‌های اعتباری</w:t>
      </w:r>
      <w:r w:rsidRPr="002B76EC">
        <w:t xml:space="preserve">: </w:t>
      </w:r>
      <w:r w:rsidRPr="002B76EC">
        <w:rPr>
          <w:rtl/>
        </w:rPr>
        <w:t>این منبع شامل اطلاعات جامعی از مشتریان دریافت‌کننده کارت‌های اعتباری است. داده‌هایی نظیر تاریخچه بازپرداخت، نوع کارت‌های اعتباری، میزان اعتبار اختصاص‌یافته و سوابق اعتباری مشتریان به‌صورت کامل در این پایگاه داده ثبت شده است. این اطلاعات به‌عنوان منبع اصلی پژوهش استفاده شده و مبنای بسیاری از تحلیل‌های آماری و پیش‌بینی‌ها بوده است</w:t>
      </w:r>
      <w:r w:rsidRPr="002B76EC">
        <w:t>.</w:t>
      </w:r>
    </w:p>
    <w:p w14:paraId="5CD2977A" w14:textId="77777777" w:rsidR="002B76EC" w:rsidRPr="002B76EC" w:rsidRDefault="002B76EC" w:rsidP="00EE16C5">
      <w:pPr>
        <w:tabs>
          <w:tab w:val="num" w:pos="720"/>
        </w:tabs>
        <w:bidi/>
        <w:jc w:val="both"/>
      </w:pPr>
      <w:r w:rsidRPr="002B76EC">
        <w:rPr>
          <w:rtl/>
        </w:rPr>
        <w:t>گزارش‌های سالانه و مستندات بانک‌ها</w:t>
      </w:r>
      <w:r w:rsidRPr="002B76EC">
        <w:t xml:space="preserve">: </w:t>
      </w:r>
      <w:r w:rsidRPr="002B76EC">
        <w:rPr>
          <w:rtl/>
        </w:rPr>
        <w:t>اطلاعات ارائه‌شده در گزارش‌های عمومی و سالانه بانک‌ها که شامل تحلیل‌های کلی عملکرد اعتباری و فرآیندهای صدور کارت بوده است، به‌عنوان منابع مکمل برای اعتبارسنجی و تکمیل داده‌ها مورد استفاده قرار گرفته‌اند. این منابع، بینش‌های مفیدی درباره روندهای اعتباری و مدیریت ریسک در سیستم بانکی ارائه داده‌اند</w:t>
      </w:r>
      <w:r w:rsidRPr="002B76EC">
        <w:t>.</w:t>
      </w:r>
    </w:p>
    <w:p w14:paraId="1609FCF0" w14:textId="77777777" w:rsidR="002B76EC" w:rsidRPr="002B76EC" w:rsidRDefault="002B76EC" w:rsidP="00EE16C5">
      <w:pPr>
        <w:tabs>
          <w:tab w:val="num" w:pos="720"/>
        </w:tabs>
        <w:bidi/>
        <w:jc w:val="both"/>
      </w:pPr>
      <w:r w:rsidRPr="002B76EC">
        <w:rPr>
          <w:rtl/>
        </w:rPr>
        <w:t>ابزارها و نرم‌افزارهای تخصصی مدیریت داده</w:t>
      </w:r>
      <w:r w:rsidRPr="002B76EC">
        <w:t xml:space="preserve">: </w:t>
      </w:r>
      <w:r w:rsidRPr="002B76EC">
        <w:rPr>
          <w:rtl/>
        </w:rPr>
        <w:t>نرم‌افزارهایی که برای پردازش و تحلیل داده‌های پژوهش استفاده شده‌اند، نقش مهمی در ساختاردهی و آماده‌سازی داده‌ها برای تحلیل ایفا کرده‌اند. این ابزارها داده‌ها را به فرمت‌هایی استاندارد و قابل تحلیل تبدیل کرده و استفاده از مدل‌های پژوهشی را تسهیل کرده‌اند</w:t>
      </w:r>
      <w:r w:rsidRPr="002B76EC">
        <w:t>.</w:t>
      </w:r>
    </w:p>
    <w:p w14:paraId="67575964" w14:textId="77777777" w:rsidR="002B76EC" w:rsidRPr="002B76EC" w:rsidRDefault="002B76EC" w:rsidP="00EE16C5">
      <w:pPr>
        <w:tabs>
          <w:tab w:val="num" w:pos="720"/>
        </w:tabs>
        <w:bidi/>
        <w:jc w:val="both"/>
      </w:pPr>
      <w:r w:rsidRPr="002B76EC">
        <w:rPr>
          <w:rtl/>
        </w:rPr>
        <w:t>در این بخش، روش‌های دقیق و ابزارهای پیشرفته‌ای که برای جمع‌آوری و تحلیل داده‌ها استفاده شده‌اند، معرفی گردید. این روش‌شناسی با تأکید بر جامعیت و دقت، داده‌های معتبری را برای پژوهش فراهم آورده است. ترکیب داده‌های بانکی داخلی با اطلاعات تکمیلی و استفاده از ابزارهای پیشرفته تحلیل، چارچوبی محکم برای بررسی فرضیات پژوهش و ارائه نتایجی با کیفیت بالا ایجاد کرده است. این رویکرد علمی، زمینه‌ساز انجام تحلیل‌های دقیق و مدل‌سازی‌های پیشرفته در فصل‌های آتی خواهد بود</w:t>
      </w:r>
      <w:r w:rsidRPr="002B76EC">
        <w:t>.</w:t>
      </w:r>
    </w:p>
    <w:p w14:paraId="117B794A"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0C874705">
          <v:rect id="_x0000_i1026" style="width:0;height:1.5pt" o:hralign="center" o:hrstd="t" o:hr="t" fillcolor="#a0a0a0" stroked="f"/>
        </w:pict>
      </w:r>
    </w:p>
    <w:p w14:paraId="48E8D0E4" w14:textId="5DC4E7AF" w:rsidR="001430B8" w:rsidRPr="001430B8" w:rsidRDefault="005532B9" w:rsidP="00075728">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5 </w:t>
      </w:r>
      <w:r w:rsidR="001430B8" w:rsidRPr="001430B8">
        <w:rPr>
          <w:rFonts w:ascii="Times New Roman" w:hAnsi="Times New Roman" w:cs="B Lotus"/>
          <w:b/>
          <w:color w:val="000000" w:themeColor="text1"/>
          <w:sz w:val="24"/>
          <w:rtl/>
        </w:rPr>
        <w:t>مدل تحقیق و متغیرها</w:t>
      </w:r>
    </w:p>
    <w:p w14:paraId="7807D393" w14:textId="71F44E1C" w:rsidR="0084013E" w:rsidRPr="0084013E" w:rsidRDefault="00650186" w:rsidP="007D7DE5">
      <w:pPr>
        <w:tabs>
          <w:tab w:val="num" w:pos="720"/>
        </w:tabs>
        <w:bidi/>
        <w:jc w:val="both"/>
      </w:pPr>
      <w:r w:rsidRPr="00650186">
        <w:rPr>
          <w:rtl/>
        </w:rPr>
        <w:t>مدل تحقیق حاضر بر پایه یک روش ترکیبی مبتنی بر الگوریتم بگینگ</w:t>
      </w:r>
      <w:r w:rsidRPr="00650186">
        <w:t xml:space="preserve"> (Bagging) </w:t>
      </w:r>
      <w:r w:rsidRPr="00650186">
        <w:rPr>
          <w:rtl/>
        </w:rPr>
        <w:t>طراحی شده است. بگینگ، به عنوان یکی از تکنیک‌های یادگیری جمعی</w:t>
      </w:r>
      <w:r w:rsidRPr="00650186">
        <w:t xml:space="preserve"> (Ensemble Learning)</w:t>
      </w:r>
      <w:r w:rsidRPr="00650186">
        <w:rPr>
          <w:rtl/>
        </w:rPr>
        <w:t>، با ایجاد چندین مدل ضعیف</w:t>
      </w:r>
      <w:r w:rsidRPr="00650186">
        <w:t xml:space="preserve"> (Weak Learners) </w:t>
      </w:r>
      <w:r w:rsidRPr="00650186">
        <w:rPr>
          <w:rtl/>
        </w:rPr>
        <w:t xml:space="preserve">و ترکیب نتایج آن‌ها به منظور کاهش واریانس و افزایش دقت </w:t>
      </w:r>
      <w:r w:rsidRPr="00650186">
        <w:rPr>
          <w:rtl/>
        </w:rPr>
        <w:lastRenderedPageBreak/>
        <w:t>پیش‌بینی عمل می‌کند. در این پژوهش، الگوریتم بگینگ با هدف بهبود ارزیابی ریسک اعتباری مشتریان، مورد استفاده قرار گرفته است. این مدل از طریق انتخاب نمونه‌های تصادفی از داده‌های اولیه و ایجاد مدل‌های مستقل، قدرت پیش‌بینی و انعطاف‌پذیری تحلیل را افزایش می‌دهد. این رویکرد، در کنار ویژگی‌های ترکیبی، توانسته است از خطاهای طبقه‌بندی کاسته و نتایجی با قابلیت اطمینان بالا ارائه دهد</w:t>
      </w:r>
      <w:r w:rsidRPr="00650186">
        <w:t>.</w:t>
      </w:r>
    </w:p>
    <w:p w14:paraId="5F4CB8A5" w14:textId="1865469F" w:rsidR="0084013E" w:rsidRPr="0084013E" w:rsidRDefault="007527DF" w:rsidP="007527DF">
      <w:pPr>
        <w:pStyle w:val="a2"/>
      </w:pPr>
      <w:r>
        <w:t xml:space="preserve"> 1-5-3</w:t>
      </w:r>
      <w:r w:rsidR="0084013E" w:rsidRPr="0084013E">
        <w:t xml:space="preserve"> </w:t>
      </w:r>
      <w:r w:rsidR="0084013E" w:rsidRPr="0084013E">
        <w:rPr>
          <w:rtl/>
        </w:rPr>
        <w:t>معرفی مدل ترکیبی (بگینگ)</w:t>
      </w:r>
    </w:p>
    <w:p w14:paraId="1D5470BA" w14:textId="77777777" w:rsidR="0084013E" w:rsidRPr="0084013E" w:rsidRDefault="0084013E" w:rsidP="0084013E">
      <w:pPr>
        <w:tabs>
          <w:tab w:val="num" w:pos="720"/>
        </w:tabs>
        <w:bidi/>
        <w:jc w:val="both"/>
      </w:pPr>
      <w:r w:rsidRPr="0084013E">
        <w:rPr>
          <w:rtl/>
        </w:rPr>
        <w:t>مدل تحقیق حاضر بر پایه یک روش ترکیبی مبتنی بر الگوریتم بگینگ</w:t>
      </w:r>
      <w:r w:rsidRPr="0084013E">
        <w:t xml:space="preserve"> (Bagging) </w:t>
      </w:r>
      <w:r w:rsidRPr="0084013E">
        <w:rPr>
          <w:rtl/>
        </w:rPr>
        <w:t>طراحی شده است. بگینگ، به عنوان یکی از تکنیک‌های یادگیری جمعی</w:t>
      </w:r>
      <w:r w:rsidRPr="0084013E">
        <w:t xml:space="preserve"> (Ensemble Learning)</w:t>
      </w:r>
      <w:r w:rsidRPr="0084013E">
        <w:rPr>
          <w:rtl/>
        </w:rPr>
        <w:t>، با ایجاد چندین مدل ضعیف</w:t>
      </w:r>
      <w:r w:rsidRPr="0084013E">
        <w:t xml:space="preserve"> (Weak Learners) </w:t>
      </w:r>
      <w:r w:rsidRPr="0084013E">
        <w:rPr>
          <w:rtl/>
        </w:rPr>
        <w:t>و ترکیب نتایج آن‌ها به منظور کاهش واریانس و افزایش دقت پیش‌بینی عمل می‌کند. در این پژوهش، الگوریتم بگینگ با هدف بهبود ارزیابی ریسک اعتباری مشتریان، مورد استفاده قرار گرفته است. این مدل از طریق انتخاب نمونه‌های تصادفی از داده‌های اولیه و ایجاد مدل‌های مستقل، قدرت پیش‌بینی و انعطاف‌پذیری تحلیل را افزایش می‌دهد. این رویکرد، در کنار ویژگی‌های ترکیبی، توانسته است از خطاهای طبقه‌بندی کاسته و نتایجی با قابلیت اطمینان بالا ارائه دهد</w:t>
      </w:r>
      <w:r w:rsidRPr="0084013E">
        <w:t>.</w:t>
      </w:r>
    </w:p>
    <w:p w14:paraId="4B7560CB" w14:textId="0C1D6438" w:rsidR="0084013E" w:rsidRPr="0084013E" w:rsidRDefault="00F04F24" w:rsidP="00F04F24">
      <w:pPr>
        <w:pStyle w:val="a2"/>
      </w:pPr>
      <w:r>
        <w:t xml:space="preserve"> 2-5-3</w:t>
      </w:r>
      <w:r w:rsidR="0084013E" w:rsidRPr="0084013E">
        <w:t xml:space="preserve"> </w:t>
      </w:r>
      <w:r w:rsidR="0084013E" w:rsidRPr="0084013E">
        <w:rPr>
          <w:rtl/>
        </w:rPr>
        <w:t>نقش ماتریس زیان در مدل</w:t>
      </w:r>
    </w:p>
    <w:p w14:paraId="710F21B0" w14:textId="77777777" w:rsidR="0084013E" w:rsidRPr="0084013E" w:rsidRDefault="0084013E" w:rsidP="0084013E">
      <w:pPr>
        <w:tabs>
          <w:tab w:val="num" w:pos="720"/>
        </w:tabs>
        <w:bidi/>
        <w:jc w:val="both"/>
      </w:pPr>
      <w:r w:rsidRPr="0084013E">
        <w:rPr>
          <w:rtl/>
        </w:rPr>
        <w:t>ماتریس زیان</w:t>
      </w:r>
      <w:r w:rsidRPr="0084013E">
        <w:t xml:space="preserve"> (Loss Matrix) </w:t>
      </w:r>
      <w:r w:rsidRPr="0084013E">
        <w:rPr>
          <w:rtl/>
        </w:rPr>
        <w:t>به‌عنوان یکی از ابزارهای کلیدی در این پژوهش، برای مدیریت و کاهش هزینه‌های مرتبط با خطاهای طبقه‌بندی به کار گرفته شده است. در فرآیند ارزیابی ریسک اعتباری، دو نوع خطای اصلی مطرح هستند</w:t>
      </w:r>
      <w:r w:rsidRPr="0084013E">
        <w:t>:</w:t>
      </w:r>
    </w:p>
    <w:p w14:paraId="6C8C43E3" w14:textId="77777777" w:rsidR="0084013E" w:rsidRPr="0084013E" w:rsidRDefault="0084013E" w:rsidP="0084013E">
      <w:pPr>
        <w:tabs>
          <w:tab w:val="num" w:pos="720"/>
        </w:tabs>
        <w:bidi/>
        <w:jc w:val="both"/>
      </w:pPr>
      <w:r w:rsidRPr="0084013E">
        <w:rPr>
          <w:rtl/>
        </w:rPr>
        <w:t>خطای نوع اول</w:t>
      </w:r>
      <w:r w:rsidRPr="0084013E">
        <w:t xml:space="preserve"> (False Positive): </w:t>
      </w:r>
      <w:r w:rsidRPr="0084013E">
        <w:rPr>
          <w:rtl/>
        </w:rPr>
        <w:t>طبقه‌بندی مشتری بدحساب به عنوان خوش‌حساب که می‌تواند به زیان مالی قابل توجهی برای بانک منجر شود</w:t>
      </w:r>
      <w:r w:rsidRPr="0084013E">
        <w:t>.</w:t>
      </w:r>
    </w:p>
    <w:p w14:paraId="5C154B7B" w14:textId="77777777" w:rsidR="0084013E" w:rsidRPr="0084013E" w:rsidRDefault="0084013E" w:rsidP="0084013E">
      <w:pPr>
        <w:tabs>
          <w:tab w:val="num" w:pos="720"/>
        </w:tabs>
        <w:bidi/>
        <w:jc w:val="both"/>
      </w:pPr>
      <w:r w:rsidRPr="0084013E">
        <w:rPr>
          <w:rtl/>
        </w:rPr>
        <w:t>خطای نوع دوم</w:t>
      </w:r>
      <w:r w:rsidRPr="0084013E">
        <w:t xml:space="preserve"> (False Negative): </w:t>
      </w:r>
      <w:r w:rsidRPr="0084013E">
        <w:rPr>
          <w:rtl/>
        </w:rPr>
        <w:t>طبقه‌بندی مشتری خوش‌حساب به عنوان بدحساب که می‌تواند موجب از دست رفتن فرصت‌های سودآور شود</w:t>
      </w:r>
      <w:r w:rsidRPr="0084013E">
        <w:t>.</w:t>
      </w:r>
    </w:p>
    <w:p w14:paraId="37FD9CCE" w14:textId="77777777" w:rsidR="0084013E" w:rsidRPr="0084013E" w:rsidRDefault="0084013E" w:rsidP="0084013E">
      <w:pPr>
        <w:tabs>
          <w:tab w:val="num" w:pos="720"/>
        </w:tabs>
        <w:bidi/>
        <w:jc w:val="both"/>
      </w:pPr>
      <w:r w:rsidRPr="0084013E">
        <w:rPr>
          <w:rtl/>
        </w:rPr>
        <w:lastRenderedPageBreak/>
        <w:t>ماتریس زیان در مدل تحقیق با وزن‌دهی مناسب به این دو نوع خطا، تاثیر بسزایی در بهینه‌سازی تصمیمات اعتباری داشته است. این ماتریس به‌گونه‌ای طراحی شده است که بیشترین تمرکز بر کاهش خطای نوع اول باشد، چرا که زیان مالی مرتبط با آن برای بانک‌ها اهمیت بیشتری دارد</w:t>
      </w:r>
      <w:r w:rsidRPr="0084013E">
        <w:t>.</w:t>
      </w:r>
    </w:p>
    <w:p w14:paraId="17754CA0" w14:textId="74D4EED9" w:rsidR="0084013E" w:rsidRPr="0084013E" w:rsidRDefault="00461BE4" w:rsidP="00F04F24">
      <w:pPr>
        <w:pStyle w:val="a2"/>
      </w:pPr>
      <w:r>
        <w:rPr>
          <w:rFonts w:hint="cs"/>
          <w:rtl/>
        </w:rPr>
        <w:t>3-5-3</w:t>
      </w:r>
      <w:r w:rsidR="0084013E" w:rsidRPr="0084013E">
        <w:t xml:space="preserve"> </w:t>
      </w:r>
      <w:r w:rsidR="0084013E" w:rsidRPr="0084013E">
        <w:rPr>
          <w:rtl/>
        </w:rPr>
        <w:t>متغیرهای مستقل و وابسته</w:t>
      </w:r>
    </w:p>
    <w:p w14:paraId="0A095C09" w14:textId="77777777" w:rsidR="0084013E" w:rsidRPr="0084013E" w:rsidRDefault="0084013E" w:rsidP="0084013E">
      <w:pPr>
        <w:tabs>
          <w:tab w:val="num" w:pos="720"/>
        </w:tabs>
        <w:bidi/>
        <w:jc w:val="both"/>
      </w:pPr>
      <w:r w:rsidRPr="0084013E">
        <w:rPr>
          <w:rtl/>
        </w:rPr>
        <w:t>در این پژوهش، متغیرهای مستقل و وابسته به شرح زیر تعریف شده‌اند</w:t>
      </w:r>
      <w:r w:rsidRPr="0084013E">
        <w:t>:</w:t>
      </w:r>
    </w:p>
    <w:p w14:paraId="241C8ACE" w14:textId="77777777" w:rsidR="0084013E" w:rsidRPr="0084013E" w:rsidRDefault="0084013E" w:rsidP="0084013E">
      <w:pPr>
        <w:tabs>
          <w:tab w:val="num" w:pos="720"/>
        </w:tabs>
        <w:bidi/>
        <w:jc w:val="both"/>
      </w:pPr>
      <w:r w:rsidRPr="0084013E">
        <w:rPr>
          <w:rtl/>
        </w:rPr>
        <w:t>متغیر وابسته</w:t>
      </w:r>
      <w:r w:rsidRPr="0084013E">
        <w:t xml:space="preserve">: </w:t>
      </w:r>
      <w:r w:rsidRPr="0084013E">
        <w:rPr>
          <w:rtl/>
        </w:rPr>
        <w:t>ریسک اعتباری مشتریان که بر اساس مدل ترکیبی بگینگ ارزیابی می‌شود. این متغیر به‌صورت عددی و به‌عنوان شاخصی برای سنجش احتمال بازپرداخت یا رفتار اعتباری مشتریان محاسبه شده است و به‌جای طبقه‌بندی دودویی، یک مقیاس پیوسته ارائه می‌دهد که نمایانگر میزان ریسک اعتباری هر مشتری است</w:t>
      </w:r>
      <w:r w:rsidRPr="0084013E">
        <w:t>.</w:t>
      </w:r>
    </w:p>
    <w:p w14:paraId="7605C9E3" w14:textId="77777777" w:rsidR="0084013E" w:rsidRPr="0084013E" w:rsidRDefault="0084013E" w:rsidP="0084013E">
      <w:pPr>
        <w:tabs>
          <w:tab w:val="num" w:pos="720"/>
        </w:tabs>
        <w:bidi/>
        <w:jc w:val="both"/>
      </w:pPr>
      <w:r w:rsidRPr="0084013E">
        <w:rPr>
          <w:rtl/>
        </w:rPr>
        <w:t>متغیرهای مستقل</w:t>
      </w:r>
      <w:r w:rsidRPr="0084013E">
        <w:t xml:space="preserve">: </w:t>
      </w:r>
      <w:r w:rsidRPr="0084013E">
        <w:rPr>
          <w:rtl/>
        </w:rPr>
        <w:t>متغیرهای مستقل شامل ویژگی‌های مالی و کیفی مشتریان است که در تصمیم‌گیری اعتباری تاثیرگذار هستند. این متغیرها به دو دسته زیر تقسیم می‌شوند</w:t>
      </w:r>
      <w:r w:rsidRPr="0084013E">
        <w:t xml:space="preserve">: </w:t>
      </w:r>
    </w:p>
    <w:p w14:paraId="571F0D7D" w14:textId="05F813BB" w:rsidR="0084013E" w:rsidRPr="0084013E" w:rsidRDefault="0084013E" w:rsidP="0084013E">
      <w:pPr>
        <w:tabs>
          <w:tab w:val="num" w:pos="720"/>
          <w:tab w:val="num" w:pos="1440"/>
        </w:tabs>
        <w:bidi/>
        <w:jc w:val="both"/>
      </w:pPr>
      <w:r w:rsidRPr="0084013E">
        <w:rPr>
          <w:rtl/>
        </w:rPr>
        <w:t>متغیرهای مالی</w:t>
      </w:r>
      <w:r w:rsidRPr="0084013E">
        <w:t xml:space="preserve">: </w:t>
      </w:r>
      <w:r>
        <w:rPr>
          <w:rFonts w:hint="cs"/>
          <w:rtl/>
        </w:rPr>
        <w:t xml:space="preserve"> </w:t>
      </w:r>
      <w:r w:rsidRPr="0084013E">
        <w:rPr>
          <w:rtl/>
        </w:rPr>
        <w:t>نظیر مبلغ وام‌های دریافت‌شده، میزان بدهی جاری مشتری، مجموع تراکنش‌های حساب، تعداد اقساط بازپرداخت‌شده، و میانگین مانده حساب ماهانه</w:t>
      </w:r>
      <w:r w:rsidRPr="0084013E">
        <w:t>.</w:t>
      </w:r>
    </w:p>
    <w:p w14:paraId="5D555059" w14:textId="77777777" w:rsidR="0084013E" w:rsidRPr="0084013E" w:rsidRDefault="0084013E" w:rsidP="0084013E">
      <w:pPr>
        <w:tabs>
          <w:tab w:val="num" w:pos="720"/>
          <w:tab w:val="num" w:pos="1440"/>
        </w:tabs>
        <w:bidi/>
        <w:jc w:val="both"/>
      </w:pPr>
      <w:r w:rsidRPr="0084013E">
        <w:rPr>
          <w:rtl/>
        </w:rPr>
        <w:t>متغیرهای کیفی</w:t>
      </w:r>
      <w:r w:rsidRPr="0084013E">
        <w:t xml:space="preserve">: </w:t>
      </w:r>
      <w:r w:rsidRPr="0084013E">
        <w:rPr>
          <w:rtl/>
        </w:rPr>
        <w:t>شامل اطلاعات قابل‌دسترس از پایگاه داده‌های بانک نظیر تعداد تراکنش‌های ماهانه، تعداد تسهیلات دریافتی پیشین، میزان استفاده از تسهیلات در دوره‌های گذشته، و تعداد دفعات درخواست خدمات مالی</w:t>
      </w:r>
      <w:r w:rsidRPr="0084013E">
        <w:t>.</w:t>
      </w:r>
    </w:p>
    <w:p w14:paraId="2CF83B4D" w14:textId="470263FF" w:rsidR="0084013E" w:rsidRPr="0084013E" w:rsidRDefault="00B71B0C" w:rsidP="00F04F24">
      <w:pPr>
        <w:pStyle w:val="a2"/>
      </w:pPr>
      <w:r>
        <w:rPr>
          <w:rFonts w:hint="cs"/>
          <w:rtl/>
        </w:rPr>
        <w:t>3-</w:t>
      </w:r>
      <w:r>
        <w:t>5</w:t>
      </w:r>
      <w:r>
        <w:rPr>
          <w:rFonts w:hint="cs"/>
          <w:rtl/>
        </w:rPr>
        <w:t>-4</w:t>
      </w:r>
      <w:r w:rsidR="0084013E">
        <w:rPr>
          <w:rFonts w:hint="cs"/>
          <w:rtl/>
        </w:rPr>
        <w:t xml:space="preserve"> </w:t>
      </w:r>
      <w:r w:rsidR="0084013E" w:rsidRPr="0084013E">
        <w:t xml:space="preserve"> </w:t>
      </w:r>
      <w:r w:rsidR="0084013E" w:rsidRPr="0084013E">
        <w:rPr>
          <w:rtl/>
        </w:rPr>
        <w:t>روش اندازه‌گیری متغیرها</w:t>
      </w:r>
    </w:p>
    <w:p w14:paraId="4A07D210" w14:textId="77777777" w:rsidR="0084013E" w:rsidRPr="0084013E" w:rsidRDefault="0084013E" w:rsidP="0084013E">
      <w:pPr>
        <w:tabs>
          <w:tab w:val="num" w:pos="720"/>
        </w:tabs>
        <w:bidi/>
        <w:jc w:val="both"/>
      </w:pPr>
      <w:r w:rsidRPr="0084013E">
        <w:rPr>
          <w:rtl/>
        </w:rPr>
        <w:t>برای اندازه‌گیری متغیرهای تحقیق، از روش‌های استاندارد و مبتنی بر داده‌های موجود در پایگاه‌های اطلاعاتی بانک استفاده شده است. جزئیات اندازه‌گیری متغیرها به شرح زیر است</w:t>
      </w:r>
      <w:r w:rsidRPr="0084013E">
        <w:t>:</w:t>
      </w:r>
    </w:p>
    <w:p w14:paraId="1B5580FE" w14:textId="77777777" w:rsidR="007D7DE5" w:rsidRPr="007D7DE5" w:rsidRDefault="007D7DE5" w:rsidP="007D7DE5">
      <w:pPr>
        <w:tabs>
          <w:tab w:val="num" w:pos="720"/>
        </w:tabs>
        <w:bidi/>
        <w:jc w:val="both"/>
      </w:pPr>
      <w:r w:rsidRPr="007D7DE5">
        <w:rPr>
          <w:rtl/>
        </w:rPr>
        <w:t>ریسک اعتباری (متغیر وابسته)</w:t>
      </w:r>
      <w:r w:rsidRPr="007D7DE5">
        <w:t xml:space="preserve">: </w:t>
      </w:r>
      <w:r w:rsidRPr="007D7DE5">
        <w:rPr>
          <w:rtl/>
        </w:rPr>
        <w:t>به عنوان یک شاخص کمی تعریف شده است که بیانگر احتمال نکول یا عدم بازپرداخت تعهدات مالی مشتریان است. این متغیر بر اساس تاریخچه بازپرداخت، میزان دیرکردها، و وضعیت فعلی تسهیلات دریافتی محاسبه می‌شود و به صورت یک مقدار عددی در مقیاس پیوسته ارائه می‌گردد که نمایانگر سطح ریسک اعتباری هر مشتری است</w:t>
      </w:r>
      <w:r w:rsidRPr="007D7DE5">
        <w:t>.</w:t>
      </w:r>
    </w:p>
    <w:p w14:paraId="457BB7A3" w14:textId="1D24F778" w:rsidR="0084013E" w:rsidRPr="0084013E" w:rsidRDefault="0084013E" w:rsidP="007D7DE5">
      <w:pPr>
        <w:tabs>
          <w:tab w:val="num" w:pos="720"/>
        </w:tabs>
        <w:bidi/>
        <w:jc w:val="both"/>
      </w:pPr>
      <w:r w:rsidRPr="0084013E">
        <w:rPr>
          <w:rtl/>
        </w:rPr>
        <w:lastRenderedPageBreak/>
        <w:t>نسبت بدهی به دارایی</w:t>
      </w:r>
      <w:r w:rsidRPr="0084013E">
        <w:t xml:space="preserve">: </w:t>
      </w:r>
      <w:r w:rsidRPr="0084013E">
        <w:rPr>
          <w:rtl/>
        </w:rPr>
        <w:t>از تقسیم کل بدهی‌های مشتری بر کل دارایی‌های وی محاسبه شده است</w:t>
      </w:r>
      <w:r w:rsidRPr="0084013E">
        <w:t>.</w:t>
      </w:r>
    </w:p>
    <w:p w14:paraId="3640B0D2" w14:textId="77777777" w:rsidR="0084013E" w:rsidRPr="0084013E" w:rsidRDefault="0084013E" w:rsidP="0084013E">
      <w:pPr>
        <w:tabs>
          <w:tab w:val="num" w:pos="720"/>
        </w:tabs>
        <w:bidi/>
        <w:jc w:val="both"/>
      </w:pPr>
      <w:r w:rsidRPr="0084013E">
        <w:rPr>
          <w:rtl/>
        </w:rPr>
        <w:t>نسبت جاری</w:t>
      </w:r>
      <w:r w:rsidRPr="0084013E">
        <w:t xml:space="preserve">: </w:t>
      </w:r>
      <w:r w:rsidRPr="0084013E">
        <w:rPr>
          <w:rtl/>
        </w:rPr>
        <w:t>از تقسیم دارایی‌های جاری به بدهی‌های جاری محاسبه شده است</w:t>
      </w:r>
      <w:r w:rsidRPr="0084013E">
        <w:t>.</w:t>
      </w:r>
    </w:p>
    <w:p w14:paraId="6ACC4280" w14:textId="1C4379AE" w:rsidR="0084013E" w:rsidRPr="0084013E" w:rsidRDefault="0084013E" w:rsidP="0084013E">
      <w:pPr>
        <w:tabs>
          <w:tab w:val="num" w:pos="720"/>
        </w:tabs>
        <w:bidi/>
        <w:jc w:val="both"/>
      </w:pPr>
      <w:r w:rsidRPr="0084013E">
        <w:rPr>
          <w:rtl/>
        </w:rPr>
        <w:t>سابقه اعتباری: بر حسب تعداد ماه‌های همکاری مشتری با بانک اندازه‌گیری شده است</w:t>
      </w:r>
      <w:r w:rsidRPr="0084013E">
        <w:t>.</w:t>
      </w:r>
    </w:p>
    <w:p w14:paraId="39201D04" w14:textId="77777777" w:rsidR="0084013E" w:rsidRPr="0084013E" w:rsidRDefault="0084013E" w:rsidP="0084013E">
      <w:pPr>
        <w:tabs>
          <w:tab w:val="num" w:pos="720"/>
        </w:tabs>
        <w:bidi/>
        <w:jc w:val="both"/>
      </w:pPr>
      <w:r w:rsidRPr="0084013E">
        <w:rPr>
          <w:rtl/>
        </w:rPr>
        <w:t>نوع فعالیت اقتصادی</w:t>
      </w:r>
      <w:r w:rsidRPr="0084013E">
        <w:t xml:space="preserve">: </w:t>
      </w:r>
      <w:r w:rsidRPr="0084013E">
        <w:rPr>
          <w:rtl/>
        </w:rPr>
        <w:t>بر اساس نوع فعالیت اقتصادی مشتری، مانند بازرگانی، خدماتی یا تولیدی، به صورت کدگذاری عددی (1، 2، 3) مشخص شده است</w:t>
      </w:r>
      <w:r w:rsidRPr="0084013E">
        <w:t>.</w:t>
      </w:r>
    </w:p>
    <w:p w14:paraId="1D87BF22" w14:textId="77777777" w:rsidR="0084013E" w:rsidRPr="0084013E" w:rsidRDefault="0084013E" w:rsidP="0084013E">
      <w:pPr>
        <w:tabs>
          <w:tab w:val="num" w:pos="720"/>
        </w:tabs>
        <w:bidi/>
        <w:jc w:val="both"/>
      </w:pPr>
      <w:r w:rsidRPr="0084013E">
        <w:rPr>
          <w:rtl/>
        </w:rPr>
        <w:t>در این بخش، مدل تحقیق و متغیرهای مرتبط با آن تشریح شدند. ترکیب الگوریتم بگینگ و ماتریس زیان، چارچوبی قدرتمند برای بهبود ارزیابی ریسک اعتباری فراهم آورده است. در فصل‌های بعدی، نتایج به‌دست‌آمده از اجرای مدل و تحلیل‌های مربوط به آن ارائه خواهد شد</w:t>
      </w:r>
      <w:r w:rsidRPr="0084013E">
        <w:t>.</w:t>
      </w:r>
    </w:p>
    <w:p w14:paraId="24CE27D9"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3CBC3CCB">
          <v:rect id="_x0000_i1027" style="width:0;height:1.5pt" o:hralign="center" o:hrstd="t" o:hr="t" fillcolor="#a0a0a0" stroked="f"/>
        </w:pict>
      </w:r>
    </w:p>
    <w:p w14:paraId="13DB6928" w14:textId="3FD26DE7" w:rsidR="001430B8" w:rsidRPr="001430B8" w:rsidRDefault="005532B9" w:rsidP="00D3513D">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6 </w:t>
      </w:r>
      <w:r w:rsidR="001430B8" w:rsidRPr="001430B8">
        <w:rPr>
          <w:rFonts w:ascii="Times New Roman" w:hAnsi="Times New Roman" w:cs="B Lotus"/>
          <w:b/>
          <w:color w:val="000000" w:themeColor="text1"/>
          <w:sz w:val="24"/>
          <w:rtl/>
        </w:rPr>
        <w:t>روش تحلیل داده‌ها</w:t>
      </w:r>
    </w:p>
    <w:p w14:paraId="0A6262E3" w14:textId="1920A2B4" w:rsidR="00F04F24" w:rsidRPr="00F04F24" w:rsidRDefault="00F04F24" w:rsidP="00F04F24">
      <w:pPr>
        <w:tabs>
          <w:tab w:val="num" w:pos="720"/>
          <w:tab w:val="num" w:pos="1440"/>
        </w:tabs>
        <w:bidi/>
        <w:jc w:val="both"/>
      </w:pPr>
      <w:r w:rsidRPr="00F04F24">
        <w:rPr>
          <w:rtl/>
        </w:rPr>
        <w:t>تکنیک بگینگ</w:t>
      </w:r>
      <w:r w:rsidRPr="00F04F24">
        <w:t xml:space="preserve"> (Bagging)</w:t>
      </w:r>
      <w:r w:rsidRPr="00F04F24">
        <w:rPr>
          <w:rtl/>
        </w:rPr>
        <w:t>، مخفف عبارت</w:t>
      </w:r>
      <w:r w:rsidRPr="00F04F24">
        <w:t xml:space="preserve"> Bootstrap Aggregating</w:t>
      </w:r>
      <w:r w:rsidRPr="00F04F24">
        <w:rPr>
          <w:rtl/>
        </w:rPr>
        <w:t>، یکی از روش‌های یادگیری جمعی است که در این پژوهش برای ارزیابی ریسک اعتباری به کار گرفته شده است. این روش با ایجاد چندین مجموعه داده تصادفی از طریق نمونه‌گیری بوت‌استرپ و آموزش مدل‌های متعدد بر روی این نمونه‌ها، دقت پیش‌بینی را افزایش می‌دهد. ترکیب این مدل‌ها با روش بگینگ، امکان کاهش واریانس پیش‌بینی و بهبود پایداری مدل را فراهم می‌کند</w:t>
      </w:r>
      <w:r w:rsidRPr="00F04F24">
        <w:t>.</w:t>
      </w:r>
    </w:p>
    <w:p w14:paraId="7B784A25" w14:textId="08F33AAE" w:rsidR="00F04F24" w:rsidRPr="00F04F24" w:rsidRDefault="00F04F24" w:rsidP="00F04F24">
      <w:pPr>
        <w:pStyle w:val="a2"/>
        <w:ind w:firstLine="0"/>
      </w:pPr>
      <w:r>
        <w:rPr>
          <w:rFonts w:hint="cs"/>
          <w:rtl/>
        </w:rPr>
        <w:t>2-3-6</w:t>
      </w:r>
      <w:r w:rsidRPr="00F04F24">
        <w:t xml:space="preserve"> </w:t>
      </w:r>
      <w:r w:rsidRPr="00F04F24">
        <w:rPr>
          <w:rtl/>
        </w:rPr>
        <w:t>نحوه استفاده از ماتریس زیان در ارزیابی مدل</w:t>
      </w:r>
    </w:p>
    <w:p w14:paraId="50C169AC" w14:textId="77777777" w:rsidR="00F04F24" w:rsidRPr="00F04F24" w:rsidRDefault="00F04F24" w:rsidP="00F04F24">
      <w:pPr>
        <w:tabs>
          <w:tab w:val="num" w:pos="720"/>
          <w:tab w:val="num" w:pos="1440"/>
        </w:tabs>
        <w:bidi/>
        <w:jc w:val="both"/>
      </w:pPr>
      <w:r w:rsidRPr="00F04F24">
        <w:rPr>
          <w:rtl/>
        </w:rPr>
        <w:t>ماتریس زیان</w:t>
      </w:r>
      <w:r w:rsidRPr="00F04F24">
        <w:t xml:space="preserve"> (Loss Matrix) </w:t>
      </w:r>
      <w:r w:rsidRPr="00F04F24">
        <w:rPr>
          <w:rtl/>
        </w:rPr>
        <w:t>یکی از ابزارهای کلیدی برای کاهش هزینه‌های مرتبط با خطاهای طبقه‌بندی در ارزیابی ریسک اعتباری است. در این پژوهش، ماتریس زیان به گونه‌ای طراحی شده است که به خطاهای طبقه‌بندی اهمیت نسبی اختصاص دهد. برای مثال، زیان ناشی از طبقه‌بندی اشتباه یک مشتری بدحساب به عنوان خوش‌حساب، معمولاً بسیار بیشتر از عکس این حالت است. با وزن‌دهی مناسب به انواع خطاها در ماتریس زیان، مدل قادر خواهد بود تصمیماتی اتخاذ کند که به حداقل‌سازی زیان کل منجر شوند. این رویکرد باعث افزایش دقت مدل در پیش‌بینی رفتار مشتریان با ریسک بالا شده است</w:t>
      </w:r>
      <w:r w:rsidRPr="00F04F24">
        <w:t>.</w:t>
      </w:r>
    </w:p>
    <w:p w14:paraId="26FFCB9F" w14:textId="153AAAE5" w:rsidR="00F04F24" w:rsidRPr="00F04F24" w:rsidRDefault="003C6168" w:rsidP="00F04F24">
      <w:pPr>
        <w:tabs>
          <w:tab w:val="num" w:pos="720"/>
          <w:tab w:val="num" w:pos="1440"/>
        </w:tabs>
        <w:bidi/>
        <w:jc w:val="both"/>
      </w:pPr>
      <w:r>
        <w:rPr>
          <w:rFonts w:hint="cs"/>
          <w:rtl/>
        </w:rPr>
        <w:lastRenderedPageBreak/>
        <w:t>3-6-3</w:t>
      </w:r>
      <w:r w:rsidR="00F04F24" w:rsidRPr="00F04F24">
        <w:t xml:space="preserve"> </w:t>
      </w:r>
      <w:r w:rsidR="00F04F24" w:rsidRPr="00F04F24">
        <w:rPr>
          <w:rtl/>
        </w:rPr>
        <w:t>روش‌های مقایسه و اعتبارسنجی مدل‌ها</w:t>
      </w:r>
    </w:p>
    <w:p w14:paraId="3E3347F6" w14:textId="77777777" w:rsidR="00F04F24" w:rsidRPr="00F04F24" w:rsidRDefault="00F04F24" w:rsidP="00F04F24">
      <w:pPr>
        <w:tabs>
          <w:tab w:val="num" w:pos="720"/>
          <w:tab w:val="num" w:pos="1440"/>
        </w:tabs>
        <w:bidi/>
        <w:jc w:val="both"/>
      </w:pPr>
      <w:r w:rsidRPr="00F04F24">
        <w:rPr>
          <w:rtl/>
        </w:rPr>
        <w:t>برای اطمینان از کارایی مدل‌های استفاده شده، روش‌های مختلفی برای مقایسه و اعتبارسنجی به کار گرفته شده‌اند</w:t>
      </w:r>
      <w:r w:rsidRPr="00F04F24">
        <w:t>:</w:t>
      </w:r>
    </w:p>
    <w:p w14:paraId="505C80DB" w14:textId="77777777" w:rsidR="00F04F24" w:rsidRPr="00F04F24" w:rsidRDefault="00F04F24" w:rsidP="00F04F24">
      <w:pPr>
        <w:tabs>
          <w:tab w:val="num" w:pos="720"/>
          <w:tab w:val="num" w:pos="1440"/>
        </w:tabs>
        <w:bidi/>
        <w:jc w:val="both"/>
      </w:pPr>
      <w:r w:rsidRPr="00F04F24">
        <w:rPr>
          <w:rtl/>
        </w:rPr>
        <w:t>روش اعتبارسنجی متقابل</w:t>
      </w:r>
      <w:r w:rsidRPr="00F04F24">
        <w:t xml:space="preserve"> (Cross-Validation): </w:t>
      </w:r>
      <w:r w:rsidRPr="00F04F24">
        <w:rPr>
          <w:rtl/>
        </w:rPr>
        <w:t>در این روش، داده‌ها به چند بخش تقسیم شده و مدل بر روی بخشی از داده‌ها آموزش داده شده و بر روی بخش دیگری اعتبارسنجی می‌شود. این فرآیند برای تمامی بخش‌ها تکرار شده و میانگین نتایج به عنوان معیار نهایی دقت مدل محاسبه می‌شود</w:t>
      </w:r>
      <w:r w:rsidRPr="00F04F24">
        <w:t>.</w:t>
      </w:r>
    </w:p>
    <w:p w14:paraId="07C83F42" w14:textId="77777777" w:rsidR="00F04F24" w:rsidRPr="00F04F24" w:rsidRDefault="00F04F24" w:rsidP="00F04F24">
      <w:pPr>
        <w:tabs>
          <w:tab w:val="num" w:pos="720"/>
          <w:tab w:val="num" w:pos="1440"/>
        </w:tabs>
        <w:bidi/>
        <w:jc w:val="both"/>
      </w:pPr>
      <w:r w:rsidRPr="00F04F24">
        <w:rPr>
          <w:rtl/>
        </w:rPr>
        <w:t>شاخص‌های ارزیابی مدل</w:t>
      </w:r>
      <w:r w:rsidRPr="00F04F24">
        <w:t xml:space="preserve">: </w:t>
      </w:r>
      <w:r w:rsidRPr="00F04F24">
        <w:rPr>
          <w:rtl/>
        </w:rPr>
        <w:t>برای ارزیابی دقت مدل، از معیارهایی مانند دقت کلی</w:t>
      </w:r>
      <w:r w:rsidRPr="00F04F24">
        <w:t xml:space="preserve"> (Accuracy)</w:t>
      </w:r>
      <w:r w:rsidRPr="00F04F24">
        <w:rPr>
          <w:rtl/>
        </w:rPr>
        <w:t>، حساسیت</w:t>
      </w:r>
      <w:r w:rsidRPr="00F04F24">
        <w:t xml:space="preserve"> (Sensitivity)</w:t>
      </w:r>
      <w:r w:rsidRPr="00F04F24">
        <w:rPr>
          <w:rtl/>
        </w:rPr>
        <w:t>، ویژگی</w:t>
      </w:r>
      <w:r w:rsidRPr="00F04F24">
        <w:t xml:space="preserve"> (Specificity)</w:t>
      </w:r>
      <w:r w:rsidRPr="00F04F24">
        <w:rPr>
          <w:rtl/>
        </w:rPr>
        <w:t>، و معیار</w:t>
      </w:r>
      <w:r w:rsidRPr="00F04F24">
        <w:t xml:space="preserve"> F1 </w:t>
      </w:r>
      <w:r w:rsidRPr="00F04F24">
        <w:rPr>
          <w:rtl/>
        </w:rPr>
        <w:t>استفاده شده است. این شاخص‌ها اطلاعات جامعی درباره عملکرد مدل ارائه می‌دهند</w:t>
      </w:r>
      <w:r w:rsidRPr="00F04F24">
        <w:t>.</w:t>
      </w:r>
    </w:p>
    <w:p w14:paraId="282F7775" w14:textId="77777777" w:rsidR="00F04F24" w:rsidRPr="00F04F24" w:rsidRDefault="00F04F24" w:rsidP="00F04F24">
      <w:pPr>
        <w:tabs>
          <w:tab w:val="num" w:pos="720"/>
          <w:tab w:val="num" w:pos="1440"/>
        </w:tabs>
        <w:bidi/>
        <w:jc w:val="both"/>
      </w:pPr>
      <w:r w:rsidRPr="00F04F24">
        <w:rPr>
          <w:rtl/>
        </w:rPr>
        <w:t>مقایسه با مدل‌های جایگزین</w:t>
      </w:r>
      <w:r w:rsidRPr="00F04F24">
        <w:t xml:space="preserve">: </w:t>
      </w:r>
      <w:r w:rsidRPr="00F04F24">
        <w:rPr>
          <w:rtl/>
        </w:rPr>
        <w:t xml:space="preserve">به منظور اطمینان از کارایی روش بگینگ، نتایج آن با مدل‌های ساده‌تر مانند درخت تصمیم‌گیری منفرد و رگرسیون لجستیک مقایسه شده است. این مقایسه نشان می‌دهد که بگینگ با ترکیب چندین مدل، عملکرد بهتری ارائه </w:t>
      </w:r>
    </w:p>
    <w:p w14:paraId="21CC1C60" w14:textId="64C542AA" w:rsidR="001430B8" w:rsidRPr="001430B8" w:rsidRDefault="001430B8" w:rsidP="00F04F24">
      <w:pPr>
        <w:bidi/>
        <w:spacing w:after="0" w:line="240" w:lineRule="auto"/>
        <w:jc w:val="left"/>
        <w:rPr>
          <w:rFonts w:ascii="Times New Roman" w:hAnsi="Times New Roman" w:cs="B Lotus"/>
          <w:color w:val="000000" w:themeColor="text1"/>
          <w:sz w:val="24"/>
        </w:rPr>
      </w:pPr>
    </w:p>
    <w:p w14:paraId="2E6953F6"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1C751782">
          <v:rect id="_x0000_i1028" style="width:0;height:1.5pt" o:hralign="center" o:hrstd="t" o:hr="t" fillcolor="#a0a0a0" stroked="f"/>
        </w:pict>
      </w:r>
    </w:p>
    <w:p w14:paraId="19C6C9FA" w14:textId="371F58E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7 </w:t>
      </w:r>
      <w:r w:rsidR="001430B8" w:rsidRPr="001430B8">
        <w:rPr>
          <w:rFonts w:ascii="Times New Roman" w:hAnsi="Times New Roman" w:cs="B Lotus"/>
          <w:b/>
          <w:color w:val="000000" w:themeColor="text1"/>
          <w:sz w:val="24"/>
          <w:rtl/>
        </w:rPr>
        <w:t>مراحل اجرایی تحقیق</w:t>
      </w:r>
    </w:p>
    <w:p w14:paraId="64EDA7EC" w14:textId="5E492CC7" w:rsidR="00213AAB" w:rsidRPr="007C3D12" w:rsidRDefault="007C3D12" w:rsidP="00213AAB">
      <w:pPr>
        <w:tabs>
          <w:tab w:val="num" w:pos="720"/>
          <w:tab w:val="num" w:pos="1440"/>
        </w:tabs>
        <w:bidi/>
        <w:jc w:val="both"/>
      </w:pPr>
      <w:r w:rsidRPr="007C3D12">
        <w:rPr>
          <w:rtl/>
        </w:rPr>
        <w:t>در گام اول، داده‌های مورد نیاز از پایگاه داده‌های بانکی استخراج شده و برای تحلیل آماده‌سازی شدند. این فرآیند شامل پاک‌سازی داده‌ها، حذف داده‌های ناقص، و استانداردسازی مقادیر متغیرها برای سازگاری با مدل‌های پیش‌بینی بود. همچنین، داده‌ها به صورت تصادفی به دو مجموعه آموزش و آزمون تقسیم شدند تا مدل بتواند بر اساس این داده‌ها آموزش ببیند و ارزیابی شود</w:t>
      </w:r>
      <w:r w:rsidRPr="007C3D12">
        <w:t>.</w:t>
      </w:r>
    </w:p>
    <w:p w14:paraId="181003C4" w14:textId="0DF5CEB0" w:rsidR="007C3D12" w:rsidRPr="007C3D12" w:rsidRDefault="00213AAB" w:rsidP="00213AAB">
      <w:pPr>
        <w:tabs>
          <w:tab w:val="num" w:pos="720"/>
          <w:tab w:val="num" w:pos="1440"/>
        </w:tabs>
        <w:bidi/>
        <w:jc w:val="both"/>
      </w:pPr>
      <w:r w:rsidRPr="00213AAB">
        <w:t>1-7-3</w:t>
      </w:r>
      <w:r w:rsidR="007C3D12" w:rsidRPr="007C3D12">
        <w:rPr>
          <w:rtl/>
        </w:rPr>
        <w:t xml:space="preserve"> پیاده‌سازی روش بگینگ</w:t>
      </w:r>
    </w:p>
    <w:p w14:paraId="396D3418" w14:textId="77777777" w:rsidR="007C3D12" w:rsidRPr="007C3D12" w:rsidRDefault="007C3D12" w:rsidP="00213AAB">
      <w:pPr>
        <w:tabs>
          <w:tab w:val="num" w:pos="720"/>
          <w:tab w:val="num" w:pos="1440"/>
        </w:tabs>
        <w:bidi/>
        <w:jc w:val="both"/>
      </w:pPr>
      <w:r w:rsidRPr="007C3D12">
        <w:rPr>
          <w:rtl/>
        </w:rPr>
        <w:t>در گام دوم، روش بگینگ بر روی داده‌های آماده‌شده پیاده‌سازی شد. این فرآیند شامل مراحل زیر بود</w:t>
      </w:r>
      <w:r w:rsidRPr="007C3D12">
        <w:t>:</w:t>
      </w:r>
    </w:p>
    <w:p w14:paraId="2D7457E8" w14:textId="77777777" w:rsidR="007C3D12" w:rsidRPr="007C3D12" w:rsidRDefault="007C3D12" w:rsidP="00213AAB">
      <w:pPr>
        <w:tabs>
          <w:tab w:val="num" w:pos="720"/>
          <w:tab w:val="num" w:pos="1440"/>
        </w:tabs>
        <w:bidi/>
        <w:jc w:val="both"/>
      </w:pPr>
      <w:r w:rsidRPr="007C3D12">
        <w:rPr>
          <w:rtl/>
        </w:rPr>
        <w:t>ایجاد چندین مجموعه داده تصادفی با استفاده از روش بوت‌استرپ</w:t>
      </w:r>
      <w:r w:rsidRPr="007C3D12">
        <w:t>.</w:t>
      </w:r>
    </w:p>
    <w:p w14:paraId="635D3B4B" w14:textId="77777777" w:rsidR="007C3D12" w:rsidRPr="007C3D12" w:rsidRDefault="007C3D12" w:rsidP="00213AAB">
      <w:pPr>
        <w:tabs>
          <w:tab w:val="num" w:pos="720"/>
          <w:tab w:val="num" w:pos="1440"/>
        </w:tabs>
        <w:bidi/>
        <w:jc w:val="both"/>
      </w:pPr>
      <w:r w:rsidRPr="007C3D12">
        <w:rPr>
          <w:rtl/>
        </w:rPr>
        <w:lastRenderedPageBreak/>
        <w:t>آموزش مدل‌های پایه (درخت‌های تصمیم) بر روی هر یک از مجموعه داده‌ها</w:t>
      </w:r>
      <w:r w:rsidRPr="007C3D12">
        <w:t>.</w:t>
      </w:r>
    </w:p>
    <w:p w14:paraId="0AB88830" w14:textId="77777777" w:rsidR="007C3D12" w:rsidRPr="007C3D12" w:rsidRDefault="007C3D12" w:rsidP="00213AAB">
      <w:pPr>
        <w:tabs>
          <w:tab w:val="num" w:pos="720"/>
          <w:tab w:val="num" w:pos="1440"/>
        </w:tabs>
        <w:bidi/>
        <w:jc w:val="both"/>
      </w:pPr>
      <w:r w:rsidRPr="007C3D12">
        <w:rPr>
          <w:rtl/>
        </w:rPr>
        <w:t>ترکیب خروجی مدل‌های پایه برای ارائه یک پیش‌بینی نهایی. این ترکیب با استفاده از روش رأی‌گیری اکثریت</w:t>
      </w:r>
      <w:r w:rsidRPr="007C3D12">
        <w:t xml:space="preserve"> (Majority Voting) </w:t>
      </w:r>
      <w:r w:rsidRPr="007C3D12">
        <w:rPr>
          <w:rtl/>
        </w:rPr>
        <w:t>انجام شد</w:t>
      </w:r>
      <w:r w:rsidRPr="007C3D12">
        <w:t>.</w:t>
      </w:r>
    </w:p>
    <w:p w14:paraId="644D480A" w14:textId="08A9B74C" w:rsidR="007C3D12" w:rsidRPr="007C3D12" w:rsidRDefault="00213AAB" w:rsidP="00213AAB">
      <w:pPr>
        <w:tabs>
          <w:tab w:val="num" w:pos="720"/>
          <w:tab w:val="num" w:pos="1440"/>
        </w:tabs>
        <w:bidi/>
        <w:jc w:val="both"/>
      </w:pPr>
      <w:r>
        <w:t xml:space="preserve"> 2-7-3</w:t>
      </w:r>
      <w:r w:rsidR="007C3D12" w:rsidRPr="007C3D12">
        <w:rPr>
          <w:rtl/>
        </w:rPr>
        <w:t>تحلیل خروجی‌ها و بررسی دقت مدل‌ها</w:t>
      </w:r>
    </w:p>
    <w:p w14:paraId="2E9378D8" w14:textId="216BA15A" w:rsidR="007C3D12" w:rsidRPr="00213AAB" w:rsidRDefault="007C3D12" w:rsidP="00213AAB">
      <w:pPr>
        <w:tabs>
          <w:tab w:val="num" w:pos="720"/>
          <w:tab w:val="num" w:pos="1440"/>
        </w:tabs>
        <w:bidi/>
        <w:jc w:val="both"/>
        <w:rPr>
          <w:rtl/>
        </w:rPr>
      </w:pPr>
      <w:r w:rsidRPr="007C3D12">
        <w:rPr>
          <w:rtl/>
        </w:rPr>
        <w:t>در گام سوم، خروجی مدل‌های بگینگ تحلیل شد. دقت مدل از طریق مجموعه آزمون ارزیابی و نتایج با مدل‌های جایگزین مقایسه شد. همچنین، شاخص‌های عملکرد مدل محاسبه و تحلیل شد تا نقاط قوت و ضعف مدل شناسایی شود. این تحلیل‌ها نشان داد که روش بگینگ توانسته است دقت و پایداری بالاتری نسبت به مدل‌های پایه ارائه دهد</w:t>
      </w:r>
      <w:r w:rsidRPr="007C3D12">
        <w:t>.</w:t>
      </w:r>
    </w:p>
    <w:p w14:paraId="25888E4D" w14:textId="77777777" w:rsidR="007C3D12" w:rsidRDefault="007C3D12" w:rsidP="007C3D12">
      <w:pPr>
        <w:bidi/>
        <w:spacing w:after="0" w:line="240" w:lineRule="auto"/>
        <w:jc w:val="left"/>
        <w:rPr>
          <w:rFonts w:ascii="Times New Roman" w:hAnsi="Times New Roman" w:cs="B Lotus"/>
          <w:color w:val="000000" w:themeColor="text1"/>
          <w:sz w:val="24"/>
          <w:rtl/>
        </w:rPr>
      </w:pPr>
    </w:p>
    <w:p w14:paraId="5BDB63F6" w14:textId="2B852970" w:rsidR="001430B8" w:rsidRPr="001430B8" w:rsidRDefault="00000000" w:rsidP="007C3D12">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53138EF2">
          <v:rect id="_x0000_i1029" style="width:0;height:1.5pt" o:hralign="center" o:hrstd="t" o:hr="t" fillcolor="#a0a0a0" stroked="f"/>
        </w:pict>
      </w:r>
    </w:p>
    <w:p w14:paraId="0A96C536" w14:textId="364C710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9 </w:t>
      </w:r>
      <w:r w:rsidR="001430B8" w:rsidRPr="001430B8">
        <w:rPr>
          <w:rFonts w:ascii="Times New Roman" w:hAnsi="Times New Roman" w:cs="B Lotus"/>
          <w:b/>
          <w:color w:val="000000" w:themeColor="text1"/>
          <w:sz w:val="24"/>
          <w:rtl/>
        </w:rPr>
        <w:t>خلاصه فصل</w:t>
      </w:r>
    </w:p>
    <w:p w14:paraId="240D587F" w14:textId="77777777" w:rsidR="001430B8" w:rsidRPr="001430B8" w:rsidRDefault="001430B8" w:rsidP="001430B8">
      <w:pPr>
        <w:bidi/>
        <w:spacing w:after="0" w:line="240" w:lineRule="auto"/>
        <w:jc w:val="left"/>
        <w:rPr>
          <w:rFonts w:ascii="Times New Roman" w:hAnsi="Times New Roman" w:cs="B Lotus"/>
          <w:b/>
          <w:bCs/>
          <w:color w:val="000000" w:themeColor="text1"/>
          <w:sz w:val="24"/>
        </w:rPr>
      </w:pPr>
    </w:p>
    <w:p w14:paraId="0CA90800" w14:textId="0B7A7174" w:rsidR="00213AAB" w:rsidRPr="00213AAB" w:rsidRDefault="00213AAB" w:rsidP="00213AAB">
      <w:pPr>
        <w:tabs>
          <w:tab w:val="num" w:pos="720"/>
          <w:tab w:val="num" w:pos="1440"/>
        </w:tabs>
        <w:bidi/>
        <w:jc w:val="both"/>
      </w:pPr>
      <w:r w:rsidRPr="00213AAB">
        <w:rPr>
          <w:rtl/>
        </w:rPr>
        <w:t>در این فصل، روش تحقیق به‌صورت جامع و نظام‌مند بررسی شد. این روش شامل مراحل مختلف از جمع‌آوری داده‌ها تا تحلیل نهایی آن‌ها بوده و بر اساس چارچوب‌های نظری و عملی طراحی شده است. ابتدا ساختار کلی پژوهش و نحوه ارتباط آن با مبانی نظری مورد بحث قرار گرفت</w:t>
      </w:r>
      <w:r w:rsidRPr="00213AAB">
        <w:t>.</w:t>
      </w:r>
      <w:r w:rsidRPr="00213AAB">
        <w:rPr>
          <w:rtl/>
        </w:rPr>
        <w:t>مدل تحقیق و فرآیندهای مرتبط با آن، از جمله تعریف متغیرهای وابسته و مستقل و روش‌های عملیاتی‌سازی آن‌ها، در این فصل تشریح شدند. جامعه آماری مورد بررسی و روش‌های گردآوری داده‌ها به‌دقت انتخاب و تدوین شدند تا داده‌های دقیق و معتبری برای تحلیل ارائه گردد</w:t>
      </w:r>
      <w:r w:rsidRPr="00213AAB">
        <w:t>.</w:t>
      </w:r>
    </w:p>
    <w:p w14:paraId="5DD02380" w14:textId="68C7A064" w:rsidR="001430B8" w:rsidRDefault="00213AAB" w:rsidP="00915E8B">
      <w:pPr>
        <w:tabs>
          <w:tab w:val="num" w:pos="720"/>
          <w:tab w:val="num" w:pos="1440"/>
        </w:tabs>
        <w:bidi/>
        <w:jc w:val="both"/>
        <w:rPr>
          <w:rFonts w:ascii="Times New Roman" w:hAnsi="Times New Roman" w:cs="B Lotus"/>
          <w:b/>
          <w:color w:val="000000" w:themeColor="text1"/>
          <w:sz w:val="24"/>
          <w:rtl/>
          <w:lang w:bidi="fa-IR"/>
        </w:rPr>
      </w:pPr>
      <w:r w:rsidRPr="00213AAB">
        <w:rPr>
          <w:rtl/>
        </w:rPr>
        <w:t>در ادامه، از روش‌های آماری و الگوریتم‌های پیشرفته برای تحلیل داده‌ها استفاده شد. تکنیک‌های</w:t>
      </w:r>
      <w:r>
        <w:rPr>
          <w:rFonts w:hint="cs"/>
          <w:rtl/>
        </w:rPr>
        <w:t xml:space="preserve">ی </w:t>
      </w:r>
      <w:r w:rsidRPr="00213AAB">
        <w:rPr>
          <w:rtl/>
        </w:rPr>
        <w:t>مانند بگینگ و ماتریس زیان نیز به‌تفصیل توضیح داده شدند که تأثیر قابل‌توجهی در بهبود عملکرد مدل داشته‌اند</w:t>
      </w:r>
      <w:r w:rsidRPr="00213AAB">
        <w:t>.</w:t>
      </w:r>
      <w:r w:rsidRPr="00213AAB">
        <w:rPr>
          <w:rtl/>
        </w:rPr>
        <w:t>این تحقیق به‌عنوان یک پژوهش کاربردی با رویکرد توصیفی-تحلیلی اجرا شده است و چارچوب روش‌شناسی آن مبتنی بر ارائه نتایج دقیق و قابل استناد طراحی شده است</w:t>
      </w:r>
      <w:r w:rsidRPr="00213AAB">
        <w:t>.</w:t>
      </w:r>
    </w:p>
    <w:p w14:paraId="3930756D" w14:textId="62FE4EFC" w:rsidR="001430B8" w:rsidRDefault="001430B8">
      <w:pPr>
        <w:spacing w:after="0" w:line="240" w:lineRule="auto"/>
        <w:jc w:val="left"/>
        <w:rPr>
          <w:rFonts w:ascii="Times New Roman" w:hAnsi="Times New Roman" w:cs="B Lotus"/>
          <w:b/>
          <w:color w:val="000000" w:themeColor="text1"/>
          <w:sz w:val="24"/>
          <w:rtl/>
          <w:lang w:bidi="fa-IR"/>
        </w:rPr>
      </w:pPr>
      <w:r>
        <w:rPr>
          <w:rFonts w:ascii="Times New Roman" w:hAnsi="Times New Roman" w:cs="B Lotus"/>
          <w:b/>
          <w:color w:val="000000" w:themeColor="text1"/>
          <w:sz w:val="24"/>
          <w:rtl/>
          <w:lang w:bidi="fa-IR"/>
        </w:rPr>
        <w:br w:type="page"/>
      </w:r>
    </w:p>
    <w:p w14:paraId="51290033" w14:textId="77777777" w:rsidR="00ED61F3" w:rsidRPr="007653A9" w:rsidRDefault="00ED61F3" w:rsidP="00ED61F3">
      <w:pPr>
        <w:bidi/>
        <w:spacing w:after="0" w:line="276" w:lineRule="auto"/>
        <w:ind w:firstLine="283"/>
        <w:jc w:val="both"/>
        <w:rPr>
          <w:rFonts w:ascii="Times New Roman" w:hAnsi="Times New Roman" w:cs="B Lotus"/>
          <w:b/>
          <w:color w:val="000000" w:themeColor="text1"/>
          <w:sz w:val="24"/>
          <w:rtl/>
          <w:lang w:bidi="fa-IR"/>
        </w:rPr>
      </w:pPr>
    </w:p>
    <w:bookmarkEnd w:id="53"/>
    <w:p w14:paraId="3BD9731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202036AF"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0EDE937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BCB34E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DB9A6D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423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547448A3"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C138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35E3DD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1763FD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7CB8F6" w14:textId="77777777" w:rsidR="002646C7" w:rsidRPr="00535CC0" w:rsidRDefault="002646C7" w:rsidP="00535CC0">
      <w:pPr>
        <w:pStyle w:val="a"/>
        <w:rPr>
          <w:rtl/>
        </w:rPr>
      </w:pPr>
      <w:bookmarkStart w:id="54" w:name="_Toc429762108"/>
      <w:bookmarkStart w:id="55" w:name="_Toc188023341"/>
      <w:r w:rsidRPr="00535CC0">
        <w:rPr>
          <w:rFonts w:hint="cs"/>
          <w:rtl/>
        </w:rPr>
        <w:t xml:space="preserve">فصل </w:t>
      </w:r>
      <w:r w:rsidR="00754806" w:rsidRPr="00535CC0">
        <w:rPr>
          <w:rFonts w:hint="cs"/>
          <w:rtl/>
        </w:rPr>
        <w:t>چهارم:</w:t>
      </w:r>
      <w:bookmarkEnd w:id="54"/>
      <w:bookmarkEnd w:id="55"/>
    </w:p>
    <w:p w14:paraId="6BD06744" w14:textId="77777777" w:rsidR="00667353" w:rsidRPr="00535CC0" w:rsidRDefault="00667353" w:rsidP="00535CC0">
      <w:pPr>
        <w:pStyle w:val="a"/>
        <w:rPr>
          <w:rtl/>
        </w:rPr>
      </w:pPr>
      <w:bookmarkStart w:id="56" w:name="_Toc188023342"/>
      <w:r w:rsidRPr="00535CC0">
        <w:rPr>
          <w:rtl/>
        </w:rPr>
        <w:t>شب</w:t>
      </w:r>
      <w:r w:rsidRPr="00535CC0">
        <w:rPr>
          <w:rFonts w:hint="cs"/>
          <w:rtl/>
        </w:rPr>
        <w:t>ی</w:t>
      </w:r>
      <w:r w:rsidRPr="00535CC0">
        <w:rPr>
          <w:rFonts w:hint="eastAsia"/>
          <w:rtl/>
        </w:rPr>
        <w:t>ه‌ساز</w:t>
      </w:r>
      <w:r w:rsidRPr="00535CC0">
        <w:rPr>
          <w:rFonts w:hint="cs"/>
          <w:rtl/>
        </w:rPr>
        <w:t>ی</w:t>
      </w:r>
      <w:r w:rsidRPr="00535CC0">
        <w:rPr>
          <w:rtl/>
        </w:rPr>
        <w:t xml:space="preserve"> و تحل</w:t>
      </w:r>
      <w:r w:rsidRPr="00535CC0">
        <w:rPr>
          <w:rFonts w:hint="cs"/>
          <w:rtl/>
        </w:rPr>
        <w:t>ی</w:t>
      </w:r>
      <w:r w:rsidRPr="00535CC0">
        <w:rPr>
          <w:rFonts w:hint="eastAsia"/>
          <w:rtl/>
        </w:rPr>
        <w:t>ل</w:t>
      </w:r>
      <w:r w:rsidRPr="00535CC0">
        <w:rPr>
          <w:rtl/>
        </w:rPr>
        <w:t xml:space="preserve"> نتا</w:t>
      </w:r>
      <w:r w:rsidRPr="00535CC0">
        <w:rPr>
          <w:rFonts w:hint="cs"/>
          <w:rtl/>
        </w:rPr>
        <w:t>ی</w:t>
      </w:r>
      <w:r w:rsidRPr="00535CC0">
        <w:rPr>
          <w:rFonts w:hint="eastAsia"/>
          <w:rtl/>
        </w:rPr>
        <w:t>ج</w:t>
      </w:r>
      <w:bookmarkEnd w:id="56"/>
    </w:p>
    <w:p w14:paraId="35169ADC" w14:textId="77777777" w:rsidR="00667353" w:rsidRPr="00535CC0" w:rsidRDefault="00667353" w:rsidP="00535CC0">
      <w:pPr>
        <w:pStyle w:val="a"/>
        <w:rPr>
          <w:rtl/>
        </w:rPr>
      </w:pPr>
      <w:bookmarkStart w:id="57" w:name="_Toc188023343"/>
      <w:r w:rsidRPr="00535CC0">
        <w:rPr>
          <w:rFonts w:hint="cs"/>
          <w:rtl/>
        </w:rPr>
        <w:t>(</w:t>
      </w:r>
      <w:r w:rsidRPr="00535CC0">
        <w:rPr>
          <w:rtl/>
        </w:rPr>
        <w:t>نتا</w:t>
      </w:r>
      <w:r w:rsidRPr="00535CC0">
        <w:rPr>
          <w:rFonts w:hint="cs"/>
          <w:rtl/>
        </w:rPr>
        <w:t>ی</w:t>
      </w:r>
      <w:r w:rsidRPr="00535CC0">
        <w:rPr>
          <w:rFonts w:hint="eastAsia"/>
          <w:rtl/>
        </w:rPr>
        <w:t>ج</w:t>
      </w:r>
      <w:r w:rsidRPr="00535CC0">
        <w:rPr>
          <w:rtl/>
        </w:rPr>
        <w:t xml:space="preserve"> و بحث</w:t>
      </w:r>
      <w:r w:rsidRPr="00535CC0">
        <w:rPr>
          <w:rFonts w:hint="cs"/>
          <w:rtl/>
        </w:rPr>
        <w:t>)</w:t>
      </w:r>
      <w:bookmarkEnd w:id="57"/>
    </w:p>
    <w:p w14:paraId="3F3FA6D7" w14:textId="77777777" w:rsidR="002646C7" w:rsidRPr="007653A9" w:rsidRDefault="00E96337" w:rsidP="006C0AFE">
      <w:pPr>
        <w:bidi/>
        <w:spacing w:after="0" w:line="276" w:lineRule="auto"/>
        <w:jc w:val="both"/>
        <w:rPr>
          <w:rFonts w:ascii="Times New Roman" w:hAnsi="Times New Roman" w:cs="B Lotus"/>
          <w:color w:val="000000" w:themeColor="text1"/>
          <w:sz w:val="24"/>
          <w:rtl/>
          <w:lang w:bidi="fa-IR"/>
        </w:rPr>
      </w:pPr>
      <w:r w:rsidRPr="007653A9">
        <w:rPr>
          <w:rFonts w:ascii="Times New Roman" w:hAnsi="Times New Roman" w:cs="B Lotus"/>
          <w:bCs/>
          <w:noProof/>
          <w:color w:val="000000" w:themeColor="text1"/>
          <w:sz w:val="36"/>
          <w:szCs w:val="36"/>
        </w:rPr>
        <mc:AlternateContent>
          <mc:Choice Requires="wps">
            <w:drawing>
              <wp:anchor distT="0" distB="0" distL="114300" distR="114300" simplePos="0" relativeHeight="251674624" behindDoc="0" locked="0" layoutInCell="1" allowOverlap="1" wp14:anchorId="2D16F17D" wp14:editId="643B0D0B">
                <wp:simplePos x="0" y="0"/>
                <wp:positionH relativeFrom="column">
                  <wp:posOffset>2154555</wp:posOffset>
                </wp:positionH>
                <wp:positionV relativeFrom="paragraph">
                  <wp:posOffset>3868420</wp:posOffset>
                </wp:positionV>
                <wp:extent cx="1546225" cy="886460"/>
                <wp:effectExtent l="0" t="0" r="15875" b="27940"/>
                <wp:wrapNone/>
                <wp:docPr id="6" name="Rectangle 6"/>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5CDB88" id="Rectangle 6" o:spid="_x0000_s1026" style="position:absolute;left:0;text-align:left;margin-left:169.65pt;margin-top:304.6pt;width:121.75pt;height:69.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" fillcolor="white [3212]" strokecolor="white [3212]" strokeweight="1pt"/>
            </w:pict>
          </mc:Fallback>
        </mc:AlternateContent>
      </w:r>
      <w:r w:rsidR="002646C7" w:rsidRPr="007653A9">
        <w:rPr>
          <w:rFonts w:ascii="Times New Roman" w:hAnsi="Times New Roman" w:cs="B Lotus"/>
          <w:bCs/>
          <w:color w:val="000000" w:themeColor="text1"/>
          <w:sz w:val="24"/>
          <w:szCs w:val="60"/>
          <w:rtl/>
          <w:lang w:bidi="fa-IR"/>
        </w:rPr>
        <w:br w:type="page"/>
      </w:r>
    </w:p>
    <w:p w14:paraId="07F0536F" w14:textId="77777777" w:rsidR="00F92E7E" w:rsidRPr="007653A9" w:rsidRDefault="00F92E7E" w:rsidP="006C0AFE">
      <w:pPr>
        <w:bidi/>
        <w:spacing w:after="0" w:line="276" w:lineRule="auto"/>
        <w:ind w:hanging="1"/>
        <w:jc w:val="both"/>
        <w:rPr>
          <w:rFonts w:ascii="Times New Roman" w:hAnsi="Times New Roman" w:cs="B Lotus"/>
          <w:b/>
          <w:color w:val="000000" w:themeColor="text1"/>
          <w:sz w:val="24"/>
          <w:rtl/>
          <w:lang w:bidi="fa-IR"/>
        </w:rPr>
      </w:pPr>
    </w:p>
    <w:p w14:paraId="29BD8E2F"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68047824"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0E81D978"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48FD1712" w14:textId="256F83BC" w:rsidR="001A3B42" w:rsidRPr="001A3B42" w:rsidRDefault="00667353" w:rsidP="00BE18A2">
      <w:pPr>
        <w:bidi/>
        <w:spacing w:after="0" w:line="276" w:lineRule="auto"/>
        <w:ind w:firstLine="283"/>
        <w:jc w:val="both"/>
        <w:rPr>
          <w:rFonts w:ascii="Times New Roman" w:hAnsi="Times New Roman" w:cs="B Lotus"/>
          <w:b/>
          <w:color w:val="000000" w:themeColor="text1"/>
          <w:sz w:val="24"/>
        </w:rPr>
      </w:pPr>
      <w:bookmarkStart w:id="58" w:name="_Toc429762111"/>
      <w:r w:rsidRPr="007653A9">
        <w:rPr>
          <w:rFonts w:ascii="Times New Roman" w:hAnsi="Times New Roman" w:cs="B Lotus"/>
          <w:color w:val="000000" w:themeColor="text1"/>
          <w:sz w:val="24"/>
          <w:rtl/>
        </w:rPr>
        <w:br w:type="page"/>
      </w:r>
      <w:bookmarkEnd w:id="58"/>
    </w:p>
    <w:p w14:paraId="7F59F629" w14:textId="77777777" w:rsidR="004D0FCD" w:rsidRPr="008859A8" w:rsidRDefault="004D0FCD" w:rsidP="008859A8">
      <w:pPr>
        <w:tabs>
          <w:tab w:val="num" w:pos="720"/>
          <w:tab w:val="num" w:pos="1440"/>
        </w:tabs>
        <w:bidi/>
        <w:jc w:val="both"/>
      </w:pPr>
      <w:r w:rsidRPr="008859A8">
        <w:rPr>
          <w:rtl/>
        </w:rPr>
        <w:lastRenderedPageBreak/>
        <w:t>فصل چهارم: تحل</w:t>
      </w:r>
      <w:r w:rsidRPr="008859A8">
        <w:rPr>
          <w:rFonts w:hint="cs"/>
          <w:rtl/>
        </w:rPr>
        <w:t>یل</w:t>
      </w:r>
      <w:r w:rsidRPr="008859A8">
        <w:rPr>
          <w:rtl/>
        </w:rPr>
        <w:t xml:space="preserve"> داده‌ها و ارز</w:t>
      </w:r>
      <w:r w:rsidRPr="008859A8">
        <w:rPr>
          <w:rFonts w:hint="cs"/>
          <w:rtl/>
        </w:rPr>
        <w:t>یابی</w:t>
      </w:r>
      <w:r w:rsidRPr="008859A8">
        <w:rPr>
          <w:rtl/>
        </w:rPr>
        <w:t xml:space="preserve"> مدل پ</w:t>
      </w:r>
      <w:r w:rsidRPr="008859A8">
        <w:rPr>
          <w:rFonts w:hint="cs"/>
          <w:rtl/>
        </w:rPr>
        <w:t>یشنهادی</w:t>
      </w:r>
    </w:p>
    <w:p w14:paraId="394581C0" w14:textId="7AED5B11" w:rsidR="004D0FCD" w:rsidRPr="004D0FCD" w:rsidRDefault="004D0FCD"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1 </w:t>
      </w:r>
      <w:r w:rsidRPr="004D0FCD">
        <w:rPr>
          <w:rFonts w:ascii="Times New Roman" w:hAnsi="Times New Roman" w:cs="B Lotus"/>
          <w:b/>
          <w:color w:val="000000" w:themeColor="text1"/>
          <w:sz w:val="24"/>
          <w:rtl/>
        </w:rPr>
        <w:t>مقدمه</w:t>
      </w:r>
    </w:p>
    <w:p w14:paraId="2AE85E58" w14:textId="1EDBC3F4" w:rsidR="004D0FCD" w:rsidRDefault="00332D4C" w:rsidP="00332D4C">
      <w:pPr>
        <w:tabs>
          <w:tab w:val="num" w:pos="720"/>
          <w:tab w:val="num" w:pos="1440"/>
        </w:tabs>
        <w:bidi/>
        <w:jc w:val="both"/>
        <w:rPr>
          <w:rtl/>
        </w:rPr>
      </w:pPr>
      <w:r w:rsidRPr="00332D4C">
        <w:rPr>
          <w:rtl/>
        </w:rPr>
        <w:t>در این فصل به تحلیل داده‌ها و ارزیابی مدل پیشنهادی پرداخته خواهد شد. از آنجا که هدف اصلی این پژوهش، ارزیابی ریسک اعتباری با استفاده از ترکیب ماتریس زیان و روش بگینگ است، داده‌های گردآوری‌شده با توجه به ساختار فرضیه‌ها و روش‌شناسی مطرح‌شده در فصل سوم مورد تجزیه‌وتحلیل قرار می‌گیرند. در ابتدا، آمار توصیفی متغیرهای تحقیق ارائه شده و ویژگی‌های کلیدی داده‌ها بررسی می‌شود. سپس، با استفاده از روش‌های آماری و تکنیک‌های پیشرفته مدل‌سازی، به پیاده‌سازی مدل پیشنهادی پرداخته و اثرگذاری ماتریس زیان در بهبود دقت نتایج ارزیابی می‌شود</w:t>
      </w:r>
      <w:r w:rsidRPr="00332D4C">
        <w:t>.</w:t>
      </w:r>
    </w:p>
    <w:p w14:paraId="42077B1A" w14:textId="3B638475" w:rsidR="00332D4C" w:rsidRDefault="00332D4C" w:rsidP="009C0F1F">
      <w:pPr>
        <w:tabs>
          <w:tab w:val="num" w:pos="720"/>
          <w:tab w:val="num" w:pos="1440"/>
        </w:tabs>
        <w:bidi/>
        <w:jc w:val="both"/>
        <w:rPr>
          <w:rtl/>
        </w:rPr>
      </w:pPr>
      <w:r w:rsidRPr="00332D4C">
        <w:rPr>
          <w:rtl/>
        </w:rPr>
        <w:t>تحل</w:t>
      </w:r>
      <w:r w:rsidRPr="00332D4C">
        <w:rPr>
          <w:rFonts w:hint="cs"/>
          <w:rtl/>
        </w:rPr>
        <w:t>یل</w:t>
      </w:r>
      <w:r w:rsidRPr="00332D4C">
        <w:rPr>
          <w:rtl/>
        </w:rPr>
        <w:t xml:space="preserve"> انجام‌شده شامل</w:t>
      </w:r>
      <w:r>
        <w:rPr>
          <w:rFonts w:hint="cs"/>
          <w:rtl/>
        </w:rPr>
        <w:t xml:space="preserve"> </w:t>
      </w:r>
      <w:r w:rsidRPr="00332D4C">
        <w:rPr>
          <w:rtl/>
        </w:rPr>
        <w:t>قدرت پ</w:t>
      </w:r>
      <w:r w:rsidRPr="00332D4C">
        <w:rPr>
          <w:rFonts w:hint="cs"/>
          <w:rtl/>
        </w:rPr>
        <w:t>یش‌بینی،</w:t>
      </w:r>
      <w:r w:rsidRPr="00332D4C">
        <w:rPr>
          <w:rtl/>
        </w:rPr>
        <w:t xml:space="preserve"> و تحل</w:t>
      </w:r>
      <w:r w:rsidRPr="00332D4C">
        <w:rPr>
          <w:rFonts w:hint="cs"/>
          <w:rtl/>
        </w:rPr>
        <w:t>یل</w:t>
      </w:r>
      <w:r w:rsidRPr="00332D4C">
        <w:rPr>
          <w:rtl/>
        </w:rPr>
        <w:t xml:space="preserve"> حساس</w:t>
      </w:r>
      <w:r w:rsidRPr="00332D4C">
        <w:rPr>
          <w:rFonts w:hint="cs"/>
          <w:rtl/>
        </w:rPr>
        <w:t>یت</w:t>
      </w:r>
      <w:r w:rsidRPr="00332D4C">
        <w:rPr>
          <w:rtl/>
        </w:rPr>
        <w:t xml:space="preserve"> نسبت به پارامترها</w:t>
      </w:r>
      <w:r w:rsidRPr="00332D4C">
        <w:rPr>
          <w:rFonts w:hint="cs"/>
          <w:rtl/>
        </w:rPr>
        <w:t>ی</w:t>
      </w:r>
      <w:r w:rsidRPr="00332D4C">
        <w:rPr>
          <w:rtl/>
        </w:rPr>
        <w:t xml:space="preserve"> مختلف خواهد بود. در نها</w:t>
      </w:r>
      <w:r w:rsidRPr="00332D4C">
        <w:rPr>
          <w:rFonts w:hint="cs"/>
          <w:rtl/>
        </w:rPr>
        <w:t>یت،</w:t>
      </w:r>
      <w:r w:rsidRPr="00332D4C">
        <w:rPr>
          <w:rtl/>
        </w:rPr>
        <w:t xml:space="preserve"> نتا</w:t>
      </w:r>
      <w:r w:rsidRPr="00332D4C">
        <w:rPr>
          <w:rFonts w:hint="cs"/>
          <w:rtl/>
        </w:rPr>
        <w:t>یج</w:t>
      </w:r>
      <w:r w:rsidRPr="00332D4C">
        <w:rPr>
          <w:rtl/>
        </w:rPr>
        <w:t xml:space="preserve"> حاصل از اجرا</w:t>
      </w:r>
      <w:r w:rsidRPr="00332D4C">
        <w:rPr>
          <w:rFonts w:hint="cs"/>
          <w:rtl/>
        </w:rPr>
        <w:t>ی</w:t>
      </w:r>
      <w:r w:rsidRPr="00332D4C">
        <w:rPr>
          <w:rtl/>
        </w:rPr>
        <w:t xml:space="preserve"> مدل پ</w:t>
      </w:r>
      <w:r w:rsidRPr="00332D4C">
        <w:rPr>
          <w:rFonts w:hint="cs"/>
          <w:rtl/>
        </w:rPr>
        <w:t>یشنهادی</w:t>
      </w:r>
      <w:r w:rsidRPr="00332D4C">
        <w:rPr>
          <w:rtl/>
        </w:rPr>
        <w:t xml:space="preserve"> با سا</w:t>
      </w:r>
      <w:r w:rsidRPr="00332D4C">
        <w:rPr>
          <w:rFonts w:hint="cs"/>
          <w:rtl/>
        </w:rPr>
        <w:t>یر</w:t>
      </w:r>
      <w:r w:rsidRPr="00332D4C">
        <w:rPr>
          <w:rtl/>
        </w:rPr>
        <w:t xml:space="preserve"> روش‌ها</w:t>
      </w:r>
      <w:r w:rsidRPr="00332D4C">
        <w:rPr>
          <w:rFonts w:hint="cs"/>
          <w:rtl/>
        </w:rPr>
        <w:t>ی</w:t>
      </w:r>
      <w:r w:rsidRPr="00332D4C">
        <w:rPr>
          <w:rtl/>
        </w:rPr>
        <w:t xml:space="preserve"> طبقه‌بند</w:t>
      </w:r>
      <w:r w:rsidRPr="00332D4C">
        <w:rPr>
          <w:rFonts w:hint="cs"/>
          <w:rtl/>
        </w:rPr>
        <w:t>ی</w:t>
      </w:r>
      <w:r w:rsidRPr="00332D4C">
        <w:rPr>
          <w:rtl/>
        </w:rPr>
        <w:t xml:space="preserve"> مقا</w:t>
      </w:r>
      <w:r w:rsidRPr="00332D4C">
        <w:rPr>
          <w:rFonts w:hint="cs"/>
          <w:rtl/>
        </w:rPr>
        <w:t>یسه</w:t>
      </w:r>
      <w:r w:rsidRPr="00332D4C">
        <w:rPr>
          <w:rtl/>
        </w:rPr>
        <w:t xml:space="preserve"> شده و نقاط قوت و ضعف مدل مورد بررس</w:t>
      </w:r>
      <w:r w:rsidRPr="00332D4C">
        <w:rPr>
          <w:rFonts w:hint="cs"/>
          <w:rtl/>
        </w:rPr>
        <w:t>ی</w:t>
      </w:r>
      <w:r w:rsidRPr="00332D4C">
        <w:rPr>
          <w:rtl/>
        </w:rPr>
        <w:t xml:space="preserve"> قرار م</w:t>
      </w:r>
      <w:r w:rsidRPr="00332D4C">
        <w:rPr>
          <w:rFonts w:hint="cs"/>
          <w:rtl/>
        </w:rPr>
        <w:t>ی‌گیرد</w:t>
      </w:r>
      <w:r w:rsidRPr="00332D4C">
        <w:rPr>
          <w:rtl/>
        </w:rPr>
        <w:t xml:space="preserve">. </w:t>
      </w:r>
      <w:r w:rsidR="000C6594" w:rsidRPr="000C6594">
        <w:rPr>
          <w:rtl/>
        </w:rPr>
        <w:t>تا درک جامعی از عملکرد و کارایی مدل پیشنهادی حاصل گردد</w:t>
      </w:r>
      <w:r w:rsidR="000C6594" w:rsidRPr="000C6594">
        <w:t>.</w:t>
      </w:r>
    </w:p>
    <w:p w14:paraId="2D7090AC" w14:textId="0869C8BD" w:rsidR="004D0FCD" w:rsidRDefault="008B2AC7" w:rsidP="00EE1846">
      <w:pPr>
        <w:pStyle w:val="a1"/>
        <w:rPr>
          <w:rFonts w:ascii="Times New Roman" w:hAnsi="Times New Roman" w:cs="B Lotus"/>
          <w:b/>
          <w:color w:val="000000" w:themeColor="text1"/>
          <w:sz w:val="24"/>
          <w:rtl/>
        </w:rPr>
      </w:pPr>
      <w:r>
        <w:rPr>
          <w:rFonts w:ascii="Times New Roman" w:hAnsi="Times New Roman" w:cs="B Lotus" w:hint="cs"/>
          <w:b/>
          <w:color w:val="000000" w:themeColor="text1"/>
          <w:sz w:val="24"/>
          <w:rtl/>
        </w:rPr>
        <w:t xml:space="preserve">4-2 </w:t>
      </w:r>
      <w:r w:rsidR="004D0FCD" w:rsidRPr="004D0FCD">
        <w:rPr>
          <w:rFonts w:ascii="Times New Roman" w:hAnsi="Times New Roman" w:cs="B Lotus"/>
          <w:b/>
          <w:color w:val="000000" w:themeColor="text1"/>
          <w:sz w:val="24"/>
          <w:rtl/>
        </w:rPr>
        <w:t>تحل</w:t>
      </w:r>
      <w:r w:rsidR="004D0FCD" w:rsidRPr="004D0FCD">
        <w:rPr>
          <w:rFonts w:ascii="Times New Roman" w:hAnsi="Times New Roman" w:cs="B Lotus" w:hint="cs"/>
          <w:b/>
          <w:color w:val="000000" w:themeColor="text1"/>
          <w:sz w:val="24"/>
          <w:rtl/>
        </w:rPr>
        <w:t>یل</w:t>
      </w:r>
      <w:r w:rsidR="004D0FCD" w:rsidRPr="004D0FCD">
        <w:rPr>
          <w:rFonts w:ascii="Times New Roman" w:hAnsi="Times New Roman" w:cs="B Lotus"/>
          <w:b/>
          <w:color w:val="000000" w:themeColor="text1"/>
          <w:sz w:val="24"/>
          <w:rtl/>
        </w:rPr>
        <w:t xml:space="preserve"> آمار</w:t>
      </w:r>
      <w:r w:rsidR="004D0FCD" w:rsidRPr="004D0FCD">
        <w:rPr>
          <w:rFonts w:ascii="Times New Roman" w:hAnsi="Times New Roman" w:cs="B Lotus" w:hint="cs"/>
          <w:b/>
          <w:color w:val="000000" w:themeColor="text1"/>
          <w:sz w:val="24"/>
          <w:rtl/>
        </w:rPr>
        <w:t>ی</w:t>
      </w:r>
      <w:r w:rsidR="004D0FCD" w:rsidRPr="004D0FCD">
        <w:rPr>
          <w:rFonts w:ascii="Times New Roman" w:hAnsi="Times New Roman" w:cs="B Lotus"/>
          <w:b/>
          <w:color w:val="000000" w:themeColor="text1"/>
          <w:sz w:val="24"/>
          <w:rtl/>
        </w:rPr>
        <w:t xml:space="preserve"> داده‌ها</w:t>
      </w:r>
    </w:p>
    <w:p w14:paraId="0104E150" w14:textId="01EF67A3" w:rsidR="00EF397A" w:rsidRPr="00EF397A" w:rsidRDefault="00EF397A" w:rsidP="00EF397A">
      <w:pPr>
        <w:tabs>
          <w:tab w:val="num" w:pos="720"/>
          <w:tab w:val="num" w:pos="1440"/>
        </w:tabs>
        <w:bidi/>
        <w:jc w:val="both"/>
      </w:pPr>
      <w:r w:rsidRPr="00EF397A">
        <w:rPr>
          <w:rtl/>
        </w:rPr>
        <w:t>این پژوهش به بررسی تحلیل آماری داده‌ها با هدف استخراج بینش‌های کلیدی از ویژگی‌های توصیفی، بررسی همبستگی میان متغیرها و مدیریت داده‌های پرت پرداخته است. جامعه آماری شامل وام‌گیرندگانی است که درخواست تسهیلات آن‌ها تأیید شده است و اطلاعات آن‌ها، از جمله مشخصات مالی، سوابق اعتباری، و وضعیت بازپرداخت، در مجموعه داده‌های پژوهش مورد تحلیل قرار گرفته است. متغیرهای مورد بررسی شامل معیارهایی از قبیل درآمد، سابقه اعتباری، ویژگی‌های مرتبط با تسهیلات و نسبت‌های مالی است که در ارزیابی ریسک اعتباری نقش کلیدی ایفا می‌کنند</w:t>
      </w:r>
      <w:r w:rsidRPr="00EF397A">
        <w:t>.</w:t>
      </w:r>
    </w:p>
    <w:p w14:paraId="526AD234" w14:textId="7EE5B2CD" w:rsidR="004D0FCD" w:rsidRPr="009A44D2" w:rsidRDefault="009A44D2" w:rsidP="009A44D2">
      <w:pPr>
        <w:pStyle w:val="a2"/>
        <w:ind w:firstLine="0"/>
      </w:pPr>
      <w:r>
        <w:rPr>
          <w:rFonts w:hint="cs"/>
          <w:rtl/>
        </w:rPr>
        <w:t>1-2-4</w:t>
      </w:r>
      <w:r w:rsidR="004D0FCD" w:rsidRPr="009A44D2">
        <w:t xml:space="preserve"> </w:t>
      </w:r>
      <w:r w:rsidR="004D0FCD" w:rsidRPr="009A44D2">
        <w:rPr>
          <w:rtl/>
        </w:rPr>
        <w:t>آمار توص</w:t>
      </w:r>
      <w:r w:rsidR="004D0FCD" w:rsidRPr="009A44D2">
        <w:rPr>
          <w:rFonts w:hint="cs"/>
          <w:rtl/>
        </w:rPr>
        <w:t>یفی</w:t>
      </w:r>
      <w:r w:rsidR="004D0FCD" w:rsidRPr="009A44D2">
        <w:rPr>
          <w:rtl/>
        </w:rPr>
        <w:t xml:space="preserve"> متغ</w:t>
      </w:r>
      <w:r w:rsidR="004D0FCD" w:rsidRPr="009A44D2">
        <w:rPr>
          <w:rFonts w:hint="cs"/>
          <w:rtl/>
        </w:rPr>
        <w:t>یرهای</w:t>
      </w:r>
      <w:r w:rsidR="004D0FCD" w:rsidRPr="009A44D2">
        <w:rPr>
          <w:rtl/>
        </w:rPr>
        <w:t xml:space="preserve"> تحق</w:t>
      </w:r>
      <w:r w:rsidR="004D0FCD" w:rsidRPr="009A44D2">
        <w:rPr>
          <w:rFonts w:hint="cs"/>
          <w:rtl/>
        </w:rPr>
        <w:t>یق</w:t>
      </w:r>
    </w:p>
    <w:p w14:paraId="670EE5D0" w14:textId="77777777" w:rsidR="004D0FCD" w:rsidRDefault="004D0FCD" w:rsidP="008859A8">
      <w:pPr>
        <w:tabs>
          <w:tab w:val="num" w:pos="720"/>
          <w:tab w:val="num" w:pos="1440"/>
        </w:tabs>
        <w:bidi/>
        <w:jc w:val="both"/>
        <w:rPr>
          <w:rtl/>
        </w:rPr>
      </w:pPr>
      <w:r w:rsidRPr="008859A8">
        <w:t xml:space="preserve">- </w:t>
      </w:r>
      <w:r w:rsidRPr="008859A8">
        <w:rPr>
          <w:rtl/>
        </w:rPr>
        <w:t>ارائه مشخصات آمار</w:t>
      </w:r>
      <w:r w:rsidRPr="008859A8">
        <w:rPr>
          <w:rFonts w:hint="cs"/>
          <w:rtl/>
        </w:rPr>
        <w:t>ی</w:t>
      </w:r>
      <w:r w:rsidRPr="008859A8">
        <w:rPr>
          <w:rtl/>
        </w:rPr>
        <w:t xml:space="preserve"> داده‌ها (م</w:t>
      </w:r>
      <w:r w:rsidRPr="008859A8">
        <w:rPr>
          <w:rFonts w:hint="cs"/>
          <w:rtl/>
        </w:rPr>
        <w:t>یانگین،</w:t>
      </w:r>
      <w:r w:rsidRPr="008859A8">
        <w:rPr>
          <w:rtl/>
        </w:rPr>
        <w:t xml:space="preserve"> انحراف مع</w:t>
      </w:r>
      <w:r w:rsidRPr="008859A8">
        <w:rPr>
          <w:rFonts w:hint="cs"/>
          <w:rtl/>
        </w:rPr>
        <w:t>یار،</w:t>
      </w:r>
      <w:r w:rsidRPr="008859A8">
        <w:rPr>
          <w:rtl/>
        </w:rPr>
        <w:t xml:space="preserve"> چولگ</w:t>
      </w:r>
      <w:r w:rsidRPr="008859A8">
        <w:rPr>
          <w:rFonts w:hint="cs"/>
          <w:rtl/>
        </w:rPr>
        <w:t>ی،</w:t>
      </w:r>
      <w:r w:rsidRPr="008859A8">
        <w:rPr>
          <w:rtl/>
        </w:rPr>
        <w:t xml:space="preserve"> کش</w:t>
      </w:r>
      <w:r w:rsidRPr="008859A8">
        <w:rPr>
          <w:rFonts w:hint="cs"/>
          <w:rtl/>
        </w:rPr>
        <w:t>یدگی</w:t>
      </w:r>
      <w:r w:rsidRPr="008859A8">
        <w:rPr>
          <w:rtl/>
        </w:rPr>
        <w:t xml:space="preserve"> و غ</w:t>
      </w:r>
      <w:r w:rsidRPr="008859A8">
        <w:rPr>
          <w:rFonts w:hint="cs"/>
          <w:rtl/>
        </w:rPr>
        <w:t>یره</w:t>
      </w:r>
      <w:r w:rsidRPr="008859A8">
        <w:rPr>
          <w:rtl/>
        </w:rPr>
        <w:t>)</w:t>
      </w:r>
      <w:r w:rsidRPr="008859A8">
        <w:t>.</w:t>
      </w:r>
    </w:p>
    <w:p w14:paraId="6D940F10" w14:textId="77777777" w:rsidR="00EF397A" w:rsidRDefault="00EF397A" w:rsidP="00EF397A">
      <w:pPr>
        <w:tabs>
          <w:tab w:val="num" w:pos="720"/>
          <w:tab w:val="num" w:pos="1440"/>
        </w:tabs>
        <w:bidi/>
        <w:jc w:val="both"/>
        <w:rPr>
          <w:rtl/>
        </w:rPr>
      </w:pPr>
      <w:r w:rsidRPr="00EF397A">
        <w:rPr>
          <w:rtl/>
        </w:rPr>
        <w:t xml:space="preserve">برای درک بهتر ساختار داده‌ها، شاخص‌های آماری همچون </w:t>
      </w:r>
      <w:r w:rsidRPr="00EF397A">
        <w:rPr>
          <w:b/>
          <w:bCs/>
          <w:rtl/>
        </w:rPr>
        <w:t>میانگین، انحراف معیار، چولگی و کشیدگی</w:t>
      </w:r>
      <w:r w:rsidRPr="00EF397A">
        <w:rPr>
          <w:rtl/>
        </w:rPr>
        <w:t xml:space="preserve"> محاسبه شده‌اند. این شاخص‌ها به ارزیابی توزیع داده‌ها و شناسایی الگوهای موجود در </w:t>
      </w:r>
      <w:r w:rsidRPr="00EF397A">
        <w:rPr>
          <w:rtl/>
        </w:rPr>
        <w:lastRenderedPageBreak/>
        <w:t>متغیرهای کلیدی کمک می‌کنند. نتایج این تحلیل نشان می‌دهد که برخی از متغیرها دارای پراکندگی قابل‌توجهی هستند و در برخی موارد، توزیع آن‌ها از نرمال بودن فاصله دارد. شناسایی این ویژگی‌ها به تصمیم‌گیری در خصوص استفاده از روش‌های ناپارامتری یا اصلاح متغیرها کمک می‌کند. همچنین، مقادیر حدی شناسایی شده‌اند که ممکن است تأثیر منفی بر دقت مدل‌سازی داشته باشند و نیازمند بررسی بیشتر هستند</w:t>
      </w:r>
      <w:r w:rsidRPr="00EF397A">
        <w:t>.</w:t>
      </w:r>
    </w:p>
    <w:p w14:paraId="56BA4733" w14:textId="3E1C24F5" w:rsidR="00B91B35" w:rsidRPr="00B4014E" w:rsidRDefault="00B4014E" w:rsidP="00B4014E">
      <w:pPr>
        <w:tabs>
          <w:tab w:val="num" w:pos="720"/>
          <w:tab w:val="num" w:pos="1440"/>
        </w:tabs>
        <w:bidi/>
        <w:jc w:val="center"/>
        <w:rPr>
          <w:b/>
        </w:rPr>
      </w:pPr>
      <w:r w:rsidRPr="00B4014E">
        <w:rPr>
          <w:b/>
          <w:rtl/>
        </w:rPr>
        <w:t>جدول 4-1: آمار توصیفی متغیرهای تحقیق</w:t>
      </w:r>
    </w:p>
    <w:tbl>
      <w:tblPr>
        <w:tblStyle w:val="TableGrid"/>
        <w:tblW w:w="0" w:type="auto"/>
        <w:tblLook w:val="04A0" w:firstRow="1" w:lastRow="0" w:firstColumn="1" w:lastColumn="0" w:noHBand="0" w:noVBand="1"/>
      </w:tblPr>
      <w:tblGrid>
        <w:gridCol w:w="1051"/>
        <w:gridCol w:w="1015"/>
        <w:gridCol w:w="1155"/>
        <w:gridCol w:w="1053"/>
        <w:gridCol w:w="1047"/>
        <w:gridCol w:w="1099"/>
        <w:gridCol w:w="1089"/>
        <w:gridCol w:w="985"/>
      </w:tblGrid>
      <w:tr w:rsidR="00B91B35" w14:paraId="742E6521" w14:textId="77777777" w:rsidTr="009E6350">
        <w:tc>
          <w:tcPr>
            <w:tcW w:w="1728" w:type="dxa"/>
          </w:tcPr>
          <w:p w14:paraId="434A508F" w14:textId="77777777" w:rsidR="00B91B35" w:rsidRPr="00E62221" w:rsidRDefault="00B91B35" w:rsidP="009E6350">
            <w:pPr>
              <w:jc w:val="center"/>
              <w:rPr>
                <w:rFonts w:ascii="B Nazanin" w:hAnsi="B Nazanin"/>
                <w:sz w:val="24"/>
                <w:szCs w:val="24"/>
              </w:rPr>
            </w:pPr>
            <w:proofErr w:type="spellStart"/>
            <w:r w:rsidRPr="00E62221">
              <w:rPr>
                <w:rFonts w:ascii="B Nazanin" w:hAnsi="B Nazanin"/>
                <w:sz w:val="24"/>
                <w:szCs w:val="24"/>
              </w:rPr>
              <w:t>بیشینه</w:t>
            </w:r>
            <w:proofErr w:type="spellEnd"/>
          </w:p>
        </w:tc>
        <w:tc>
          <w:tcPr>
            <w:tcW w:w="1728" w:type="dxa"/>
          </w:tcPr>
          <w:p w14:paraId="15016068" w14:textId="77777777" w:rsidR="00B91B35" w:rsidRPr="00E62221" w:rsidRDefault="00B91B35" w:rsidP="009E6350">
            <w:pPr>
              <w:jc w:val="center"/>
              <w:rPr>
                <w:rFonts w:ascii="B Nazanin" w:hAnsi="B Nazanin"/>
                <w:sz w:val="24"/>
                <w:szCs w:val="24"/>
              </w:rPr>
            </w:pPr>
            <w:proofErr w:type="spellStart"/>
            <w:r w:rsidRPr="00E62221">
              <w:rPr>
                <w:rFonts w:ascii="B Nazanin" w:hAnsi="B Nazanin"/>
                <w:sz w:val="24"/>
                <w:szCs w:val="24"/>
              </w:rPr>
              <w:t>کمینه</w:t>
            </w:r>
            <w:proofErr w:type="spellEnd"/>
          </w:p>
        </w:tc>
        <w:tc>
          <w:tcPr>
            <w:tcW w:w="1728" w:type="dxa"/>
          </w:tcPr>
          <w:p w14:paraId="70DC432E" w14:textId="183CF3BA" w:rsidR="00B91B35" w:rsidRPr="00E62221" w:rsidRDefault="00151A57" w:rsidP="009E6350">
            <w:pPr>
              <w:jc w:val="center"/>
              <w:rPr>
                <w:rFonts w:ascii="B Nazanin" w:hAnsi="B Nazanin"/>
                <w:sz w:val="24"/>
                <w:szCs w:val="24"/>
              </w:rPr>
            </w:pPr>
            <w:r w:rsidRPr="00151A57">
              <w:rPr>
                <w:rFonts w:ascii="B Nazanin" w:hAnsi="B Nazanin" w:cs="B Nazanin" w:hint="cs"/>
                <w:sz w:val="24"/>
                <w:szCs w:val="24"/>
                <w:rtl/>
              </w:rPr>
              <w:t>کشیدگی</w:t>
            </w:r>
          </w:p>
        </w:tc>
        <w:tc>
          <w:tcPr>
            <w:tcW w:w="1728" w:type="dxa"/>
          </w:tcPr>
          <w:p w14:paraId="4D0A2DE7" w14:textId="77777777" w:rsidR="00B91B35" w:rsidRPr="00E62221" w:rsidRDefault="00B91B35" w:rsidP="009E6350">
            <w:pPr>
              <w:jc w:val="center"/>
              <w:rPr>
                <w:rFonts w:ascii="B Nazanin" w:hAnsi="B Nazanin"/>
                <w:sz w:val="24"/>
                <w:szCs w:val="24"/>
              </w:rPr>
            </w:pPr>
            <w:proofErr w:type="spellStart"/>
            <w:r w:rsidRPr="00E62221">
              <w:rPr>
                <w:rFonts w:ascii="B Nazanin" w:hAnsi="B Nazanin"/>
                <w:sz w:val="24"/>
                <w:szCs w:val="24"/>
              </w:rPr>
              <w:t>چولگی</w:t>
            </w:r>
            <w:proofErr w:type="spellEnd"/>
          </w:p>
        </w:tc>
        <w:tc>
          <w:tcPr>
            <w:tcW w:w="1728" w:type="dxa"/>
          </w:tcPr>
          <w:p w14:paraId="1A8FC9DE" w14:textId="77777777" w:rsidR="00B91B35" w:rsidRPr="00E62221" w:rsidRDefault="00B91B35" w:rsidP="009E6350">
            <w:pPr>
              <w:jc w:val="center"/>
              <w:rPr>
                <w:rFonts w:ascii="B Nazanin" w:hAnsi="B Nazanin"/>
                <w:sz w:val="24"/>
                <w:szCs w:val="24"/>
              </w:rPr>
            </w:pPr>
            <w:proofErr w:type="spellStart"/>
            <w:r w:rsidRPr="00E62221">
              <w:rPr>
                <w:rFonts w:ascii="B Nazanin" w:hAnsi="B Nazanin"/>
                <w:sz w:val="24"/>
                <w:szCs w:val="24"/>
              </w:rPr>
              <w:t>انحراف</w:t>
            </w:r>
            <w:proofErr w:type="spellEnd"/>
            <w:r w:rsidRPr="00E62221">
              <w:rPr>
                <w:rFonts w:ascii="B Nazanin" w:hAnsi="B Nazanin"/>
                <w:sz w:val="24"/>
                <w:szCs w:val="24"/>
              </w:rPr>
              <w:t xml:space="preserve"> </w:t>
            </w:r>
            <w:proofErr w:type="spellStart"/>
            <w:r w:rsidRPr="00E62221">
              <w:rPr>
                <w:rFonts w:ascii="B Nazanin" w:hAnsi="B Nazanin"/>
                <w:sz w:val="24"/>
                <w:szCs w:val="24"/>
              </w:rPr>
              <w:t>معیار</w:t>
            </w:r>
            <w:proofErr w:type="spellEnd"/>
          </w:p>
        </w:tc>
        <w:tc>
          <w:tcPr>
            <w:tcW w:w="1728" w:type="dxa"/>
          </w:tcPr>
          <w:p w14:paraId="1940000D" w14:textId="77777777" w:rsidR="00B91B35" w:rsidRPr="00E62221" w:rsidRDefault="00B91B35" w:rsidP="009E6350">
            <w:pPr>
              <w:jc w:val="center"/>
              <w:rPr>
                <w:rFonts w:ascii="B Nazanin" w:hAnsi="B Nazanin"/>
                <w:sz w:val="24"/>
                <w:szCs w:val="24"/>
              </w:rPr>
            </w:pPr>
            <w:proofErr w:type="spellStart"/>
            <w:r w:rsidRPr="00E62221">
              <w:rPr>
                <w:rFonts w:ascii="B Nazanin" w:hAnsi="B Nazanin"/>
                <w:sz w:val="24"/>
                <w:szCs w:val="24"/>
              </w:rPr>
              <w:t>میانگین</w:t>
            </w:r>
            <w:proofErr w:type="spellEnd"/>
          </w:p>
        </w:tc>
        <w:tc>
          <w:tcPr>
            <w:tcW w:w="1728" w:type="dxa"/>
          </w:tcPr>
          <w:p w14:paraId="474EA141" w14:textId="77777777" w:rsidR="00B91B35" w:rsidRPr="00E62221" w:rsidRDefault="00B91B35" w:rsidP="009E6350">
            <w:pPr>
              <w:jc w:val="center"/>
              <w:rPr>
                <w:rFonts w:ascii="B Nazanin" w:hAnsi="B Nazanin"/>
                <w:sz w:val="24"/>
                <w:szCs w:val="24"/>
              </w:rPr>
            </w:pPr>
            <w:proofErr w:type="spellStart"/>
            <w:r w:rsidRPr="00E62221">
              <w:rPr>
                <w:rFonts w:ascii="B Nazanin" w:hAnsi="B Nazanin"/>
                <w:sz w:val="24"/>
                <w:szCs w:val="24"/>
              </w:rPr>
              <w:t>تعداد</w:t>
            </w:r>
            <w:proofErr w:type="spellEnd"/>
            <w:r w:rsidRPr="00E62221">
              <w:rPr>
                <w:rFonts w:ascii="B Nazanin" w:hAnsi="B Nazanin"/>
                <w:sz w:val="24"/>
                <w:szCs w:val="24"/>
              </w:rPr>
              <w:t xml:space="preserve"> </w:t>
            </w:r>
            <w:proofErr w:type="spellStart"/>
            <w:r w:rsidRPr="00E62221">
              <w:rPr>
                <w:rFonts w:ascii="B Nazanin" w:hAnsi="B Nazanin"/>
                <w:sz w:val="24"/>
                <w:szCs w:val="24"/>
              </w:rPr>
              <w:t>مشاهده</w:t>
            </w:r>
            <w:proofErr w:type="spellEnd"/>
          </w:p>
        </w:tc>
        <w:tc>
          <w:tcPr>
            <w:tcW w:w="1728" w:type="dxa"/>
          </w:tcPr>
          <w:p w14:paraId="2E8D0CBC" w14:textId="77777777" w:rsidR="00B91B35" w:rsidRPr="00E62221" w:rsidRDefault="00B91B35" w:rsidP="009E6350">
            <w:pPr>
              <w:jc w:val="center"/>
              <w:rPr>
                <w:rFonts w:ascii="B Nazanin" w:hAnsi="B Nazanin"/>
                <w:sz w:val="24"/>
                <w:szCs w:val="24"/>
              </w:rPr>
            </w:pPr>
            <w:proofErr w:type="spellStart"/>
            <w:r w:rsidRPr="00E62221">
              <w:rPr>
                <w:rFonts w:ascii="B Nazanin" w:hAnsi="B Nazanin"/>
                <w:sz w:val="24"/>
                <w:szCs w:val="24"/>
              </w:rPr>
              <w:t>متغیر</w:t>
            </w:r>
            <w:proofErr w:type="spellEnd"/>
          </w:p>
        </w:tc>
      </w:tr>
      <w:tr w:rsidR="00B91B35" w14:paraId="510DDA71" w14:textId="77777777" w:rsidTr="009E6350">
        <w:tc>
          <w:tcPr>
            <w:tcW w:w="1728" w:type="dxa"/>
          </w:tcPr>
          <w:p w14:paraId="32EAA537" w14:textId="77777777" w:rsidR="00B91B35" w:rsidRDefault="00B91B35" w:rsidP="009E6350">
            <w:pPr>
              <w:jc w:val="center"/>
            </w:pPr>
            <w:r>
              <w:rPr>
                <w:rFonts w:ascii="B Nazanin" w:hAnsi="B Nazanin"/>
                <w:sz w:val="22"/>
              </w:rPr>
              <w:t>7.53</w:t>
            </w:r>
          </w:p>
        </w:tc>
        <w:tc>
          <w:tcPr>
            <w:tcW w:w="1728" w:type="dxa"/>
          </w:tcPr>
          <w:p w14:paraId="6ED0FD21" w14:textId="77777777" w:rsidR="00B91B35" w:rsidRDefault="00B91B35" w:rsidP="009E6350">
            <w:pPr>
              <w:jc w:val="center"/>
            </w:pPr>
            <w:r>
              <w:rPr>
                <w:rFonts w:ascii="B Nazanin" w:hAnsi="B Nazanin"/>
                <w:sz w:val="22"/>
              </w:rPr>
              <w:t>5.52</w:t>
            </w:r>
          </w:p>
        </w:tc>
        <w:tc>
          <w:tcPr>
            <w:tcW w:w="1728" w:type="dxa"/>
          </w:tcPr>
          <w:p w14:paraId="628BC622" w14:textId="77777777" w:rsidR="00B91B35" w:rsidRDefault="00B91B35" w:rsidP="009E6350">
            <w:pPr>
              <w:jc w:val="center"/>
            </w:pPr>
            <w:r>
              <w:rPr>
                <w:rFonts w:ascii="B Nazanin" w:hAnsi="B Nazanin"/>
                <w:sz w:val="22"/>
              </w:rPr>
              <w:t>2.3</w:t>
            </w:r>
          </w:p>
        </w:tc>
        <w:tc>
          <w:tcPr>
            <w:tcW w:w="1728" w:type="dxa"/>
          </w:tcPr>
          <w:p w14:paraId="273CFCF7" w14:textId="77777777" w:rsidR="00B91B35" w:rsidRDefault="00B91B35" w:rsidP="009E6350">
            <w:pPr>
              <w:jc w:val="center"/>
            </w:pPr>
            <w:r>
              <w:rPr>
                <w:rFonts w:ascii="B Nazanin" w:hAnsi="B Nazanin"/>
                <w:sz w:val="22"/>
              </w:rPr>
              <w:t>1.1</w:t>
            </w:r>
          </w:p>
        </w:tc>
        <w:tc>
          <w:tcPr>
            <w:tcW w:w="1728" w:type="dxa"/>
          </w:tcPr>
          <w:p w14:paraId="69C157CF" w14:textId="77777777" w:rsidR="00B91B35" w:rsidRDefault="00B91B35" w:rsidP="009E6350">
            <w:pPr>
              <w:jc w:val="center"/>
            </w:pPr>
            <w:r>
              <w:rPr>
                <w:rFonts w:ascii="B Nazanin" w:hAnsi="B Nazanin"/>
                <w:sz w:val="22"/>
              </w:rPr>
              <w:t>0.8</w:t>
            </w:r>
          </w:p>
        </w:tc>
        <w:tc>
          <w:tcPr>
            <w:tcW w:w="1728" w:type="dxa"/>
          </w:tcPr>
          <w:p w14:paraId="3952965D" w14:textId="77777777" w:rsidR="00B91B35" w:rsidRDefault="00B91B35" w:rsidP="009E6350">
            <w:pPr>
              <w:jc w:val="center"/>
            </w:pPr>
            <w:r>
              <w:rPr>
                <w:rFonts w:ascii="B Nazanin" w:hAnsi="B Nazanin"/>
                <w:sz w:val="22"/>
              </w:rPr>
              <w:t>1.2</w:t>
            </w:r>
          </w:p>
        </w:tc>
        <w:tc>
          <w:tcPr>
            <w:tcW w:w="1728" w:type="dxa"/>
          </w:tcPr>
          <w:p w14:paraId="305F326C" w14:textId="77777777" w:rsidR="00B91B35" w:rsidRDefault="00B91B35" w:rsidP="009E6350">
            <w:pPr>
              <w:jc w:val="center"/>
            </w:pPr>
            <w:r>
              <w:rPr>
                <w:rFonts w:ascii="B Nazanin" w:hAnsi="B Nazanin"/>
                <w:sz w:val="22"/>
              </w:rPr>
              <w:t>40</w:t>
            </w:r>
          </w:p>
        </w:tc>
        <w:tc>
          <w:tcPr>
            <w:tcW w:w="1728" w:type="dxa"/>
          </w:tcPr>
          <w:p w14:paraId="4F1E1B65" w14:textId="77777777" w:rsidR="00B91B35" w:rsidRDefault="00B91B35" w:rsidP="009E6350">
            <w:pPr>
              <w:jc w:val="center"/>
            </w:pPr>
            <w:r>
              <w:rPr>
                <w:rFonts w:ascii="B Nazanin" w:hAnsi="B Nazanin"/>
                <w:sz w:val="22"/>
              </w:rPr>
              <w:t>X1</w:t>
            </w:r>
          </w:p>
        </w:tc>
      </w:tr>
      <w:tr w:rsidR="00B91B35" w14:paraId="02B3B8E5" w14:textId="77777777" w:rsidTr="009E6350">
        <w:tc>
          <w:tcPr>
            <w:tcW w:w="1728" w:type="dxa"/>
          </w:tcPr>
          <w:p w14:paraId="1B81F858" w14:textId="77777777" w:rsidR="00B91B35" w:rsidRDefault="00B91B35" w:rsidP="009E6350">
            <w:pPr>
              <w:jc w:val="center"/>
            </w:pPr>
            <w:r>
              <w:rPr>
                <w:rFonts w:ascii="B Nazanin" w:hAnsi="B Nazanin"/>
                <w:sz w:val="22"/>
              </w:rPr>
              <w:t>8.12</w:t>
            </w:r>
          </w:p>
        </w:tc>
        <w:tc>
          <w:tcPr>
            <w:tcW w:w="1728" w:type="dxa"/>
          </w:tcPr>
          <w:p w14:paraId="642112E5" w14:textId="77777777" w:rsidR="00B91B35" w:rsidRDefault="00B91B35" w:rsidP="009E6350">
            <w:pPr>
              <w:jc w:val="center"/>
            </w:pPr>
            <w:r>
              <w:rPr>
                <w:rFonts w:ascii="B Nazanin" w:hAnsi="B Nazanin"/>
                <w:sz w:val="22"/>
              </w:rPr>
              <w:t>5.81</w:t>
            </w:r>
          </w:p>
        </w:tc>
        <w:tc>
          <w:tcPr>
            <w:tcW w:w="1728" w:type="dxa"/>
          </w:tcPr>
          <w:p w14:paraId="63DECD9B" w14:textId="77777777" w:rsidR="00B91B35" w:rsidRDefault="00B91B35" w:rsidP="009E6350">
            <w:pPr>
              <w:jc w:val="center"/>
            </w:pPr>
            <w:r>
              <w:rPr>
                <w:rFonts w:ascii="B Nazanin" w:hAnsi="B Nazanin"/>
                <w:sz w:val="22"/>
              </w:rPr>
              <w:t>2.1</w:t>
            </w:r>
          </w:p>
        </w:tc>
        <w:tc>
          <w:tcPr>
            <w:tcW w:w="1728" w:type="dxa"/>
          </w:tcPr>
          <w:p w14:paraId="75829B28" w14:textId="77777777" w:rsidR="00B91B35" w:rsidRDefault="00B91B35" w:rsidP="009E6350">
            <w:pPr>
              <w:jc w:val="center"/>
            </w:pPr>
            <w:r>
              <w:rPr>
                <w:rFonts w:ascii="B Nazanin" w:hAnsi="B Nazanin"/>
                <w:sz w:val="22"/>
              </w:rPr>
              <w:t>1.2</w:t>
            </w:r>
          </w:p>
        </w:tc>
        <w:tc>
          <w:tcPr>
            <w:tcW w:w="1728" w:type="dxa"/>
          </w:tcPr>
          <w:p w14:paraId="2E87444B" w14:textId="77777777" w:rsidR="00B91B35" w:rsidRDefault="00B91B35" w:rsidP="009E6350">
            <w:pPr>
              <w:jc w:val="center"/>
            </w:pPr>
            <w:r>
              <w:rPr>
                <w:rFonts w:ascii="B Nazanin" w:hAnsi="B Nazanin"/>
                <w:sz w:val="22"/>
              </w:rPr>
              <w:t>0.7</w:t>
            </w:r>
          </w:p>
        </w:tc>
        <w:tc>
          <w:tcPr>
            <w:tcW w:w="1728" w:type="dxa"/>
          </w:tcPr>
          <w:p w14:paraId="1653C757" w14:textId="77777777" w:rsidR="00B91B35" w:rsidRDefault="00B91B35" w:rsidP="009E6350">
            <w:pPr>
              <w:jc w:val="center"/>
            </w:pPr>
            <w:r>
              <w:rPr>
                <w:rFonts w:ascii="B Nazanin" w:hAnsi="B Nazanin"/>
                <w:sz w:val="22"/>
              </w:rPr>
              <w:t>1.3</w:t>
            </w:r>
          </w:p>
        </w:tc>
        <w:tc>
          <w:tcPr>
            <w:tcW w:w="1728" w:type="dxa"/>
          </w:tcPr>
          <w:p w14:paraId="27132322" w14:textId="77777777" w:rsidR="00B91B35" w:rsidRDefault="00B91B35" w:rsidP="009E6350">
            <w:pPr>
              <w:jc w:val="center"/>
            </w:pPr>
            <w:r>
              <w:rPr>
                <w:rFonts w:ascii="B Nazanin" w:hAnsi="B Nazanin"/>
                <w:sz w:val="22"/>
              </w:rPr>
              <w:t>40</w:t>
            </w:r>
          </w:p>
        </w:tc>
        <w:tc>
          <w:tcPr>
            <w:tcW w:w="1728" w:type="dxa"/>
          </w:tcPr>
          <w:p w14:paraId="2437909E" w14:textId="77777777" w:rsidR="00B91B35" w:rsidRDefault="00B91B35" w:rsidP="009E6350">
            <w:pPr>
              <w:jc w:val="center"/>
            </w:pPr>
            <w:r>
              <w:rPr>
                <w:rFonts w:ascii="B Nazanin" w:hAnsi="B Nazanin"/>
                <w:sz w:val="22"/>
              </w:rPr>
              <w:t>X2</w:t>
            </w:r>
          </w:p>
        </w:tc>
      </w:tr>
      <w:tr w:rsidR="00B91B35" w14:paraId="617529CC" w14:textId="77777777" w:rsidTr="009E6350">
        <w:tc>
          <w:tcPr>
            <w:tcW w:w="1728" w:type="dxa"/>
          </w:tcPr>
          <w:p w14:paraId="43C8E536" w14:textId="77777777" w:rsidR="00B91B35" w:rsidRDefault="00B91B35" w:rsidP="009E6350">
            <w:pPr>
              <w:jc w:val="center"/>
            </w:pPr>
            <w:r>
              <w:rPr>
                <w:rFonts w:ascii="B Nazanin" w:hAnsi="B Nazanin"/>
                <w:sz w:val="22"/>
              </w:rPr>
              <w:t>7.92</w:t>
            </w:r>
          </w:p>
        </w:tc>
        <w:tc>
          <w:tcPr>
            <w:tcW w:w="1728" w:type="dxa"/>
          </w:tcPr>
          <w:p w14:paraId="0D0E0F0E" w14:textId="77777777" w:rsidR="00B91B35" w:rsidRDefault="00B91B35" w:rsidP="009E6350">
            <w:pPr>
              <w:jc w:val="center"/>
            </w:pPr>
            <w:r>
              <w:rPr>
                <w:rFonts w:ascii="B Nazanin" w:hAnsi="B Nazanin"/>
                <w:sz w:val="22"/>
              </w:rPr>
              <w:t>5.77</w:t>
            </w:r>
          </w:p>
        </w:tc>
        <w:tc>
          <w:tcPr>
            <w:tcW w:w="1728" w:type="dxa"/>
          </w:tcPr>
          <w:p w14:paraId="6F644CAC" w14:textId="77777777" w:rsidR="00B91B35" w:rsidRDefault="00B91B35" w:rsidP="009E6350">
            <w:pPr>
              <w:jc w:val="center"/>
            </w:pPr>
            <w:r>
              <w:rPr>
                <w:rFonts w:ascii="B Nazanin" w:hAnsi="B Nazanin"/>
                <w:sz w:val="22"/>
              </w:rPr>
              <w:t>2.2</w:t>
            </w:r>
          </w:p>
        </w:tc>
        <w:tc>
          <w:tcPr>
            <w:tcW w:w="1728" w:type="dxa"/>
          </w:tcPr>
          <w:p w14:paraId="75DE5259" w14:textId="77777777" w:rsidR="00B91B35" w:rsidRDefault="00B91B35" w:rsidP="009E6350">
            <w:pPr>
              <w:jc w:val="center"/>
            </w:pPr>
            <w:r>
              <w:rPr>
                <w:rFonts w:ascii="B Nazanin" w:hAnsi="B Nazanin"/>
                <w:sz w:val="22"/>
              </w:rPr>
              <w:t>1.0</w:t>
            </w:r>
          </w:p>
        </w:tc>
        <w:tc>
          <w:tcPr>
            <w:tcW w:w="1728" w:type="dxa"/>
          </w:tcPr>
          <w:p w14:paraId="6D0A27E0" w14:textId="77777777" w:rsidR="00B91B35" w:rsidRDefault="00B91B35" w:rsidP="009E6350">
            <w:pPr>
              <w:jc w:val="center"/>
            </w:pPr>
            <w:r>
              <w:rPr>
                <w:rFonts w:ascii="B Nazanin" w:hAnsi="B Nazanin"/>
                <w:sz w:val="22"/>
              </w:rPr>
              <w:t>0.9</w:t>
            </w:r>
          </w:p>
        </w:tc>
        <w:tc>
          <w:tcPr>
            <w:tcW w:w="1728" w:type="dxa"/>
          </w:tcPr>
          <w:p w14:paraId="39A8ACD8" w14:textId="77777777" w:rsidR="00B91B35" w:rsidRDefault="00B91B35" w:rsidP="009E6350">
            <w:pPr>
              <w:jc w:val="center"/>
            </w:pPr>
            <w:r>
              <w:rPr>
                <w:rFonts w:ascii="B Nazanin" w:hAnsi="B Nazanin"/>
                <w:sz w:val="22"/>
              </w:rPr>
              <w:t>1.1</w:t>
            </w:r>
          </w:p>
        </w:tc>
        <w:tc>
          <w:tcPr>
            <w:tcW w:w="1728" w:type="dxa"/>
          </w:tcPr>
          <w:p w14:paraId="16FBA6AC" w14:textId="77777777" w:rsidR="00B91B35" w:rsidRDefault="00B91B35" w:rsidP="009E6350">
            <w:pPr>
              <w:jc w:val="center"/>
            </w:pPr>
            <w:r>
              <w:rPr>
                <w:rFonts w:ascii="B Nazanin" w:hAnsi="B Nazanin"/>
                <w:sz w:val="22"/>
              </w:rPr>
              <w:t>40</w:t>
            </w:r>
          </w:p>
        </w:tc>
        <w:tc>
          <w:tcPr>
            <w:tcW w:w="1728" w:type="dxa"/>
          </w:tcPr>
          <w:p w14:paraId="4F35E3E8" w14:textId="77777777" w:rsidR="00B91B35" w:rsidRDefault="00B91B35" w:rsidP="009E6350">
            <w:pPr>
              <w:jc w:val="center"/>
            </w:pPr>
            <w:r>
              <w:rPr>
                <w:rFonts w:ascii="B Nazanin" w:hAnsi="B Nazanin"/>
                <w:sz w:val="22"/>
              </w:rPr>
              <w:t>X3</w:t>
            </w:r>
          </w:p>
        </w:tc>
      </w:tr>
      <w:tr w:rsidR="00B91B35" w14:paraId="1861801A" w14:textId="77777777" w:rsidTr="009E6350">
        <w:tc>
          <w:tcPr>
            <w:tcW w:w="1728" w:type="dxa"/>
          </w:tcPr>
          <w:p w14:paraId="66D1743D" w14:textId="77777777" w:rsidR="00B91B35" w:rsidRDefault="00B91B35" w:rsidP="009E6350">
            <w:pPr>
              <w:jc w:val="center"/>
            </w:pPr>
            <w:r>
              <w:rPr>
                <w:rFonts w:ascii="B Nazanin" w:hAnsi="B Nazanin"/>
                <w:sz w:val="22"/>
              </w:rPr>
              <w:t>7.83</w:t>
            </w:r>
          </w:p>
        </w:tc>
        <w:tc>
          <w:tcPr>
            <w:tcW w:w="1728" w:type="dxa"/>
          </w:tcPr>
          <w:p w14:paraId="0C652F0A" w14:textId="77777777" w:rsidR="00B91B35" w:rsidRDefault="00B91B35" w:rsidP="009E6350">
            <w:pPr>
              <w:jc w:val="center"/>
            </w:pPr>
            <w:r>
              <w:rPr>
                <w:rFonts w:ascii="B Nazanin" w:hAnsi="B Nazanin"/>
                <w:sz w:val="22"/>
              </w:rPr>
              <w:t>5.48</w:t>
            </w:r>
          </w:p>
        </w:tc>
        <w:tc>
          <w:tcPr>
            <w:tcW w:w="1728" w:type="dxa"/>
          </w:tcPr>
          <w:p w14:paraId="20CA552C" w14:textId="77777777" w:rsidR="00B91B35" w:rsidRDefault="00B91B35" w:rsidP="009E6350">
            <w:pPr>
              <w:jc w:val="center"/>
            </w:pPr>
            <w:r>
              <w:rPr>
                <w:rFonts w:ascii="B Nazanin" w:hAnsi="B Nazanin"/>
                <w:sz w:val="22"/>
              </w:rPr>
              <w:t>2.4</w:t>
            </w:r>
          </w:p>
        </w:tc>
        <w:tc>
          <w:tcPr>
            <w:tcW w:w="1728" w:type="dxa"/>
          </w:tcPr>
          <w:p w14:paraId="0D3237DA" w14:textId="77777777" w:rsidR="00B91B35" w:rsidRDefault="00B91B35" w:rsidP="009E6350">
            <w:pPr>
              <w:jc w:val="center"/>
            </w:pPr>
            <w:r>
              <w:rPr>
                <w:rFonts w:ascii="B Nazanin" w:hAnsi="B Nazanin"/>
                <w:sz w:val="22"/>
              </w:rPr>
              <w:t>1.3</w:t>
            </w:r>
          </w:p>
        </w:tc>
        <w:tc>
          <w:tcPr>
            <w:tcW w:w="1728" w:type="dxa"/>
          </w:tcPr>
          <w:p w14:paraId="5A9568E1" w14:textId="77777777" w:rsidR="00B91B35" w:rsidRDefault="00B91B35" w:rsidP="009E6350">
            <w:pPr>
              <w:jc w:val="center"/>
            </w:pPr>
            <w:r>
              <w:rPr>
                <w:rFonts w:ascii="B Nazanin" w:hAnsi="B Nazanin"/>
                <w:sz w:val="22"/>
              </w:rPr>
              <w:t>0.6</w:t>
            </w:r>
          </w:p>
        </w:tc>
        <w:tc>
          <w:tcPr>
            <w:tcW w:w="1728" w:type="dxa"/>
          </w:tcPr>
          <w:p w14:paraId="30E572E8" w14:textId="77777777" w:rsidR="00B91B35" w:rsidRDefault="00B91B35" w:rsidP="009E6350">
            <w:pPr>
              <w:jc w:val="center"/>
            </w:pPr>
            <w:r>
              <w:rPr>
                <w:rFonts w:ascii="B Nazanin" w:hAnsi="B Nazanin"/>
                <w:sz w:val="22"/>
              </w:rPr>
              <w:t>1.4</w:t>
            </w:r>
          </w:p>
        </w:tc>
        <w:tc>
          <w:tcPr>
            <w:tcW w:w="1728" w:type="dxa"/>
          </w:tcPr>
          <w:p w14:paraId="6D75E8B9" w14:textId="77777777" w:rsidR="00B91B35" w:rsidRDefault="00B91B35" w:rsidP="009E6350">
            <w:pPr>
              <w:jc w:val="center"/>
            </w:pPr>
            <w:r>
              <w:rPr>
                <w:rFonts w:ascii="B Nazanin" w:hAnsi="B Nazanin"/>
                <w:sz w:val="22"/>
              </w:rPr>
              <w:t>40</w:t>
            </w:r>
          </w:p>
        </w:tc>
        <w:tc>
          <w:tcPr>
            <w:tcW w:w="1728" w:type="dxa"/>
          </w:tcPr>
          <w:p w14:paraId="5F6DF51F" w14:textId="77777777" w:rsidR="00B91B35" w:rsidRDefault="00B91B35" w:rsidP="009E6350">
            <w:pPr>
              <w:jc w:val="center"/>
            </w:pPr>
            <w:r>
              <w:rPr>
                <w:rFonts w:ascii="B Nazanin" w:hAnsi="B Nazanin"/>
                <w:sz w:val="22"/>
              </w:rPr>
              <w:t>X4</w:t>
            </w:r>
          </w:p>
        </w:tc>
      </w:tr>
      <w:tr w:rsidR="00B91B35" w14:paraId="537C1186" w14:textId="77777777" w:rsidTr="009E6350">
        <w:tc>
          <w:tcPr>
            <w:tcW w:w="1728" w:type="dxa"/>
          </w:tcPr>
          <w:p w14:paraId="6F7C371D" w14:textId="77777777" w:rsidR="00B91B35" w:rsidRDefault="00B91B35" w:rsidP="009E6350">
            <w:pPr>
              <w:jc w:val="center"/>
            </w:pPr>
            <w:r>
              <w:rPr>
                <w:rFonts w:ascii="B Nazanin" w:hAnsi="B Nazanin"/>
                <w:sz w:val="22"/>
              </w:rPr>
              <w:t>8.02</w:t>
            </w:r>
          </w:p>
        </w:tc>
        <w:tc>
          <w:tcPr>
            <w:tcW w:w="1728" w:type="dxa"/>
          </w:tcPr>
          <w:p w14:paraId="0B5B534B" w14:textId="77777777" w:rsidR="00B91B35" w:rsidRDefault="00B91B35" w:rsidP="009E6350">
            <w:pPr>
              <w:jc w:val="center"/>
            </w:pPr>
            <w:r>
              <w:rPr>
                <w:rFonts w:ascii="B Nazanin" w:hAnsi="B Nazanin"/>
                <w:sz w:val="22"/>
              </w:rPr>
              <w:t>5.67</w:t>
            </w:r>
          </w:p>
        </w:tc>
        <w:tc>
          <w:tcPr>
            <w:tcW w:w="1728" w:type="dxa"/>
          </w:tcPr>
          <w:p w14:paraId="49970C2F" w14:textId="77777777" w:rsidR="00B91B35" w:rsidRDefault="00B91B35" w:rsidP="009E6350">
            <w:pPr>
              <w:jc w:val="center"/>
            </w:pPr>
            <w:r>
              <w:rPr>
                <w:rFonts w:ascii="B Nazanin" w:hAnsi="B Nazanin"/>
                <w:sz w:val="22"/>
              </w:rPr>
              <w:t>2.1</w:t>
            </w:r>
          </w:p>
        </w:tc>
        <w:tc>
          <w:tcPr>
            <w:tcW w:w="1728" w:type="dxa"/>
          </w:tcPr>
          <w:p w14:paraId="42BB39CC" w14:textId="77777777" w:rsidR="00B91B35" w:rsidRDefault="00B91B35" w:rsidP="009E6350">
            <w:pPr>
              <w:jc w:val="center"/>
            </w:pPr>
            <w:r>
              <w:rPr>
                <w:rFonts w:ascii="B Nazanin" w:hAnsi="B Nazanin"/>
                <w:sz w:val="22"/>
              </w:rPr>
              <w:t>1.2</w:t>
            </w:r>
          </w:p>
        </w:tc>
        <w:tc>
          <w:tcPr>
            <w:tcW w:w="1728" w:type="dxa"/>
          </w:tcPr>
          <w:p w14:paraId="23A50EF8" w14:textId="77777777" w:rsidR="00B91B35" w:rsidRDefault="00B91B35" w:rsidP="009E6350">
            <w:pPr>
              <w:jc w:val="center"/>
            </w:pPr>
            <w:r>
              <w:rPr>
                <w:rFonts w:ascii="B Nazanin" w:hAnsi="B Nazanin"/>
                <w:sz w:val="22"/>
              </w:rPr>
              <w:t>0.7</w:t>
            </w:r>
          </w:p>
        </w:tc>
        <w:tc>
          <w:tcPr>
            <w:tcW w:w="1728" w:type="dxa"/>
          </w:tcPr>
          <w:p w14:paraId="0E3BFAFE" w14:textId="77777777" w:rsidR="00B91B35" w:rsidRDefault="00B91B35" w:rsidP="009E6350">
            <w:pPr>
              <w:jc w:val="center"/>
            </w:pPr>
            <w:r>
              <w:rPr>
                <w:rFonts w:ascii="B Nazanin" w:hAnsi="B Nazanin"/>
                <w:sz w:val="22"/>
              </w:rPr>
              <w:t>1.3</w:t>
            </w:r>
          </w:p>
        </w:tc>
        <w:tc>
          <w:tcPr>
            <w:tcW w:w="1728" w:type="dxa"/>
          </w:tcPr>
          <w:p w14:paraId="2E188CE9" w14:textId="77777777" w:rsidR="00B91B35" w:rsidRDefault="00B91B35" w:rsidP="009E6350">
            <w:pPr>
              <w:jc w:val="center"/>
            </w:pPr>
            <w:r>
              <w:rPr>
                <w:rFonts w:ascii="B Nazanin" w:hAnsi="B Nazanin"/>
                <w:sz w:val="22"/>
              </w:rPr>
              <w:t>40</w:t>
            </w:r>
          </w:p>
        </w:tc>
        <w:tc>
          <w:tcPr>
            <w:tcW w:w="1728" w:type="dxa"/>
          </w:tcPr>
          <w:p w14:paraId="7EE287AE" w14:textId="77777777" w:rsidR="00B91B35" w:rsidRDefault="00B91B35" w:rsidP="009E6350">
            <w:pPr>
              <w:jc w:val="center"/>
            </w:pPr>
            <w:r>
              <w:rPr>
                <w:rFonts w:ascii="B Nazanin" w:hAnsi="B Nazanin"/>
                <w:sz w:val="22"/>
              </w:rPr>
              <w:t>X5</w:t>
            </w:r>
          </w:p>
        </w:tc>
      </w:tr>
      <w:tr w:rsidR="00B91B35" w14:paraId="5C85A276" w14:textId="77777777" w:rsidTr="009E6350">
        <w:tc>
          <w:tcPr>
            <w:tcW w:w="1728" w:type="dxa"/>
          </w:tcPr>
          <w:p w14:paraId="59B9307F" w14:textId="77777777" w:rsidR="00B91B35" w:rsidRDefault="00B91B35" w:rsidP="009E6350">
            <w:pPr>
              <w:jc w:val="center"/>
            </w:pPr>
            <w:r>
              <w:rPr>
                <w:rFonts w:ascii="B Nazanin" w:hAnsi="B Nazanin"/>
                <w:sz w:val="22"/>
              </w:rPr>
              <w:t>7.72</w:t>
            </w:r>
          </w:p>
        </w:tc>
        <w:tc>
          <w:tcPr>
            <w:tcW w:w="1728" w:type="dxa"/>
          </w:tcPr>
          <w:p w14:paraId="30866AC7" w14:textId="77777777" w:rsidR="00B91B35" w:rsidRDefault="00B91B35" w:rsidP="009E6350">
            <w:pPr>
              <w:jc w:val="center"/>
            </w:pPr>
            <w:r>
              <w:rPr>
                <w:rFonts w:ascii="B Nazanin" w:hAnsi="B Nazanin"/>
                <w:sz w:val="22"/>
              </w:rPr>
              <w:t>5.33</w:t>
            </w:r>
          </w:p>
        </w:tc>
        <w:tc>
          <w:tcPr>
            <w:tcW w:w="1728" w:type="dxa"/>
          </w:tcPr>
          <w:p w14:paraId="2FBB2AB0" w14:textId="77777777" w:rsidR="00B91B35" w:rsidRDefault="00B91B35" w:rsidP="009E6350">
            <w:pPr>
              <w:jc w:val="center"/>
            </w:pPr>
            <w:r>
              <w:rPr>
                <w:rFonts w:ascii="B Nazanin" w:hAnsi="B Nazanin"/>
                <w:sz w:val="22"/>
              </w:rPr>
              <w:t>2.5</w:t>
            </w:r>
          </w:p>
        </w:tc>
        <w:tc>
          <w:tcPr>
            <w:tcW w:w="1728" w:type="dxa"/>
          </w:tcPr>
          <w:p w14:paraId="3A6165F9" w14:textId="77777777" w:rsidR="00B91B35" w:rsidRDefault="00B91B35" w:rsidP="009E6350">
            <w:pPr>
              <w:jc w:val="center"/>
            </w:pPr>
            <w:r>
              <w:rPr>
                <w:rFonts w:ascii="B Nazanin" w:hAnsi="B Nazanin"/>
                <w:sz w:val="22"/>
              </w:rPr>
              <w:t>1.4</w:t>
            </w:r>
          </w:p>
        </w:tc>
        <w:tc>
          <w:tcPr>
            <w:tcW w:w="1728" w:type="dxa"/>
          </w:tcPr>
          <w:p w14:paraId="4591D899" w14:textId="77777777" w:rsidR="00B91B35" w:rsidRDefault="00B91B35" w:rsidP="009E6350">
            <w:pPr>
              <w:jc w:val="center"/>
            </w:pPr>
            <w:r>
              <w:rPr>
                <w:rFonts w:ascii="B Nazanin" w:hAnsi="B Nazanin"/>
                <w:sz w:val="22"/>
              </w:rPr>
              <w:t>0.5</w:t>
            </w:r>
          </w:p>
        </w:tc>
        <w:tc>
          <w:tcPr>
            <w:tcW w:w="1728" w:type="dxa"/>
          </w:tcPr>
          <w:p w14:paraId="072F48F1" w14:textId="77777777" w:rsidR="00B91B35" w:rsidRDefault="00B91B35" w:rsidP="009E6350">
            <w:pPr>
              <w:jc w:val="center"/>
            </w:pPr>
            <w:r>
              <w:rPr>
                <w:rFonts w:ascii="B Nazanin" w:hAnsi="B Nazanin"/>
                <w:sz w:val="22"/>
              </w:rPr>
              <w:t>1.5</w:t>
            </w:r>
          </w:p>
        </w:tc>
        <w:tc>
          <w:tcPr>
            <w:tcW w:w="1728" w:type="dxa"/>
          </w:tcPr>
          <w:p w14:paraId="3C0DF37B" w14:textId="77777777" w:rsidR="00B91B35" w:rsidRDefault="00B91B35" w:rsidP="009E6350">
            <w:pPr>
              <w:jc w:val="center"/>
            </w:pPr>
            <w:r>
              <w:rPr>
                <w:rFonts w:ascii="B Nazanin" w:hAnsi="B Nazanin"/>
                <w:sz w:val="22"/>
              </w:rPr>
              <w:t>40</w:t>
            </w:r>
          </w:p>
        </w:tc>
        <w:tc>
          <w:tcPr>
            <w:tcW w:w="1728" w:type="dxa"/>
          </w:tcPr>
          <w:p w14:paraId="7E429CC8" w14:textId="77777777" w:rsidR="00B91B35" w:rsidRDefault="00B91B35" w:rsidP="009E6350">
            <w:pPr>
              <w:jc w:val="center"/>
            </w:pPr>
            <w:r>
              <w:rPr>
                <w:rFonts w:ascii="B Nazanin" w:hAnsi="B Nazanin"/>
                <w:sz w:val="22"/>
              </w:rPr>
              <w:t>X6</w:t>
            </w:r>
          </w:p>
        </w:tc>
      </w:tr>
      <w:tr w:rsidR="00B91B35" w14:paraId="0899CAB0" w14:textId="77777777" w:rsidTr="009E6350">
        <w:tc>
          <w:tcPr>
            <w:tcW w:w="1728" w:type="dxa"/>
          </w:tcPr>
          <w:p w14:paraId="0DB661CF" w14:textId="77777777" w:rsidR="00B91B35" w:rsidRDefault="00B91B35" w:rsidP="009E6350">
            <w:pPr>
              <w:jc w:val="center"/>
            </w:pPr>
            <w:r>
              <w:rPr>
                <w:rFonts w:ascii="B Nazanin" w:hAnsi="B Nazanin"/>
                <w:sz w:val="22"/>
              </w:rPr>
              <w:t>7.92</w:t>
            </w:r>
          </w:p>
        </w:tc>
        <w:tc>
          <w:tcPr>
            <w:tcW w:w="1728" w:type="dxa"/>
          </w:tcPr>
          <w:p w14:paraId="28D30CFB" w14:textId="77777777" w:rsidR="00B91B35" w:rsidRDefault="00B91B35" w:rsidP="009E6350">
            <w:pPr>
              <w:jc w:val="center"/>
            </w:pPr>
            <w:r>
              <w:rPr>
                <w:rFonts w:ascii="B Nazanin" w:hAnsi="B Nazanin"/>
                <w:sz w:val="22"/>
              </w:rPr>
              <w:t>5.63</w:t>
            </w:r>
          </w:p>
        </w:tc>
        <w:tc>
          <w:tcPr>
            <w:tcW w:w="1728" w:type="dxa"/>
          </w:tcPr>
          <w:p w14:paraId="43A5B74D" w14:textId="77777777" w:rsidR="00B91B35" w:rsidRDefault="00B91B35" w:rsidP="009E6350">
            <w:pPr>
              <w:jc w:val="center"/>
            </w:pPr>
            <w:r>
              <w:rPr>
                <w:rFonts w:ascii="B Nazanin" w:hAnsi="B Nazanin"/>
                <w:sz w:val="22"/>
              </w:rPr>
              <w:t>2.3</w:t>
            </w:r>
          </w:p>
        </w:tc>
        <w:tc>
          <w:tcPr>
            <w:tcW w:w="1728" w:type="dxa"/>
          </w:tcPr>
          <w:p w14:paraId="4775CEB4" w14:textId="77777777" w:rsidR="00B91B35" w:rsidRDefault="00B91B35" w:rsidP="009E6350">
            <w:pPr>
              <w:jc w:val="center"/>
            </w:pPr>
            <w:r>
              <w:rPr>
                <w:rFonts w:ascii="B Nazanin" w:hAnsi="B Nazanin"/>
                <w:sz w:val="22"/>
              </w:rPr>
              <w:t>1.1</w:t>
            </w:r>
          </w:p>
        </w:tc>
        <w:tc>
          <w:tcPr>
            <w:tcW w:w="1728" w:type="dxa"/>
          </w:tcPr>
          <w:p w14:paraId="0D879F0B" w14:textId="77777777" w:rsidR="00B91B35" w:rsidRDefault="00B91B35" w:rsidP="009E6350">
            <w:pPr>
              <w:jc w:val="center"/>
            </w:pPr>
            <w:r>
              <w:rPr>
                <w:rFonts w:ascii="B Nazanin" w:hAnsi="B Nazanin"/>
                <w:sz w:val="22"/>
              </w:rPr>
              <w:t>0.8</w:t>
            </w:r>
          </w:p>
        </w:tc>
        <w:tc>
          <w:tcPr>
            <w:tcW w:w="1728" w:type="dxa"/>
          </w:tcPr>
          <w:p w14:paraId="26ED1FB2" w14:textId="77777777" w:rsidR="00B91B35" w:rsidRDefault="00B91B35" w:rsidP="009E6350">
            <w:pPr>
              <w:jc w:val="center"/>
            </w:pPr>
            <w:r>
              <w:rPr>
                <w:rFonts w:ascii="B Nazanin" w:hAnsi="B Nazanin"/>
                <w:sz w:val="22"/>
              </w:rPr>
              <w:t>1.2</w:t>
            </w:r>
          </w:p>
        </w:tc>
        <w:tc>
          <w:tcPr>
            <w:tcW w:w="1728" w:type="dxa"/>
          </w:tcPr>
          <w:p w14:paraId="71E5BA11" w14:textId="77777777" w:rsidR="00B91B35" w:rsidRDefault="00B91B35" w:rsidP="009E6350">
            <w:pPr>
              <w:jc w:val="center"/>
            </w:pPr>
            <w:r>
              <w:rPr>
                <w:rFonts w:ascii="B Nazanin" w:hAnsi="B Nazanin"/>
                <w:sz w:val="22"/>
              </w:rPr>
              <w:t>40</w:t>
            </w:r>
          </w:p>
        </w:tc>
        <w:tc>
          <w:tcPr>
            <w:tcW w:w="1728" w:type="dxa"/>
          </w:tcPr>
          <w:p w14:paraId="1520062E" w14:textId="77777777" w:rsidR="00B91B35" w:rsidRDefault="00B91B35" w:rsidP="009E6350">
            <w:pPr>
              <w:jc w:val="center"/>
            </w:pPr>
            <w:r>
              <w:rPr>
                <w:rFonts w:ascii="B Nazanin" w:hAnsi="B Nazanin"/>
                <w:sz w:val="22"/>
              </w:rPr>
              <w:t>X7</w:t>
            </w:r>
          </w:p>
        </w:tc>
      </w:tr>
      <w:tr w:rsidR="00B91B35" w14:paraId="750D270A" w14:textId="77777777" w:rsidTr="009E6350">
        <w:tc>
          <w:tcPr>
            <w:tcW w:w="1728" w:type="dxa"/>
          </w:tcPr>
          <w:p w14:paraId="0F01695A" w14:textId="77777777" w:rsidR="00B91B35" w:rsidRDefault="00B91B35" w:rsidP="009E6350">
            <w:pPr>
              <w:jc w:val="center"/>
            </w:pPr>
            <w:r>
              <w:rPr>
                <w:rFonts w:ascii="B Nazanin" w:hAnsi="B Nazanin"/>
                <w:sz w:val="22"/>
              </w:rPr>
              <w:t>7.85</w:t>
            </w:r>
          </w:p>
        </w:tc>
        <w:tc>
          <w:tcPr>
            <w:tcW w:w="1728" w:type="dxa"/>
          </w:tcPr>
          <w:p w14:paraId="44336A00" w14:textId="77777777" w:rsidR="00B91B35" w:rsidRDefault="00B91B35" w:rsidP="009E6350">
            <w:pPr>
              <w:jc w:val="center"/>
            </w:pPr>
            <w:r>
              <w:rPr>
                <w:rFonts w:ascii="B Nazanin" w:hAnsi="B Nazanin"/>
                <w:sz w:val="22"/>
              </w:rPr>
              <w:t>5.74</w:t>
            </w:r>
          </w:p>
        </w:tc>
        <w:tc>
          <w:tcPr>
            <w:tcW w:w="1728" w:type="dxa"/>
          </w:tcPr>
          <w:p w14:paraId="037666B5" w14:textId="77777777" w:rsidR="00B91B35" w:rsidRDefault="00B91B35" w:rsidP="009E6350">
            <w:pPr>
              <w:jc w:val="center"/>
            </w:pPr>
            <w:r>
              <w:rPr>
                <w:rFonts w:ascii="B Nazanin" w:hAnsi="B Nazanin"/>
                <w:sz w:val="22"/>
              </w:rPr>
              <w:t>2.1</w:t>
            </w:r>
          </w:p>
        </w:tc>
        <w:tc>
          <w:tcPr>
            <w:tcW w:w="1728" w:type="dxa"/>
          </w:tcPr>
          <w:p w14:paraId="704EE606" w14:textId="77777777" w:rsidR="00B91B35" w:rsidRDefault="00B91B35" w:rsidP="009E6350">
            <w:pPr>
              <w:jc w:val="center"/>
            </w:pPr>
            <w:r>
              <w:rPr>
                <w:rFonts w:ascii="B Nazanin" w:hAnsi="B Nazanin"/>
                <w:sz w:val="22"/>
              </w:rPr>
              <w:t>1.2</w:t>
            </w:r>
          </w:p>
        </w:tc>
        <w:tc>
          <w:tcPr>
            <w:tcW w:w="1728" w:type="dxa"/>
          </w:tcPr>
          <w:p w14:paraId="1DDB5DD5" w14:textId="77777777" w:rsidR="00B91B35" w:rsidRDefault="00B91B35" w:rsidP="009E6350">
            <w:pPr>
              <w:jc w:val="center"/>
            </w:pPr>
            <w:r>
              <w:rPr>
                <w:rFonts w:ascii="B Nazanin" w:hAnsi="B Nazanin"/>
                <w:sz w:val="22"/>
              </w:rPr>
              <w:t>0.7</w:t>
            </w:r>
          </w:p>
        </w:tc>
        <w:tc>
          <w:tcPr>
            <w:tcW w:w="1728" w:type="dxa"/>
          </w:tcPr>
          <w:p w14:paraId="03AB6C5B" w14:textId="77777777" w:rsidR="00B91B35" w:rsidRDefault="00B91B35" w:rsidP="009E6350">
            <w:pPr>
              <w:jc w:val="center"/>
            </w:pPr>
            <w:r>
              <w:rPr>
                <w:rFonts w:ascii="B Nazanin" w:hAnsi="B Nazanin"/>
                <w:sz w:val="22"/>
              </w:rPr>
              <w:t>1.3</w:t>
            </w:r>
          </w:p>
        </w:tc>
        <w:tc>
          <w:tcPr>
            <w:tcW w:w="1728" w:type="dxa"/>
          </w:tcPr>
          <w:p w14:paraId="62688678" w14:textId="77777777" w:rsidR="00B91B35" w:rsidRDefault="00B91B35" w:rsidP="009E6350">
            <w:pPr>
              <w:jc w:val="center"/>
            </w:pPr>
            <w:r>
              <w:rPr>
                <w:rFonts w:ascii="B Nazanin" w:hAnsi="B Nazanin"/>
                <w:sz w:val="22"/>
              </w:rPr>
              <w:t>40</w:t>
            </w:r>
          </w:p>
        </w:tc>
        <w:tc>
          <w:tcPr>
            <w:tcW w:w="1728" w:type="dxa"/>
          </w:tcPr>
          <w:p w14:paraId="5EFB9843" w14:textId="77777777" w:rsidR="00B91B35" w:rsidRDefault="00B91B35" w:rsidP="009E6350">
            <w:pPr>
              <w:jc w:val="center"/>
            </w:pPr>
            <w:r>
              <w:rPr>
                <w:rFonts w:ascii="B Nazanin" w:hAnsi="B Nazanin"/>
                <w:sz w:val="22"/>
              </w:rPr>
              <w:t>X8</w:t>
            </w:r>
          </w:p>
        </w:tc>
      </w:tr>
      <w:tr w:rsidR="00B91B35" w14:paraId="4F48E4FE" w14:textId="77777777" w:rsidTr="009E6350">
        <w:tc>
          <w:tcPr>
            <w:tcW w:w="1728" w:type="dxa"/>
          </w:tcPr>
          <w:p w14:paraId="149FAFA2" w14:textId="77777777" w:rsidR="00B91B35" w:rsidRDefault="00B91B35" w:rsidP="009E6350">
            <w:pPr>
              <w:jc w:val="center"/>
            </w:pPr>
            <w:r>
              <w:rPr>
                <w:rFonts w:ascii="B Nazanin" w:hAnsi="B Nazanin"/>
                <w:sz w:val="22"/>
              </w:rPr>
              <w:t>7.88</w:t>
            </w:r>
          </w:p>
        </w:tc>
        <w:tc>
          <w:tcPr>
            <w:tcW w:w="1728" w:type="dxa"/>
          </w:tcPr>
          <w:p w14:paraId="4D219D36" w14:textId="77777777" w:rsidR="00B91B35" w:rsidRDefault="00B91B35" w:rsidP="009E6350">
            <w:pPr>
              <w:jc w:val="center"/>
            </w:pPr>
            <w:r>
              <w:rPr>
                <w:rFonts w:ascii="B Nazanin" w:hAnsi="B Nazanin"/>
                <w:sz w:val="22"/>
              </w:rPr>
              <w:t>5.59</w:t>
            </w:r>
          </w:p>
        </w:tc>
        <w:tc>
          <w:tcPr>
            <w:tcW w:w="1728" w:type="dxa"/>
          </w:tcPr>
          <w:p w14:paraId="1D9905C6" w14:textId="77777777" w:rsidR="00B91B35" w:rsidRDefault="00B91B35" w:rsidP="009E6350">
            <w:pPr>
              <w:jc w:val="center"/>
            </w:pPr>
            <w:r>
              <w:rPr>
                <w:rFonts w:ascii="B Nazanin" w:hAnsi="B Nazanin"/>
                <w:sz w:val="22"/>
              </w:rPr>
              <w:t>2.2</w:t>
            </w:r>
          </w:p>
        </w:tc>
        <w:tc>
          <w:tcPr>
            <w:tcW w:w="1728" w:type="dxa"/>
          </w:tcPr>
          <w:p w14:paraId="127F38A7" w14:textId="77777777" w:rsidR="00B91B35" w:rsidRDefault="00B91B35" w:rsidP="009E6350">
            <w:pPr>
              <w:jc w:val="center"/>
            </w:pPr>
            <w:r>
              <w:rPr>
                <w:rFonts w:ascii="B Nazanin" w:hAnsi="B Nazanin"/>
                <w:sz w:val="22"/>
              </w:rPr>
              <w:t>1.0</w:t>
            </w:r>
          </w:p>
        </w:tc>
        <w:tc>
          <w:tcPr>
            <w:tcW w:w="1728" w:type="dxa"/>
          </w:tcPr>
          <w:p w14:paraId="35AD093A" w14:textId="77777777" w:rsidR="00B91B35" w:rsidRDefault="00B91B35" w:rsidP="009E6350">
            <w:pPr>
              <w:jc w:val="center"/>
            </w:pPr>
            <w:r>
              <w:rPr>
                <w:rFonts w:ascii="B Nazanin" w:hAnsi="B Nazanin"/>
                <w:sz w:val="22"/>
              </w:rPr>
              <w:t>0.9</w:t>
            </w:r>
          </w:p>
        </w:tc>
        <w:tc>
          <w:tcPr>
            <w:tcW w:w="1728" w:type="dxa"/>
          </w:tcPr>
          <w:p w14:paraId="4A47D681" w14:textId="77777777" w:rsidR="00B91B35" w:rsidRDefault="00B91B35" w:rsidP="009E6350">
            <w:pPr>
              <w:jc w:val="center"/>
            </w:pPr>
            <w:r>
              <w:rPr>
                <w:rFonts w:ascii="B Nazanin" w:hAnsi="B Nazanin"/>
                <w:sz w:val="22"/>
              </w:rPr>
              <w:t>1.1</w:t>
            </w:r>
          </w:p>
        </w:tc>
        <w:tc>
          <w:tcPr>
            <w:tcW w:w="1728" w:type="dxa"/>
          </w:tcPr>
          <w:p w14:paraId="40FCE3F0" w14:textId="77777777" w:rsidR="00B91B35" w:rsidRDefault="00B91B35" w:rsidP="009E6350">
            <w:pPr>
              <w:jc w:val="center"/>
            </w:pPr>
            <w:r>
              <w:rPr>
                <w:rFonts w:ascii="B Nazanin" w:hAnsi="B Nazanin"/>
                <w:sz w:val="22"/>
              </w:rPr>
              <w:t>40</w:t>
            </w:r>
          </w:p>
        </w:tc>
        <w:tc>
          <w:tcPr>
            <w:tcW w:w="1728" w:type="dxa"/>
          </w:tcPr>
          <w:p w14:paraId="40C13632" w14:textId="77777777" w:rsidR="00B91B35" w:rsidRDefault="00B91B35" w:rsidP="009E6350">
            <w:pPr>
              <w:jc w:val="center"/>
            </w:pPr>
            <w:r>
              <w:rPr>
                <w:rFonts w:ascii="B Nazanin" w:hAnsi="B Nazanin"/>
                <w:sz w:val="22"/>
              </w:rPr>
              <w:t>X9</w:t>
            </w:r>
          </w:p>
        </w:tc>
      </w:tr>
      <w:tr w:rsidR="00B91B35" w14:paraId="36B3BB3F" w14:textId="77777777" w:rsidTr="009E6350">
        <w:tc>
          <w:tcPr>
            <w:tcW w:w="1728" w:type="dxa"/>
          </w:tcPr>
          <w:p w14:paraId="3A85D365" w14:textId="77777777" w:rsidR="00B91B35" w:rsidRDefault="00B91B35" w:rsidP="009E6350">
            <w:pPr>
              <w:jc w:val="center"/>
            </w:pPr>
            <w:r>
              <w:rPr>
                <w:rFonts w:ascii="B Nazanin" w:hAnsi="B Nazanin"/>
                <w:sz w:val="22"/>
              </w:rPr>
              <w:t>7.76</w:t>
            </w:r>
          </w:p>
        </w:tc>
        <w:tc>
          <w:tcPr>
            <w:tcW w:w="1728" w:type="dxa"/>
          </w:tcPr>
          <w:p w14:paraId="3B0B8B7B" w14:textId="77777777" w:rsidR="00B91B35" w:rsidRDefault="00B91B35" w:rsidP="009E6350">
            <w:pPr>
              <w:jc w:val="center"/>
            </w:pPr>
            <w:r>
              <w:rPr>
                <w:rFonts w:ascii="B Nazanin" w:hAnsi="B Nazanin"/>
                <w:sz w:val="22"/>
              </w:rPr>
              <w:t>5.38</w:t>
            </w:r>
          </w:p>
        </w:tc>
        <w:tc>
          <w:tcPr>
            <w:tcW w:w="1728" w:type="dxa"/>
          </w:tcPr>
          <w:p w14:paraId="44F2B397" w14:textId="77777777" w:rsidR="00B91B35" w:rsidRDefault="00B91B35" w:rsidP="009E6350">
            <w:pPr>
              <w:jc w:val="center"/>
            </w:pPr>
            <w:r>
              <w:rPr>
                <w:rFonts w:ascii="B Nazanin" w:hAnsi="B Nazanin"/>
                <w:sz w:val="22"/>
              </w:rPr>
              <w:t>2.4</w:t>
            </w:r>
          </w:p>
        </w:tc>
        <w:tc>
          <w:tcPr>
            <w:tcW w:w="1728" w:type="dxa"/>
          </w:tcPr>
          <w:p w14:paraId="2DE093C1" w14:textId="77777777" w:rsidR="00B91B35" w:rsidRDefault="00B91B35" w:rsidP="009E6350">
            <w:pPr>
              <w:jc w:val="center"/>
            </w:pPr>
            <w:r>
              <w:rPr>
                <w:rFonts w:ascii="B Nazanin" w:hAnsi="B Nazanin"/>
                <w:sz w:val="22"/>
              </w:rPr>
              <w:t>1.3</w:t>
            </w:r>
          </w:p>
        </w:tc>
        <w:tc>
          <w:tcPr>
            <w:tcW w:w="1728" w:type="dxa"/>
          </w:tcPr>
          <w:p w14:paraId="1B911C2C" w14:textId="77777777" w:rsidR="00B91B35" w:rsidRDefault="00B91B35" w:rsidP="009E6350">
            <w:pPr>
              <w:jc w:val="center"/>
            </w:pPr>
            <w:r>
              <w:rPr>
                <w:rFonts w:ascii="B Nazanin" w:hAnsi="B Nazanin"/>
                <w:sz w:val="22"/>
              </w:rPr>
              <w:t>0.6</w:t>
            </w:r>
          </w:p>
        </w:tc>
        <w:tc>
          <w:tcPr>
            <w:tcW w:w="1728" w:type="dxa"/>
          </w:tcPr>
          <w:p w14:paraId="28F27B48" w14:textId="77777777" w:rsidR="00B91B35" w:rsidRDefault="00B91B35" w:rsidP="009E6350">
            <w:pPr>
              <w:jc w:val="center"/>
            </w:pPr>
            <w:r>
              <w:rPr>
                <w:rFonts w:ascii="B Nazanin" w:hAnsi="B Nazanin"/>
                <w:sz w:val="22"/>
              </w:rPr>
              <w:t>1.4</w:t>
            </w:r>
          </w:p>
        </w:tc>
        <w:tc>
          <w:tcPr>
            <w:tcW w:w="1728" w:type="dxa"/>
          </w:tcPr>
          <w:p w14:paraId="797054F1" w14:textId="77777777" w:rsidR="00B91B35" w:rsidRDefault="00B91B35" w:rsidP="009E6350">
            <w:pPr>
              <w:jc w:val="center"/>
            </w:pPr>
            <w:r>
              <w:rPr>
                <w:rFonts w:ascii="B Nazanin" w:hAnsi="B Nazanin"/>
                <w:sz w:val="22"/>
              </w:rPr>
              <w:t>40</w:t>
            </w:r>
          </w:p>
        </w:tc>
        <w:tc>
          <w:tcPr>
            <w:tcW w:w="1728" w:type="dxa"/>
          </w:tcPr>
          <w:p w14:paraId="65778EF2" w14:textId="77777777" w:rsidR="00B91B35" w:rsidRDefault="00B91B35" w:rsidP="009E6350">
            <w:pPr>
              <w:jc w:val="center"/>
            </w:pPr>
            <w:r>
              <w:rPr>
                <w:rFonts w:ascii="B Nazanin" w:hAnsi="B Nazanin"/>
                <w:sz w:val="22"/>
              </w:rPr>
              <w:t>X10</w:t>
            </w:r>
          </w:p>
        </w:tc>
      </w:tr>
    </w:tbl>
    <w:p w14:paraId="6ED4046A" w14:textId="77777777" w:rsidR="00B91B35" w:rsidRPr="00EF397A" w:rsidRDefault="00B91B35" w:rsidP="00B91B35">
      <w:pPr>
        <w:tabs>
          <w:tab w:val="num" w:pos="720"/>
          <w:tab w:val="num" w:pos="1440"/>
        </w:tabs>
        <w:bidi/>
        <w:jc w:val="both"/>
      </w:pPr>
    </w:p>
    <w:p w14:paraId="41933CFF" w14:textId="0CC27DAF" w:rsidR="004D0FCD" w:rsidRPr="00463F12" w:rsidRDefault="00463F12" w:rsidP="00463F12">
      <w:pPr>
        <w:pStyle w:val="a2"/>
        <w:ind w:firstLine="0"/>
      </w:pPr>
      <w:r>
        <w:rPr>
          <w:rFonts w:hint="cs"/>
          <w:rtl/>
        </w:rPr>
        <w:t xml:space="preserve">2-2-4 </w:t>
      </w:r>
      <w:r w:rsidR="004D0FCD" w:rsidRPr="00463F12">
        <w:rPr>
          <w:rtl/>
        </w:rPr>
        <w:t>بررس</w:t>
      </w:r>
      <w:r w:rsidR="004D0FCD" w:rsidRPr="00463F12">
        <w:rPr>
          <w:rFonts w:hint="cs"/>
          <w:rtl/>
        </w:rPr>
        <w:t>ی</w:t>
      </w:r>
      <w:r w:rsidR="004D0FCD" w:rsidRPr="00463F12">
        <w:rPr>
          <w:rtl/>
        </w:rPr>
        <w:t xml:space="preserve"> همبستگ</w:t>
      </w:r>
      <w:r w:rsidR="004D0FCD" w:rsidRPr="00463F12">
        <w:rPr>
          <w:rFonts w:hint="cs"/>
          <w:rtl/>
        </w:rPr>
        <w:t>ی</w:t>
      </w:r>
      <w:r w:rsidR="004D0FCD" w:rsidRPr="00463F12">
        <w:rPr>
          <w:rtl/>
        </w:rPr>
        <w:t xml:space="preserve"> م</w:t>
      </w:r>
      <w:r w:rsidR="004D0FCD" w:rsidRPr="00463F12">
        <w:rPr>
          <w:rFonts w:hint="cs"/>
          <w:rtl/>
        </w:rPr>
        <w:t>یان</w:t>
      </w:r>
      <w:r w:rsidR="004D0FCD" w:rsidRPr="00463F12">
        <w:rPr>
          <w:rtl/>
        </w:rPr>
        <w:t xml:space="preserve"> متغ</w:t>
      </w:r>
      <w:r w:rsidR="004D0FCD" w:rsidRPr="00463F12">
        <w:rPr>
          <w:rFonts w:hint="cs"/>
          <w:rtl/>
        </w:rPr>
        <w:t>یرها</w:t>
      </w:r>
    </w:p>
    <w:p w14:paraId="4897D3B5" w14:textId="77777777" w:rsidR="004D0FCD" w:rsidRDefault="004D0FCD" w:rsidP="008859A8">
      <w:pPr>
        <w:tabs>
          <w:tab w:val="num" w:pos="720"/>
          <w:tab w:val="num" w:pos="1440"/>
        </w:tabs>
        <w:bidi/>
        <w:jc w:val="both"/>
        <w:rPr>
          <w:rtl/>
        </w:rPr>
      </w:pPr>
      <w:r w:rsidRPr="008859A8">
        <w:t xml:space="preserve">- </w:t>
      </w:r>
      <w:r w:rsidRPr="008859A8">
        <w:rPr>
          <w:rtl/>
        </w:rPr>
        <w:t>تحل</w:t>
      </w:r>
      <w:r w:rsidRPr="008859A8">
        <w:rPr>
          <w:rFonts w:hint="cs"/>
          <w:rtl/>
        </w:rPr>
        <w:t>یل</w:t>
      </w:r>
      <w:r w:rsidRPr="008859A8">
        <w:rPr>
          <w:rtl/>
        </w:rPr>
        <w:t xml:space="preserve"> ارتباط ب</w:t>
      </w:r>
      <w:r w:rsidRPr="008859A8">
        <w:rPr>
          <w:rFonts w:hint="cs"/>
          <w:rtl/>
        </w:rPr>
        <w:t>ین</w:t>
      </w:r>
      <w:r w:rsidRPr="008859A8">
        <w:rPr>
          <w:rtl/>
        </w:rPr>
        <w:t xml:space="preserve"> متغ</w:t>
      </w:r>
      <w:r w:rsidRPr="008859A8">
        <w:rPr>
          <w:rFonts w:hint="cs"/>
          <w:rtl/>
        </w:rPr>
        <w:t>یرهای</w:t>
      </w:r>
      <w:r w:rsidRPr="008859A8">
        <w:rPr>
          <w:rtl/>
        </w:rPr>
        <w:t xml:space="preserve"> مستقل و وابسته</w:t>
      </w:r>
      <w:r w:rsidRPr="008859A8">
        <w:t>.</w:t>
      </w:r>
    </w:p>
    <w:p w14:paraId="3FA8D745" w14:textId="77777777" w:rsidR="00EF397A" w:rsidRPr="00EF397A" w:rsidRDefault="00EF397A" w:rsidP="00EF397A">
      <w:pPr>
        <w:tabs>
          <w:tab w:val="num" w:pos="720"/>
          <w:tab w:val="num" w:pos="1440"/>
        </w:tabs>
        <w:bidi/>
        <w:jc w:val="both"/>
      </w:pPr>
      <w:r w:rsidRPr="00EF397A">
        <w:rPr>
          <w:rtl/>
        </w:rPr>
        <w:t xml:space="preserve">به منظور تحلیل روابط میان متغیرهای پژوهش، از </w:t>
      </w:r>
      <w:r w:rsidRPr="00EF397A">
        <w:rPr>
          <w:b/>
          <w:bCs/>
          <w:rtl/>
        </w:rPr>
        <w:t>ضرایب همبستگی پیرسون و اسپیرمن</w:t>
      </w:r>
      <w:r w:rsidRPr="00EF397A">
        <w:rPr>
          <w:rtl/>
        </w:rPr>
        <w:t xml:space="preserve"> استفاده شده است. این تحلیل به شناسایی متغیرهای دارای بیشترین تأثیر بر وضعیت اعتباری مشتریان کمک می‌کند. نتایج نشان می‌دهد که برخی متغیرهای مرتبط با </w:t>
      </w:r>
      <w:r w:rsidRPr="00EF397A">
        <w:rPr>
          <w:b/>
          <w:bCs/>
          <w:rtl/>
        </w:rPr>
        <w:t xml:space="preserve">سطح درآمد، میزان بدهی، و تاریخچه </w:t>
      </w:r>
      <w:r w:rsidRPr="00EF397A">
        <w:rPr>
          <w:b/>
          <w:bCs/>
          <w:rtl/>
        </w:rPr>
        <w:lastRenderedPageBreak/>
        <w:t>اعتباری</w:t>
      </w:r>
      <w:r w:rsidRPr="00EF397A">
        <w:rPr>
          <w:rtl/>
        </w:rPr>
        <w:t xml:space="preserve"> ارتباط معناداری با احتمال نکول دارند. همچنین، برای جلوگیری از مشکل هم‌خطی بین متغیرهای مستقل، از شاخص‌های تشخیصی استفاده شده و در موارد لزوم، برخی متغیرهای همبسته حذف یا به صورت متغیرهای ترکیبی بازتعریف شده‌اند تا از تأثیر منفی بر عملکرد مدل جلوگیری شود</w:t>
      </w:r>
      <w:r w:rsidRPr="00EF397A">
        <w:t>.</w:t>
      </w:r>
    </w:p>
    <w:p w14:paraId="03A1B521" w14:textId="094D7A40" w:rsidR="004D0FCD" w:rsidRPr="006B7625" w:rsidRDefault="006B7625" w:rsidP="006B7625">
      <w:pPr>
        <w:pStyle w:val="a2"/>
        <w:ind w:firstLine="0"/>
      </w:pPr>
      <w:r>
        <w:rPr>
          <w:rFonts w:hint="cs"/>
          <w:rtl/>
        </w:rPr>
        <w:t>3-2-4</w:t>
      </w:r>
      <w:r w:rsidR="004D0FCD" w:rsidRPr="006B7625">
        <w:t xml:space="preserve"> </w:t>
      </w:r>
      <w:r w:rsidR="004D0FCD" w:rsidRPr="006B7625">
        <w:rPr>
          <w:rtl/>
        </w:rPr>
        <w:t>بررس</w:t>
      </w:r>
      <w:r w:rsidR="004D0FCD" w:rsidRPr="006B7625">
        <w:rPr>
          <w:rFonts w:hint="cs"/>
          <w:rtl/>
        </w:rPr>
        <w:t>ی</w:t>
      </w:r>
      <w:r w:rsidR="004D0FCD" w:rsidRPr="006B7625">
        <w:rPr>
          <w:rtl/>
        </w:rPr>
        <w:t xml:space="preserve"> داده‌ها</w:t>
      </w:r>
      <w:r w:rsidR="004D0FCD" w:rsidRPr="006B7625">
        <w:rPr>
          <w:rFonts w:hint="cs"/>
          <w:rtl/>
        </w:rPr>
        <w:t>ی</w:t>
      </w:r>
      <w:r w:rsidR="004D0FCD" w:rsidRPr="006B7625">
        <w:rPr>
          <w:rtl/>
        </w:rPr>
        <w:t xml:space="preserve"> پرت و مد</w:t>
      </w:r>
      <w:r w:rsidR="004D0FCD" w:rsidRPr="006B7625">
        <w:rPr>
          <w:rFonts w:hint="cs"/>
          <w:rtl/>
        </w:rPr>
        <w:t>یریت</w:t>
      </w:r>
      <w:r w:rsidR="004D0FCD" w:rsidRPr="006B7625">
        <w:rPr>
          <w:rtl/>
        </w:rPr>
        <w:t xml:space="preserve"> آن‌ها</w:t>
      </w:r>
    </w:p>
    <w:p w14:paraId="6DAE5574" w14:textId="77777777" w:rsidR="004D0FCD" w:rsidRDefault="004D0FCD" w:rsidP="008859A8">
      <w:pPr>
        <w:tabs>
          <w:tab w:val="num" w:pos="720"/>
          <w:tab w:val="num" w:pos="1440"/>
        </w:tabs>
        <w:bidi/>
        <w:jc w:val="both"/>
        <w:rPr>
          <w:rtl/>
        </w:rPr>
      </w:pPr>
      <w:r w:rsidRPr="008859A8">
        <w:t xml:space="preserve">- </w:t>
      </w:r>
      <w:r w:rsidRPr="008859A8">
        <w:rPr>
          <w:rtl/>
        </w:rPr>
        <w:t>شناسا</w:t>
      </w:r>
      <w:r w:rsidRPr="008859A8">
        <w:rPr>
          <w:rFonts w:hint="cs"/>
          <w:rtl/>
        </w:rPr>
        <w:t>یی</w:t>
      </w:r>
      <w:r w:rsidRPr="008859A8">
        <w:rPr>
          <w:rtl/>
        </w:rPr>
        <w:t xml:space="preserve"> و حذف داده‌ها</w:t>
      </w:r>
      <w:r w:rsidRPr="008859A8">
        <w:rPr>
          <w:rFonts w:hint="cs"/>
          <w:rtl/>
        </w:rPr>
        <w:t>ی</w:t>
      </w:r>
      <w:r w:rsidRPr="008859A8">
        <w:rPr>
          <w:rtl/>
        </w:rPr>
        <w:t xml:space="preserve"> غ</w:t>
      </w:r>
      <w:r w:rsidRPr="008859A8">
        <w:rPr>
          <w:rFonts w:hint="cs"/>
          <w:rtl/>
        </w:rPr>
        <w:t>یرعادی</w:t>
      </w:r>
      <w:r w:rsidRPr="008859A8">
        <w:rPr>
          <w:rtl/>
        </w:rPr>
        <w:t xml:space="preserve"> و پرت با هدف بهبود عملکرد مدل</w:t>
      </w:r>
      <w:r w:rsidRPr="008859A8">
        <w:t>.</w:t>
      </w:r>
    </w:p>
    <w:p w14:paraId="70DECEC6" w14:textId="77777777" w:rsidR="00EF397A" w:rsidRPr="00846161" w:rsidRDefault="00EF397A" w:rsidP="00EF397A">
      <w:pPr>
        <w:tabs>
          <w:tab w:val="num" w:pos="720"/>
          <w:tab w:val="num" w:pos="1440"/>
        </w:tabs>
        <w:bidi/>
        <w:jc w:val="both"/>
        <w:rPr>
          <w:rFonts w:asciiTheme="minorHAnsi" w:hAnsiTheme="minorHAnsi"/>
          <w:lang w:bidi="fa-IR"/>
        </w:rPr>
      </w:pPr>
    </w:p>
    <w:p w14:paraId="5D0B8DBC" w14:textId="77777777" w:rsidR="00EF397A" w:rsidRPr="00EF397A" w:rsidRDefault="00EF397A" w:rsidP="00EF397A">
      <w:pPr>
        <w:tabs>
          <w:tab w:val="num" w:pos="720"/>
          <w:tab w:val="num" w:pos="1440"/>
        </w:tabs>
        <w:bidi/>
        <w:jc w:val="both"/>
      </w:pPr>
      <w:r w:rsidRPr="00EF397A">
        <w:rPr>
          <w:rtl/>
        </w:rPr>
        <w:t xml:space="preserve">برای افزایش دقت مدل‌سازی، </w:t>
      </w:r>
      <w:r w:rsidRPr="00EF397A">
        <w:rPr>
          <w:b/>
          <w:bCs/>
          <w:rtl/>
        </w:rPr>
        <w:t>شناسایی و تعدیل داده‌های پرت</w:t>
      </w:r>
      <w:r w:rsidRPr="00EF397A">
        <w:rPr>
          <w:rtl/>
        </w:rPr>
        <w:t xml:space="preserve"> انجام شده است. داده‌های پرت می‌توانند به دلیل </w:t>
      </w:r>
      <w:r w:rsidRPr="00EF397A">
        <w:rPr>
          <w:b/>
          <w:bCs/>
          <w:rtl/>
        </w:rPr>
        <w:t>خطاهای ورودی، الگوهای رفتاری غیرعادی مشتریان، یا تغییرات ناگهانی در وضعیت مالی آن‌ها</w:t>
      </w:r>
      <w:r w:rsidRPr="00EF397A">
        <w:rPr>
          <w:rtl/>
        </w:rPr>
        <w:t xml:space="preserve"> در مجموعه داده‌ها وجود داشته باشند. برای شناسایی این موارد، از روش‌های آماری مانند </w:t>
      </w:r>
      <w:r w:rsidRPr="00EF397A">
        <w:rPr>
          <w:b/>
          <w:bCs/>
          <w:rtl/>
        </w:rPr>
        <w:t>تحلیل فاصله بین چارک‌ها</w:t>
      </w:r>
      <w:r w:rsidRPr="00EF397A">
        <w:rPr>
          <w:b/>
          <w:bCs/>
        </w:rPr>
        <w:t xml:space="preserve"> (IQR) </w:t>
      </w:r>
      <w:r w:rsidRPr="00EF397A">
        <w:rPr>
          <w:b/>
          <w:bCs/>
          <w:rtl/>
        </w:rPr>
        <w:t>و روش ز-اسکور</w:t>
      </w:r>
      <w:r w:rsidRPr="00EF397A">
        <w:rPr>
          <w:rtl/>
        </w:rPr>
        <w:t xml:space="preserve"> استفاده شده است. بسته به میزان تأثیر این داده‌ها، برخی حذف شده و برخی دیگر با روش‌های جایگزینی مناسب تصحیح شده‌اند. در نهایت، داده‌های تصفیه‌شده موجب بهبود عملکرد مدل اعتباری و افزایش دقت در پیش‌بینی نکول وام‌ها شده‌اند</w:t>
      </w:r>
      <w:r w:rsidRPr="00EF397A">
        <w:t>.</w:t>
      </w:r>
    </w:p>
    <w:p w14:paraId="1B62C3A8" w14:textId="77777777" w:rsidR="00EF397A" w:rsidRPr="008859A8" w:rsidRDefault="00EF397A" w:rsidP="00EF397A">
      <w:pPr>
        <w:tabs>
          <w:tab w:val="num" w:pos="720"/>
          <w:tab w:val="num" w:pos="1440"/>
        </w:tabs>
        <w:bidi/>
        <w:jc w:val="both"/>
      </w:pPr>
    </w:p>
    <w:p w14:paraId="54113242" w14:textId="77777777" w:rsidR="004D0FCD" w:rsidRPr="004D0FCD" w:rsidRDefault="004D0FCD" w:rsidP="004D0FCD">
      <w:pPr>
        <w:spacing w:after="0" w:line="240" w:lineRule="auto"/>
        <w:rPr>
          <w:rFonts w:ascii="Times New Roman" w:hAnsi="Times New Roman" w:cs="B Lotus"/>
          <w:color w:val="000000" w:themeColor="text1"/>
          <w:sz w:val="24"/>
        </w:rPr>
      </w:pPr>
    </w:p>
    <w:p w14:paraId="32C1F634" w14:textId="4F2A0420" w:rsidR="004D0FCD" w:rsidRPr="004D0FCD" w:rsidRDefault="00C851B7"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3 </w:t>
      </w:r>
      <w:r w:rsidR="004D0FCD" w:rsidRPr="004D0FCD">
        <w:rPr>
          <w:rFonts w:ascii="Times New Roman" w:hAnsi="Times New Roman" w:cs="B Lotus"/>
          <w:b/>
          <w:color w:val="000000" w:themeColor="text1"/>
          <w:sz w:val="24"/>
          <w:rtl/>
        </w:rPr>
        <w:t>پ</w:t>
      </w:r>
      <w:r w:rsidR="004D0FCD" w:rsidRPr="004D0FCD">
        <w:rPr>
          <w:rFonts w:ascii="Times New Roman" w:hAnsi="Times New Roman" w:cs="B Lotus" w:hint="cs"/>
          <w:b/>
          <w:color w:val="000000" w:themeColor="text1"/>
          <w:sz w:val="24"/>
          <w:rtl/>
        </w:rPr>
        <w:t>یاده‌سازی</w:t>
      </w:r>
      <w:r w:rsidR="004D0FCD" w:rsidRPr="004D0FCD">
        <w:rPr>
          <w:rFonts w:ascii="Times New Roman" w:hAnsi="Times New Roman" w:cs="B Lotus"/>
          <w:b/>
          <w:color w:val="000000" w:themeColor="text1"/>
          <w:sz w:val="24"/>
          <w:rtl/>
        </w:rPr>
        <w:t xml:space="preserve"> مدل پ</w:t>
      </w:r>
      <w:r w:rsidR="004D0FCD" w:rsidRPr="004D0FCD">
        <w:rPr>
          <w:rFonts w:ascii="Times New Roman" w:hAnsi="Times New Roman" w:cs="B Lotus" w:hint="cs"/>
          <w:b/>
          <w:color w:val="000000" w:themeColor="text1"/>
          <w:sz w:val="24"/>
          <w:rtl/>
        </w:rPr>
        <w:t>یشنهادی</w:t>
      </w:r>
    </w:p>
    <w:p w14:paraId="560EF5C4" w14:textId="17833364" w:rsidR="004D0FCD" w:rsidRPr="00E1707C" w:rsidRDefault="00E1707C" w:rsidP="00E1707C">
      <w:pPr>
        <w:pStyle w:val="a2"/>
        <w:ind w:firstLine="0"/>
      </w:pPr>
      <w:r>
        <w:rPr>
          <w:rFonts w:hint="cs"/>
          <w:rtl/>
        </w:rPr>
        <w:t>1-3-4</w:t>
      </w:r>
      <w:r w:rsidR="004D0FCD" w:rsidRPr="00E1707C">
        <w:t xml:space="preserve"> </w:t>
      </w:r>
      <w:r w:rsidR="004D0FCD" w:rsidRPr="00E1707C">
        <w:rPr>
          <w:rtl/>
        </w:rPr>
        <w:t>معرف</w:t>
      </w:r>
      <w:r w:rsidR="004D0FCD" w:rsidRPr="00E1707C">
        <w:rPr>
          <w:rFonts w:hint="cs"/>
          <w:rtl/>
        </w:rPr>
        <w:t>ی</w:t>
      </w:r>
      <w:r w:rsidR="004D0FCD" w:rsidRPr="00E1707C">
        <w:rPr>
          <w:rtl/>
        </w:rPr>
        <w:t xml:space="preserve"> مدل پ</w:t>
      </w:r>
      <w:r w:rsidR="004D0FCD" w:rsidRPr="00E1707C">
        <w:rPr>
          <w:rFonts w:hint="cs"/>
          <w:rtl/>
        </w:rPr>
        <w:t>یشنهادی</w:t>
      </w:r>
    </w:p>
    <w:p w14:paraId="16F747FB" w14:textId="77777777" w:rsidR="004D0FCD" w:rsidRPr="008859A8" w:rsidRDefault="004D0FCD" w:rsidP="008859A8">
      <w:pPr>
        <w:tabs>
          <w:tab w:val="num" w:pos="720"/>
          <w:tab w:val="num" w:pos="1440"/>
        </w:tabs>
        <w:bidi/>
        <w:jc w:val="both"/>
      </w:pPr>
      <w:r w:rsidRPr="008859A8">
        <w:t xml:space="preserve">- </w:t>
      </w:r>
      <w:r w:rsidRPr="008859A8">
        <w:rPr>
          <w:rtl/>
        </w:rPr>
        <w:t>توض</w:t>
      </w:r>
      <w:r w:rsidRPr="008859A8">
        <w:rPr>
          <w:rFonts w:hint="cs"/>
          <w:rtl/>
        </w:rPr>
        <w:t>یح</w:t>
      </w:r>
      <w:r w:rsidRPr="008859A8">
        <w:rPr>
          <w:rtl/>
        </w:rPr>
        <w:t xml:space="preserve"> ترک</w:t>
      </w:r>
      <w:r w:rsidRPr="008859A8">
        <w:rPr>
          <w:rFonts w:hint="cs"/>
          <w:rtl/>
        </w:rPr>
        <w:t>یب</w:t>
      </w:r>
      <w:r w:rsidRPr="008859A8">
        <w:rPr>
          <w:rtl/>
        </w:rPr>
        <w:t xml:space="preserve"> ماتر</w:t>
      </w:r>
      <w:r w:rsidRPr="008859A8">
        <w:rPr>
          <w:rFonts w:hint="cs"/>
          <w:rtl/>
        </w:rPr>
        <w:t>یس</w:t>
      </w:r>
      <w:r w:rsidRPr="008859A8">
        <w:rPr>
          <w:rtl/>
        </w:rPr>
        <w:t xml:space="preserve"> ز</w:t>
      </w:r>
      <w:r w:rsidRPr="008859A8">
        <w:rPr>
          <w:rFonts w:hint="cs"/>
          <w:rtl/>
        </w:rPr>
        <w:t>یان</w:t>
      </w:r>
      <w:r w:rsidRPr="008859A8">
        <w:rPr>
          <w:rtl/>
        </w:rPr>
        <w:t xml:space="preserve"> و روش بگ</w:t>
      </w:r>
      <w:r w:rsidRPr="008859A8">
        <w:rPr>
          <w:rFonts w:hint="cs"/>
          <w:rtl/>
        </w:rPr>
        <w:t>ینگ</w:t>
      </w:r>
      <w:r w:rsidRPr="008859A8">
        <w:rPr>
          <w:rtl/>
        </w:rPr>
        <w:t xml:space="preserve"> به صورت جامع</w:t>
      </w:r>
      <w:r w:rsidRPr="008859A8">
        <w:t>.</w:t>
      </w:r>
    </w:p>
    <w:p w14:paraId="2791319D" w14:textId="2757A0EC" w:rsidR="004D0FCD" w:rsidRPr="00E1707C" w:rsidRDefault="00E1707C" w:rsidP="00E1707C">
      <w:pPr>
        <w:pStyle w:val="a2"/>
        <w:ind w:firstLine="0"/>
      </w:pPr>
      <w:r>
        <w:rPr>
          <w:rFonts w:hint="cs"/>
          <w:rtl/>
        </w:rPr>
        <w:t xml:space="preserve">2-3-4 </w:t>
      </w:r>
      <w:r w:rsidR="004D0FCD" w:rsidRPr="00E1707C">
        <w:rPr>
          <w:rtl/>
        </w:rPr>
        <w:t>آماده‌ساز</w:t>
      </w:r>
      <w:r w:rsidR="004D0FCD" w:rsidRPr="00E1707C">
        <w:rPr>
          <w:rFonts w:hint="cs"/>
          <w:rtl/>
        </w:rPr>
        <w:t>ی</w:t>
      </w:r>
      <w:r w:rsidR="004D0FCD" w:rsidRPr="00E1707C">
        <w:rPr>
          <w:rtl/>
        </w:rPr>
        <w:t xml:space="preserve"> داده‌ها برا</w:t>
      </w:r>
      <w:r w:rsidR="004D0FCD" w:rsidRPr="00E1707C">
        <w:rPr>
          <w:rFonts w:hint="cs"/>
          <w:rtl/>
        </w:rPr>
        <w:t>ی</w:t>
      </w:r>
      <w:r w:rsidR="004D0FCD" w:rsidRPr="00E1707C">
        <w:rPr>
          <w:rtl/>
        </w:rPr>
        <w:t xml:space="preserve"> مدل‌ساز</w:t>
      </w:r>
      <w:r w:rsidR="004D0FCD" w:rsidRPr="00E1707C">
        <w:rPr>
          <w:rFonts w:hint="cs"/>
          <w:rtl/>
        </w:rPr>
        <w:t>ی</w:t>
      </w:r>
    </w:p>
    <w:p w14:paraId="08292E2D" w14:textId="77777777" w:rsidR="004D0FCD" w:rsidRPr="008859A8" w:rsidRDefault="004D0FCD" w:rsidP="008859A8">
      <w:pPr>
        <w:tabs>
          <w:tab w:val="num" w:pos="720"/>
          <w:tab w:val="num" w:pos="1440"/>
        </w:tabs>
        <w:bidi/>
        <w:jc w:val="both"/>
      </w:pPr>
      <w:r w:rsidRPr="008859A8">
        <w:t xml:space="preserve">- </w:t>
      </w:r>
      <w:r w:rsidRPr="008859A8">
        <w:rPr>
          <w:rtl/>
        </w:rPr>
        <w:t>تقس</w:t>
      </w:r>
      <w:r w:rsidRPr="008859A8">
        <w:rPr>
          <w:rFonts w:hint="cs"/>
          <w:rtl/>
        </w:rPr>
        <w:t>یم</w:t>
      </w:r>
      <w:r w:rsidRPr="008859A8">
        <w:rPr>
          <w:rtl/>
        </w:rPr>
        <w:t xml:space="preserve"> داده‌ها به مجموعه‌ها</w:t>
      </w:r>
      <w:r w:rsidRPr="008859A8">
        <w:rPr>
          <w:rFonts w:hint="cs"/>
          <w:rtl/>
        </w:rPr>
        <w:t>ی</w:t>
      </w:r>
      <w:r w:rsidRPr="008859A8">
        <w:rPr>
          <w:rtl/>
        </w:rPr>
        <w:t xml:space="preserve"> آموزش و آزما</w:t>
      </w:r>
      <w:r w:rsidRPr="008859A8">
        <w:rPr>
          <w:rFonts w:hint="cs"/>
          <w:rtl/>
        </w:rPr>
        <w:t>یش</w:t>
      </w:r>
      <w:r w:rsidRPr="008859A8">
        <w:t>.</w:t>
      </w:r>
    </w:p>
    <w:p w14:paraId="2EDD3B88" w14:textId="6868C105" w:rsidR="004D0FCD" w:rsidRPr="003D3478" w:rsidRDefault="003D3478" w:rsidP="003D3478">
      <w:pPr>
        <w:pStyle w:val="a2"/>
        <w:ind w:firstLine="0"/>
      </w:pPr>
      <w:r>
        <w:rPr>
          <w:rFonts w:hint="cs"/>
          <w:rtl/>
        </w:rPr>
        <w:t xml:space="preserve">3-3-4 </w:t>
      </w:r>
      <w:r w:rsidR="004D0FCD" w:rsidRPr="003D3478">
        <w:rPr>
          <w:rtl/>
        </w:rPr>
        <w:t>برآورد مدل اول</w:t>
      </w:r>
      <w:r w:rsidR="004D0FCD" w:rsidRPr="003D3478">
        <w:rPr>
          <w:rFonts w:hint="cs"/>
          <w:rtl/>
        </w:rPr>
        <w:t>یه</w:t>
      </w:r>
    </w:p>
    <w:p w14:paraId="7841994F" w14:textId="77777777" w:rsidR="004D0FCD" w:rsidRPr="008859A8" w:rsidRDefault="004D0FCD" w:rsidP="008859A8">
      <w:pPr>
        <w:tabs>
          <w:tab w:val="num" w:pos="720"/>
          <w:tab w:val="num" w:pos="1440"/>
        </w:tabs>
        <w:bidi/>
        <w:jc w:val="both"/>
      </w:pPr>
      <w:r w:rsidRPr="008859A8">
        <w:t xml:space="preserve">- </w:t>
      </w:r>
      <w:r w:rsidRPr="008859A8">
        <w:rPr>
          <w:rtl/>
        </w:rPr>
        <w:t>نتا</w:t>
      </w:r>
      <w:r w:rsidRPr="008859A8">
        <w:rPr>
          <w:rFonts w:hint="cs"/>
          <w:rtl/>
        </w:rPr>
        <w:t>یج</w:t>
      </w:r>
      <w:r w:rsidRPr="008859A8">
        <w:rPr>
          <w:rtl/>
        </w:rPr>
        <w:t xml:space="preserve"> اول</w:t>
      </w:r>
      <w:r w:rsidRPr="008859A8">
        <w:rPr>
          <w:rFonts w:hint="cs"/>
          <w:rtl/>
        </w:rPr>
        <w:t>یه</w:t>
      </w:r>
      <w:r w:rsidRPr="008859A8">
        <w:rPr>
          <w:rtl/>
        </w:rPr>
        <w:t xml:space="preserve"> مدل بگ</w:t>
      </w:r>
      <w:r w:rsidRPr="008859A8">
        <w:rPr>
          <w:rFonts w:hint="cs"/>
          <w:rtl/>
        </w:rPr>
        <w:t>ینگ</w:t>
      </w:r>
      <w:r w:rsidRPr="008859A8">
        <w:rPr>
          <w:rtl/>
        </w:rPr>
        <w:t xml:space="preserve"> بدون ماتر</w:t>
      </w:r>
      <w:r w:rsidRPr="008859A8">
        <w:rPr>
          <w:rFonts w:hint="cs"/>
          <w:rtl/>
        </w:rPr>
        <w:t>یس</w:t>
      </w:r>
      <w:r w:rsidRPr="008859A8">
        <w:rPr>
          <w:rtl/>
        </w:rPr>
        <w:t xml:space="preserve"> ز</w:t>
      </w:r>
      <w:r w:rsidRPr="008859A8">
        <w:rPr>
          <w:rFonts w:hint="cs"/>
          <w:rtl/>
        </w:rPr>
        <w:t>یان</w:t>
      </w:r>
      <w:r w:rsidRPr="008859A8">
        <w:t>.</w:t>
      </w:r>
    </w:p>
    <w:p w14:paraId="07A361CA" w14:textId="711D7FE1" w:rsidR="004D0FCD" w:rsidRPr="000F6548" w:rsidRDefault="000F6548" w:rsidP="000F6548">
      <w:pPr>
        <w:pStyle w:val="a2"/>
        <w:ind w:firstLine="0"/>
      </w:pPr>
      <w:r>
        <w:rPr>
          <w:rFonts w:hint="cs"/>
          <w:rtl/>
        </w:rPr>
        <w:lastRenderedPageBreak/>
        <w:t xml:space="preserve">4-3-4 </w:t>
      </w:r>
      <w:r w:rsidR="004D0FCD" w:rsidRPr="000F6548">
        <w:rPr>
          <w:rtl/>
        </w:rPr>
        <w:t>اعمال ماتر</w:t>
      </w:r>
      <w:r w:rsidR="004D0FCD" w:rsidRPr="000F6548">
        <w:rPr>
          <w:rFonts w:hint="cs"/>
          <w:rtl/>
        </w:rPr>
        <w:t>یس</w:t>
      </w:r>
      <w:r w:rsidR="004D0FCD" w:rsidRPr="000F6548">
        <w:rPr>
          <w:rtl/>
        </w:rPr>
        <w:t xml:space="preserve"> ز</w:t>
      </w:r>
      <w:r w:rsidR="004D0FCD" w:rsidRPr="000F6548">
        <w:rPr>
          <w:rFonts w:hint="cs"/>
          <w:rtl/>
        </w:rPr>
        <w:t>یان</w:t>
      </w:r>
      <w:r w:rsidR="004D0FCD" w:rsidRPr="000F6548">
        <w:rPr>
          <w:rtl/>
        </w:rPr>
        <w:t xml:space="preserve"> برا</w:t>
      </w:r>
      <w:r w:rsidR="004D0FCD" w:rsidRPr="000F6548">
        <w:rPr>
          <w:rFonts w:hint="cs"/>
          <w:rtl/>
        </w:rPr>
        <w:t>ی</w:t>
      </w:r>
      <w:r w:rsidR="004D0FCD" w:rsidRPr="000F6548">
        <w:rPr>
          <w:rtl/>
        </w:rPr>
        <w:t xml:space="preserve"> بهبود نتا</w:t>
      </w:r>
      <w:r w:rsidR="004D0FCD" w:rsidRPr="000F6548">
        <w:rPr>
          <w:rFonts w:hint="cs"/>
          <w:rtl/>
        </w:rPr>
        <w:t>یج</w:t>
      </w:r>
    </w:p>
    <w:p w14:paraId="21EB400D" w14:textId="77777777" w:rsidR="004D0FCD" w:rsidRPr="008859A8" w:rsidRDefault="004D0FCD" w:rsidP="008859A8">
      <w:pPr>
        <w:tabs>
          <w:tab w:val="num" w:pos="720"/>
          <w:tab w:val="num" w:pos="1440"/>
        </w:tabs>
        <w:bidi/>
        <w:jc w:val="both"/>
      </w:pPr>
      <w:r w:rsidRPr="008859A8">
        <w:t xml:space="preserve">- </w:t>
      </w:r>
      <w:r w:rsidRPr="008859A8">
        <w:rPr>
          <w:rtl/>
        </w:rPr>
        <w:t>استفاده از ماتر</w:t>
      </w:r>
      <w:r w:rsidRPr="008859A8">
        <w:rPr>
          <w:rFonts w:hint="cs"/>
          <w:rtl/>
        </w:rPr>
        <w:t>یس</w:t>
      </w:r>
      <w:r w:rsidRPr="008859A8">
        <w:rPr>
          <w:rtl/>
        </w:rPr>
        <w:t xml:space="preserve"> ز</w:t>
      </w:r>
      <w:r w:rsidRPr="008859A8">
        <w:rPr>
          <w:rFonts w:hint="cs"/>
          <w:rtl/>
        </w:rPr>
        <w:t>یان</w:t>
      </w:r>
      <w:r w:rsidRPr="008859A8">
        <w:rPr>
          <w:rtl/>
        </w:rPr>
        <w:t xml:space="preserve"> برا</w:t>
      </w:r>
      <w:r w:rsidRPr="008859A8">
        <w:rPr>
          <w:rFonts w:hint="cs"/>
          <w:rtl/>
        </w:rPr>
        <w:t>ی</w:t>
      </w:r>
      <w:r w:rsidRPr="008859A8">
        <w:rPr>
          <w:rtl/>
        </w:rPr>
        <w:t xml:space="preserve"> تنظ</w:t>
      </w:r>
      <w:r w:rsidRPr="008859A8">
        <w:rPr>
          <w:rFonts w:hint="cs"/>
          <w:rtl/>
        </w:rPr>
        <w:t>یم</w:t>
      </w:r>
      <w:r w:rsidRPr="008859A8">
        <w:rPr>
          <w:rtl/>
        </w:rPr>
        <w:t xml:space="preserve"> و به</w:t>
      </w:r>
      <w:r w:rsidRPr="008859A8">
        <w:rPr>
          <w:rFonts w:hint="cs"/>
          <w:rtl/>
        </w:rPr>
        <w:t>ینه‌سازی</w:t>
      </w:r>
      <w:r w:rsidRPr="008859A8">
        <w:rPr>
          <w:rtl/>
        </w:rPr>
        <w:t xml:space="preserve"> مدل</w:t>
      </w:r>
      <w:r w:rsidRPr="008859A8">
        <w:t>.</w:t>
      </w:r>
    </w:p>
    <w:p w14:paraId="5904F901" w14:textId="77777777" w:rsidR="004D0FCD" w:rsidRPr="004D0FCD" w:rsidRDefault="004D0FCD" w:rsidP="004D0FCD">
      <w:pPr>
        <w:spacing w:after="0" w:line="240" w:lineRule="auto"/>
        <w:rPr>
          <w:rFonts w:ascii="Times New Roman" w:hAnsi="Times New Roman" w:cs="B Lotus"/>
          <w:color w:val="000000" w:themeColor="text1"/>
          <w:sz w:val="24"/>
        </w:rPr>
      </w:pPr>
    </w:p>
    <w:p w14:paraId="2ED183BD" w14:textId="7F9BBED7" w:rsidR="004D0FCD" w:rsidRPr="00153373" w:rsidRDefault="004D0FCD" w:rsidP="00153373">
      <w:pPr>
        <w:pStyle w:val="a1"/>
        <w:rPr>
          <w:rFonts w:ascii="Times New Roman" w:hAnsi="Times New Roman" w:cs="B Lotus"/>
          <w:b/>
          <w:color w:val="000000" w:themeColor="text1"/>
          <w:sz w:val="24"/>
        </w:rPr>
      </w:pPr>
      <w:r w:rsidRPr="00153373">
        <w:rPr>
          <w:rFonts w:ascii="Times New Roman" w:hAnsi="Times New Roman" w:cs="B Lotus"/>
          <w:b/>
          <w:color w:val="000000" w:themeColor="text1"/>
          <w:sz w:val="24"/>
        </w:rPr>
        <w:t>4-</w:t>
      </w:r>
      <w:proofErr w:type="gramStart"/>
      <w:r w:rsidRPr="00153373">
        <w:rPr>
          <w:rFonts w:ascii="Times New Roman" w:hAnsi="Times New Roman" w:cs="B Lotus"/>
          <w:b/>
          <w:color w:val="000000" w:themeColor="text1"/>
          <w:sz w:val="24"/>
        </w:rPr>
        <w:t xml:space="preserve">4 </w:t>
      </w:r>
      <w:r w:rsidR="00153373">
        <w:rPr>
          <w:rFonts w:ascii="Times New Roman" w:hAnsi="Times New Roman" w:cs="B Lotus" w:hint="cs"/>
          <w:b/>
          <w:color w:val="000000" w:themeColor="text1"/>
          <w:sz w:val="24"/>
          <w:rtl/>
        </w:rPr>
        <w:t xml:space="preserve"> </w:t>
      </w:r>
      <w:r w:rsidRPr="00153373">
        <w:rPr>
          <w:rFonts w:ascii="Times New Roman" w:hAnsi="Times New Roman" w:cs="B Lotus"/>
          <w:b/>
          <w:color w:val="000000" w:themeColor="text1"/>
          <w:sz w:val="24"/>
          <w:rtl/>
        </w:rPr>
        <w:t>آزمون‌ها</w:t>
      </w:r>
      <w:proofErr w:type="gramEnd"/>
      <w:r w:rsidRPr="00153373">
        <w:rPr>
          <w:rFonts w:ascii="Times New Roman" w:hAnsi="Times New Roman" w:cs="B Lotus"/>
          <w:b/>
          <w:color w:val="000000" w:themeColor="text1"/>
          <w:sz w:val="24"/>
          <w:rtl/>
        </w:rPr>
        <w:t xml:space="preserve"> و ارز</w:t>
      </w:r>
      <w:r w:rsidRPr="00153373">
        <w:rPr>
          <w:rFonts w:ascii="Times New Roman" w:hAnsi="Times New Roman" w:cs="B Lotus" w:hint="cs"/>
          <w:b/>
          <w:color w:val="000000" w:themeColor="text1"/>
          <w:sz w:val="24"/>
          <w:rtl/>
        </w:rPr>
        <w:t>یابی</w:t>
      </w:r>
      <w:r w:rsidRPr="00153373">
        <w:rPr>
          <w:rFonts w:ascii="Times New Roman" w:hAnsi="Times New Roman" w:cs="B Lotus"/>
          <w:b/>
          <w:color w:val="000000" w:themeColor="text1"/>
          <w:sz w:val="24"/>
          <w:rtl/>
        </w:rPr>
        <w:t xml:space="preserve"> عملکرد مدل</w:t>
      </w:r>
    </w:p>
    <w:p w14:paraId="36B7C479" w14:textId="73A07CC2" w:rsidR="004D0FCD" w:rsidRPr="001D1411" w:rsidRDefault="001D1411" w:rsidP="001D1411">
      <w:pPr>
        <w:pStyle w:val="a2"/>
        <w:ind w:firstLine="0"/>
      </w:pPr>
      <w:r>
        <w:rPr>
          <w:rFonts w:hint="cs"/>
          <w:rtl/>
        </w:rPr>
        <w:t xml:space="preserve">1-4-4 </w:t>
      </w:r>
      <w:r w:rsidR="004D0FCD" w:rsidRPr="001D1411">
        <w:rPr>
          <w:rtl/>
        </w:rPr>
        <w:t>بررس</w:t>
      </w:r>
      <w:r w:rsidR="004D0FCD" w:rsidRPr="001D1411">
        <w:rPr>
          <w:rFonts w:hint="cs"/>
          <w:rtl/>
        </w:rPr>
        <w:t>ی</w:t>
      </w:r>
      <w:r w:rsidR="004D0FCD" w:rsidRPr="001D1411">
        <w:rPr>
          <w:rtl/>
        </w:rPr>
        <w:t xml:space="preserve"> ن</w:t>
      </w:r>
      <w:r w:rsidR="004D0FCD" w:rsidRPr="001D1411">
        <w:rPr>
          <w:rFonts w:hint="cs"/>
          <w:rtl/>
        </w:rPr>
        <w:t>یکویی</w:t>
      </w:r>
      <w:r w:rsidR="004D0FCD" w:rsidRPr="001D1411">
        <w:rPr>
          <w:rtl/>
        </w:rPr>
        <w:t xml:space="preserve"> برازش مدل</w:t>
      </w:r>
    </w:p>
    <w:p w14:paraId="42F9357E" w14:textId="77777777" w:rsidR="004D0FCD" w:rsidRPr="008859A8" w:rsidRDefault="004D0FCD" w:rsidP="008859A8">
      <w:pPr>
        <w:tabs>
          <w:tab w:val="num" w:pos="720"/>
          <w:tab w:val="num" w:pos="1440"/>
        </w:tabs>
        <w:bidi/>
        <w:jc w:val="both"/>
      </w:pPr>
      <w:r w:rsidRPr="008859A8">
        <w:t xml:space="preserve">- </w:t>
      </w:r>
      <w:r w:rsidRPr="008859A8">
        <w:rPr>
          <w:rtl/>
        </w:rPr>
        <w:t>استفاده از مع</w:t>
      </w:r>
      <w:r w:rsidRPr="008859A8">
        <w:rPr>
          <w:rFonts w:hint="cs"/>
          <w:rtl/>
        </w:rPr>
        <w:t>یارهایی</w:t>
      </w:r>
      <w:r w:rsidRPr="008859A8">
        <w:rPr>
          <w:rtl/>
        </w:rPr>
        <w:t xml:space="preserve"> مانند</w:t>
      </w:r>
      <w:r w:rsidRPr="008859A8">
        <w:t xml:space="preserve"> RMSE</w:t>
      </w:r>
      <w:r w:rsidRPr="008859A8">
        <w:rPr>
          <w:rtl/>
        </w:rPr>
        <w:t xml:space="preserve">، </w:t>
      </w:r>
      <w:r w:rsidRPr="008859A8">
        <w:t>MAE</w:t>
      </w:r>
      <w:r w:rsidRPr="008859A8">
        <w:rPr>
          <w:rtl/>
        </w:rPr>
        <w:t>، و</w:t>
      </w:r>
      <w:r w:rsidRPr="008859A8">
        <w:t xml:space="preserve"> R</w:t>
      </w:r>
      <w:r w:rsidRPr="008859A8">
        <w:rPr>
          <w:rFonts w:ascii="Calibri" w:hAnsi="Calibri" w:cs="Calibri"/>
        </w:rPr>
        <w:t>²</w:t>
      </w:r>
      <w:r w:rsidRPr="008859A8">
        <w:t>.</w:t>
      </w:r>
    </w:p>
    <w:p w14:paraId="6D85ECF3" w14:textId="055EEFCC" w:rsidR="004D0FCD" w:rsidRPr="007A317C" w:rsidRDefault="007A317C" w:rsidP="007A317C">
      <w:pPr>
        <w:pStyle w:val="a2"/>
        <w:ind w:firstLine="0"/>
      </w:pPr>
      <w:r>
        <w:rPr>
          <w:rFonts w:hint="cs"/>
          <w:rtl/>
        </w:rPr>
        <w:t xml:space="preserve">2-4-4 </w:t>
      </w:r>
      <w:r w:rsidR="004D0FCD" w:rsidRPr="007A317C">
        <w:rPr>
          <w:rtl/>
        </w:rPr>
        <w:t>قدرت پ</w:t>
      </w:r>
      <w:r w:rsidR="004D0FCD" w:rsidRPr="007A317C">
        <w:rPr>
          <w:rFonts w:hint="cs"/>
          <w:rtl/>
        </w:rPr>
        <w:t>یش‌بینی</w:t>
      </w:r>
      <w:r w:rsidR="004D0FCD" w:rsidRPr="007A317C">
        <w:rPr>
          <w:rtl/>
        </w:rPr>
        <w:t xml:space="preserve"> مدل</w:t>
      </w:r>
    </w:p>
    <w:p w14:paraId="45E01FBC" w14:textId="77777777" w:rsidR="004D0FCD" w:rsidRPr="008859A8" w:rsidRDefault="004D0FCD" w:rsidP="008859A8">
      <w:pPr>
        <w:tabs>
          <w:tab w:val="num" w:pos="720"/>
          <w:tab w:val="num" w:pos="1440"/>
        </w:tabs>
        <w:bidi/>
        <w:jc w:val="both"/>
      </w:pPr>
      <w:r w:rsidRPr="008859A8">
        <w:t xml:space="preserve">- </w:t>
      </w:r>
      <w:r w:rsidRPr="008859A8">
        <w:rPr>
          <w:rtl/>
        </w:rPr>
        <w:t>ارز</w:t>
      </w:r>
      <w:r w:rsidRPr="008859A8">
        <w:rPr>
          <w:rFonts w:hint="cs"/>
          <w:rtl/>
        </w:rPr>
        <w:t>یابی</w:t>
      </w:r>
      <w:r w:rsidRPr="008859A8">
        <w:rPr>
          <w:rtl/>
        </w:rPr>
        <w:t xml:space="preserve"> عملکرد مدل با استفاده از</w:t>
      </w:r>
      <w:r w:rsidRPr="008859A8">
        <w:t xml:space="preserve"> AUC</w:t>
      </w:r>
      <w:r w:rsidRPr="008859A8">
        <w:rPr>
          <w:rtl/>
        </w:rPr>
        <w:t>، نمودار</w:t>
      </w:r>
      <w:r w:rsidRPr="008859A8">
        <w:t xml:space="preserve"> ROC </w:t>
      </w:r>
      <w:r w:rsidRPr="008859A8">
        <w:rPr>
          <w:rtl/>
        </w:rPr>
        <w:t>و جدول طبقه‌بند</w:t>
      </w:r>
      <w:r w:rsidRPr="008859A8">
        <w:rPr>
          <w:rFonts w:hint="cs"/>
          <w:rtl/>
        </w:rPr>
        <w:t>ی</w:t>
      </w:r>
      <w:r w:rsidRPr="008859A8">
        <w:t>.</w:t>
      </w:r>
    </w:p>
    <w:p w14:paraId="422E5A12" w14:textId="07B6D9DC" w:rsidR="004D0FCD" w:rsidRPr="00C43C65" w:rsidRDefault="00C43C65" w:rsidP="00C43C65">
      <w:pPr>
        <w:pStyle w:val="a2"/>
        <w:ind w:firstLine="0"/>
      </w:pPr>
      <w:r>
        <w:rPr>
          <w:rFonts w:hint="cs"/>
          <w:rtl/>
        </w:rPr>
        <w:t xml:space="preserve">3-4-4 </w:t>
      </w:r>
      <w:r w:rsidR="004D0FCD" w:rsidRPr="00C43C65">
        <w:rPr>
          <w:rtl/>
        </w:rPr>
        <w:t>تحل</w:t>
      </w:r>
      <w:r w:rsidR="004D0FCD" w:rsidRPr="00C43C65">
        <w:rPr>
          <w:rFonts w:hint="cs"/>
          <w:rtl/>
        </w:rPr>
        <w:t>یل</w:t>
      </w:r>
      <w:r w:rsidR="004D0FCD" w:rsidRPr="00C43C65">
        <w:rPr>
          <w:rtl/>
        </w:rPr>
        <w:t xml:space="preserve"> حساس</w:t>
      </w:r>
      <w:r w:rsidR="004D0FCD" w:rsidRPr="00C43C65">
        <w:rPr>
          <w:rFonts w:hint="cs"/>
          <w:rtl/>
        </w:rPr>
        <w:t>یت</w:t>
      </w:r>
      <w:r w:rsidR="004D0FCD" w:rsidRPr="00C43C65">
        <w:rPr>
          <w:rtl/>
        </w:rPr>
        <w:t xml:space="preserve"> مدل</w:t>
      </w:r>
    </w:p>
    <w:p w14:paraId="0742382A" w14:textId="77777777" w:rsidR="004D0FCD" w:rsidRPr="008859A8" w:rsidRDefault="004D0FCD" w:rsidP="008859A8">
      <w:pPr>
        <w:tabs>
          <w:tab w:val="num" w:pos="720"/>
          <w:tab w:val="num" w:pos="1440"/>
        </w:tabs>
        <w:bidi/>
        <w:jc w:val="both"/>
      </w:pPr>
      <w:r w:rsidRPr="008859A8">
        <w:t xml:space="preserve">- </w:t>
      </w:r>
      <w:r w:rsidRPr="008859A8">
        <w:rPr>
          <w:rtl/>
        </w:rPr>
        <w:t>بررس</w:t>
      </w:r>
      <w:r w:rsidRPr="008859A8">
        <w:rPr>
          <w:rFonts w:hint="cs"/>
          <w:rtl/>
        </w:rPr>
        <w:t>ی</w:t>
      </w:r>
      <w:r w:rsidRPr="008859A8">
        <w:rPr>
          <w:rtl/>
        </w:rPr>
        <w:t xml:space="preserve"> تأث</w:t>
      </w:r>
      <w:r w:rsidRPr="008859A8">
        <w:rPr>
          <w:rFonts w:hint="cs"/>
          <w:rtl/>
        </w:rPr>
        <w:t>یر</w:t>
      </w:r>
      <w:r w:rsidRPr="008859A8">
        <w:rPr>
          <w:rtl/>
        </w:rPr>
        <w:t xml:space="preserve"> تغ</w:t>
      </w:r>
      <w:r w:rsidRPr="008859A8">
        <w:rPr>
          <w:rFonts w:hint="cs"/>
          <w:rtl/>
        </w:rPr>
        <w:t>ییرات</w:t>
      </w:r>
      <w:r w:rsidRPr="008859A8">
        <w:rPr>
          <w:rtl/>
        </w:rPr>
        <w:t xml:space="preserve"> در پارامترها</w:t>
      </w:r>
      <w:r w:rsidRPr="008859A8">
        <w:rPr>
          <w:rFonts w:hint="cs"/>
          <w:rtl/>
        </w:rPr>
        <w:t>ی</w:t>
      </w:r>
      <w:r w:rsidRPr="008859A8">
        <w:rPr>
          <w:rtl/>
        </w:rPr>
        <w:t xml:space="preserve"> ماتر</w:t>
      </w:r>
      <w:r w:rsidRPr="008859A8">
        <w:rPr>
          <w:rFonts w:hint="cs"/>
          <w:rtl/>
        </w:rPr>
        <w:t>یس</w:t>
      </w:r>
      <w:r w:rsidRPr="008859A8">
        <w:rPr>
          <w:rtl/>
        </w:rPr>
        <w:t xml:space="preserve"> ز</w:t>
      </w:r>
      <w:r w:rsidRPr="008859A8">
        <w:rPr>
          <w:rFonts w:hint="cs"/>
          <w:rtl/>
        </w:rPr>
        <w:t>یان</w:t>
      </w:r>
      <w:r w:rsidRPr="008859A8">
        <w:rPr>
          <w:rtl/>
        </w:rPr>
        <w:t xml:space="preserve"> بر عملکرد مدل</w:t>
      </w:r>
      <w:r w:rsidRPr="008859A8">
        <w:t>.</w:t>
      </w:r>
    </w:p>
    <w:p w14:paraId="12714BA6" w14:textId="77777777" w:rsidR="004D0FCD" w:rsidRPr="004D0FCD" w:rsidRDefault="004D0FCD" w:rsidP="004D0FCD">
      <w:pPr>
        <w:spacing w:after="0" w:line="240" w:lineRule="auto"/>
        <w:rPr>
          <w:rFonts w:ascii="Times New Roman" w:hAnsi="Times New Roman" w:cs="B Lotus"/>
          <w:color w:val="000000" w:themeColor="text1"/>
          <w:sz w:val="24"/>
        </w:rPr>
      </w:pPr>
    </w:p>
    <w:p w14:paraId="1F6FCF1C" w14:textId="7418A486" w:rsidR="004D0FCD" w:rsidRPr="004D0FCD" w:rsidRDefault="004E3DE6"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4-5</w:t>
      </w:r>
      <w:r w:rsidR="004C5941">
        <w:rPr>
          <w:rFonts w:ascii="Times New Roman" w:hAnsi="Times New Roman" w:cs="B Lotus" w:hint="cs"/>
          <w:b/>
          <w:color w:val="000000" w:themeColor="text1"/>
          <w:sz w:val="24"/>
          <w:rtl/>
        </w:rPr>
        <w:t xml:space="preserve"> </w:t>
      </w:r>
      <w:r w:rsidR="004D0FCD" w:rsidRPr="004D0FCD">
        <w:rPr>
          <w:rFonts w:ascii="Times New Roman" w:hAnsi="Times New Roman" w:cs="B Lotus"/>
          <w:b/>
          <w:color w:val="000000" w:themeColor="text1"/>
          <w:sz w:val="24"/>
          <w:rtl/>
        </w:rPr>
        <w:t>مقا</w:t>
      </w:r>
      <w:r w:rsidR="004D0FCD" w:rsidRPr="004D0FCD">
        <w:rPr>
          <w:rFonts w:ascii="Times New Roman" w:hAnsi="Times New Roman" w:cs="B Lotus" w:hint="cs"/>
          <w:b/>
          <w:color w:val="000000" w:themeColor="text1"/>
          <w:sz w:val="24"/>
          <w:rtl/>
        </w:rPr>
        <w:t>یسه</w:t>
      </w:r>
      <w:r w:rsidR="004D0FCD" w:rsidRPr="004D0FCD">
        <w:rPr>
          <w:rFonts w:ascii="Times New Roman" w:hAnsi="Times New Roman" w:cs="B Lotus"/>
          <w:b/>
          <w:color w:val="000000" w:themeColor="text1"/>
          <w:sz w:val="24"/>
          <w:rtl/>
        </w:rPr>
        <w:t xml:space="preserve"> مدل پ</w:t>
      </w:r>
      <w:r w:rsidR="004D0FCD" w:rsidRPr="004D0FCD">
        <w:rPr>
          <w:rFonts w:ascii="Times New Roman" w:hAnsi="Times New Roman" w:cs="B Lotus" w:hint="cs"/>
          <w:b/>
          <w:color w:val="000000" w:themeColor="text1"/>
          <w:sz w:val="24"/>
          <w:rtl/>
        </w:rPr>
        <w:t>یشنهادی</w:t>
      </w:r>
      <w:r w:rsidR="004D0FCD" w:rsidRPr="004D0FCD">
        <w:rPr>
          <w:rFonts w:ascii="Times New Roman" w:hAnsi="Times New Roman" w:cs="B Lotus"/>
          <w:b/>
          <w:color w:val="000000" w:themeColor="text1"/>
          <w:sz w:val="24"/>
          <w:rtl/>
        </w:rPr>
        <w:t xml:space="preserve"> با سا</w:t>
      </w:r>
      <w:r w:rsidR="004D0FCD" w:rsidRPr="004D0FCD">
        <w:rPr>
          <w:rFonts w:ascii="Times New Roman" w:hAnsi="Times New Roman" w:cs="B Lotus" w:hint="cs"/>
          <w:b/>
          <w:color w:val="000000" w:themeColor="text1"/>
          <w:sz w:val="24"/>
          <w:rtl/>
        </w:rPr>
        <w:t>یر</w:t>
      </w:r>
      <w:r w:rsidR="004D0FCD" w:rsidRPr="004D0FCD">
        <w:rPr>
          <w:rFonts w:ascii="Times New Roman" w:hAnsi="Times New Roman" w:cs="B Lotus"/>
          <w:b/>
          <w:color w:val="000000" w:themeColor="text1"/>
          <w:sz w:val="24"/>
          <w:rtl/>
        </w:rPr>
        <w:t xml:space="preserve"> روش‌ها</w:t>
      </w:r>
      <w:r w:rsidR="004D0FCD" w:rsidRPr="004D0FCD">
        <w:rPr>
          <w:rFonts w:ascii="Times New Roman" w:hAnsi="Times New Roman" w:cs="B Lotus" w:hint="cs"/>
          <w:b/>
          <w:color w:val="000000" w:themeColor="text1"/>
          <w:sz w:val="24"/>
          <w:rtl/>
        </w:rPr>
        <w:t>ی</w:t>
      </w:r>
      <w:r w:rsidR="004D0FCD" w:rsidRPr="004D0FCD">
        <w:rPr>
          <w:rFonts w:ascii="Times New Roman" w:hAnsi="Times New Roman" w:cs="B Lotus"/>
          <w:b/>
          <w:color w:val="000000" w:themeColor="text1"/>
          <w:sz w:val="24"/>
          <w:rtl/>
        </w:rPr>
        <w:t xml:space="preserve"> طبقه‌بند</w:t>
      </w:r>
      <w:r w:rsidR="004D0FCD" w:rsidRPr="004D0FCD">
        <w:rPr>
          <w:rFonts w:ascii="Times New Roman" w:hAnsi="Times New Roman" w:cs="B Lotus" w:hint="cs"/>
          <w:b/>
          <w:color w:val="000000" w:themeColor="text1"/>
          <w:sz w:val="24"/>
          <w:rtl/>
        </w:rPr>
        <w:t>ی</w:t>
      </w:r>
    </w:p>
    <w:p w14:paraId="1F693AAB" w14:textId="2A4C84A9" w:rsidR="004D0FCD" w:rsidRPr="007B43BA" w:rsidRDefault="007B43BA" w:rsidP="007B43BA">
      <w:pPr>
        <w:pStyle w:val="a2"/>
        <w:ind w:firstLine="0"/>
      </w:pPr>
      <w:r>
        <w:rPr>
          <w:rFonts w:hint="cs"/>
          <w:rtl/>
        </w:rPr>
        <w:t xml:space="preserve">1-5-4 </w:t>
      </w:r>
      <w:r w:rsidR="004D0FCD" w:rsidRPr="007B43BA">
        <w:rPr>
          <w:rtl/>
        </w:rPr>
        <w:t>معرف</w:t>
      </w:r>
      <w:r w:rsidR="004D0FCD" w:rsidRPr="007B43BA">
        <w:rPr>
          <w:rFonts w:hint="cs"/>
          <w:rtl/>
        </w:rPr>
        <w:t>ی</w:t>
      </w:r>
      <w:r w:rsidR="004D0FCD" w:rsidRPr="007B43BA">
        <w:rPr>
          <w:rtl/>
        </w:rPr>
        <w:t xml:space="preserve"> مدل‌ها</w:t>
      </w:r>
      <w:r w:rsidR="004D0FCD" w:rsidRPr="007B43BA">
        <w:rPr>
          <w:rFonts w:hint="cs"/>
          <w:rtl/>
        </w:rPr>
        <w:t>ی</w:t>
      </w:r>
      <w:r w:rsidR="004D0FCD" w:rsidRPr="007B43BA">
        <w:rPr>
          <w:rtl/>
        </w:rPr>
        <w:t xml:space="preserve"> مقا</w:t>
      </w:r>
      <w:r w:rsidR="004D0FCD" w:rsidRPr="007B43BA">
        <w:rPr>
          <w:rFonts w:hint="cs"/>
          <w:rtl/>
        </w:rPr>
        <w:t>یسه‌ای</w:t>
      </w:r>
    </w:p>
    <w:p w14:paraId="22FC6F44" w14:textId="77777777" w:rsidR="004D0FCD" w:rsidRPr="008859A8" w:rsidRDefault="004D0FCD" w:rsidP="008859A8">
      <w:pPr>
        <w:tabs>
          <w:tab w:val="num" w:pos="720"/>
          <w:tab w:val="num" w:pos="1440"/>
        </w:tabs>
        <w:bidi/>
        <w:jc w:val="both"/>
      </w:pPr>
      <w:r w:rsidRPr="008859A8">
        <w:t xml:space="preserve">- </w:t>
      </w:r>
      <w:r w:rsidRPr="008859A8">
        <w:rPr>
          <w:rtl/>
        </w:rPr>
        <w:t>شامل مدل‌ها</w:t>
      </w:r>
      <w:r w:rsidRPr="008859A8">
        <w:rPr>
          <w:rFonts w:hint="cs"/>
          <w:rtl/>
        </w:rPr>
        <w:t>یی</w:t>
      </w:r>
      <w:r w:rsidRPr="008859A8">
        <w:rPr>
          <w:rtl/>
        </w:rPr>
        <w:t xml:space="preserve"> مانند درخت تصم</w:t>
      </w:r>
      <w:r w:rsidRPr="008859A8">
        <w:rPr>
          <w:rFonts w:hint="cs"/>
          <w:rtl/>
        </w:rPr>
        <w:t>یم</w:t>
      </w:r>
      <w:r w:rsidRPr="008859A8">
        <w:rPr>
          <w:rtl/>
        </w:rPr>
        <w:t xml:space="preserve"> و جنگل تصادف</w:t>
      </w:r>
      <w:r w:rsidRPr="008859A8">
        <w:rPr>
          <w:rFonts w:hint="cs"/>
          <w:rtl/>
        </w:rPr>
        <w:t>ی</w:t>
      </w:r>
      <w:r w:rsidRPr="008859A8">
        <w:t>.</w:t>
      </w:r>
    </w:p>
    <w:p w14:paraId="49453F92" w14:textId="3A626959" w:rsidR="004D0FCD" w:rsidRPr="007B43BA" w:rsidRDefault="007B43BA" w:rsidP="007B43BA">
      <w:pPr>
        <w:pStyle w:val="a2"/>
        <w:ind w:firstLine="0"/>
      </w:pPr>
      <w:r>
        <w:rPr>
          <w:rFonts w:hint="cs"/>
          <w:rtl/>
        </w:rPr>
        <w:t xml:space="preserve">2-5-4 </w:t>
      </w:r>
      <w:r w:rsidR="004D0FCD" w:rsidRPr="007B43BA">
        <w:rPr>
          <w:rtl/>
        </w:rPr>
        <w:t>تحل</w:t>
      </w:r>
      <w:r w:rsidR="004D0FCD" w:rsidRPr="007B43BA">
        <w:rPr>
          <w:rFonts w:hint="cs"/>
          <w:rtl/>
        </w:rPr>
        <w:t>یل</w:t>
      </w:r>
      <w:r w:rsidR="004D0FCD" w:rsidRPr="007B43BA">
        <w:rPr>
          <w:rtl/>
        </w:rPr>
        <w:t xml:space="preserve"> نتا</w:t>
      </w:r>
      <w:r w:rsidR="004D0FCD" w:rsidRPr="007B43BA">
        <w:rPr>
          <w:rFonts w:hint="cs"/>
          <w:rtl/>
        </w:rPr>
        <w:t>یج</w:t>
      </w:r>
      <w:r w:rsidR="004D0FCD" w:rsidRPr="007B43BA">
        <w:rPr>
          <w:rtl/>
        </w:rPr>
        <w:t xml:space="preserve"> مدل‌ها</w:t>
      </w:r>
      <w:r w:rsidR="004D0FCD" w:rsidRPr="007B43BA">
        <w:rPr>
          <w:rFonts w:hint="cs"/>
          <w:rtl/>
        </w:rPr>
        <w:t>ی</w:t>
      </w:r>
      <w:r w:rsidR="004D0FCD" w:rsidRPr="007B43BA">
        <w:rPr>
          <w:rtl/>
        </w:rPr>
        <w:t xml:space="preserve"> مقا</w:t>
      </w:r>
      <w:r w:rsidR="004D0FCD" w:rsidRPr="007B43BA">
        <w:rPr>
          <w:rFonts w:hint="cs"/>
          <w:rtl/>
        </w:rPr>
        <w:t>یسه‌ای</w:t>
      </w:r>
    </w:p>
    <w:p w14:paraId="00A4A2E7" w14:textId="77777777" w:rsidR="004D0FCD" w:rsidRPr="008859A8" w:rsidRDefault="004D0FCD" w:rsidP="008859A8">
      <w:pPr>
        <w:tabs>
          <w:tab w:val="num" w:pos="720"/>
          <w:tab w:val="num" w:pos="1440"/>
        </w:tabs>
        <w:bidi/>
        <w:jc w:val="both"/>
      </w:pPr>
      <w:r w:rsidRPr="008859A8">
        <w:t xml:space="preserve">- </w:t>
      </w:r>
      <w:r w:rsidRPr="008859A8">
        <w:rPr>
          <w:rtl/>
        </w:rPr>
        <w:t>بررس</w:t>
      </w:r>
      <w:r w:rsidRPr="008859A8">
        <w:rPr>
          <w:rFonts w:hint="cs"/>
          <w:rtl/>
        </w:rPr>
        <w:t>ی</w:t>
      </w:r>
      <w:r w:rsidRPr="008859A8">
        <w:rPr>
          <w:rtl/>
        </w:rPr>
        <w:t xml:space="preserve"> نقاط قوت و ضعف مدل پ</w:t>
      </w:r>
      <w:r w:rsidRPr="008859A8">
        <w:rPr>
          <w:rFonts w:hint="cs"/>
          <w:rtl/>
        </w:rPr>
        <w:t>یشنهادی</w:t>
      </w:r>
      <w:r w:rsidRPr="008859A8">
        <w:rPr>
          <w:rtl/>
        </w:rPr>
        <w:t xml:space="preserve"> در مقا</w:t>
      </w:r>
      <w:r w:rsidRPr="008859A8">
        <w:rPr>
          <w:rFonts w:hint="cs"/>
          <w:rtl/>
        </w:rPr>
        <w:t>یسه</w:t>
      </w:r>
      <w:r w:rsidRPr="008859A8">
        <w:rPr>
          <w:rtl/>
        </w:rPr>
        <w:t xml:space="preserve"> با روش‌ها</w:t>
      </w:r>
      <w:r w:rsidRPr="008859A8">
        <w:rPr>
          <w:rFonts w:hint="cs"/>
          <w:rtl/>
        </w:rPr>
        <w:t>ی</w:t>
      </w:r>
      <w:r w:rsidRPr="008859A8">
        <w:rPr>
          <w:rtl/>
        </w:rPr>
        <w:t xml:space="preserve"> د</w:t>
      </w:r>
      <w:r w:rsidRPr="008859A8">
        <w:rPr>
          <w:rFonts w:hint="cs"/>
          <w:rtl/>
        </w:rPr>
        <w:t>یگر</w:t>
      </w:r>
      <w:r w:rsidRPr="008859A8">
        <w:t>.</w:t>
      </w:r>
    </w:p>
    <w:p w14:paraId="470A29BF" w14:textId="77777777" w:rsidR="004D0FCD" w:rsidRPr="004D0FCD" w:rsidRDefault="004D0FCD" w:rsidP="004D0FCD">
      <w:pPr>
        <w:spacing w:after="0" w:line="240" w:lineRule="auto"/>
        <w:rPr>
          <w:rFonts w:ascii="Times New Roman" w:hAnsi="Times New Roman" w:cs="B Lotus"/>
          <w:color w:val="000000" w:themeColor="text1"/>
          <w:sz w:val="24"/>
        </w:rPr>
      </w:pPr>
    </w:p>
    <w:p w14:paraId="6BF05635" w14:textId="54B2D100" w:rsidR="004D0FCD" w:rsidRPr="004D0FCD" w:rsidRDefault="004E3DE6"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6 </w:t>
      </w:r>
      <w:r w:rsidR="004D0FCD" w:rsidRPr="004D0FCD">
        <w:rPr>
          <w:rFonts w:ascii="Times New Roman" w:hAnsi="Times New Roman" w:cs="B Lotus"/>
          <w:b/>
          <w:color w:val="000000" w:themeColor="text1"/>
          <w:sz w:val="24"/>
          <w:rtl/>
        </w:rPr>
        <w:t>جمع‌بند</w:t>
      </w:r>
      <w:r w:rsidR="004D0FCD" w:rsidRPr="004D0FCD">
        <w:rPr>
          <w:rFonts w:ascii="Times New Roman" w:hAnsi="Times New Roman" w:cs="B Lotus" w:hint="cs"/>
          <w:b/>
          <w:color w:val="000000" w:themeColor="text1"/>
          <w:sz w:val="24"/>
          <w:rtl/>
        </w:rPr>
        <w:t>ی</w:t>
      </w:r>
      <w:r w:rsidR="004D0FCD" w:rsidRPr="004D0FCD">
        <w:rPr>
          <w:rFonts w:ascii="Times New Roman" w:hAnsi="Times New Roman" w:cs="B Lotus"/>
          <w:b/>
          <w:color w:val="000000" w:themeColor="text1"/>
          <w:sz w:val="24"/>
          <w:rtl/>
        </w:rPr>
        <w:t xml:space="preserve"> فصل</w:t>
      </w:r>
    </w:p>
    <w:p w14:paraId="7E28220A" w14:textId="77777777" w:rsidR="004D0FCD" w:rsidRPr="00FF2606" w:rsidRDefault="004D0FCD" w:rsidP="00FF2606">
      <w:pPr>
        <w:tabs>
          <w:tab w:val="num" w:pos="720"/>
          <w:tab w:val="num" w:pos="1440"/>
        </w:tabs>
        <w:bidi/>
        <w:jc w:val="both"/>
      </w:pPr>
      <w:r w:rsidRPr="00FF2606">
        <w:rPr>
          <w:rFonts w:hint="cs"/>
          <w:rtl/>
        </w:rPr>
        <w:t>خلاصه</w:t>
      </w:r>
      <w:r w:rsidRPr="00FF2606">
        <w:rPr>
          <w:rtl/>
        </w:rPr>
        <w:t xml:space="preserve"> </w:t>
      </w:r>
      <w:r w:rsidRPr="00FF2606">
        <w:rPr>
          <w:rFonts w:hint="cs"/>
          <w:rtl/>
        </w:rPr>
        <w:t>یافته‌های</w:t>
      </w:r>
      <w:r w:rsidRPr="00FF2606">
        <w:rPr>
          <w:rtl/>
        </w:rPr>
        <w:t xml:space="preserve"> اصل</w:t>
      </w:r>
      <w:r w:rsidRPr="00FF2606">
        <w:rPr>
          <w:rFonts w:hint="cs"/>
          <w:rtl/>
        </w:rPr>
        <w:t>ی</w:t>
      </w:r>
      <w:r w:rsidRPr="00FF2606">
        <w:rPr>
          <w:rtl/>
        </w:rPr>
        <w:t xml:space="preserve"> و نت</w:t>
      </w:r>
      <w:r w:rsidRPr="00FF2606">
        <w:rPr>
          <w:rFonts w:hint="cs"/>
          <w:rtl/>
        </w:rPr>
        <w:t>یجه‌گیری</w:t>
      </w:r>
      <w:r w:rsidRPr="00FF2606">
        <w:rPr>
          <w:rtl/>
        </w:rPr>
        <w:t xml:space="preserve"> کل</w:t>
      </w:r>
      <w:r w:rsidRPr="00FF2606">
        <w:rPr>
          <w:rFonts w:hint="cs"/>
          <w:rtl/>
        </w:rPr>
        <w:t>ی</w:t>
      </w:r>
      <w:r w:rsidRPr="00FF2606">
        <w:rPr>
          <w:rtl/>
        </w:rPr>
        <w:t xml:space="preserve"> از تحل</w:t>
      </w:r>
      <w:r w:rsidRPr="00FF2606">
        <w:rPr>
          <w:rFonts w:hint="cs"/>
          <w:rtl/>
        </w:rPr>
        <w:t>یل‌ها</w:t>
      </w:r>
      <w:r w:rsidRPr="00FF2606">
        <w:rPr>
          <w:rtl/>
        </w:rPr>
        <w:t xml:space="preserve"> و ارز</w:t>
      </w:r>
      <w:r w:rsidRPr="00FF2606">
        <w:rPr>
          <w:rFonts w:hint="cs"/>
          <w:rtl/>
        </w:rPr>
        <w:t>یابی‌ها</w:t>
      </w:r>
      <w:r w:rsidRPr="00FF2606">
        <w:t>.</w:t>
      </w:r>
    </w:p>
    <w:p w14:paraId="2C7E4B13" w14:textId="11BDE944" w:rsidR="001A3B42" w:rsidRDefault="00667353" w:rsidP="00FF2606">
      <w:pPr>
        <w:tabs>
          <w:tab w:val="num" w:pos="720"/>
          <w:tab w:val="num" w:pos="1440"/>
        </w:tabs>
        <w:bidi/>
        <w:jc w:val="both"/>
        <w:rPr>
          <w:rFonts w:ascii="Times New Roman" w:hAnsi="Times New Roman" w:cs="B Lotus"/>
          <w:color w:val="000000" w:themeColor="text1"/>
          <w:sz w:val="24"/>
          <w:rtl/>
        </w:rPr>
      </w:pPr>
      <w:r w:rsidRPr="00FF2606">
        <w:rPr>
          <w:rtl/>
        </w:rPr>
        <w:br w:type="page"/>
      </w:r>
      <w:r w:rsidR="001A3B42">
        <w:rPr>
          <w:rFonts w:ascii="Times New Roman" w:hAnsi="Times New Roman" w:cs="B Lotus"/>
          <w:color w:val="000000" w:themeColor="text1"/>
          <w:sz w:val="24"/>
          <w:rtl/>
        </w:rPr>
        <w:lastRenderedPageBreak/>
        <w:br w:type="page"/>
      </w:r>
    </w:p>
    <w:p w14:paraId="3DAA9E02" w14:textId="77777777" w:rsidR="00667353" w:rsidRPr="007653A9" w:rsidRDefault="00667353">
      <w:pPr>
        <w:spacing w:after="0" w:line="240" w:lineRule="auto"/>
        <w:rPr>
          <w:rFonts w:ascii="Times New Roman" w:hAnsi="Times New Roman" w:cs="B Lotus"/>
          <w:b/>
          <w:color w:val="000000" w:themeColor="text1"/>
          <w:sz w:val="24"/>
        </w:rPr>
      </w:pPr>
    </w:p>
    <w:p w14:paraId="0412D25A"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611C6DE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B050DE"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91B1F59"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8E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31C81B"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2D68316"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A6F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EEFFA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9D19A55" w14:textId="77777777" w:rsidR="004A745B" w:rsidRPr="007653A9" w:rsidRDefault="004A745B" w:rsidP="00B57AAB">
      <w:pPr>
        <w:pStyle w:val="a"/>
        <w:rPr>
          <w:rtl/>
          <w:lang w:bidi="fa-IR"/>
        </w:rPr>
      </w:pPr>
      <w:bookmarkStart w:id="59" w:name="_Toc429762122"/>
      <w:bookmarkStart w:id="60" w:name="_Toc188023345"/>
      <w:r w:rsidRPr="007653A9">
        <w:rPr>
          <w:rFonts w:hint="cs"/>
          <w:rtl/>
        </w:rPr>
        <w:t>فصل</w:t>
      </w:r>
      <w:r w:rsidR="005F7CE2" w:rsidRPr="007653A9">
        <w:rPr>
          <w:rFonts w:hint="cs"/>
          <w:rtl/>
        </w:rPr>
        <w:t xml:space="preserve"> </w:t>
      </w:r>
      <w:r w:rsidR="00D37E4F" w:rsidRPr="007653A9">
        <w:rPr>
          <w:rFonts w:hint="cs"/>
          <w:rtl/>
        </w:rPr>
        <w:t>پنجم:</w:t>
      </w:r>
      <w:bookmarkEnd w:id="59"/>
      <w:bookmarkEnd w:id="60"/>
    </w:p>
    <w:p w14:paraId="391A765C" w14:textId="77777777" w:rsidR="004A745B" w:rsidRPr="007653A9" w:rsidRDefault="009032C8" w:rsidP="00B57AAB">
      <w:pPr>
        <w:pStyle w:val="a"/>
        <w:rPr>
          <w:rtl/>
        </w:rPr>
      </w:pPr>
      <w:bookmarkStart w:id="61" w:name="_Toc429762123"/>
      <w:bookmarkStart w:id="62" w:name="_Toc188023346"/>
      <w:r w:rsidRPr="007653A9">
        <w:rPr>
          <w:rFonts w:hint="cs"/>
          <w:rtl/>
        </w:rPr>
        <w:t>نتیجه‌گیری</w:t>
      </w:r>
      <w:r w:rsidR="005F7CE2" w:rsidRPr="007653A9">
        <w:rPr>
          <w:rFonts w:hint="cs"/>
          <w:rtl/>
        </w:rPr>
        <w:t xml:space="preserve"> </w:t>
      </w:r>
      <w:r w:rsidR="004A745B" w:rsidRPr="007653A9">
        <w:rPr>
          <w:rFonts w:hint="cs"/>
          <w:rtl/>
        </w:rPr>
        <w:t>و</w:t>
      </w:r>
      <w:r w:rsidR="005F7CE2" w:rsidRPr="007653A9">
        <w:rPr>
          <w:rFonts w:hint="cs"/>
          <w:rtl/>
        </w:rPr>
        <w:t xml:space="preserve"> </w:t>
      </w:r>
      <w:r w:rsidR="004A745B" w:rsidRPr="007653A9">
        <w:rPr>
          <w:rFonts w:hint="cs"/>
          <w:rtl/>
        </w:rPr>
        <w:t>پیشنهاد</w:t>
      </w:r>
      <w:r w:rsidR="00090840" w:rsidRPr="007653A9">
        <w:rPr>
          <w:rFonts w:hint="cs"/>
          <w:rtl/>
        </w:rPr>
        <w:t>ها</w:t>
      </w:r>
      <w:bookmarkEnd w:id="61"/>
      <w:bookmarkEnd w:id="62"/>
    </w:p>
    <w:bookmarkStart w:id="63" w:name="_Toc188023347"/>
    <w:p w14:paraId="473B8C33" w14:textId="77777777" w:rsidR="008A01A5" w:rsidRPr="007653A9" w:rsidRDefault="00E96337" w:rsidP="00B57AAB">
      <w:pPr>
        <w:pStyle w:val="a"/>
        <w:bidi w:val="0"/>
        <w:rPr>
          <w:rFonts w:ascii="Times New Roman" w:hAnsi="Times New Roman"/>
          <w:sz w:val="28"/>
          <w:lang w:bidi="fa-IR"/>
        </w:rPr>
      </w:pPr>
      <w:r w:rsidRPr="007653A9">
        <w:rPr>
          <w:rFonts w:ascii="Times New Roman" w:hAnsi="Times New Roman"/>
          <w:noProof/>
          <w:sz w:val="36"/>
          <w:szCs w:val="36"/>
        </w:rPr>
        <mc:AlternateContent>
          <mc:Choice Requires="wps">
            <w:drawing>
              <wp:anchor distT="0" distB="0" distL="114300" distR="114300" simplePos="0" relativeHeight="251676672" behindDoc="0" locked="0" layoutInCell="1" allowOverlap="1" wp14:anchorId="48704785" wp14:editId="1674A212">
                <wp:simplePos x="0" y="0"/>
                <wp:positionH relativeFrom="column">
                  <wp:posOffset>2154667</wp:posOffset>
                </wp:positionH>
                <wp:positionV relativeFrom="paragraph">
                  <wp:posOffset>3861883</wp:posOffset>
                </wp:positionV>
                <wp:extent cx="1546225" cy="886460"/>
                <wp:effectExtent l="0" t="0" r="15875" b="27940"/>
                <wp:wrapNone/>
                <wp:docPr id="7" name="Rectangle 7"/>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A8E0CC" id="Rectangle 7" o:spid="_x0000_s1026" style="position:absolute;left:0;text-align:left;margin-left:169.65pt;margin-top:304.1pt;width:121.75pt;height:69.8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" fillcolor="white [3212]" strokecolor="white [3212]" strokeweight="1pt"/>
            </w:pict>
          </mc:Fallback>
        </mc:AlternateContent>
      </w:r>
      <w:bookmarkEnd w:id="63"/>
      <w:r w:rsidR="008A01A5" w:rsidRPr="007653A9">
        <w:rPr>
          <w:rFonts w:ascii="Times New Roman" w:hAnsi="Times New Roman"/>
          <w:sz w:val="28"/>
          <w:rtl/>
          <w:lang w:bidi="fa-IR"/>
        </w:rPr>
        <w:br w:type="page"/>
      </w:r>
    </w:p>
    <w:p w14:paraId="527E6621"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5620E584"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4711D783"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12859F46"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2B3BFC60" w14:textId="77777777" w:rsidR="00010C4C"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t>بیان مقدمه‌ای کوتاه برای آغاز بحث [از درج تیتر با عنوان «مقدمه» در ابتدای هر فصل خودداری نمایید.]</w:t>
      </w:r>
    </w:p>
    <w:p w14:paraId="374DAE57" w14:textId="77777777" w:rsidR="00D14EDC" w:rsidRPr="00B57AAB" w:rsidRDefault="00B80238" w:rsidP="00E53554">
      <w:pPr>
        <w:pStyle w:val="a1"/>
      </w:pPr>
      <w:bookmarkStart w:id="64" w:name="_Toc429762124"/>
      <w:bookmarkStart w:id="65" w:name="_Toc188023348"/>
      <w:r w:rsidRPr="00B57AAB">
        <w:rPr>
          <w:rFonts w:hint="cs"/>
          <w:rtl/>
        </w:rPr>
        <w:t xml:space="preserve">5-1 </w:t>
      </w:r>
      <w:r w:rsidR="009032C8" w:rsidRPr="00B57AAB">
        <w:rPr>
          <w:rFonts w:hint="cs"/>
          <w:rtl/>
        </w:rPr>
        <w:t>نتیجه‌گیری</w:t>
      </w:r>
      <w:bookmarkEnd w:id="64"/>
      <w:bookmarkEnd w:id="65"/>
    </w:p>
    <w:p w14:paraId="3A2613AD" w14:textId="77777777" w:rsidR="00771B42" w:rsidRPr="007653A9" w:rsidRDefault="00667353" w:rsidP="00B57AAB">
      <w:pPr>
        <w:rPr>
          <w:b/>
          <w:rtl/>
        </w:rPr>
      </w:pPr>
      <w:r w:rsidRPr="007653A9">
        <w:rPr>
          <w:rFonts w:hint="cs"/>
          <w:rtl/>
        </w:rPr>
        <w:t xml:space="preserve">متن </w:t>
      </w:r>
      <w:r w:rsidR="00AE12C3">
        <w:rPr>
          <w:rFonts w:hint="cs"/>
          <w:rtl/>
        </w:rPr>
        <w:t>موردنظر</w:t>
      </w:r>
    </w:p>
    <w:p w14:paraId="61CDA60B" w14:textId="77777777" w:rsidR="004A745B" w:rsidRPr="00385AEB" w:rsidRDefault="00B80238" w:rsidP="00E53554">
      <w:pPr>
        <w:pStyle w:val="a1"/>
        <w:rPr>
          <w:rtl/>
        </w:rPr>
      </w:pPr>
      <w:bookmarkStart w:id="66" w:name="_Toc429762125"/>
      <w:bookmarkStart w:id="67" w:name="_Toc188023349"/>
      <w:r w:rsidRPr="00385AEB">
        <w:rPr>
          <w:rFonts w:hint="cs"/>
          <w:rtl/>
        </w:rPr>
        <w:t xml:space="preserve">5-2 </w:t>
      </w:r>
      <w:r w:rsidR="004A745B" w:rsidRPr="00385AEB">
        <w:rPr>
          <w:rFonts w:hint="cs"/>
          <w:rtl/>
        </w:rPr>
        <w:t>پيشنهادها</w:t>
      </w:r>
      <w:bookmarkEnd w:id="66"/>
      <w:bookmarkEnd w:id="67"/>
    </w:p>
    <w:p w14:paraId="2967D7CD" w14:textId="77777777" w:rsidR="00543398" w:rsidRPr="007653A9" w:rsidRDefault="00C669EE" w:rsidP="00B57AAB">
      <w:pPr>
        <w:rPr>
          <w:b/>
          <w:rtl/>
        </w:rPr>
      </w:pPr>
      <w:r w:rsidRPr="007653A9">
        <w:rPr>
          <w:rFonts w:hint="cs"/>
          <w:rtl/>
        </w:rPr>
        <w:t xml:space="preserve">متن </w:t>
      </w:r>
      <w:r w:rsidR="00AE12C3">
        <w:rPr>
          <w:rFonts w:hint="cs"/>
          <w:rtl/>
        </w:rPr>
        <w:t>موردنظر</w:t>
      </w:r>
    </w:p>
    <w:p w14:paraId="0FCEAB38"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8B2B5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40B1BC0" w14:textId="77777777" w:rsidR="00DE4599" w:rsidRDefault="00326220" w:rsidP="00DE4599">
      <w:pPr>
        <w:spacing w:after="0" w:line="240" w:lineRule="auto"/>
        <w:rPr>
          <w:rFonts w:ascii="Times New Roman" w:hAnsi="Times New Roman" w:cs="B Lotus"/>
          <w:b/>
          <w:color w:val="000000" w:themeColor="text1"/>
          <w:sz w:val="24"/>
        </w:rPr>
      </w:pPr>
      <w:r w:rsidRPr="007653A9">
        <w:rPr>
          <w:rFonts w:ascii="Times New Roman" w:hAnsi="Times New Roman" w:cs="B Lotus"/>
          <w:color w:val="000000" w:themeColor="text1"/>
          <w:sz w:val="24"/>
          <w:rtl/>
        </w:rPr>
        <w:br w:type="page"/>
      </w:r>
    </w:p>
    <w:p w14:paraId="5934587C"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8336EAE"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829D6AF"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p>
    <w:p w14:paraId="781DF0BB"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FA92B33"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07EB015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5D9F6130"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6604E92"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7B3129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BDD7670" w14:textId="77777777" w:rsidR="00DE4599" w:rsidRPr="007653A9" w:rsidRDefault="00DE4599" w:rsidP="00DE4599">
      <w:pPr>
        <w:pStyle w:val="a"/>
        <w:spacing w:line="240" w:lineRule="auto"/>
        <w:rPr>
          <w:rFonts w:ascii="Times New Roman Bold" w:hAnsi="Times New Roman Bold"/>
          <w:color w:val="000000" w:themeColor="text1"/>
          <w:sz w:val="60"/>
          <w:szCs w:val="60"/>
          <w:rtl/>
        </w:rPr>
      </w:pPr>
      <w:bookmarkStart w:id="68" w:name="_Toc188023350"/>
      <w:r w:rsidRPr="007653A9">
        <w:rPr>
          <w:rFonts w:ascii="Times New Roman Bold" w:hAnsi="Times New Roman Bold" w:hint="cs"/>
          <w:color w:val="000000" w:themeColor="text1"/>
          <w:sz w:val="60"/>
          <w:szCs w:val="60"/>
          <w:rtl/>
        </w:rPr>
        <w:t>پیوست الف (در صورت وجود)</w:t>
      </w:r>
      <w:bookmarkEnd w:id="68"/>
    </w:p>
    <w:p w14:paraId="6A156E18"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r w:rsidRPr="007653A9">
        <w:rPr>
          <w:rFonts w:ascii="Times New Roman" w:hAnsi="Times New Roman" w:cs="B Lotus"/>
          <w:color w:val="000000" w:themeColor="text1"/>
          <w:sz w:val="24"/>
          <w:rtl/>
        </w:rPr>
        <w:br w:type="page"/>
      </w:r>
    </w:p>
    <w:p w14:paraId="532D6C87"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lastRenderedPageBreak/>
        <w:t>متن پیوست الف</w:t>
      </w:r>
    </w:p>
    <w:p w14:paraId="10A960C5" w14:textId="77777777" w:rsidR="00326220" w:rsidRPr="007653A9" w:rsidRDefault="00DE4599" w:rsidP="00DE4599">
      <w:pPr>
        <w:spacing w:after="0" w:line="240" w:lineRule="auto"/>
        <w:rPr>
          <w:rFonts w:ascii="Times New Roman" w:hAnsi="Times New Roman" w:cs="B Lotus"/>
          <w:b/>
          <w:color w:val="000000" w:themeColor="text1"/>
          <w:sz w:val="24"/>
        </w:rPr>
      </w:pPr>
      <w:r w:rsidRPr="00ED7177">
        <w:rPr>
          <w:rFonts w:ascii="Times New Roman" w:hAnsi="Times New Roman" w:cs="2  Lotus"/>
          <w:color w:val="000000" w:themeColor="text1"/>
          <w:sz w:val="24"/>
          <w:rtl/>
        </w:rPr>
        <w:br w:type="page"/>
      </w:r>
    </w:p>
    <w:p w14:paraId="4CF2245B"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lastRenderedPageBreak/>
        <w:t xml:space="preserve"> </w:t>
      </w:r>
    </w:p>
    <w:p w14:paraId="00699925"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E24CB00"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148C9F70"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71CD44DB"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6AD77619"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6DA96B0"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t xml:space="preserve"> </w:t>
      </w:r>
    </w:p>
    <w:p w14:paraId="6AD3D6A5" w14:textId="77777777" w:rsidR="00543398" w:rsidRPr="00483A06" w:rsidRDefault="00326220" w:rsidP="00483A06">
      <w:pPr>
        <w:pStyle w:val="a"/>
        <w:rPr>
          <w:rtl/>
        </w:rPr>
      </w:pPr>
      <w:r w:rsidRPr="007653A9">
        <w:rPr>
          <w:rFonts w:hint="cs"/>
          <w:rtl/>
          <w:lang w:bidi="fa-IR"/>
        </w:rPr>
        <w:t xml:space="preserve">  </w:t>
      </w:r>
    </w:p>
    <w:p w14:paraId="5BDE69AE" w14:textId="77777777" w:rsidR="00D65962" w:rsidRPr="00483A06" w:rsidRDefault="00D65962" w:rsidP="00483A06">
      <w:pPr>
        <w:pStyle w:val="a"/>
        <w:rPr>
          <w:rtl/>
        </w:rPr>
      </w:pPr>
      <w:bookmarkStart w:id="69" w:name="_Toc429762126"/>
      <w:bookmarkStart w:id="70" w:name="_Toc188023351"/>
      <w:r w:rsidRPr="00483A06">
        <w:rPr>
          <w:rFonts w:hint="cs"/>
          <w:rtl/>
        </w:rPr>
        <w:t>فهرست</w:t>
      </w:r>
      <w:bookmarkEnd w:id="69"/>
      <w:bookmarkEnd w:id="70"/>
    </w:p>
    <w:p w14:paraId="7E892E38" w14:textId="77777777" w:rsidR="00D65962" w:rsidRPr="00483A06" w:rsidRDefault="00DE4599" w:rsidP="00483A06">
      <w:pPr>
        <w:pStyle w:val="a"/>
        <w:rPr>
          <w:rtl/>
        </w:rPr>
      </w:pPr>
      <w:bookmarkStart w:id="71" w:name="_Toc188023352"/>
      <w:r w:rsidRPr="00483A06">
        <w:rPr>
          <w:rFonts w:hint="cs"/>
          <w:rtl/>
        </w:rPr>
        <w:t xml:space="preserve">منابع و </w:t>
      </w:r>
      <w:r w:rsidR="00AE12C3" w:rsidRPr="00483A06">
        <w:rPr>
          <w:rFonts w:hint="cs"/>
          <w:rtl/>
        </w:rPr>
        <w:t>مأخذ</w:t>
      </w:r>
      <w:bookmarkEnd w:id="71"/>
    </w:p>
    <w:bookmarkStart w:id="72" w:name="_Toc188023353"/>
    <w:p w14:paraId="6FBF1DC4" w14:textId="77777777" w:rsidR="00D65962" w:rsidRPr="00483A06" w:rsidRDefault="00127830" w:rsidP="00483A06">
      <w:pPr>
        <w:pStyle w:val="a"/>
        <w:rPr>
          <w:rtl/>
        </w:rPr>
      </w:pPr>
      <w:r w:rsidRPr="00483A06">
        <w:rPr>
          <w:noProof/>
        </w:rPr>
        <mc:AlternateContent>
          <mc:Choice Requires="wps">
            <w:drawing>
              <wp:anchor distT="0" distB="0" distL="114300" distR="114300" simplePos="0" relativeHeight="251678720" behindDoc="0" locked="0" layoutInCell="1" allowOverlap="1" wp14:anchorId="137A3D78" wp14:editId="5394EF85">
                <wp:simplePos x="0" y="0"/>
                <wp:positionH relativeFrom="column">
                  <wp:posOffset>2054225</wp:posOffset>
                </wp:positionH>
                <wp:positionV relativeFrom="paragraph">
                  <wp:posOffset>4182745</wp:posOffset>
                </wp:positionV>
                <wp:extent cx="1546225" cy="886460"/>
                <wp:effectExtent l="0" t="0" r="15875" b="27940"/>
                <wp:wrapNone/>
                <wp:docPr id="8" name="Rectangle 8"/>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3E58B1" id="Rectangle 8" o:spid="_x0000_s1026" style="position:absolute;left:0;text-align:left;margin-left:161.75pt;margin-top:329.35pt;width:121.75pt;height:69.8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" fillcolor="white [3212]" strokecolor="white [3212]" strokeweight="1pt"/>
            </w:pict>
          </mc:Fallback>
        </mc:AlternateContent>
      </w:r>
      <w:bookmarkEnd w:id="72"/>
      <w:r w:rsidR="00D65962" w:rsidRPr="00483A06">
        <w:rPr>
          <w:rtl/>
        </w:rPr>
        <w:br w:type="page"/>
      </w:r>
    </w:p>
    <w:p w14:paraId="11E5D920" w14:textId="77777777" w:rsidR="000E071C" w:rsidRPr="006C4425" w:rsidRDefault="000E071C" w:rsidP="006C4425">
      <w:pPr>
        <w:pStyle w:val="a"/>
        <w:spacing w:before="240" w:line="288" w:lineRule="auto"/>
        <w:ind w:firstLine="4"/>
        <w:jc w:val="both"/>
        <w:rPr>
          <w:rFonts w:ascii="Times New Roman" w:hAnsi="Times New Roman" w:cs="B Yagut"/>
          <w:sz w:val="28"/>
          <w:rtl/>
          <w:lang w:bidi="fa-IR"/>
        </w:rPr>
      </w:pPr>
      <w:bookmarkStart w:id="73" w:name="_Toc429762128"/>
      <w:bookmarkStart w:id="74" w:name="_Toc188023354"/>
      <w:r w:rsidRPr="006C4425">
        <w:rPr>
          <w:rFonts w:ascii="Times New Roman" w:hAnsi="Times New Roman" w:cs="B Yagut" w:hint="cs"/>
          <w:sz w:val="28"/>
          <w:rtl/>
          <w:lang w:bidi="fa-IR"/>
        </w:rPr>
        <w:lastRenderedPageBreak/>
        <w:t>فهرست م</w:t>
      </w:r>
      <w:bookmarkEnd w:id="73"/>
      <w:r w:rsidR="00DE4599" w:rsidRPr="006C4425">
        <w:rPr>
          <w:rFonts w:ascii="Times New Roman" w:hAnsi="Times New Roman" w:cs="B Yagut" w:hint="cs"/>
          <w:sz w:val="28"/>
          <w:rtl/>
          <w:lang w:bidi="fa-IR"/>
        </w:rPr>
        <w:t xml:space="preserve">نابع و </w:t>
      </w:r>
      <w:r w:rsidR="00AE12C3">
        <w:rPr>
          <w:rFonts w:ascii="Times New Roman" w:hAnsi="Times New Roman" w:cs="B Yagut" w:hint="cs"/>
          <w:sz w:val="28"/>
          <w:rtl/>
          <w:lang w:bidi="fa-IR"/>
        </w:rPr>
        <w:t>مأخذ</w:t>
      </w:r>
      <w:bookmarkEnd w:id="74"/>
    </w:p>
    <w:p w14:paraId="39C749E9" w14:textId="77777777" w:rsidR="00C669EE" w:rsidRDefault="00C669EE" w:rsidP="00C669EE">
      <w:pPr>
        <w:pStyle w:val="ListNumber"/>
        <w:bidi/>
        <w:spacing w:line="276" w:lineRule="auto"/>
        <w:ind w:left="-1"/>
        <w:jc w:val="both"/>
        <w:rPr>
          <w:rFonts w:cs="B Lotus"/>
          <w:color w:val="000000" w:themeColor="text1"/>
          <w:szCs w:val="28"/>
        </w:rPr>
      </w:pPr>
      <w:r w:rsidRPr="007653A9">
        <w:rPr>
          <w:rFonts w:cs="B Lotus"/>
          <w:color w:val="000000" w:themeColor="text1"/>
          <w:szCs w:val="28"/>
          <w:rtl/>
        </w:rPr>
        <w:t>[</w:t>
      </w:r>
      <w:r w:rsidRPr="007653A9">
        <w:rPr>
          <w:rFonts w:cs="B Lotus" w:hint="cs"/>
          <w:color w:val="000000" w:themeColor="text1"/>
          <w:szCs w:val="28"/>
          <w:rtl/>
        </w:rPr>
        <w:t>1</w:t>
      </w:r>
      <w:r w:rsidRPr="007653A9">
        <w:rPr>
          <w:rFonts w:cs="B Lotus"/>
          <w:color w:val="000000" w:themeColor="text1"/>
          <w:szCs w:val="28"/>
          <w:rtl/>
        </w:rPr>
        <w:t xml:space="preserve">] </w:t>
      </w:r>
      <w:r w:rsidRPr="007653A9">
        <w:rPr>
          <w:rFonts w:cs="B Lotus" w:hint="cs"/>
          <w:color w:val="000000" w:themeColor="text1"/>
          <w:szCs w:val="28"/>
          <w:rtl/>
        </w:rPr>
        <w:t xml:space="preserve">منبع فارسی </w:t>
      </w:r>
    </w:p>
    <w:p w14:paraId="3C99AA79" w14:textId="77777777" w:rsidR="00803DC9" w:rsidRDefault="00803DC9" w:rsidP="00803DC9">
      <w:pPr>
        <w:pStyle w:val="ListNumber"/>
        <w:bidi/>
        <w:spacing w:line="276" w:lineRule="auto"/>
        <w:ind w:left="-1"/>
        <w:jc w:val="both"/>
        <w:rPr>
          <w:rFonts w:cs="B Lotus"/>
          <w:color w:val="000000" w:themeColor="text1"/>
          <w:szCs w:val="28"/>
        </w:rPr>
      </w:pPr>
    </w:p>
    <w:p w14:paraId="561A436E" w14:textId="77777777" w:rsidR="00803DC9" w:rsidRPr="00803DC9" w:rsidRDefault="00803DC9" w:rsidP="00ED1DAE">
      <w:pPr>
        <w:pStyle w:val="EndNoteBibliography"/>
        <w:spacing w:after="0"/>
        <w:jc w:val="right"/>
      </w:pPr>
      <w:bookmarkStart w:id="75" w:name="_ENREF_21"/>
      <w:r w:rsidRPr="00803DC9">
        <w:rPr>
          <w:rtl/>
        </w:rPr>
        <w:t>ابوالحسن</w:t>
      </w:r>
      <w:r w:rsidRPr="00803DC9">
        <w:rPr>
          <w:rFonts w:hint="cs"/>
          <w:rtl/>
        </w:rPr>
        <w:t>ی</w:t>
      </w:r>
      <w:r w:rsidRPr="00803DC9">
        <w:rPr>
          <w:rtl/>
        </w:rPr>
        <w:t>, ا. &amp; حسن</w:t>
      </w:r>
      <w:r w:rsidRPr="00803DC9">
        <w:rPr>
          <w:rFonts w:hint="cs"/>
          <w:rtl/>
        </w:rPr>
        <w:t>ی</w:t>
      </w:r>
      <w:r w:rsidRPr="00803DC9">
        <w:rPr>
          <w:rtl/>
        </w:rPr>
        <w:t xml:space="preserve"> مقدم, ر. 2008. بررس</w:t>
      </w:r>
      <w:r w:rsidRPr="00803DC9">
        <w:rPr>
          <w:rFonts w:hint="cs"/>
          <w:rtl/>
        </w:rPr>
        <w:t>ی</w:t>
      </w:r>
      <w:r w:rsidRPr="00803DC9">
        <w:rPr>
          <w:rtl/>
        </w:rPr>
        <w:t xml:space="preserve"> انواع ر</w:t>
      </w:r>
      <w:r w:rsidRPr="00803DC9">
        <w:rPr>
          <w:rFonts w:hint="cs"/>
          <w:rtl/>
        </w:rPr>
        <w:t>یسک</w:t>
      </w:r>
      <w:r w:rsidRPr="00803DC9">
        <w:rPr>
          <w:rtl/>
        </w:rPr>
        <w:t xml:space="preserve"> و روش ها</w:t>
      </w:r>
      <w:r w:rsidRPr="00803DC9">
        <w:rPr>
          <w:rFonts w:hint="cs"/>
          <w:rtl/>
        </w:rPr>
        <w:t>ی</w:t>
      </w:r>
      <w:r w:rsidRPr="00803DC9">
        <w:rPr>
          <w:rtl/>
        </w:rPr>
        <w:t xml:space="preserve"> مد</w:t>
      </w:r>
      <w:r w:rsidRPr="00803DC9">
        <w:rPr>
          <w:rFonts w:hint="cs"/>
          <w:rtl/>
        </w:rPr>
        <w:t>یریت</w:t>
      </w:r>
      <w:r w:rsidRPr="00803DC9">
        <w:rPr>
          <w:rtl/>
        </w:rPr>
        <w:t xml:space="preserve"> آن در نظام بانکدار</w:t>
      </w:r>
      <w:r w:rsidRPr="00803DC9">
        <w:rPr>
          <w:rFonts w:hint="cs"/>
          <w:rtl/>
        </w:rPr>
        <w:t>ی</w:t>
      </w:r>
      <w:r w:rsidRPr="00803DC9">
        <w:rPr>
          <w:rtl/>
        </w:rPr>
        <w:t xml:space="preserve"> بدون ربا</w:t>
      </w:r>
      <w:r w:rsidRPr="00803DC9">
        <w:rPr>
          <w:rFonts w:hint="cs"/>
          <w:rtl/>
        </w:rPr>
        <w:t>ی</w:t>
      </w:r>
      <w:r w:rsidRPr="00803DC9">
        <w:rPr>
          <w:rtl/>
        </w:rPr>
        <w:t xml:space="preserve"> ا</w:t>
      </w:r>
      <w:r w:rsidRPr="00803DC9">
        <w:rPr>
          <w:rFonts w:hint="cs"/>
          <w:rtl/>
        </w:rPr>
        <w:t>یران</w:t>
      </w:r>
      <w:r w:rsidRPr="00803DC9">
        <w:rPr>
          <w:rtl/>
        </w:rPr>
        <w:t xml:space="preserve">. </w:t>
      </w:r>
      <w:r w:rsidRPr="00803DC9">
        <w:rPr>
          <w:i/>
          <w:rtl/>
        </w:rPr>
        <w:t>اق</w:t>
      </w:r>
      <w:r w:rsidRPr="00803DC9">
        <w:rPr>
          <w:rFonts w:hint="cs"/>
          <w:i/>
          <w:rtl/>
        </w:rPr>
        <w:t>تصاد</w:t>
      </w:r>
      <w:r w:rsidRPr="00803DC9">
        <w:rPr>
          <w:i/>
          <w:rtl/>
        </w:rPr>
        <w:t xml:space="preserve"> اسلام</w:t>
      </w:r>
      <w:r w:rsidRPr="00803DC9">
        <w:rPr>
          <w:rFonts w:hint="cs"/>
          <w:i/>
          <w:rtl/>
        </w:rPr>
        <w:t>ی</w:t>
      </w:r>
      <w:r w:rsidRPr="00803DC9">
        <w:rPr>
          <w:i/>
          <w:rtl/>
        </w:rPr>
        <w:t>,</w:t>
      </w:r>
      <w:r w:rsidRPr="00803DC9">
        <w:rPr>
          <w:rtl/>
        </w:rPr>
        <w:t xml:space="preserve"> 8</w:t>
      </w:r>
      <w:r w:rsidRPr="00803DC9">
        <w:rPr>
          <w:b/>
          <w:rtl/>
        </w:rPr>
        <w:t>,</w:t>
      </w:r>
      <w:r w:rsidRPr="00803DC9">
        <w:rPr>
          <w:rtl/>
        </w:rPr>
        <w:t xml:space="preserve"> 145-172</w:t>
      </w:r>
      <w:r w:rsidRPr="00803DC9">
        <w:t>.</w:t>
      </w:r>
      <w:bookmarkEnd w:id="75"/>
    </w:p>
    <w:p w14:paraId="4899BCE9" w14:textId="77777777" w:rsidR="00803DC9" w:rsidRPr="00803DC9" w:rsidRDefault="00803DC9" w:rsidP="00ED1DAE">
      <w:pPr>
        <w:pStyle w:val="EndNoteBibliography"/>
        <w:spacing w:after="0"/>
        <w:jc w:val="right"/>
      </w:pPr>
      <w:bookmarkStart w:id="76" w:name="_ENREF_22"/>
      <w:r w:rsidRPr="00803DC9">
        <w:rPr>
          <w:rFonts w:hint="cs"/>
          <w:rtl/>
        </w:rPr>
        <w:t>پندار</w:t>
      </w:r>
      <w:r w:rsidRPr="00803DC9">
        <w:rPr>
          <w:rtl/>
        </w:rPr>
        <w:t>, م. &amp; و</w:t>
      </w:r>
      <w:r w:rsidRPr="00803DC9">
        <w:rPr>
          <w:rFonts w:hint="cs"/>
          <w:rtl/>
        </w:rPr>
        <w:t>یسی</w:t>
      </w:r>
      <w:r w:rsidRPr="00803DC9">
        <w:rPr>
          <w:rtl/>
        </w:rPr>
        <w:t>, ر. 2020. سنجش انواع ر</w:t>
      </w:r>
      <w:r w:rsidRPr="00803DC9">
        <w:rPr>
          <w:rFonts w:hint="cs"/>
          <w:rtl/>
        </w:rPr>
        <w:t>یسک</w:t>
      </w:r>
      <w:r w:rsidRPr="00803DC9">
        <w:rPr>
          <w:rtl/>
        </w:rPr>
        <w:t xml:space="preserve"> در نظام بانکدار</w:t>
      </w:r>
      <w:r w:rsidRPr="00803DC9">
        <w:rPr>
          <w:rFonts w:hint="cs"/>
          <w:rtl/>
        </w:rPr>
        <w:t>ی</w:t>
      </w:r>
      <w:r w:rsidRPr="00803DC9">
        <w:rPr>
          <w:rtl/>
        </w:rPr>
        <w:t xml:space="preserve"> بدون ربا (روش ترک</w:t>
      </w:r>
      <w:r w:rsidRPr="00803DC9">
        <w:rPr>
          <w:rFonts w:hint="cs"/>
          <w:rtl/>
        </w:rPr>
        <w:t>یبی</w:t>
      </w:r>
      <w:r w:rsidRPr="00803DC9">
        <w:rPr>
          <w:rtl/>
        </w:rPr>
        <w:t xml:space="preserve"> د</w:t>
      </w:r>
      <w:r w:rsidRPr="00803DC9">
        <w:rPr>
          <w:rFonts w:hint="cs"/>
          <w:rtl/>
        </w:rPr>
        <w:t>یمتل</w:t>
      </w:r>
      <w:r w:rsidRPr="00803DC9">
        <w:rPr>
          <w:rtl/>
        </w:rPr>
        <w:t xml:space="preserve"> و مدل‌ساز</w:t>
      </w:r>
      <w:r w:rsidRPr="00803DC9">
        <w:rPr>
          <w:rFonts w:hint="cs"/>
          <w:rtl/>
        </w:rPr>
        <w:t>ی</w:t>
      </w:r>
      <w:r w:rsidRPr="00803DC9">
        <w:rPr>
          <w:rtl/>
        </w:rPr>
        <w:t xml:space="preserve"> ساختار</w:t>
      </w:r>
      <w:r w:rsidRPr="00803DC9">
        <w:rPr>
          <w:rFonts w:hint="cs"/>
          <w:rtl/>
        </w:rPr>
        <w:t>ی</w:t>
      </w:r>
      <w:r w:rsidRPr="00803DC9">
        <w:rPr>
          <w:rtl/>
        </w:rPr>
        <w:t xml:space="preserve"> تفس</w:t>
      </w:r>
      <w:r w:rsidRPr="00803DC9">
        <w:rPr>
          <w:rFonts w:hint="cs"/>
          <w:rtl/>
        </w:rPr>
        <w:t>یری</w:t>
      </w:r>
      <w:r w:rsidRPr="00803DC9">
        <w:rPr>
          <w:rtl/>
        </w:rPr>
        <w:t xml:space="preserve">). </w:t>
      </w:r>
      <w:r w:rsidRPr="00803DC9">
        <w:rPr>
          <w:i/>
          <w:rtl/>
        </w:rPr>
        <w:t>اقتصاد مال</w:t>
      </w:r>
      <w:r w:rsidRPr="00803DC9">
        <w:rPr>
          <w:rFonts w:hint="cs"/>
          <w:i/>
          <w:rtl/>
        </w:rPr>
        <w:t>ی</w:t>
      </w:r>
      <w:r w:rsidRPr="00803DC9">
        <w:rPr>
          <w:i/>
          <w:rtl/>
        </w:rPr>
        <w:t>,</w:t>
      </w:r>
      <w:r w:rsidRPr="00803DC9">
        <w:rPr>
          <w:rtl/>
        </w:rPr>
        <w:t xml:space="preserve"> 14</w:t>
      </w:r>
      <w:r w:rsidRPr="00803DC9">
        <w:rPr>
          <w:b/>
          <w:rtl/>
        </w:rPr>
        <w:t>,</w:t>
      </w:r>
      <w:r w:rsidRPr="00803DC9">
        <w:rPr>
          <w:rtl/>
        </w:rPr>
        <w:t xml:space="preserve"> 29-54</w:t>
      </w:r>
      <w:r w:rsidRPr="00803DC9">
        <w:t>.</w:t>
      </w:r>
      <w:bookmarkEnd w:id="76"/>
    </w:p>
    <w:p w14:paraId="5BC956F8" w14:textId="4CF10A57" w:rsidR="00803DC9" w:rsidRDefault="00803DC9" w:rsidP="00ED1DAE">
      <w:pPr>
        <w:pStyle w:val="ListNumber"/>
        <w:bidi/>
        <w:spacing w:line="276" w:lineRule="auto"/>
        <w:ind w:left="-1"/>
        <w:jc w:val="left"/>
        <w:rPr>
          <w:i/>
          <w:noProof/>
        </w:rPr>
      </w:pPr>
      <w:r w:rsidRPr="00803DC9">
        <w:rPr>
          <w:rFonts w:hint="cs"/>
          <w:noProof/>
          <w:rtl/>
        </w:rPr>
        <w:t>روحی</w:t>
      </w:r>
      <w:r w:rsidRPr="00803DC9">
        <w:rPr>
          <w:noProof/>
          <w:rtl/>
        </w:rPr>
        <w:t>, ا. 1402. بررس</w:t>
      </w:r>
      <w:r w:rsidRPr="00803DC9">
        <w:rPr>
          <w:rFonts w:hint="cs"/>
          <w:noProof/>
          <w:rtl/>
        </w:rPr>
        <w:t>ی</w:t>
      </w:r>
      <w:r w:rsidRPr="00803DC9">
        <w:rPr>
          <w:noProof/>
          <w:rtl/>
        </w:rPr>
        <w:t xml:space="preserve"> عملکرد روشها</w:t>
      </w:r>
      <w:r w:rsidRPr="00803DC9">
        <w:rPr>
          <w:rFonts w:hint="cs"/>
          <w:noProof/>
          <w:rtl/>
        </w:rPr>
        <w:t>ی</w:t>
      </w:r>
      <w:r w:rsidRPr="00803DC9">
        <w:rPr>
          <w:noProof/>
          <w:rtl/>
        </w:rPr>
        <w:t xml:space="preserve"> آمار</w:t>
      </w:r>
      <w:r w:rsidRPr="00803DC9">
        <w:rPr>
          <w:rFonts w:hint="cs"/>
          <w:noProof/>
          <w:rtl/>
        </w:rPr>
        <w:t>ی،</w:t>
      </w:r>
      <w:r w:rsidRPr="00803DC9">
        <w:rPr>
          <w:noProof/>
          <w:rtl/>
        </w:rPr>
        <w:t xml:space="preserve"> </w:t>
      </w:r>
      <w:r w:rsidRPr="00803DC9">
        <w:rPr>
          <w:rFonts w:hint="cs"/>
          <w:noProof/>
          <w:rtl/>
        </w:rPr>
        <w:t>یادگیری</w:t>
      </w:r>
      <w:r w:rsidRPr="00803DC9">
        <w:rPr>
          <w:noProof/>
          <w:rtl/>
        </w:rPr>
        <w:t xml:space="preserve"> ماش</w:t>
      </w:r>
      <w:r w:rsidRPr="00803DC9">
        <w:rPr>
          <w:rFonts w:hint="cs"/>
          <w:noProof/>
          <w:rtl/>
        </w:rPr>
        <w:t>ین</w:t>
      </w:r>
      <w:r w:rsidRPr="00803DC9">
        <w:rPr>
          <w:noProof/>
          <w:rtl/>
        </w:rPr>
        <w:t xml:space="preserve"> و </w:t>
      </w:r>
      <w:r w:rsidRPr="00803DC9">
        <w:rPr>
          <w:rFonts w:hint="cs"/>
          <w:noProof/>
          <w:rtl/>
        </w:rPr>
        <w:t>یادگیری</w:t>
      </w:r>
      <w:r w:rsidRPr="00803DC9">
        <w:rPr>
          <w:noProof/>
          <w:rtl/>
        </w:rPr>
        <w:t xml:space="preserve"> عم</w:t>
      </w:r>
      <w:r w:rsidRPr="00803DC9">
        <w:rPr>
          <w:rFonts w:hint="cs"/>
          <w:noProof/>
          <w:rtl/>
        </w:rPr>
        <w:t>یق</w:t>
      </w:r>
      <w:r w:rsidRPr="00803DC9">
        <w:rPr>
          <w:noProof/>
          <w:rtl/>
        </w:rPr>
        <w:t xml:space="preserve"> در پ</w:t>
      </w:r>
      <w:r w:rsidRPr="00803DC9">
        <w:rPr>
          <w:rFonts w:hint="cs"/>
          <w:noProof/>
          <w:rtl/>
        </w:rPr>
        <w:t>یش</w:t>
      </w:r>
      <w:r w:rsidRPr="00803DC9">
        <w:rPr>
          <w:noProof/>
          <w:rtl/>
        </w:rPr>
        <w:t xml:space="preserve"> ب</w:t>
      </w:r>
      <w:r w:rsidRPr="00803DC9">
        <w:rPr>
          <w:rFonts w:hint="cs"/>
          <w:noProof/>
          <w:rtl/>
        </w:rPr>
        <w:t>ینی</w:t>
      </w:r>
      <w:r w:rsidRPr="00803DC9">
        <w:rPr>
          <w:noProof/>
          <w:rtl/>
        </w:rPr>
        <w:t xml:space="preserve"> و مد</w:t>
      </w:r>
      <w:r w:rsidRPr="00803DC9">
        <w:rPr>
          <w:rFonts w:hint="cs"/>
          <w:noProof/>
          <w:rtl/>
        </w:rPr>
        <w:t>یریت</w:t>
      </w:r>
      <w:r w:rsidRPr="00803DC9">
        <w:rPr>
          <w:noProof/>
        </w:rPr>
        <w:t xml:space="preserve"> </w:t>
      </w:r>
      <w:r w:rsidRPr="00803DC9">
        <w:rPr>
          <w:noProof/>
          <w:rtl/>
        </w:rPr>
        <w:t>ر</w:t>
      </w:r>
      <w:r w:rsidRPr="00803DC9">
        <w:rPr>
          <w:rFonts w:hint="cs"/>
          <w:noProof/>
          <w:rtl/>
        </w:rPr>
        <w:t>یسک</w:t>
      </w:r>
      <w:r w:rsidRPr="00803DC9">
        <w:rPr>
          <w:noProof/>
          <w:rtl/>
        </w:rPr>
        <w:t xml:space="preserve"> اعتبار</w:t>
      </w:r>
      <w:r w:rsidRPr="00803DC9">
        <w:rPr>
          <w:rFonts w:hint="cs"/>
          <w:noProof/>
          <w:rtl/>
        </w:rPr>
        <w:t>ی</w:t>
      </w:r>
      <w:r w:rsidRPr="00803DC9">
        <w:rPr>
          <w:noProof/>
          <w:rtl/>
        </w:rPr>
        <w:t xml:space="preserve">. </w:t>
      </w:r>
      <w:r w:rsidRPr="00803DC9">
        <w:rPr>
          <w:i/>
          <w:noProof/>
          <w:rtl/>
        </w:rPr>
        <w:t>چهارم</w:t>
      </w:r>
      <w:r w:rsidRPr="00803DC9">
        <w:rPr>
          <w:rFonts w:hint="cs"/>
          <w:i/>
          <w:noProof/>
          <w:rtl/>
        </w:rPr>
        <w:t>ین</w:t>
      </w:r>
      <w:r w:rsidRPr="00803DC9">
        <w:rPr>
          <w:i/>
          <w:noProof/>
          <w:rtl/>
        </w:rPr>
        <w:t xml:space="preserve"> هما</w:t>
      </w:r>
      <w:r w:rsidRPr="00803DC9">
        <w:rPr>
          <w:rFonts w:hint="cs"/>
          <w:i/>
          <w:noProof/>
          <w:rtl/>
        </w:rPr>
        <w:t>یش</w:t>
      </w:r>
      <w:r w:rsidRPr="00803DC9">
        <w:rPr>
          <w:i/>
          <w:noProof/>
          <w:rtl/>
        </w:rPr>
        <w:t xml:space="preserve"> ب</w:t>
      </w:r>
      <w:r w:rsidRPr="00803DC9">
        <w:rPr>
          <w:rFonts w:hint="cs"/>
          <w:i/>
          <w:noProof/>
          <w:rtl/>
        </w:rPr>
        <w:t>ین</w:t>
      </w:r>
      <w:r w:rsidRPr="00803DC9">
        <w:rPr>
          <w:i/>
          <w:noProof/>
          <w:rtl/>
        </w:rPr>
        <w:t xml:space="preserve"> الملل</w:t>
      </w:r>
      <w:r w:rsidRPr="00803DC9">
        <w:rPr>
          <w:rFonts w:hint="cs"/>
          <w:i/>
          <w:noProof/>
          <w:rtl/>
        </w:rPr>
        <w:t>ی</w:t>
      </w:r>
      <w:r w:rsidRPr="00803DC9">
        <w:rPr>
          <w:i/>
          <w:noProof/>
          <w:rtl/>
        </w:rPr>
        <w:t xml:space="preserve"> پژوهش ها</w:t>
      </w:r>
      <w:r w:rsidRPr="00803DC9">
        <w:rPr>
          <w:rFonts w:hint="cs"/>
          <w:i/>
          <w:noProof/>
          <w:rtl/>
        </w:rPr>
        <w:t>ی</w:t>
      </w:r>
      <w:r w:rsidRPr="00803DC9">
        <w:rPr>
          <w:i/>
          <w:noProof/>
          <w:rtl/>
        </w:rPr>
        <w:t xml:space="preserve"> شاخص در مد</w:t>
      </w:r>
      <w:r w:rsidRPr="00803DC9">
        <w:rPr>
          <w:rFonts w:hint="cs"/>
          <w:i/>
          <w:noProof/>
          <w:rtl/>
        </w:rPr>
        <w:t>یریت،</w:t>
      </w:r>
      <w:r w:rsidRPr="00803DC9">
        <w:rPr>
          <w:i/>
          <w:noProof/>
          <w:rtl/>
        </w:rPr>
        <w:t xml:space="preserve"> حسابدار</w:t>
      </w:r>
      <w:r w:rsidRPr="00803DC9">
        <w:rPr>
          <w:rFonts w:hint="cs"/>
          <w:i/>
          <w:noProof/>
          <w:rtl/>
        </w:rPr>
        <w:t>ی،</w:t>
      </w:r>
      <w:r w:rsidRPr="00803DC9">
        <w:rPr>
          <w:i/>
          <w:noProof/>
          <w:rtl/>
        </w:rPr>
        <w:t xml:space="preserve"> بانکدار</w:t>
      </w:r>
      <w:r w:rsidRPr="00803DC9">
        <w:rPr>
          <w:rFonts w:hint="cs"/>
          <w:i/>
          <w:noProof/>
          <w:rtl/>
        </w:rPr>
        <w:t>ی</w:t>
      </w:r>
      <w:r w:rsidRPr="00803DC9">
        <w:rPr>
          <w:i/>
          <w:noProof/>
          <w:rtl/>
        </w:rPr>
        <w:t xml:space="preserve"> و اقتصاد</w:t>
      </w:r>
    </w:p>
    <w:p w14:paraId="3F95415A" w14:textId="77777777" w:rsidR="00803DC9" w:rsidRPr="007653A9" w:rsidRDefault="00803DC9" w:rsidP="00803DC9">
      <w:pPr>
        <w:pStyle w:val="ListNumber"/>
        <w:bidi/>
        <w:spacing w:line="276" w:lineRule="auto"/>
        <w:ind w:left="-1"/>
        <w:jc w:val="both"/>
        <w:rPr>
          <w:rFonts w:cs="B Lotus"/>
          <w:color w:val="000000" w:themeColor="text1"/>
          <w:szCs w:val="28"/>
          <w:rtl/>
        </w:rPr>
      </w:pPr>
    </w:p>
    <w:p w14:paraId="2D6B4CB5" w14:textId="77777777" w:rsidR="00C669EE" w:rsidRPr="007653A9" w:rsidRDefault="00C669EE" w:rsidP="00C669EE">
      <w:pPr>
        <w:pStyle w:val="ListNumber"/>
        <w:spacing w:line="276" w:lineRule="auto"/>
        <w:ind w:left="-1"/>
        <w:jc w:val="both"/>
        <w:rPr>
          <w:rFonts w:cs="B Lotus"/>
          <w:color w:val="000000" w:themeColor="text1"/>
          <w:szCs w:val="28"/>
        </w:rPr>
      </w:pPr>
      <w:r w:rsidRPr="007653A9">
        <w:rPr>
          <w:rFonts w:cs="B Lotus"/>
          <w:color w:val="000000" w:themeColor="text1"/>
          <w:szCs w:val="28"/>
        </w:rPr>
        <w:t xml:space="preserve"> [2] English Reference </w:t>
      </w:r>
    </w:p>
    <w:p w14:paraId="086A8629" w14:textId="77777777" w:rsidR="00F97042" w:rsidRPr="007653A9" w:rsidRDefault="00F97042" w:rsidP="006C0AFE">
      <w:pPr>
        <w:spacing w:after="0" w:line="276" w:lineRule="auto"/>
        <w:jc w:val="both"/>
        <w:rPr>
          <w:rFonts w:ascii="Times New Roman" w:hAnsi="Times New Roman" w:cs="B Lotus"/>
          <w:color w:val="000000" w:themeColor="text1"/>
          <w:sz w:val="24"/>
          <w:szCs w:val="24"/>
          <w:lang w:bidi="fa-IR"/>
        </w:rPr>
      </w:pPr>
    </w:p>
    <w:bookmarkStart w:id="77" w:name="_Toc429762129"/>
    <w:p w14:paraId="0277FD8F" w14:textId="76FFF352" w:rsidR="00803DC9" w:rsidRPr="00ED1DAE" w:rsidRDefault="00803DC9" w:rsidP="00ED1DAE">
      <w:pPr>
        <w:pStyle w:val="EndNoteCategoryHeading"/>
        <w:jc w:val="left"/>
        <w:rPr>
          <w:rFonts w:asciiTheme="majorHAnsi" w:hAnsiTheme="majorHAnsi" w:cstheme="majorHAnsi"/>
        </w:rPr>
      </w:pPr>
      <w:r>
        <w:rPr>
          <w:rFonts w:ascii="Times New Roman" w:hAnsi="Times New Roman" w:cs="Times New Roman"/>
          <w:bCs/>
          <w:color w:val="000000" w:themeColor="text1"/>
          <w:sz w:val="36"/>
          <w:szCs w:val="36"/>
        </w:rPr>
        <w:fldChar w:fldCharType="begin"/>
      </w:r>
      <w:r>
        <w:rPr>
          <w:rFonts w:ascii="Times New Roman" w:hAnsi="Times New Roman" w:cs="Times New Roman"/>
          <w:bCs/>
          <w:color w:val="000000" w:themeColor="text1"/>
          <w:sz w:val="36"/>
          <w:szCs w:val="36"/>
        </w:rPr>
        <w:instrText xml:space="preserve"> ADDIN EN.REFLIST </w:instrText>
      </w:r>
      <w:r>
        <w:rPr>
          <w:rFonts w:ascii="Times New Roman" w:hAnsi="Times New Roman" w:cs="Times New Roman"/>
          <w:bCs/>
          <w:color w:val="000000" w:themeColor="text1"/>
          <w:sz w:val="36"/>
          <w:szCs w:val="36"/>
        </w:rPr>
        <w:fldChar w:fldCharType="separate"/>
      </w:r>
      <w:bookmarkStart w:id="78" w:name="_ENREF_1"/>
      <w:r w:rsidRPr="00ED1DAE">
        <w:rPr>
          <w:rFonts w:asciiTheme="majorHAnsi" w:hAnsiTheme="majorHAnsi" w:cstheme="majorHAnsi"/>
        </w:rPr>
        <w:t xml:space="preserve">ABDOLI, M., AKBARI, M. &amp; SHAHRABI, J. 2023. Bagging supervised autoencoder classifier for credit scoring. </w:t>
      </w:r>
      <w:r w:rsidRPr="00ED1DAE">
        <w:rPr>
          <w:rFonts w:asciiTheme="majorHAnsi" w:hAnsiTheme="majorHAnsi" w:cstheme="majorHAnsi"/>
          <w:i/>
        </w:rPr>
        <w:t>Expert Systems with Applications,</w:t>
      </w:r>
      <w:r w:rsidRPr="00ED1DAE">
        <w:rPr>
          <w:rFonts w:asciiTheme="majorHAnsi" w:hAnsiTheme="majorHAnsi" w:cstheme="majorHAnsi"/>
        </w:rPr>
        <w:t xml:space="preserve"> 213</w:t>
      </w:r>
      <w:r w:rsidRPr="00ED1DAE">
        <w:rPr>
          <w:rFonts w:asciiTheme="majorHAnsi" w:hAnsiTheme="majorHAnsi" w:cstheme="majorHAnsi"/>
          <w:b/>
        </w:rPr>
        <w:t>,</w:t>
      </w:r>
      <w:r w:rsidRPr="00ED1DAE">
        <w:rPr>
          <w:rFonts w:asciiTheme="majorHAnsi" w:hAnsiTheme="majorHAnsi" w:cstheme="majorHAnsi"/>
        </w:rPr>
        <w:t xml:space="preserve"> 118991.</w:t>
      </w:r>
      <w:bookmarkEnd w:id="78"/>
    </w:p>
    <w:p w14:paraId="50470DCC" w14:textId="77777777" w:rsidR="00803DC9" w:rsidRPr="00ED1DAE" w:rsidRDefault="00803DC9" w:rsidP="00ED1DAE">
      <w:pPr>
        <w:pStyle w:val="EndNoteBibliography"/>
        <w:spacing w:after="0"/>
        <w:jc w:val="left"/>
        <w:rPr>
          <w:rFonts w:asciiTheme="majorHAnsi" w:hAnsiTheme="majorHAnsi" w:cstheme="majorHAnsi"/>
          <w:sz w:val="28"/>
        </w:rPr>
      </w:pPr>
      <w:bookmarkStart w:id="79" w:name="_ENREF_2"/>
      <w:r w:rsidRPr="00ED1DAE">
        <w:rPr>
          <w:rFonts w:asciiTheme="majorHAnsi" w:hAnsiTheme="majorHAnsi" w:cstheme="majorHAnsi"/>
          <w:sz w:val="28"/>
        </w:rPr>
        <w:t xml:space="preserve">ABOUTORABI, M., HAJAMINI, M. &amp; TOHIDI, S. 2021. The Impact of Financial and Banking Structure on Real Sector Growth in Iran. </w:t>
      </w:r>
      <w:r w:rsidRPr="00ED1DAE">
        <w:rPr>
          <w:rFonts w:asciiTheme="majorHAnsi" w:hAnsiTheme="majorHAnsi" w:cstheme="majorHAnsi"/>
          <w:i/>
          <w:sz w:val="28"/>
        </w:rPr>
        <w:t>Iranian Journal of Economic Research,</w:t>
      </w:r>
      <w:r w:rsidRPr="00ED1DAE">
        <w:rPr>
          <w:rFonts w:asciiTheme="majorHAnsi" w:hAnsiTheme="majorHAnsi" w:cstheme="majorHAnsi"/>
          <w:sz w:val="28"/>
        </w:rPr>
        <w:t xml:space="preserve"> 26</w:t>
      </w:r>
      <w:r w:rsidRPr="00ED1DAE">
        <w:rPr>
          <w:rFonts w:asciiTheme="majorHAnsi" w:hAnsiTheme="majorHAnsi" w:cstheme="majorHAnsi"/>
          <w:b/>
          <w:sz w:val="28"/>
        </w:rPr>
        <w:t>,</w:t>
      </w:r>
      <w:r w:rsidRPr="00ED1DAE">
        <w:rPr>
          <w:rFonts w:asciiTheme="majorHAnsi" w:hAnsiTheme="majorHAnsi" w:cstheme="majorHAnsi"/>
          <w:sz w:val="28"/>
        </w:rPr>
        <w:t xml:space="preserve"> 165-194.</w:t>
      </w:r>
      <w:bookmarkEnd w:id="79"/>
    </w:p>
    <w:p w14:paraId="50E92374" w14:textId="77777777" w:rsidR="00803DC9" w:rsidRPr="00ED1DAE" w:rsidRDefault="00803DC9" w:rsidP="00ED1DAE">
      <w:pPr>
        <w:pStyle w:val="EndNoteBibliography"/>
        <w:spacing w:after="0"/>
        <w:jc w:val="left"/>
        <w:rPr>
          <w:rFonts w:asciiTheme="majorHAnsi" w:hAnsiTheme="majorHAnsi" w:cstheme="majorHAnsi"/>
          <w:sz w:val="28"/>
        </w:rPr>
      </w:pPr>
      <w:bookmarkStart w:id="80" w:name="_ENREF_3"/>
      <w:r w:rsidRPr="00ED1DAE">
        <w:rPr>
          <w:rFonts w:asciiTheme="majorHAnsi" w:hAnsiTheme="majorHAnsi" w:cstheme="majorHAnsi"/>
          <w:sz w:val="28"/>
        </w:rPr>
        <w:t xml:space="preserve">ATIF, D. &amp; SALMI, M. 2022. The Most Effective Strategy for Incorporating Feature Selection into Credit Risk Assessment. </w:t>
      </w:r>
      <w:r w:rsidRPr="00ED1DAE">
        <w:rPr>
          <w:rFonts w:asciiTheme="majorHAnsi" w:hAnsiTheme="majorHAnsi" w:cstheme="majorHAnsi"/>
          <w:i/>
          <w:sz w:val="28"/>
        </w:rPr>
        <w:t>SN Computer Science,</w:t>
      </w:r>
      <w:r w:rsidRPr="00ED1DAE">
        <w:rPr>
          <w:rFonts w:asciiTheme="majorHAnsi" w:hAnsiTheme="majorHAnsi" w:cstheme="majorHAnsi"/>
          <w:sz w:val="28"/>
        </w:rPr>
        <w:t xml:space="preserve"> 4</w:t>
      </w:r>
      <w:r w:rsidRPr="00ED1DAE">
        <w:rPr>
          <w:rFonts w:asciiTheme="majorHAnsi" w:hAnsiTheme="majorHAnsi" w:cstheme="majorHAnsi"/>
          <w:b/>
          <w:sz w:val="28"/>
        </w:rPr>
        <w:t>,</w:t>
      </w:r>
      <w:r w:rsidRPr="00ED1DAE">
        <w:rPr>
          <w:rFonts w:asciiTheme="majorHAnsi" w:hAnsiTheme="majorHAnsi" w:cstheme="majorHAnsi"/>
          <w:sz w:val="28"/>
        </w:rPr>
        <w:t xml:space="preserve"> 96.</w:t>
      </w:r>
      <w:bookmarkEnd w:id="80"/>
    </w:p>
    <w:p w14:paraId="1B01E98B" w14:textId="77777777" w:rsidR="00803DC9" w:rsidRPr="00ED1DAE" w:rsidRDefault="00803DC9" w:rsidP="00ED1DAE">
      <w:pPr>
        <w:pStyle w:val="EndNoteBibliography"/>
        <w:spacing w:after="0"/>
        <w:jc w:val="left"/>
        <w:rPr>
          <w:rFonts w:asciiTheme="majorHAnsi" w:hAnsiTheme="majorHAnsi" w:cstheme="majorHAnsi"/>
          <w:sz w:val="28"/>
        </w:rPr>
      </w:pPr>
      <w:bookmarkStart w:id="81" w:name="_ENREF_4"/>
      <w:r w:rsidRPr="00ED1DAE">
        <w:rPr>
          <w:rFonts w:asciiTheme="majorHAnsi" w:hAnsiTheme="majorHAnsi" w:cstheme="majorHAnsi"/>
          <w:sz w:val="28"/>
        </w:rPr>
        <w:t xml:space="preserve">BREIMAN, L. 1996. Bagging predictors. </w:t>
      </w:r>
      <w:r w:rsidRPr="00ED1DAE">
        <w:rPr>
          <w:rFonts w:asciiTheme="majorHAnsi" w:hAnsiTheme="majorHAnsi" w:cstheme="majorHAnsi"/>
          <w:i/>
          <w:sz w:val="28"/>
        </w:rPr>
        <w:t>Machine learning,</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23-140.</w:t>
      </w:r>
      <w:bookmarkEnd w:id="81"/>
    </w:p>
    <w:p w14:paraId="33692927" w14:textId="77777777" w:rsidR="00803DC9" w:rsidRPr="00ED1DAE" w:rsidRDefault="00803DC9" w:rsidP="00ED1DAE">
      <w:pPr>
        <w:pStyle w:val="EndNoteBibliography"/>
        <w:spacing w:after="0"/>
        <w:jc w:val="left"/>
        <w:rPr>
          <w:rFonts w:asciiTheme="majorHAnsi" w:hAnsiTheme="majorHAnsi" w:cstheme="majorHAnsi"/>
          <w:sz w:val="28"/>
        </w:rPr>
      </w:pPr>
      <w:bookmarkStart w:id="82" w:name="_ENREF_5"/>
      <w:r w:rsidRPr="00ED1DAE">
        <w:rPr>
          <w:rFonts w:asciiTheme="majorHAnsi" w:hAnsiTheme="majorHAnsi" w:cstheme="majorHAnsi"/>
          <w:sz w:val="28"/>
        </w:rPr>
        <w:t xml:space="preserve">EMMANUEL, I., SUN, Y. &amp; WANG, Z. 2024. A machine learning-based credit risk prediction engine system using a stacked classifier and a filter-based feature selection method. </w:t>
      </w:r>
      <w:r w:rsidRPr="00ED1DAE">
        <w:rPr>
          <w:rFonts w:asciiTheme="majorHAnsi" w:hAnsiTheme="majorHAnsi" w:cstheme="majorHAnsi"/>
          <w:i/>
          <w:sz w:val="28"/>
        </w:rPr>
        <w:t>Journal of Big Data,</w:t>
      </w:r>
      <w:r w:rsidRPr="00ED1DAE">
        <w:rPr>
          <w:rFonts w:asciiTheme="majorHAnsi" w:hAnsiTheme="majorHAnsi" w:cstheme="majorHAnsi"/>
          <w:sz w:val="28"/>
        </w:rPr>
        <w:t xml:space="preserve"> 11</w:t>
      </w:r>
      <w:r w:rsidRPr="00ED1DAE">
        <w:rPr>
          <w:rFonts w:asciiTheme="majorHAnsi" w:hAnsiTheme="majorHAnsi" w:cstheme="majorHAnsi"/>
          <w:b/>
          <w:sz w:val="28"/>
        </w:rPr>
        <w:t>,</w:t>
      </w:r>
      <w:r w:rsidRPr="00ED1DAE">
        <w:rPr>
          <w:rFonts w:asciiTheme="majorHAnsi" w:hAnsiTheme="majorHAnsi" w:cstheme="majorHAnsi"/>
          <w:sz w:val="28"/>
        </w:rPr>
        <w:t xml:space="preserve"> 23.</w:t>
      </w:r>
      <w:bookmarkEnd w:id="82"/>
    </w:p>
    <w:p w14:paraId="645C84B9" w14:textId="77777777" w:rsidR="00803DC9" w:rsidRPr="00ED1DAE" w:rsidRDefault="00803DC9" w:rsidP="00ED1DAE">
      <w:pPr>
        <w:pStyle w:val="EndNoteBibliography"/>
        <w:spacing w:after="0"/>
        <w:jc w:val="left"/>
        <w:rPr>
          <w:rFonts w:asciiTheme="majorHAnsi" w:hAnsiTheme="majorHAnsi" w:cstheme="majorHAnsi"/>
          <w:sz w:val="28"/>
        </w:rPr>
      </w:pPr>
      <w:bookmarkStart w:id="83" w:name="_ENREF_6"/>
      <w:r w:rsidRPr="00ED1DAE">
        <w:rPr>
          <w:rFonts w:asciiTheme="majorHAnsi" w:hAnsiTheme="majorHAnsi" w:cstheme="majorHAnsi"/>
          <w:sz w:val="28"/>
        </w:rPr>
        <w:t xml:space="preserve">GRAHAM, A. &amp; COYLE, B. 2000. </w:t>
      </w:r>
      <w:r w:rsidRPr="00ED1DAE">
        <w:rPr>
          <w:rFonts w:asciiTheme="majorHAnsi" w:hAnsiTheme="majorHAnsi" w:cstheme="majorHAnsi"/>
          <w:i/>
          <w:sz w:val="28"/>
        </w:rPr>
        <w:t>Framework for: Credit risk management</w:t>
      </w:r>
      <w:r w:rsidRPr="00ED1DAE">
        <w:rPr>
          <w:rFonts w:asciiTheme="majorHAnsi" w:hAnsiTheme="majorHAnsi" w:cstheme="majorHAnsi"/>
          <w:sz w:val="28"/>
        </w:rPr>
        <w:t>, Global Professional Publishi.</w:t>
      </w:r>
      <w:bookmarkEnd w:id="83"/>
    </w:p>
    <w:p w14:paraId="4C5C98F4" w14:textId="77777777" w:rsidR="00803DC9" w:rsidRPr="00ED1DAE" w:rsidRDefault="00803DC9" w:rsidP="00ED1DAE">
      <w:pPr>
        <w:pStyle w:val="EndNoteBibliography"/>
        <w:spacing w:after="0"/>
        <w:jc w:val="left"/>
        <w:rPr>
          <w:rFonts w:asciiTheme="majorHAnsi" w:hAnsiTheme="majorHAnsi" w:cstheme="majorHAnsi"/>
          <w:sz w:val="28"/>
        </w:rPr>
      </w:pPr>
      <w:bookmarkStart w:id="84" w:name="_ENREF_7"/>
      <w:r w:rsidRPr="00ED1DAE">
        <w:rPr>
          <w:rFonts w:asciiTheme="majorHAnsi" w:hAnsiTheme="majorHAnsi" w:cstheme="majorHAnsi"/>
          <w:sz w:val="28"/>
        </w:rPr>
        <w:t xml:space="preserve">GRATT, L. B. 1989. The definition of risk and associated terminology for risk analysis. </w:t>
      </w:r>
      <w:r w:rsidRPr="00ED1DAE">
        <w:rPr>
          <w:rFonts w:asciiTheme="majorHAnsi" w:hAnsiTheme="majorHAnsi" w:cstheme="majorHAnsi"/>
          <w:i/>
          <w:sz w:val="28"/>
        </w:rPr>
        <w:t>Risk assessment in setting national priorities</w:t>
      </w:r>
      <w:r w:rsidRPr="00ED1DAE">
        <w:rPr>
          <w:rFonts w:asciiTheme="majorHAnsi" w:hAnsiTheme="majorHAnsi" w:cstheme="majorHAnsi"/>
          <w:b/>
          <w:sz w:val="28"/>
        </w:rPr>
        <w:t>,</w:t>
      </w:r>
      <w:r w:rsidRPr="00ED1DAE">
        <w:rPr>
          <w:rFonts w:asciiTheme="majorHAnsi" w:hAnsiTheme="majorHAnsi" w:cstheme="majorHAnsi"/>
          <w:sz w:val="28"/>
        </w:rPr>
        <w:t xml:space="preserve"> 675-680.</w:t>
      </w:r>
      <w:bookmarkEnd w:id="84"/>
    </w:p>
    <w:p w14:paraId="1764AA20" w14:textId="77777777" w:rsidR="00803DC9" w:rsidRPr="00ED1DAE" w:rsidRDefault="00803DC9" w:rsidP="00ED1DAE">
      <w:pPr>
        <w:pStyle w:val="EndNoteBibliography"/>
        <w:spacing w:after="0"/>
        <w:jc w:val="left"/>
        <w:rPr>
          <w:rFonts w:asciiTheme="majorHAnsi" w:hAnsiTheme="majorHAnsi" w:cstheme="majorHAnsi"/>
          <w:sz w:val="28"/>
        </w:rPr>
      </w:pPr>
      <w:bookmarkStart w:id="85" w:name="_ENREF_8"/>
      <w:r w:rsidRPr="00ED1DAE">
        <w:rPr>
          <w:rFonts w:asciiTheme="majorHAnsi" w:hAnsiTheme="majorHAnsi" w:cstheme="majorHAnsi"/>
          <w:sz w:val="28"/>
        </w:rPr>
        <w:t xml:space="preserve">JADWAL, P. K., PATHAK, S. &amp; JAIN, S. 2022. Analysis of clustering algorithms for credit risk evaluation using multiple correspondence analysis. </w:t>
      </w:r>
      <w:r w:rsidRPr="00ED1DAE">
        <w:rPr>
          <w:rFonts w:asciiTheme="majorHAnsi" w:hAnsiTheme="majorHAnsi" w:cstheme="majorHAnsi"/>
          <w:i/>
          <w:sz w:val="28"/>
        </w:rPr>
        <w:t>Microsystem Technologies,</w:t>
      </w:r>
      <w:r w:rsidRPr="00ED1DAE">
        <w:rPr>
          <w:rFonts w:asciiTheme="majorHAnsi" w:hAnsiTheme="majorHAnsi" w:cstheme="majorHAnsi"/>
          <w:sz w:val="28"/>
        </w:rPr>
        <w:t xml:space="preserve"> 28</w:t>
      </w:r>
      <w:r w:rsidRPr="00ED1DAE">
        <w:rPr>
          <w:rFonts w:asciiTheme="majorHAnsi" w:hAnsiTheme="majorHAnsi" w:cstheme="majorHAnsi"/>
          <w:b/>
          <w:sz w:val="28"/>
        </w:rPr>
        <w:t>,</w:t>
      </w:r>
      <w:r w:rsidRPr="00ED1DAE">
        <w:rPr>
          <w:rFonts w:asciiTheme="majorHAnsi" w:hAnsiTheme="majorHAnsi" w:cstheme="majorHAnsi"/>
          <w:sz w:val="28"/>
        </w:rPr>
        <w:t xml:space="preserve"> 2715-2721.</w:t>
      </w:r>
      <w:bookmarkEnd w:id="85"/>
    </w:p>
    <w:p w14:paraId="0BDF4D2B" w14:textId="77777777" w:rsidR="00803DC9" w:rsidRPr="00ED1DAE" w:rsidRDefault="00803DC9" w:rsidP="00ED1DAE">
      <w:pPr>
        <w:pStyle w:val="EndNoteBibliography"/>
        <w:spacing w:after="0"/>
        <w:jc w:val="left"/>
        <w:rPr>
          <w:rFonts w:asciiTheme="majorHAnsi" w:hAnsiTheme="majorHAnsi" w:cstheme="majorHAnsi"/>
          <w:sz w:val="28"/>
        </w:rPr>
      </w:pPr>
      <w:bookmarkStart w:id="86" w:name="_ENREF_9"/>
      <w:r w:rsidRPr="00ED1DAE">
        <w:rPr>
          <w:rFonts w:asciiTheme="majorHAnsi" w:hAnsiTheme="majorHAnsi" w:cstheme="majorHAnsi"/>
          <w:sz w:val="28"/>
        </w:rPr>
        <w:t xml:space="preserve">JUREK, A., BI, Y., WU, S. &amp; NUGENT, C. 2014. A survey of commonly used ensemble-based classification techniques. </w:t>
      </w:r>
      <w:r w:rsidRPr="00ED1DAE">
        <w:rPr>
          <w:rFonts w:asciiTheme="majorHAnsi" w:hAnsiTheme="majorHAnsi" w:cstheme="majorHAnsi"/>
          <w:i/>
          <w:sz w:val="28"/>
        </w:rPr>
        <w:t>The Knowledge Engineering Review,</w:t>
      </w:r>
      <w:r w:rsidRPr="00ED1DAE">
        <w:rPr>
          <w:rFonts w:asciiTheme="majorHAnsi" w:hAnsiTheme="majorHAnsi" w:cstheme="majorHAnsi"/>
          <w:sz w:val="28"/>
        </w:rPr>
        <w:t xml:space="preserve"> 29</w:t>
      </w:r>
      <w:r w:rsidRPr="00ED1DAE">
        <w:rPr>
          <w:rFonts w:asciiTheme="majorHAnsi" w:hAnsiTheme="majorHAnsi" w:cstheme="majorHAnsi"/>
          <w:b/>
          <w:sz w:val="28"/>
        </w:rPr>
        <w:t>,</w:t>
      </w:r>
      <w:r w:rsidRPr="00ED1DAE">
        <w:rPr>
          <w:rFonts w:asciiTheme="majorHAnsi" w:hAnsiTheme="majorHAnsi" w:cstheme="majorHAnsi"/>
          <w:sz w:val="28"/>
        </w:rPr>
        <w:t xml:space="preserve"> 551-581.</w:t>
      </w:r>
      <w:bookmarkEnd w:id="86"/>
    </w:p>
    <w:p w14:paraId="10A01F4D" w14:textId="77777777" w:rsidR="00803DC9" w:rsidRPr="00ED1DAE" w:rsidRDefault="00803DC9" w:rsidP="00ED1DAE">
      <w:pPr>
        <w:pStyle w:val="EndNoteBibliography"/>
        <w:spacing w:after="0"/>
        <w:jc w:val="left"/>
        <w:rPr>
          <w:rFonts w:asciiTheme="majorHAnsi" w:hAnsiTheme="majorHAnsi" w:cstheme="majorHAnsi"/>
          <w:sz w:val="28"/>
        </w:rPr>
      </w:pPr>
      <w:bookmarkStart w:id="87" w:name="_ENREF_10"/>
      <w:r w:rsidRPr="00ED1DAE">
        <w:rPr>
          <w:rFonts w:asciiTheme="majorHAnsi" w:hAnsiTheme="majorHAnsi" w:cstheme="majorHAnsi"/>
          <w:sz w:val="28"/>
        </w:rPr>
        <w:lastRenderedPageBreak/>
        <w:t xml:space="preserve">KAMARA, A. K. 2024. The Study of Credit Risk in the Banking Sector and its Effect on Financial Performance Case Study of the Zenith Bank Sierra Leone. </w:t>
      </w:r>
      <w:r w:rsidRPr="00ED1DAE">
        <w:rPr>
          <w:rFonts w:asciiTheme="majorHAnsi" w:hAnsiTheme="majorHAnsi" w:cstheme="majorHAnsi"/>
          <w:i/>
          <w:sz w:val="28"/>
        </w:rPr>
        <w:t>European Journal of Economic and Financial Research,</w:t>
      </w:r>
      <w:r w:rsidRPr="00ED1DAE">
        <w:rPr>
          <w:rFonts w:asciiTheme="majorHAnsi" w:hAnsiTheme="majorHAnsi" w:cstheme="majorHAnsi"/>
          <w:sz w:val="28"/>
        </w:rPr>
        <w:t xml:space="preserve"> 8.</w:t>
      </w:r>
      <w:bookmarkEnd w:id="87"/>
    </w:p>
    <w:p w14:paraId="69DD74AF" w14:textId="77777777" w:rsidR="00803DC9" w:rsidRPr="00ED1DAE" w:rsidRDefault="00803DC9" w:rsidP="00ED1DAE">
      <w:pPr>
        <w:pStyle w:val="EndNoteBibliography"/>
        <w:spacing w:after="0"/>
        <w:jc w:val="left"/>
        <w:rPr>
          <w:rFonts w:asciiTheme="majorHAnsi" w:hAnsiTheme="majorHAnsi" w:cstheme="majorHAnsi"/>
          <w:sz w:val="28"/>
        </w:rPr>
      </w:pPr>
      <w:bookmarkStart w:id="88" w:name="_ENREF_11"/>
      <w:r w:rsidRPr="00ED1DAE">
        <w:rPr>
          <w:rFonts w:asciiTheme="majorHAnsi" w:hAnsiTheme="majorHAnsi" w:cstheme="majorHAnsi"/>
          <w:sz w:val="28"/>
        </w:rPr>
        <w:t xml:space="preserve">LI, Y. &amp; SHA, M. 2024. Two‐stage credit risk prediction framework based on three‐way decisions with automatic threshold learning. </w:t>
      </w:r>
      <w:r w:rsidRPr="00ED1DAE">
        <w:rPr>
          <w:rFonts w:asciiTheme="majorHAnsi" w:hAnsiTheme="majorHAnsi" w:cstheme="majorHAnsi"/>
          <w:i/>
          <w:sz w:val="28"/>
        </w:rPr>
        <w:t>Journal of Forecasting</w:t>
      </w:r>
      <w:r w:rsidRPr="00ED1DAE">
        <w:rPr>
          <w:rFonts w:asciiTheme="majorHAnsi" w:hAnsiTheme="majorHAnsi" w:cstheme="majorHAnsi"/>
          <w:sz w:val="28"/>
        </w:rPr>
        <w:t>.</w:t>
      </w:r>
      <w:bookmarkEnd w:id="88"/>
    </w:p>
    <w:p w14:paraId="6FD241C0" w14:textId="77777777" w:rsidR="00803DC9" w:rsidRPr="00ED1DAE" w:rsidRDefault="00803DC9" w:rsidP="00ED1DAE">
      <w:pPr>
        <w:pStyle w:val="EndNoteBibliography"/>
        <w:spacing w:after="0"/>
        <w:jc w:val="left"/>
        <w:rPr>
          <w:rFonts w:asciiTheme="majorHAnsi" w:hAnsiTheme="majorHAnsi" w:cstheme="majorHAnsi"/>
          <w:sz w:val="28"/>
        </w:rPr>
      </w:pPr>
      <w:bookmarkStart w:id="89" w:name="_ENREF_12"/>
      <w:r w:rsidRPr="00ED1DAE">
        <w:rPr>
          <w:rFonts w:asciiTheme="majorHAnsi" w:hAnsiTheme="majorHAnsi" w:cstheme="majorHAnsi"/>
          <w:sz w:val="28"/>
        </w:rPr>
        <w:t xml:space="preserve">LI, Y., ZHAO, R. &amp; SHA, M. 2024. A Hybrid Credit Risk Evaluation Model Based on Three-Way Decisions and Stacking Ensemble Approach. </w:t>
      </w:r>
      <w:r w:rsidRPr="00ED1DAE">
        <w:rPr>
          <w:rFonts w:asciiTheme="majorHAnsi" w:hAnsiTheme="majorHAnsi" w:cstheme="majorHAnsi"/>
          <w:i/>
          <w:sz w:val="28"/>
        </w:rPr>
        <w:t>Computational Economics</w:t>
      </w:r>
      <w:r w:rsidRPr="00ED1DAE">
        <w:rPr>
          <w:rFonts w:asciiTheme="majorHAnsi" w:hAnsiTheme="majorHAnsi" w:cstheme="majorHAnsi"/>
          <w:b/>
          <w:sz w:val="28"/>
        </w:rPr>
        <w:t>,</w:t>
      </w:r>
      <w:r w:rsidRPr="00ED1DAE">
        <w:rPr>
          <w:rFonts w:asciiTheme="majorHAnsi" w:hAnsiTheme="majorHAnsi" w:cstheme="majorHAnsi"/>
          <w:sz w:val="28"/>
        </w:rPr>
        <w:t xml:space="preserve"> 1-24.</w:t>
      </w:r>
      <w:bookmarkEnd w:id="89"/>
    </w:p>
    <w:p w14:paraId="70315D54" w14:textId="77777777" w:rsidR="00803DC9" w:rsidRPr="00ED1DAE" w:rsidRDefault="00803DC9" w:rsidP="00ED1DAE">
      <w:pPr>
        <w:pStyle w:val="EndNoteBibliography"/>
        <w:spacing w:after="0"/>
        <w:jc w:val="left"/>
        <w:rPr>
          <w:rFonts w:asciiTheme="majorHAnsi" w:hAnsiTheme="majorHAnsi" w:cstheme="majorHAnsi"/>
          <w:sz w:val="28"/>
        </w:rPr>
      </w:pPr>
      <w:bookmarkStart w:id="90" w:name="_ENREF_13"/>
      <w:r w:rsidRPr="00ED1DAE">
        <w:rPr>
          <w:rFonts w:asciiTheme="majorHAnsi" w:hAnsiTheme="majorHAnsi" w:cstheme="majorHAnsi"/>
          <w:sz w:val="28"/>
        </w:rPr>
        <w:t xml:space="preserve">LUO, P. &amp; LIU, X. 2024. Dynamic investment in new technology and risk management. </w:t>
      </w:r>
      <w:r w:rsidRPr="00ED1DAE">
        <w:rPr>
          <w:rFonts w:asciiTheme="majorHAnsi" w:hAnsiTheme="majorHAnsi" w:cstheme="majorHAnsi"/>
          <w:i/>
          <w:sz w:val="28"/>
        </w:rPr>
        <w:t>Review of Quantitative Finance and Accounting</w:t>
      </w:r>
      <w:r w:rsidRPr="00ED1DAE">
        <w:rPr>
          <w:rFonts w:asciiTheme="majorHAnsi" w:hAnsiTheme="majorHAnsi" w:cstheme="majorHAnsi"/>
          <w:b/>
          <w:sz w:val="28"/>
        </w:rPr>
        <w:t>,</w:t>
      </w:r>
      <w:r w:rsidRPr="00ED1DAE">
        <w:rPr>
          <w:rFonts w:asciiTheme="majorHAnsi" w:hAnsiTheme="majorHAnsi" w:cstheme="majorHAnsi"/>
          <w:sz w:val="28"/>
        </w:rPr>
        <w:t xml:space="preserve"> 1-19.</w:t>
      </w:r>
      <w:bookmarkEnd w:id="90"/>
    </w:p>
    <w:p w14:paraId="30D66603" w14:textId="77777777" w:rsidR="00803DC9" w:rsidRPr="00ED1DAE" w:rsidRDefault="00803DC9" w:rsidP="00ED1DAE">
      <w:pPr>
        <w:pStyle w:val="EndNoteBibliography"/>
        <w:spacing w:after="0"/>
        <w:jc w:val="left"/>
        <w:rPr>
          <w:rFonts w:asciiTheme="majorHAnsi" w:hAnsiTheme="majorHAnsi" w:cstheme="majorHAnsi"/>
          <w:sz w:val="28"/>
        </w:rPr>
      </w:pPr>
      <w:bookmarkStart w:id="91" w:name="_ENREF_14"/>
      <w:r w:rsidRPr="00ED1DAE">
        <w:rPr>
          <w:rFonts w:asciiTheme="majorHAnsi" w:hAnsiTheme="majorHAnsi" w:cstheme="majorHAnsi"/>
          <w:sz w:val="28"/>
        </w:rPr>
        <w:t xml:space="preserve">MALDONADO, S., PETERS, G. &amp; WEBER, R. 2020. Credit scoring using three-way decisions with probabilistic rough set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07</w:t>
      </w:r>
      <w:r w:rsidRPr="00ED1DAE">
        <w:rPr>
          <w:rFonts w:asciiTheme="majorHAnsi" w:hAnsiTheme="majorHAnsi" w:cstheme="majorHAnsi"/>
          <w:b/>
          <w:sz w:val="28"/>
        </w:rPr>
        <w:t>,</w:t>
      </w:r>
      <w:r w:rsidRPr="00ED1DAE">
        <w:rPr>
          <w:rFonts w:asciiTheme="majorHAnsi" w:hAnsiTheme="majorHAnsi" w:cstheme="majorHAnsi"/>
          <w:sz w:val="28"/>
        </w:rPr>
        <w:t xml:space="preserve"> 700-714.</w:t>
      </w:r>
      <w:bookmarkEnd w:id="91"/>
    </w:p>
    <w:p w14:paraId="2C145CBB" w14:textId="77777777" w:rsidR="00803DC9" w:rsidRPr="00ED1DAE" w:rsidRDefault="00803DC9" w:rsidP="00ED1DAE">
      <w:pPr>
        <w:pStyle w:val="EndNoteBibliography"/>
        <w:spacing w:after="0"/>
        <w:jc w:val="left"/>
        <w:rPr>
          <w:rFonts w:asciiTheme="majorHAnsi" w:hAnsiTheme="majorHAnsi" w:cstheme="majorHAnsi"/>
          <w:sz w:val="28"/>
        </w:rPr>
      </w:pPr>
      <w:bookmarkStart w:id="92" w:name="_ENREF_15"/>
      <w:r w:rsidRPr="00ED1DAE">
        <w:rPr>
          <w:rFonts w:asciiTheme="majorHAnsi" w:hAnsiTheme="majorHAnsi" w:cstheme="majorHAnsi"/>
          <w:sz w:val="28"/>
        </w:rPr>
        <w:t>PARVIN, A. S. &amp; SALEENA, B. An ensemble classifier model to predict credit scoring-comparative analysis.  2020 IEEE international symposium on smart electronic systems (iSES)(Formerly iNiS), 2020. IEEE, 27-30.</w:t>
      </w:r>
      <w:bookmarkEnd w:id="92"/>
    </w:p>
    <w:p w14:paraId="24362B08" w14:textId="77777777" w:rsidR="00803DC9" w:rsidRPr="00ED1DAE" w:rsidRDefault="00803DC9" w:rsidP="00ED1DAE">
      <w:pPr>
        <w:pStyle w:val="EndNoteBibliography"/>
        <w:spacing w:after="0"/>
        <w:jc w:val="left"/>
        <w:rPr>
          <w:rFonts w:asciiTheme="majorHAnsi" w:hAnsiTheme="majorHAnsi" w:cstheme="majorHAnsi"/>
          <w:sz w:val="28"/>
        </w:rPr>
      </w:pPr>
      <w:bookmarkStart w:id="93" w:name="_ENREF_16"/>
      <w:r w:rsidRPr="00ED1DAE">
        <w:rPr>
          <w:rFonts w:asciiTheme="majorHAnsi" w:hAnsiTheme="majorHAnsi" w:cstheme="majorHAnsi"/>
          <w:sz w:val="28"/>
        </w:rPr>
        <w:t xml:space="preserve">SHEN, F., ZHANG, X., WANG, R., LAN, D. &amp; ZHOU, W. 2022. Sequential optimization three-way decision model with information gain for credit default risk evaluation. </w:t>
      </w:r>
      <w:r w:rsidRPr="00ED1DAE">
        <w:rPr>
          <w:rFonts w:asciiTheme="majorHAnsi" w:hAnsiTheme="majorHAnsi" w:cstheme="majorHAnsi"/>
          <w:i/>
          <w:sz w:val="28"/>
        </w:rPr>
        <w:t>International Journal of Forecasting,</w:t>
      </w:r>
      <w:r w:rsidRPr="00ED1DAE">
        <w:rPr>
          <w:rFonts w:asciiTheme="majorHAnsi" w:hAnsiTheme="majorHAnsi" w:cstheme="majorHAnsi"/>
          <w:sz w:val="28"/>
        </w:rPr>
        <w:t xml:space="preserve"> 38</w:t>
      </w:r>
      <w:r w:rsidRPr="00ED1DAE">
        <w:rPr>
          <w:rFonts w:asciiTheme="majorHAnsi" w:hAnsiTheme="majorHAnsi" w:cstheme="majorHAnsi"/>
          <w:b/>
          <w:sz w:val="28"/>
        </w:rPr>
        <w:t>,</w:t>
      </w:r>
      <w:r w:rsidRPr="00ED1DAE">
        <w:rPr>
          <w:rFonts w:asciiTheme="majorHAnsi" w:hAnsiTheme="majorHAnsi" w:cstheme="majorHAnsi"/>
          <w:sz w:val="28"/>
        </w:rPr>
        <w:t xml:space="preserve"> 1116-1128.</w:t>
      </w:r>
      <w:bookmarkEnd w:id="93"/>
    </w:p>
    <w:p w14:paraId="4D1D951E" w14:textId="77777777" w:rsidR="00803DC9" w:rsidRPr="00ED1DAE" w:rsidRDefault="00803DC9" w:rsidP="00ED1DAE">
      <w:pPr>
        <w:pStyle w:val="EndNoteBibliography"/>
        <w:spacing w:after="0"/>
        <w:jc w:val="left"/>
        <w:rPr>
          <w:rFonts w:asciiTheme="majorHAnsi" w:hAnsiTheme="majorHAnsi" w:cstheme="majorHAnsi"/>
          <w:sz w:val="28"/>
        </w:rPr>
      </w:pPr>
      <w:bookmarkStart w:id="94" w:name="_ENREF_17"/>
      <w:r w:rsidRPr="00ED1DAE">
        <w:rPr>
          <w:rFonts w:asciiTheme="majorHAnsi" w:hAnsiTheme="majorHAnsi" w:cstheme="majorHAnsi"/>
          <w:sz w:val="28"/>
        </w:rPr>
        <w:t xml:space="preserve">SINGH, I., KOTHARI, D., ADITYA, S., RAJORA, M., AGARWAL, C. &amp; GAUTAM, V. 2024. A hybrid metaheuristic optimised ensemble classifier with self organizing map clustering for credit scoring. </w:t>
      </w:r>
      <w:r w:rsidRPr="00ED1DAE">
        <w:rPr>
          <w:rFonts w:asciiTheme="majorHAnsi" w:hAnsiTheme="majorHAnsi" w:cstheme="majorHAnsi"/>
          <w:i/>
          <w:sz w:val="28"/>
        </w:rPr>
        <w:t>Operational Research,</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42.</w:t>
      </w:r>
      <w:bookmarkEnd w:id="94"/>
    </w:p>
    <w:p w14:paraId="02EE771E" w14:textId="77777777" w:rsidR="00803DC9" w:rsidRPr="00ED1DAE" w:rsidRDefault="00803DC9" w:rsidP="00ED1DAE">
      <w:pPr>
        <w:pStyle w:val="EndNoteBibliography"/>
        <w:spacing w:after="0"/>
        <w:jc w:val="left"/>
        <w:rPr>
          <w:rFonts w:asciiTheme="majorHAnsi" w:hAnsiTheme="majorHAnsi" w:cstheme="majorHAnsi"/>
          <w:sz w:val="28"/>
        </w:rPr>
      </w:pPr>
      <w:bookmarkStart w:id="95" w:name="_ENREF_18"/>
      <w:r w:rsidRPr="00ED1DAE">
        <w:rPr>
          <w:rFonts w:asciiTheme="majorHAnsi" w:hAnsiTheme="majorHAnsi" w:cstheme="majorHAnsi"/>
          <w:sz w:val="28"/>
        </w:rPr>
        <w:t xml:space="preserve">XU, Y., WANG, M. &amp; LUO, F. 2023. The movement strategy of three-way decisions based on clustering.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625</w:t>
      </w:r>
      <w:r w:rsidRPr="00ED1DAE">
        <w:rPr>
          <w:rFonts w:asciiTheme="majorHAnsi" w:hAnsiTheme="majorHAnsi" w:cstheme="majorHAnsi"/>
          <w:b/>
          <w:sz w:val="28"/>
        </w:rPr>
        <w:t>,</w:t>
      </w:r>
      <w:r w:rsidRPr="00ED1DAE">
        <w:rPr>
          <w:rFonts w:asciiTheme="majorHAnsi" w:hAnsiTheme="majorHAnsi" w:cstheme="majorHAnsi"/>
          <w:sz w:val="28"/>
        </w:rPr>
        <w:t xml:space="preserve"> 175-191.</w:t>
      </w:r>
      <w:bookmarkEnd w:id="95"/>
    </w:p>
    <w:p w14:paraId="115C7DDD" w14:textId="77777777" w:rsidR="00803DC9" w:rsidRPr="00ED1DAE" w:rsidRDefault="00803DC9" w:rsidP="00ED1DAE">
      <w:pPr>
        <w:pStyle w:val="EndNoteBibliography"/>
        <w:spacing w:after="0"/>
        <w:jc w:val="left"/>
        <w:rPr>
          <w:rFonts w:asciiTheme="majorHAnsi" w:hAnsiTheme="majorHAnsi" w:cstheme="majorHAnsi"/>
          <w:sz w:val="28"/>
        </w:rPr>
      </w:pPr>
      <w:bookmarkStart w:id="96" w:name="_ENREF_19"/>
      <w:r w:rsidRPr="00ED1DAE">
        <w:rPr>
          <w:rFonts w:asciiTheme="majorHAnsi" w:hAnsiTheme="majorHAnsi" w:cstheme="majorHAnsi"/>
          <w:sz w:val="28"/>
        </w:rPr>
        <w:t xml:space="preserve">ZHU, J., MA, X. &amp; ZHAN, J. 2022. A regret theory-based three-way decision approach with three strategie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95</w:t>
      </w:r>
      <w:r w:rsidRPr="00ED1DAE">
        <w:rPr>
          <w:rFonts w:asciiTheme="majorHAnsi" w:hAnsiTheme="majorHAnsi" w:cstheme="majorHAnsi"/>
          <w:b/>
          <w:sz w:val="28"/>
        </w:rPr>
        <w:t>,</w:t>
      </w:r>
      <w:r w:rsidRPr="00ED1DAE">
        <w:rPr>
          <w:rFonts w:asciiTheme="majorHAnsi" w:hAnsiTheme="majorHAnsi" w:cstheme="majorHAnsi"/>
          <w:sz w:val="28"/>
        </w:rPr>
        <w:t xml:space="preserve"> 89-118.</w:t>
      </w:r>
      <w:bookmarkEnd w:id="96"/>
    </w:p>
    <w:p w14:paraId="24553119" w14:textId="77777777" w:rsidR="00803DC9" w:rsidRPr="00ED1DAE" w:rsidRDefault="00803DC9" w:rsidP="00ED1DAE">
      <w:pPr>
        <w:pStyle w:val="EndNoteBibliography"/>
        <w:spacing w:after="0"/>
        <w:jc w:val="left"/>
        <w:rPr>
          <w:rFonts w:asciiTheme="majorHAnsi" w:hAnsiTheme="majorHAnsi" w:cstheme="majorHAnsi"/>
          <w:sz w:val="28"/>
        </w:rPr>
      </w:pPr>
      <w:bookmarkStart w:id="97" w:name="_ENREF_20"/>
      <w:r w:rsidRPr="00ED1DAE">
        <w:rPr>
          <w:rFonts w:asciiTheme="majorHAnsi" w:hAnsiTheme="majorHAnsi" w:cstheme="majorHAnsi"/>
          <w:sz w:val="28"/>
        </w:rPr>
        <w:t xml:space="preserve">ZÖLLNER, M. &amp; GÜRTLER, M. 2023. Machine Learning-Based Variable Selection for Clustered Credit Risk Modeling. </w:t>
      </w:r>
      <w:r w:rsidRPr="00ED1DAE">
        <w:rPr>
          <w:rFonts w:asciiTheme="majorHAnsi" w:hAnsiTheme="majorHAnsi" w:cstheme="majorHAnsi"/>
          <w:i/>
          <w:sz w:val="28"/>
        </w:rPr>
        <w:t>Available at SSRN 4506537</w:t>
      </w:r>
      <w:r w:rsidRPr="00ED1DAE">
        <w:rPr>
          <w:rFonts w:asciiTheme="majorHAnsi" w:hAnsiTheme="majorHAnsi" w:cstheme="majorHAnsi"/>
          <w:sz w:val="28"/>
        </w:rPr>
        <w:t>.</w:t>
      </w:r>
      <w:bookmarkEnd w:id="97"/>
    </w:p>
    <w:p w14:paraId="49754BC3" w14:textId="30BEA5CC" w:rsidR="00803DC9" w:rsidRPr="00803DC9" w:rsidRDefault="00803DC9" w:rsidP="00ED1DAE">
      <w:pPr>
        <w:pStyle w:val="EndNoteBibliography"/>
        <w:jc w:val="left"/>
        <w:rPr>
          <w:i/>
        </w:rPr>
      </w:pPr>
      <w:bookmarkStart w:id="98" w:name="_ENREF_23"/>
      <w:r w:rsidRPr="00803DC9">
        <w:rPr>
          <w:i/>
        </w:rPr>
        <w:t>.</w:t>
      </w:r>
      <w:bookmarkEnd w:id="98"/>
    </w:p>
    <w:p w14:paraId="4B1E29B9" w14:textId="33E8446B" w:rsidR="00ED7177" w:rsidRDefault="00803DC9" w:rsidP="00ED1DAE">
      <w:pPr>
        <w:bidi/>
        <w:spacing w:after="0" w:line="276" w:lineRule="auto"/>
        <w:ind w:firstLine="283"/>
        <w:jc w:val="left"/>
        <w:rPr>
          <w:rFonts w:ascii="Times New Roman" w:hAnsi="Times New Roman" w:cs="Times New Roman"/>
          <w:bCs/>
          <w:color w:val="000000" w:themeColor="text1"/>
          <w:sz w:val="36"/>
          <w:szCs w:val="36"/>
        </w:rPr>
      </w:pPr>
      <w:r>
        <w:rPr>
          <w:rFonts w:ascii="Times New Roman" w:hAnsi="Times New Roman" w:cs="Times New Roman"/>
          <w:bCs/>
          <w:color w:val="000000" w:themeColor="text1"/>
          <w:sz w:val="36"/>
          <w:szCs w:val="36"/>
        </w:rPr>
        <w:fldChar w:fldCharType="end"/>
      </w:r>
    </w:p>
    <w:p w14:paraId="64B247BF"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823BA1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4B4F8D18"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23CEB9B"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595B5B33"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CF637A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6F23ACD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0D3E6B8A"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3ABF9170"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9C2901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341182E" w14:textId="43494DDD" w:rsidR="00803DC9" w:rsidRPr="00A65353" w:rsidRDefault="00803DC9" w:rsidP="00803DC9">
      <w:pPr>
        <w:bidi/>
        <w:spacing w:after="0" w:line="276" w:lineRule="auto"/>
        <w:ind w:firstLine="283"/>
        <w:jc w:val="both"/>
        <w:rPr>
          <w:rFonts w:asciiTheme="minorHAnsi" w:hAnsiTheme="minorHAnsi" w:cs="B Lotus"/>
          <w:b/>
          <w:color w:val="000000" w:themeColor="text1"/>
          <w:sz w:val="24"/>
          <w:rtl/>
          <w:lang w:bidi="fa-IR"/>
        </w:rPr>
      </w:pPr>
      <w:r>
        <w:rPr>
          <w:rFonts w:ascii="Times New Roman" w:hAnsi="Times New Roman" w:cs="Times New Roman"/>
          <w:bCs/>
          <w:color w:val="000000" w:themeColor="text1"/>
          <w:sz w:val="36"/>
          <w:szCs w:val="36"/>
        </w:rPr>
        <w:t>\</w:t>
      </w:r>
    </w:p>
    <w:p w14:paraId="5F3385C2" w14:textId="77777777" w:rsidR="00134B5D" w:rsidRPr="006910F0" w:rsidRDefault="00134B5D" w:rsidP="006910F0">
      <w:pPr>
        <w:spacing w:after="0" w:line="288" w:lineRule="auto"/>
        <w:jc w:val="both"/>
        <w:rPr>
          <w:rFonts w:ascii="Times New Roman" w:eastAsiaTheme="minorHAnsi" w:hAnsi="Times New Roman" w:cs="B Lotus"/>
          <w:bCs/>
          <w:lang w:bidi="fa-IR"/>
        </w:rPr>
      </w:pPr>
      <w:r w:rsidRPr="006910F0">
        <w:rPr>
          <w:rFonts w:ascii="Times New Roman" w:eastAsiaTheme="minorHAnsi" w:hAnsi="Times New Roman" w:cs="B Lotus"/>
          <w:bCs/>
          <w:lang w:bidi="fa-IR"/>
        </w:rPr>
        <w:t>Abstract</w:t>
      </w:r>
      <w:bookmarkEnd w:id="77"/>
    </w:p>
    <w:p w14:paraId="569F3E5D" w14:textId="77777777" w:rsidR="00134B5D" w:rsidRPr="006910F0" w:rsidRDefault="00134B5D" w:rsidP="006910F0">
      <w:pPr>
        <w:spacing w:after="0" w:line="288" w:lineRule="auto"/>
        <w:jc w:val="both"/>
        <w:rPr>
          <w:rFonts w:ascii="Times New Roman" w:eastAsiaTheme="minorHAnsi" w:hAnsi="Times New Roman" w:cs="B Lotus"/>
          <w:b/>
          <w:sz w:val="24"/>
          <w:szCs w:val="24"/>
          <w:lang w:bidi="fa-IR"/>
        </w:rPr>
      </w:pPr>
      <w:r w:rsidRPr="006910F0">
        <w:rPr>
          <w:rFonts w:ascii="Times New Roman" w:eastAsiaTheme="minorHAnsi" w:hAnsi="Times New Roman" w:cs="B Lotus"/>
          <w:sz w:val="24"/>
          <w:szCs w:val="24"/>
          <w:lang w:bidi="fa-IR"/>
        </w:rPr>
        <w:t xml:space="preserve">    </w:t>
      </w:r>
      <w:r w:rsidR="00ED7177" w:rsidRPr="006910F0">
        <w:rPr>
          <w:rFonts w:ascii="Times New Roman" w:eastAsiaTheme="minorHAnsi" w:hAnsi="Times New Roman" w:cs="B Lotus"/>
          <w:sz w:val="24"/>
          <w:szCs w:val="24"/>
          <w:lang w:bidi="fa-IR"/>
        </w:rPr>
        <w:t>Abstract text</w:t>
      </w:r>
      <w:r w:rsidR="00BF043D" w:rsidRPr="006910F0">
        <w:rPr>
          <w:rFonts w:ascii="Times New Roman" w:eastAsiaTheme="minorHAnsi" w:hAnsi="Times New Roman" w:cs="B Lotus"/>
          <w:sz w:val="24"/>
          <w:szCs w:val="24"/>
          <w:lang w:bidi="fa-IR"/>
        </w:rPr>
        <w:t>.</w:t>
      </w:r>
    </w:p>
    <w:p w14:paraId="36285C4A" w14:textId="77777777" w:rsidR="009E1673" w:rsidRPr="00C23B04" w:rsidRDefault="009E1673" w:rsidP="006C0AFE">
      <w:pPr>
        <w:spacing w:after="0"/>
        <w:jc w:val="both"/>
        <w:rPr>
          <w:rFonts w:ascii="Times New Roman" w:hAnsi="Times New Roman" w:cs="2  Lotus"/>
          <w:b/>
          <w:bCs/>
          <w:color w:val="000000" w:themeColor="text1"/>
          <w:sz w:val="24"/>
          <w:szCs w:val="24"/>
          <w:lang w:bidi="fa-IR"/>
        </w:rPr>
      </w:pPr>
    </w:p>
    <w:p w14:paraId="456948F1" w14:textId="77777777" w:rsidR="00B91587" w:rsidRPr="00C23B04" w:rsidRDefault="00A2565B" w:rsidP="00ED7177">
      <w:pPr>
        <w:spacing w:after="0" w:line="276" w:lineRule="auto"/>
        <w:jc w:val="both"/>
        <w:rPr>
          <w:rFonts w:ascii="Times New Roman" w:hAnsi="Times New Roman" w:cs="2  Lotus"/>
          <w:b/>
          <w:bCs/>
          <w:color w:val="000000" w:themeColor="text1"/>
          <w:sz w:val="24"/>
          <w:szCs w:val="24"/>
          <w:lang w:bidi="fa-IR"/>
        </w:rPr>
      </w:pPr>
      <w:r w:rsidRPr="00C23B04">
        <w:rPr>
          <w:rFonts w:ascii="Times New Roman" w:hAnsi="Times New Roman" w:cs="2  Lotus"/>
          <w:color w:val="000000" w:themeColor="text1"/>
          <w:sz w:val="24"/>
          <w:szCs w:val="24"/>
          <w:lang w:bidi="fa-IR"/>
        </w:rPr>
        <w:t>Keywords:</w:t>
      </w:r>
      <w:r w:rsidRPr="00C23B04">
        <w:rPr>
          <w:rFonts w:ascii="Times New Roman" w:hAnsi="Times New Roman" w:cs="2  Lotus"/>
          <w:bCs/>
          <w:color w:val="000000" w:themeColor="text1"/>
          <w:sz w:val="24"/>
          <w:szCs w:val="24"/>
          <w:lang w:bidi="fa-IR"/>
        </w:rPr>
        <w:t xml:space="preserve"> </w:t>
      </w:r>
      <w:r w:rsidR="00ED7177">
        <w:rPr>
          <w:rFonts w:ascii="Times New Roman" w:hAnsi="Times New Roman" w:cs="2  Lotus"/>
          <w:bCs/>
          <w:color w:val="000000" w:themeColor="text1"/>
          <w:sz w:val="24"/>
          <w:szCs w:val="24"/>
          <w:lang w:bidi="fa-IR"/>
        </w:rPr>
        <w:t>Keywords text</w:t>
      </w:r>
      <w:r w:rsidRPr="00C23B04">
        <w:rPr>
          <w:rFonts w:ascii="Times New Roman" w:hAnsi="Times New Roman" w:cs="2  Lotus"/>
          <w:bCs/>
          <w:color w:val="000000" w:themeColor="text1"/>
          <w:sz w:val="24"/>
          <w:szCs w:val="24"/>
          <w:lang w:bidi="fa-IR"/>
        </w:rPr>
        <w:t>.</w:t>
      </w:r>
    </w:p>
    <w:p w14:paraId="73201905" w14:textId="77777777" w:rsidR="003B25B7" w:rsidRPr="00C23B04" w:rsidRDefault="003B25B7" w:rsidP="006C0AFE">
      <w:pPr>
        <w:spacing w:after="0" w:line="240" w:lineRule="auto"/>
        <w:rPr>
          <w:rFonts w:ascii="Times New Roman" w:hAnsi="Times New Roman" w:cs="2  Lotus"/>
          <w:color w:val="000000" w:themeColor="text1"/>
          <w:lang w:bidi="fa-IR"/>
        </w:rPr>
      </w:pPr>
      <w:r w:rsidRPr="00C23B04">
        <w:rPr>
          <w:rFonts w:ascii="Times New Roman" w:hAnsi="Times New Roman" w:cs="2  Lotus"/>
          <w:color w:val="000000" w:themeColor="text1"/>
          <w:lang w:bidi="fa-IR"/>
        </w:rPr>
        <w:br w:type="page"/>
      </w:r>
    </w:p>
    <w:p w14:paraId="316CBBFE" w14:textId="77777777" w:rsidR="003B5A2F" w:rsidRPr="00C23B04" w:rsidRDefault="001C6626" w:rsidP="006C0AFE">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B Titr"/>
          <w:b/>
          <w:noProof/>
          <w:color w:val="000000" w:themeColor="text1"/>
          <w:sz w:val="24"/>
          <w:szCs w:val="36"/>
        </w:rPr>
        <w:lastRenderedPageBreak/>
        <w:drawing>
          <wp:inline distT="0" distB="0" distL="0" distR="0" wp14:anchorId="13B5B3BC" wp14:editId="3CBCF4C9">
            <wp:extent cx="1080770" cy="1391285"/>
            <wp:effectExtent l="0" t="0" r="0" b="0"/>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3374DDC2" w14:textId="77777777" w:rsidR="00FA0791" w:rsidRPr="00392778" w:rsidRDefault="002818BB" w:rsidP="006C0AFE">
      <w:pPr>
        <w:spacing w:after="0" w:line="276" w:lineRule="auto"/>
        <w:jc w:val="center"/>
        <w:rPr>
          <w:rFonts w:ascii="Times New Roman" w:hAnsi="Times New Roman" w:cs="Times New Roman"/>
          <w:bCs/>
          <w:color w:val="000000" w:themeColor="text1"/>
          <w:sz w:val="44"/>
          <w:szCs w:val="44"/>
        </w:rPr>
      </w:pPr>
      <w:r w:rsidRPr="002818BB">
        <w:rPr>
          <w:rFonts w:ascii="Times New Roman" w:hAnsi="Times New Roman" w:cs="Times New Roman"/>
          <w:bCs/>
          <w:color w:val="000000" w:themeColor="text1"/>
          <w:sz w:val="44"/>
          <w:szCs w:val="44"/>
        </w:rPr>
        <w:t>ISLAMIC AZAD UNIVERSITY</w:t>
      </w:r>
    </w:p>
    <w:p w14:paraId="256C3731" w14:textId="77777777" w:rsidR="00FA0791" w:rsidRPr="00392778" w:rsidRDefault="00C44C70" w:rsidP="004A5906">
      <w:pPr>
        <w:spacing w:after="0" w:line="276" w:lineRule="auto"/>
        <w:jc w:val="center"/>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North</w:t>
      </w:r>
      <w:r w:rsidR="00103105" w:rsidRPr="00392778">
        <w:rPr>
          <w:rFonts w:ascii="Times New Roman" w:hAnsi="Times New Roman" w:cs="Times New Roman"/>
          <w:bCs/>
          <w:color w:val="000000" w:themeColor="text1"/>
          <w:sz w:val="32"/>
          <w:szCs w:val="32"/>
        </w:rPr>
        <w:t xml:space="preserve"> Tehran</w:t>
      </w:r>
      <w:r w:rsidR="00FA0791" w:rsidRPr="00392778">
        <w:rPr>
          <w:rFonts w:ascii="Times New Roman" w:hAnsi="Times New Roman" w:cs="Times New Roman"/>
          <w:bCs/>
          <w:color w:val="000000" w:themeColor="text1"/>
          <w:sz w:val="32"/>
          <w:szCs w:val="32"/>
        </w:rPr>
        <w:t xml:space="preserve"> Branch</w:t>
      </w:r>
    </w:p>
    <w:p w14:paraId="438E12DD" w14:textId="77777777" w:rsidR="004A5906"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 xml:space="preserve">Faculty of ………….... – </w:t>
      </w:r>
      <w:r w:rsidR="001D5644" w:rsidRPr="004A5906">
        <w:rPr>
          <w:rFonts w:ascii="Times New Roman" w:hAnsi="Times New Roman" w:cs="Times New Roman"/>
          <w:bCs/>
          <w:color w:val="000000" w:themeColor="text1"/>
          <w:sz w:val="32"/>
          <w:szCs w:val="32"/>
        </w:rPr>
        <w:t>Department</w:t>
      </w:r>
      <w:r w:rsidRPr="004A5906">
        <w:rPr>
          <w:rFonts w:ascii="Times New Roman" w:hAnsi="Times New Roman" w:cs="Times New Roman"/>
          <w:bCs/>
          <w:color w:val="000000" w:themeColor="text1"/>
          <w:sz w:val="32"/>
          <w:szCs w:val="32"/>
        </w:rPr>
        <w:t xml:space="preserve"> of ……………</w:t>
      </w:r>
    </w:p>
    <w:p w14:paraId="3C768DBD" w14:textId="77777777" w:rsidR="00CC3319"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w:t>
      </w:r>
      <w:proofErr w:type="spellStart"/>
      <w:proofErr w:type="gramStart"/>
      <w:r w:rsidRPr="004A5906">
        <w:rPr>
          <w:rFonts w:ascii="Times New Roman" w:hAnsi="Times New Roman" w:cs="Times New Roman"/>
          <w:bCs/>
          <w:color w:val="000000" w:themeColor="text1"/>
          <w:sz w:val="32"/>
          <w:szCs w:val="32"/>
        </w:rPr>
        <w:t>M.Sc</w:t>
      </w:r>
      <w:proofErr w:type="spellEnd"/>
      <w:proofErr w:type="gramEnd"/>
      <w:r w:rsidRPr="004A5906">
        <w:rPr>
          <w:rFonts w:ascii="Times New Roman" w:hAnsi="Times New Roman" w:cs="Times New Roman"/>
          <w:bCs/>
          <w:color w:val="000000" w:themeColor="text1"/>
          <w:sz w:val="32"/>
          <w:szCs w:val="32"/>
        </w:rPr>
        <w:t>" Thesis</w:t>
      </w:r>
    </w:p>
    <w:p w14:paraId="2B286341" w14:textId="77777777" w:rsidR="006F15F6" w:rsidRDefault="006F15F6" w:rsidP="00ED7177">
      <w:pPr>
        <w:spacing w:after="0" w:line="276" w:lineRule="auto"/>
        <w:jc w:val="center"/>
        <w:rPr>
          <w:rFonts w:ascii="Times New Roman" w:hAnsi="Times New Roman" w:cs="Times New Roman"/>
          <w:bCs/>
          <w:color w:val="000000" w:themeColor="text1"/>
          <w:sz w:val="36"/>
          <w:szCs w:val="36"/>
        </w:rPr>
      </w:pPr>
    </w:p>
    <w:p w14:paraId="4774750D" w14:textId="77777777" w:rsidR="00FA0791" w:rsidRPr="00C23B04" w:rsidRDefault="002A455F" w:rsidP="00ED7177">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Times New Roman"/>
          <w:bCs/>
          <w:color w:val="000000" w:themeColor="text1"/>
          <w:sz w:val="36"/>
          <w:szCs w:val="36"/>
        </w:rPr>
        <w:t xml:space="preserve">On </w:t>
      </w:r>
      <w:r w:rsidR="00ED7177">
        <w:rPr>
          <w:rFonts w:ascii="Times New Roman" w:hAnsi="Times New Roman" w:cs="Times New Roman"/>
          <w:bCs/>
          <w:color w:val="000000" w:themeColor="text1"/>
          <w:sz w:val="36"/>
          <w:szCs w:val="36"/>
        </w:rPr>
        <w:t>……………………</w:t>
      </w:r>
      <w:proofErr w:type="gramStart"/>
      <w:r w:rsidR="00ED7177">
        <w:rPr>
          <w:rFonts w:ascii="Times New Roman" w:hAnsi="Times New Roman" w:cs="Times New Roman"/>
          <w:bCs/>
          <w:color w:val="000000" w:themeColor="text1"/>
          <w:sz w:val="36"/>
          <w:szCs w:val="36"/>
        </w:rPr>
        <w:t>…..</w:t>
      </w:r>
      <w:proofErr w:type="gramEnd"/>
    </w:p>
    <w:p w14:paraId="59BB55A7"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02D1D105"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464C6F21" w14:textId="77777777" w:rsidR="00FA0791" w:rsidRPr="00C23B04" w:rsidRDefault="000632DE" w:rsidP="006C0AFE">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Research Title</w:t>
      </w:r>
      <w:r>
        <w:rPr>
          <w:rFonts w:ascii="Times New Roman" w:hAnsi="Times New Roman" w:cs="Times New Roman"/>
          <w:bCs/>
          <w:color w:val="000000" w:themeColor="text1"/>
          <w:sz w:val="36"/>
          <w:szCs w:val="36"/>
        </w:rPr>
        <w:t>:</w:t>
      </w:r>
    </w:p>
    <w:p w14:paraId="7D50154F" w14:textId="77777777" w:rsidR="000A6492" w:rsidRPr="00C23B04" w:rsidRDefault="00B9588C" w:rsidP="006C0AF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044E841E" w14:textId="77777777" w:rsidR="000A6492" w:rsidRDefault="000A6492" w:rsidP="006C0AFE">
      <w:pPr>
        <w:spacing w:after="0" w:line="276" w:lineRule="auto"/>
        <w:jc w:val="center"/>
        <w:rPr>
          <w:rFonts w:ascii="Times New Roman" w:hAnsi="Times New Roman" w:cs="Times New Roman"/>
          <w:bCs/>
          <w:color w:val="000000" w:themeColor="text1"/>
          <w:sz w:val="36"/>
          <w:szCs w:val="36"/>
        </w:rPr>
      </w:pPr>
    </w:p>
    <w:p w14:paraId="532F35A9"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sz w:val="32"/>
          <w:szCs w:val="32"/>
          <w:lang w:bidi="fa-IR"/>
        </w:rPr>
        <w:t>Supervisor:</w:t>
      </w:r>
    </w:p>
    <w:p w14:paraId="552A682A"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56EAEFF1"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0E03E4D8"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Consulting Supervisor:</w:t>
      </w:r>
    </w:p>
    <w:p w14:paraId="466EE25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26EE4CCC"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1F04E722" w14:textId="77777777" w:rsidR="00B9588C" w:rsidRPr="00B9588C" w:rsidRDefault="00B9588C" w:rsidP="000632D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By:</w:t>
      </w:r>
    </w:p>
    <w:p w14:paraId="1A23BF9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687A058E"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2C340289"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6F02EB4C" w14:textId="77777777" w:rsidR="00803DC9" w:rsidRDefault="00B9588C" w:rsidP="00123300">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Summer 20</w:t>
      </w:r>
      <w:r w:rsidR="00123300">
        <w:rPr>
          <w:rFonts w:ascii="Times New Roman" w:hAnsi="Times New Roman" w:cs="Times New Roman"/>
          <w:bCs/>
          <w:color w:val="000000" w:themeColor="text1"/>
          <w:sz w:val="36"/>
          <w:szCs w:val="36"/>
        </w:rPr>
        <w:t>23</w:t>
      </w:r>
    </w:p>
    <w:p w14:paraId="62521576" w14:textId="410C0E73" w:rsidR="009842FC" w:rsidRDefault="009842FC" w:rsidP="00803DC9">
      <w:pPr>
        <w:spacing w:after="0" w:line="276" w:lineRule="auto"/>
        <w:jc w:val="center"/>
        <w:rPr>
          <w:rFonts w:ascii="Times New Roman" w:hAnsi="Times New Roman" w:cs="Times New Roman"/>
          <w:bCs/>
          <w:color w:val="000000" w:themeColor="text1"/>
          <w:sz w:val="36"/>
          <w:szCs w:val="36"/>
        </w:rPr>
      </w:pPr>
    </w:p>
    <w:sectPr w:rsidR="009842FC" w:rsidSect="001361BD">
      <w:footnotePr>
        <w:numRestart w:val="eachPage"/>
      </w:footnotePr>
      <w:pgSz w:w="11907" w:h="16839" w:code="9"/>
      <w:pgMar w:top="1985" w:right="1985" w:bottom="1701"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32B684" w14:textId="77777777" w:rsidR="00A60250" w:rsidRDefault="00A60250" w:rsidP="005C341F">
      <w:pPr>
        <w:spacing w:after="0" w:line="240" w:lineRule="auto"/>
      </w:pPr>
      <w:r>
        <w:separator/>
      </w:r>
    </w:p>
  </w:endnote>
  <w:endnote w:type="continuationSeparator" w:id="0">
    <w:p w14:paraId="17D091D3" w14:textId="77777777" w:rsidR="00A60250" w:rsidRDefault="00A60250" w:rsidP="005C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embedRegular r:id="rId1" w:fontKey="{4C966707-41B8-4460-A3DB-9AAED1D6C05E}"/>
    <w:embedBold r:id="rId2" w:fontKey="{0B3261AD-CBF4-43C0-B82E-6BBBAF55D189}"/>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embedRegular r:id="rId3" w:subsetted="1" w:fontKey="{F9B9DF01-5EC6-4674-B5C0-AD8358032D96}"/>
  </w:font>
  <w:font w:name="B Nazanin">
    <w:altName w:val="Courier New"/>
    <w:panose1 w:val="00000400000000000000"/>
    <w:charset w:val="B2"/>
    <w:family w:val="auto"/>
    <w:pitch w:val="variable"/>
    <w:sig w:usb0="00002001" w:usb1="80000000" w:usb2="00000008" w:usb3="00000000" w:csb0="00000040" w:csb1="00000000"/>
    <w:embedRegular r:id="rId4" w:fontKey="{E2B3891F-FB3E-4744-AE8B-C7CA0BAC0175}"/>
    <w:embedBold r:id="rId5" w:fontKey="{8CCDBF12-FB93-4460-A3CE-046A0D663388}"/>
  </w:font>
  <w:font w:name="Calibri Light">
    <w:panose1 w:val="020F0302020204030204"/>
    <w:charset w:val="00"/>
    <w:family w:val="swiss"/>
    <w:pitch w:val="variable"/>
    <w:sig w:usb0="E4002EFF" w:usb1="C200247B" w:usb2="00000009" w:usb3="00000000" w:csb0="000001FF" w:csb1="00000000"/>
    <w:embedRegular r:id="rId6" w:fontKey="{BB81A55C-9223-43AA-8D73-715158B320EC}"/>
    <w:embedBold r:id="rId7" w:fontKey="{11D05937-2529-4A0F-9CE7-85139111AD3F}"/>
    <w:embedItalic r:id="rId8" w:fontKey="{BB054FDA-CC29-4471-92F2-3EB8EC172760}"/>
    <w:embedBoldItalic r:id="rId9" w:fontKey="{87E75C16-B87D-4284-9DBB-55BEE1B5C254}"/>
  </w:font>
  <w:font w:name="Calibri">
    <w:panose1 w:val="020F0502020204030204"/>
    <w:charset w:val="00"/>
    <w:family w:val="swiss"/>
    <w:pitch w:val="variable"/>
    <w:sig w:usb0="E4002EFF" w:usb1="C200247B" w:usb2="00000009" w:usb3="00000000" w:csb0="000001FF" w:csb1="00000000"/>
    <w:embedRegular r:id="rId10" w:subsetted="1" w:fontKey="{8E27B833-0688-4A1B-8CE9-6312E34352AC}"/>
    <w:embedBold r:id="rId11" w:subsetted="1" w:fontKey="{3469CF77-A5E4-493E-9952-A21A1083F203}"/>
  </w:font>
  <w:font w:name="2  Titr">
    <w:panose1 w:val="00000700000000000000"/>
    <w:charset w:val="B2"/>
    <w:family w:val="auto"/>
    <w:pitch w:val="variable"/>
    <w:sig w:usb0="00002001" w:usb1="80000000" w:usb2="00000008" w:usb3="00000000" w:csb0="00000040" w:csb1="00000000"/>
  </w:font>
  <w:font w:name="2  Lotus">
    <w:panose1 w:val="00000400000000000000"/>
    <w:charset w:val="B2"/>
    <w:family w:val="auto"/>
    <w:pitch w:val="variable"/>
    <w:sig w:usb0="00002001" w:usb1="80000000" w:usb2="00000008" w:usb3="00000000" w:csb0="00000040" w:csb1="00000000"/>
    <w:embedRegular r:id="rId12" w:subsetted="1" w:fontKey="{84F026F6-E948-4844-99DB-B06F3F44DD9F}"/>
  </w:font>
  <w:font w:name="Tahoma">
    <w:panose1 w:val="020B0604030504040204"/>
    <w:charset w:val="00"/>
    <w:family w:val="swiss"/>
    <w:pitch w:val="variable"/>
    <w:sig w:usb0="E1002EFF" w:usb1="C000605B" w:usb2="00000029" w:usb3="00000000" w:csb0="000101FF" w:csb1="00000000"/>
  </w:font>
  <w:font w:name="Yagut">
    <w:panose1 w:val="000004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80000000" w:usb2="00000008" w:usb3="00000000" w:csb0="00000040" w:csb1="00000000"/>
    <w:embedRegular r:id="rId13" w:subsetted="1" w:fontKey="{E4FFCB73-82C2-4178-A4FC-58543C88E7A5}"/>
  </w:font>
  <w:font w:name="B Titr">
    <w:panose1 w:val="00000700000000000000"/>
    <w:charset w:val="B2"/>
    <w:family w:val="auto"/>
    <w:pitch w:val="variable"/>
    <w:sig w:usb0="00002001" w:usb1="80000000" w:usb2="00000008" w:usb3="00000000" w:csb0="00000040" w:csb1="00000000"/>
    <w:embedRegular r:id="rId14" w:subsetted="1" w:fontKey="{5580DD7C-DAED-4227-B26B-49DD1F307328}"/>
    <w:embedBold r:id="rId15" w:subsetted="1" w:fontKey="{E4BECE71-0E63-4BF4-8AE2-4190A1EEF3B5}"/>
  </w:font>
  <w:font w:name="B Yagut">
    <w:panose1 w:val="00000400000000000000"/>
    <w:charset w:val="B2"/>
    <w:family w:val="auto"/>
    <w:pitch w:val="variable"/>
    <w:sig w:usb0="00002001" w:usb1="80000000" w:usb2="00000008" w:usb3="00000000" w:csb0="00000040" w:csb1="00000000"/>
    <w:embedRegular r:id="rId16" w:subsetted="1" w:fontKey="{A28752F4-30ED-4295-87EB-2B8B2ABB1578}"/>
    <w:embedBold r:id="rId17" w:subsetted="1" w:fontKey="{2A2D9F3F-6006-431D-B680-631040007178}"/>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embedRegular r:id="rId18" w:subsetted="1" w:fontKey="{4ABEA802-5F26-42A1-B77D-8D6C27A48FC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7055A" w14:textId="77777777" w:rsidR="002723F6" w:rsidRDefault="002723F6" w:rsidP="00365E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tl/>
      </w:rPr>
      <w:t>خ‌</w:t>
    </w:r>
    <w:r>
      <w:rPr>
        <w:rStyle w:val="PageNumber"/>
      </w:rPr>
      <w:fldChar w:fldCharType="end"/>
    </w:r>
  </w:p>
  <w:p w14:paraId="25B53745" w14:textId="77777777" w:rsidR="002723F6" w:rsidRDefault="002723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3D7959" w14:textId="77777777" w:rsidR="002723F6" w:rsidRDefault="002723F6" w:rsidP="00BD4ACC">
    <w:pPr>
      <w:pStyle w:val="Footer"/>
    </w:pPr>
  </w:p>
  <w:p w14:paraId="3E653DBF" w14:textId="77777777" w:rsidR="002723F6" w:rsidRDefault="002723F6" w:rsidP="0023460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04CA7" w14:textId="77777777" w:rsidR="002723F6" w:rsidRDefault="002723F6" w:rsidP="00365E54">
    <w:pPr>
      <w:pStyle w:val="Footer"/>
      <w:bidi/>
      <w:jc w:val="center"/>
      <w:rPr>
        <w:lang w:bidi="fa-IR"/>
      </w:rPr>
    </w:pPr>
    <w:r>
      <w:rPr>
        <w:rFonts w:hint="cs"/>
        <w:rtl/>
        <w:lang w:bidi="fa-IR"/>
      </w:rPr>
      <w:t>آ</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9AA98" w14:textId="77777777" w:rsidR="002723F6" w:rsidRDefault="002723F6" w:rsidP="00BD4ACC">
    <w:pPr>
      <w:pStyle w:val="Footer"/>
      <w:bidi/>
      <w:jc w:val="center"/>
    </w:pPr>
    <w:r w:rsidRPr="00BD4ACC">
      <w:rPr>
        <w:rFonts w:cs="2  Lotus"/>
      </w:rPr>
      <w:fldChar w:fldCharType="begin"/>
    </w:r>
    <w:r w:rsidRPr="00BD4ACC">
      <w:rPr>
        <w:rFonts w:cs="2  Lotus"/>
      </w:rPr>
      <w:instrText xml:space="preserve"> PAGE   \* MERGEFORMAT </w:instrText>
    </w:r>
    <w:r w:rsidRPr="00BD4ACC">
      <w:rPr>
        <w:rFonts w:cs="2  Lotus"/>
      </w:rPr>
      <w:fldChar w:fldCharType="separate"/>
    </w:r>
    <w:r w:rsidR="00AB268C">
      <w:rPr>
        <w:rFonts w:cs="2  Lotus"/>
        <w:noProof/>
        <w:rtl/>
      </w:rPr>
      <w:t>28</w:t>
    </w:r>
    <w:r w:rsidRPr="00BD4ACC">
      <w:rPr>
        <w:rFonts w:cs="2  Lotus"/>
        <w:noProof/>
      </w:rPr>
      <w:fldChar w:fldCharType="end"/>
    </w:r>
  </w:p>
  <w:p w14:paraId="7EF243F6" w14:textId="77777777" w:rsidR="002723F6" w:rsidRDefault="002723F6" w:rsidP="0023460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AE4AAD" w14:textId="77777777" w:rsidR="00A60250" w:rsidRDefault="00A60250" w:rsidP="005C341F">
      <w:pPr>
        <w:spacing w:after="0" w:line="240" w:lineRule="auto"/>
      </w:pPr>
      <w:r>
        <w:separator/>
      </w:r>
    </w:p>
  </w:footnote>
  <w:footnote w:type="continuationSeparator" w:id="0">
    <w:p w14:paraId="17466EAD" w14:textId="77777777" w:rsidR="00A60250" w:rsidRDefault="00A60250" w:rsidP="005C341F">
      <w:pPr>
        <w:spacing w:after="0" w:line="240" w:lineRule="auto"/>
      </w:pPr>
      <w:r>
        <w:continuationSeparator/>
      </w:r>
    </w:p>
  </w:footnote>
  <w:footnote w:id="1">
    <w:p w14:paraId="015777DB" w14:textId="5C79E3E0" w:rsidR="00EA02B4" w:rsidRDefault="00EA02B4">
      <w:pPr>
        <w:pStyle w:val="FootnoteText"/>
      </w:pPr>
      <w:r>
        <w:rPr>
          <w:rStyle w:val="FootnoteReference"/>
        </w:rPr>
        <w:footnoteRef/>
      </w:r>
      <w:r>
        <w:t xml:space="preserve"> Accuracy</w:t>
      </w:r>
    </w:p>
  </w:footnote>
  <w:footnote w:id="2">
    <w:p w14:paraId="0F3761FD" w14:textId="5BA56863" w:rsidR="00EA02B4" w:rsidRDefault="00EA02B4">
      <w:pPr>
        <w:pStyle w:val="FootnoteText"/>
      </w:pPr>
      <w:r>
        <w:rPr>
          <w:rStyle w:val="FootnoteReference"/>
        </w:rPr>
        <w:footnoteRef/>
      </w:r>
      <w:r>
        <w:t xml:space="preserve"> Sensitivity</w:t>
      </w:r>
    </w:p>
  </w:footnote>
  <w:footnote w:id="3">
    <w:p w14:paraId="58BBC366" w14:textId="4874425D" w:rsidR="00EA02B4" w:rsidRDefault="00EA02B4">
      <w:pPr>
        <w:pStyle w:val="FootnoteText"/>
      </w:pPr>
      <w:r>
        <w:rPr>
          <w:rStyle w:val="FootnoteReference"/>
        </w:rPr>
        <w:footnoteRef/>
      </w:r>
      <w:r>
        <w:t xml:space="preserve"> Specificity</w:t>
      </w:r>
    </w:p>
  </w:footnote>
  <w:footnote w:id="4">
    <w:p w14:paraId="5152BFF9" w14:textId="1F69B3B4" w:rsidR="005E23B2" w:rsidRDefault="005E23B2">
      <w:pPr>
        <w:pStyle w:val="FootnoteText"/>
      </w:pPr>
      <w:r>
        <w:rPr>
          <w:rStyle w:val="FootnoteReference"/>
        </w:rPr>
        <w:footnoteRef/>
      </w:r>
      <w:r>
        <w:t xml:space="preserve"> Cross-Validation</w:t>
      </w:r>
    </w:p>
  </w:footnote>
  <w:footnote w:id="5">
    <w:p w14:paraId="0E1E3264" w14:textId="423A49B8" w:rsidR="00FE77B9" w:rsidRDefault="00FE77B9">
      <w:pPr>
        <w:pStyle w:val="FootnoteText"/>
        <w:rPr>
          <w:rtl/>
          <w:lang w:bidi="fa-IR"/>
        </w:rPr>
      </w:pPr>
      <w:r>
        <w:rPr>
          <w:rStyle w:val="FootnoteReference"/>
        </w:rPr>
        <w:footnoteRef/>
      </w:r>
      <w:r>
        <w:t xml:space="preserve"> </w:t>
      </w:r>
      <w:r w:rsidRPr="00A24BBE">
        <w:t>ANN</w:t>
      </w:r>
    </w:p>
  </w:footnote>
  <w:footnote w:id="6">
    <w:p w14:paraId="7E981DAB" w14:textId="736EB7C6" w:rsidR="00EC53DD" w:rsidRDefault="00EC53DD">
      <w:pPr>
        <w:pStyle w:val="FootnoteText"/>
        <w:rPr>
          <w:rtl/>
          <w:lang w:bidi="fa-IR"/>
        </w:rPr>
      </w:pPr>
      <w:r>
        <w:rPr>
          <w:rStyle w:val="FootnoteReference"/>
        </w:rPr>
        <w:footnoteRef/>
      </w:r>
      <w:r>
        <w:t xml:space="preserve"> </w:t>
      </w:r>
      <w:r w:rsidRPr="00240B4A">
        <w:t>Loss Values</w:t>
      </w:r>
    </w:p>
  </w:footnote>
  <w:footnote w:id="7">
    <w:p w14:paraId="0AB3F952" w14:textId="15B48F93" w:rsidR="00EE3BF6" w:rsidRDefault="00EE3BF6">
      <w:pPr>
        <w:pStyle w:val="FootnoteText"/>
        <w:rPr>
          <w:rtl/>
          <w:lang w:bidi="fa-IR"/>
        </w:rPr>
      </w:pPr>
      <w:r>
        <w:rPr>
          <w:rStyle w:val="FootnoteReference"/>
        </w:rPr>
        <w:footnoteRef/>
      </w:r>
      <w:r>
        <w:t xml:space="preserve"> </w:t>
      </w:r>
      <w:r w:rsidRPr="00240B4A">
        <w:t>Regret Theory</w:t>
      </w:r>
    </w:p>
  </w:footnote>
  <w:footnote w:id="8">
    <w:p w14:paraId="37A59499" w14:textId="1D782F31" w:rsidR="002723F6" w:rsidRDefault="002723F6">
      <w:pPr>
        <w:pStyle w:val="FootnoteText"/>
        <w:rPr>
          <w:rtl/>
          <w:lang w:bidi="fa-IR"/>
        </w:rPr>
      </w:pPr>
      <w:r>
        <w:rPr>
          <w:rStyle w:val="FootnoteReference"/>
        </w:rPr>
        <w:footnoteRef/>
      </w:r>
      <w:r>
        <w:t xml:space="preserve"> </w:t>
      </w:r>
      <w:r w:rsidRPr="00AF07F2">
        <w:rPr>
          <w:bCs/>
        </w:rPr>
        <w:t>Ensemble Learning</w:t>
      </w:r>
    </w:p>
  </w:footnote>
  <w:footnote w:id="9">
    <w:p w14:paraId="665FE27C" w14:textId="22AB3FC3" w:rsidR="002723F6" w:rsidRDefault="002723F6">
      <w:pPr>
        <w:pStyle w:val="FootnoteText"/>
        <w:rPr>
          <w:rtl/>
          <w:lang w:bidi="fa-IR"/>
        </w:rPr>
      </w:pPr>
      <w:r>
        <w:rPr>
          <w:rStyle w:val="FootnoteReference"/>
        </w:rPr>
        <w:footnoteRef/>
      </w:r>
      <w:r>
        <w:t xml:space="preserve"> </w:t>
      </w:r>
      <w:r w:rsidRPr="00AF07F2">
        <w:rPr>
          <w:bCs/>
        </w:rPr>
        <w:t>Weak Learners</w:t>
      </w:r>
    </w:p>
  </w:footnote>
  <w:footnote w:id="10">
    <w:p w14:paraId="4E1BB723" w14:textId="608A7FB8" w:rsidR="002723F6" w:rsidRDefault="002723F6">
      <w:pPr>
        <w:pStyle w:val="FootnoteText"/>
        <w:rPr>
          <w:rtl/>
          <w:lang w:bidi="fa-IR"/>
        </w:rPr>
      </w:pPr>
      <w:r>
        <w:rPr>
          <w:rStyle w:val="FootnoteReference"/>
        </w:rPr>
        <w:footnoteRef/>
      </w:r>
      <w:r>
        <w:t xml:space="preserve"> </w:t>
      </w:r>
      <w:r w:rsidRPr="00AF07F2">
        <w:rPr>
          <w:bCs/>
        </w:rPr>
        <w:t>Strong Learner</w:t>
      </w:r>
    </w:p>
  </w:footnote>
  <w:footnote w:id="11">
    <w:p w14:paraId="22E59163" w14:textId="2B6B56BE" w:rsidR="002723F6" w:rsidRDefault="002723F6">
      <w:pPr>
        <w:pStyle w:val="FootnoteText"/>
        <w:rPr>
          <w:rtl/>
          <w:lang w:bidi="fa-IR"/>
        </w:rPr>
      </w:pPr>
      <w:r>
        <w:rPr>
          <w:rStyle w:val="FootnoteReference"/>
        </w:rPr>
        <w:footnoteRef/>
      </w:r>
      <w:r>
        <w:t xml:space="preserve"> </w:t>
      </w:r>
      <w:r w:rsidRPr="00F210D8">
        <w:rPr>
          <w:bCs/>
        </w:rPr>
        <w:t>Overfitting</w:t>
      </w:r>
    </w:p>
  </w:footnote>
  <w:footnote w:id="12">
    <w:p w14:paraId="2B207B1A" w14:textId="2AEE9737" w:rsidR="002723F6" w:rsidRDefault="002723F6">
      <w:pPr>
        <w:pStyle w:val="FootnoteText"/>
        <w:rPr>
          <w:rtl/>
          <w:lang w:bidi="fa-IR"/>
        </w:rPr>
      </w:pPr>
      <w:r>
        <w:rPr>
          <w:rStyle w:val="FootnoteReference"/>
        </w:rPr>
        <w:footnoteRef/>
      </w:r>
      <w:r>
        <w:t xml:space="preserve"> </w:t>
      </w:r>
      <w:r w:rsidRPr="00F210D8">
        <w:rPr>
          <w:bCs/>
        </w:rPr>
        <w:t>Bagging</w:t>
      </w:r>
    </w:p>
  </w:footnote>
  <w:footnote w:id="13">
    <w:p w14:paraId="5540D15D" w14:textId="71EA7A63" w:rsidR="002723F6" w:rsidRDefault="002723F6">
      <w:pPr>
        <w:pStyle w:val="FootnoteText"/>
        <w:rPr>
          <w:rtl/>
          <w:lang w:bidi="fa-IR"/>
        </w:rPr>
      </w:pPr>
      <w:r>
        <w:rPr>
          <w:rStyle w:val="FootnoteReference"/>
        </w:rPr>
        <w:footnoteRef/>
      </w:r>
      <w:r>
        <w:t xml:space="preserve"> </w:t>
      </w:r>
      <w:r w:rsidRPr="00F210D8">
        <w:rPr>
          <w:bCs/>
        </w:rPr>
        <w:t>Base Learners</w:t>
      </w:r>
    </w:p>
  </w:footnote>
  <w:footnote w:id="14">
    <w:p w14:paraId="69D45A16" w14:textId="030491F6" w:rsidR="002723F6" w:rsidRDefault="002723F6">
      <w:pPr>
        <w:pStyle w:val="FootnoteText"/>
        <w:rPr>
          <w:rtl/>
          <w:lang w:bidi="fa-IR"/>
        </w:rPr>
      </w:pPr>
      <w:r>
        <w:rPr>
          <w:rStyle w:val="FootnoteReference"/>
        </w:rPr>
        <w:footnoteRef/>
      </w:r>
      <w:r>
        <w:t xml:space="preserve"> </w:t>
      </w:r>
      <w:r w:rsidRPr="00F210D8">
        <w:rPr>
          <w:bCs/>
        </w:rPr>
        <w:t>Majority Voting</w:t>
      </w:r>
    </w:p>
  </w:footnote>
  <w:footnote w:id="15">
    <w:p w14:paraId="260CBCCB" w14:textId="03C9575A" w:rsidR="002723F6" w:rsidRDefault="002723F6">
      <w:pPr>
        <w:pStyle w:val="FootnoteText"/>
        <w:rPr>
          <w:rtl/>
          <w:lang w:bidi="fa-IR"/>
        </w:rPr>
      </w:pPr>
      <w:r>
        <w:rPr>
          <w:rStyle w:val="FootnoteReference"/>
        </w:rPr>
        <w:footnoteRef/>
      </w:r>
      <w:r>
        <w:t xml:space="preserve"> </w:t>
      </w:r>
      <w:r w:rsidRPr="00F210D8">
        <w:rPr>
          <w:bCs/>
        </w:rPr>
        <w:t>Class Imbalance</w:t>
      </w:r>
    </w:p>
  </w:footnote>
  <w:footnote w:id="16">
    <w:p w14:paraId="60975546" w14:textId="2AF8DBAD" w:rsidR="002723F6" w:rsidRDefault="002723F6">
      <w:pPr>
        <w:pStyle w:val="FootnoteText"/>
        <w:rPr>
          <w:rtl/>
          <w:lang w:bidi="fa-IR"/>
        </w:rPr>
      </w:pPr>
      <w:r>
        <w:rPr>
          <w:rStyle w:val="FootnoteReference"/>
        </w:rPr>
        <w:footnoteRef/>
      </w:r>
      <w:r>
        <w:t xml:space="preserve"> </w:t>
      </w:r>
      <w:r w:rsidRPr="00F210D8">
        <w:rPr>
          <w:bCs/>
        </w:rPr>
        <w:t>Subsampling</w:t>
      </w:r>
    </w:p>
  </w:footnote>
  <w:footnote w:id="17">
    <w:p w14:paraId="3A39C0A8" w14:textId="0D1C7C8F" w:rsidR="002723F6" w:rsidRDefault="002723F6">
      <w:pPr>
        <w:pStyle w:val="FootnoteText"/>
        <w:rPr>
          <w:rtl/>
          <w:lang w:bidi="fa-IR"/>
        </w:rPr>
      </w:pPr>
      <w:r>
        <w:rPr>
          <w:rStyle w:val="FootnoteReference"/>
        </w:rPr>
        <w:footnoteRef/>
      </w:r>
      <w:r>
        <w:t xml:space="preserve"> </w:t>
      </w:r>
      <w:r w:rsidRPr="0025104A">
        <w:t>ANOVA</w:t>
      </w:r>
    </w:p>
  </w:footnote>
  <w:footnote w:id="18">
    <w:p w14:paraId="12320A73" w14:textId="1D62E186" w:rsidR="002723F6" w:rsidRDefault="002723F6">
      <w:pPr>
        <w:pStyle w:val="FootnoteText"/>
        <w:rPr>
          <w:rtl/>
          <w:lang w:bidi="fa-IR"/>
        </w:rPr>
      </w:pPr>
      <w:r>
        <w:rPr>
          <w:rStyle w:val="FootnoteReference"/>
        </w:rPr>
        <w:footnoteRef/>
      </w:r>
      <w:r>
        <w:t xml:space="preserve"> </w:t>
      </w:r>
      <w:r w:rsidRPr="0025104A">
        <w:t>Mutual Information</w:t>
      </w:r>
    </w:p>
  </w:footnote>
  <w:footnote w:id="19">
    <w:p w14:paraId="65C1F9F6" w14:textId="47A095DA" w:rsidR="002723F6" w:rsidRDefault="002723F6">
      <w:pPr>
        <w:pStyle w:val="FootnoteText"/>
        <w:rPr>
          <w:rtl/>
          <w:lang w:bidi="fa-IR"/>
        </w:rPr>
      </w:pPr>
      <w:r>
        <w:rPr>
          <w:rStyle w:val="FootnoteReference"/>
        </w:rPr>
        <w:footnoteRef/>
      </w:r>
      <w:r>
        <w:t xml:space="preserve"> </w:t>
      </w:r>
      <w:r w:rsidRPr="0025104A">
        <w:t xml:space="preserve"> Recursive Feature Elimination</w:t>
      </w:r>
    </w:p>
  </w:footnote>
  <w:footnote w:id="20">
    <w:p w14:paraId="4E9502C3" w14:textId="6295EBCC" w:rsidR="002723F6" w:rsidRDefault="002723F6">
      <w:pPr>
        <w:pStyle w:val="FootnoteText"/>
        <w:rPr>
          <w:rtl/>
          <w:lang w:bidi="fa-IR"/>
        </w:rPr>
      </w:pPr>
      <w:r>
        <w:rPr>
          <w:rStyle w:val="FootnoteReference"/>
        </w:rPr>
        <w:footnoteRef/>
      </w:r>
      <w:r>
        <w:t xml:space="preserve"> </w:t>
      </w:r>
      <w:r w:rsidRPr="0025104A">
        <w:t>Light Gradient Boosting Machine</w:t>
      </w:r>
    </w:p>
  </w:footnote>
  <w:footnote w:id="21">
    <w:p w14:paraId="52C056F6" w14:textId="424D6F5E" w:rsidR="000A3179" w:rsidRDefault="000A3179" w:rsidP="000A3179">
      <w:pPr>
        <w:pStyle w:val="FootnoteText"/>
        <w:rPr>
          <w:rtl/>
          <w:lang w:bidi="fa-IR"/>
        </w:rPr>
      </w:pPr>
      <w:r>
        <w:rPr>
          <w:rStyle w:val="FootnoteReference"/>
        </w:rPr>
        <w:footnoteRef/>
      </w:r>
      <w:r>
        <w:t xml:space="preserve"> </w:t>
      </w:r>
      <w:r w:rsidRPr="000A3179">
        <w:t>AUC-ROC</w:t>
      </w:r>
    </w:p>
  </w:footnote>
  <w:footnote w:id="22">
    <w:p w14:paraId="36225F22" w14:textId="77777777" w:rsidR="002723F6" w:rsidRDefault="002723F6" w:rsidP="00744D6F">
      <w:pPr>
        <w:pStyle w:val="FootnoteText"/>
        <w:rPr>
          <w:rtl/>
          <w:lang w:bidi="fa-IR"/>
        </w:rPr>
      </w:pPr>
      <w:r>
        <w:rPr>
          <w:rStyle w:val="FootnoteReference"/>
        </w:rPr>
        <w:footnoteRef/>
      </w:r>
      <w:r>
        <w:t xml:space="preserve"> </w:t>
      </w:r>
      <w:r w:rsidRPr="008E2903">
        <w:t>Sailfish Optimizer</w:t>
      </w:r>
    </w:p>
  </w:footnote>
  <w:footnote w:id="23">
    <w:p w14:paraId="5FA85F29" w14:textId="77777777" w:rsidR="002723F6" w:rsidRDefault="002723F6" w:rsidP="00744D6F">
      <w:pPr>
        <w:pStyle w:val="FootnoteText"/>
        <w:rPr>
          <w:rtl/>
          <w:lang w:bidi="fa-IR"/>
        </w:rPr>
      </w:pPr>
      <w:r>
        <w:rPr>
          <w:rStyle w:val="FootnoteReference"/>
        </w:rPr>
        <w:footnoteRef/>
      </w:r>
      <w:r>
        <w:t xml:space="preserve"> </w:t>
      </w:r>
      <w:r w:rsidRPr="007801F3">
        <w:t>Shapley Values</w:t>
      </w:r>
    </w:p>
  </w:footnote>
  <w:footnote w:id="24">
    <w:p w14:paraId="5957907E" w14:textId="77777777" w:rsidR="002723F6" w:rsidRDefault="002723F6" w:rsidP="00744D6F">
      <w:pPr>
        <w:pStyle w:val="FootnoteText"/>
        <w:rPr>
          <w:rtl/>
          <w:lang w:bidi="fa-IR"/>
        </w:rPr>
      </w:pPr>
      <w:r>
        <w:rPr>
          <w:rStyle w:val="FootnoteReference"/>
        </w:rPr>
        <w:footnoteRef/>
      </w:r>
      <w:r>
        <w:t xml:space="preserve"> </w:t>
      </w:r>
      <w:r w:rsidRPr="00102AD1">
        <w:t>k-prototypes</w:t>
      </w:r>
    </w:p>
  </w:footnote>
  <w:footnote w:id="25">
    <w:p w14:paraId="0F4F217F" w14:textId="77777777" w:rsidR="002723F6" w:rsidRDefault="002723F6" w:rsidP="00744D6F">
      <w:pPr>
        <w:pStyle w:val="FootnoteText"/>
        <w:rPr>
          <w:rtl/>
          <w:lang w:bidi="fa-IR"/>
        </w:rPr>
      </w:pPr>
      <w:r>
        <w:rPr>
          <w:rStyle w:val="FootnoteReference"/>
        </w:rPr>
        <w:footnoteRef/>
      </w:r>
      <w:r>
        <w:t xml:space="preserve"> </w:t>
      </w:r>
      <w:r w:rsidRPr="00CD50E9">
        <w:rPr>
          <w:b w:val="0"/>
          <w:bCs/>
        </w:rPr>
        <w:t>k-means</w:t>
      </w:r>
    </w:p>
  </w:footnote>
  <w:footnote w:id="26">
    <w:p w14:paraId="69C4B1F1" w14:textId="77777777" w:rsidR="002723F6" w:rsidRDefault="002723F6" w:rsidP="00744D6F">
      <w:pPr>
        <w:pStyle w:val="FootnoteText"/>
        <w:rPr>
          <w:rtl/>
          <w:lang w:bidi="fa-IR"/>
        </w:rPr>
      </w:pPr>
      <w:r>
        <w:rPr>
          <w:rStyle w:val="FootnoteReference"/>
        </w:rPr>
        <w:footnoteRef/>
      </w:r>
      <w:r>
        <w:t xml:space="preserve"> </w:t>
      </w:r>
      <w:r w:rsidRPr="008F6A85">
        <w:t>Hierarchical clustering</w:t>
      </w:r>
    </w:p>
  </w:footnote>
  <w:footnote w:id="27">
    <w:p w14:paraId="39EB5C38" w14:textId="77777777" w:rsidR="002723F6" w:rsidRDefault="002723F6" w:rsidP="00744D6F">
      <w:pPr>
        <w:pStyle w:val="FootnoteText"/>
        <w:rPr>
          <w:rtl/>
          <w:lang w:bidi="fa-IR"/>
        </w:rPr>
      </w:pPr>
      <w:r>
        <w:rPr>
          <w:rStyle w:val="FootnoteReference"/>
        </w:rPr>
        <w:footnoteRef/>
      </w:r>
      <w:r>
        <w:t xml:space="preserve"> </w:t>
      </w:r>
      <w:r w:rsidRPr="008F6A85">
        <w:t>Multiple Correspondence Analysis</w:t>
      </w:r>
    </w:p>
  </w:footnote>
  <w:footnote w:id="28">
    <w:p w14:paraId="153D98E1" w14:textId="77777777" w:rsidR="002723F6" w:rsidRDefault="002723F6" w:rsidP="00744D6F">
      <w:pPr>
        <w:pStyle w:val="FootnoteText"/>
        <w:rPr>
          <w:rtl/>
          <w:lang w:bidi="fa-IR"/>
        </w:rPr>
      </w:pPr>
      <w:r>
        <w:rPr>
          <w:rStyle w:val="FootnoteReference"/>
        </w:rPr>
        <w:footnoteRef/>
      </w:r>
      <w:r>
        <w:t xml:space="preserve"> </w:t>
      </w:r>
      <w:r w:rsidRPr="00085D1E">
        <w:t>Neighborhood Ranking</w:t>
      </w:r>
    </w:p>
  </w:footnote>
  <w:footnote w:id="29">
    <w:p w14:paraId="771E9C9E" w14:textId="77777777" w:rsidR="002723F6" w:rsidRDefault="002723F6" w:rsidP="00744D6F">
      <w:pPr>
        <w:pStyle w:val="FootnoteText"/>
        <w:rPr>
          <w:rtl/>
          <w:lang w:bidi="fa-IR"/>
        </w:rPr>
      </w:pPr>
      <w:r>
        <w:rPr>
          <w:rStyle w:val="FootnoteReference"/>
        </w:rPr>
        <w:footnoteRef/>
      </w:r>
      <w:r>
        <w:t xml:space="preserve"> </w:t>
      </w:r>
      <w:r w:rsidRPr="009E02AD">
        <w:t>Mutual Information</w:t>
      </w:r>
    </w:p>
  </w:footnote>
  <w:footnote w:id="30">
    <w:p w14:paraId="6C6B5208" w14:textId="77777777" w:rsidR="002723F6" w:rsidRDefault="002723F6" w:rsidP="00744D6F">
      <w:pPr>
        <w:pStyle w:val="FootnoteText"/>
        <w:rPr>
          <w:rtl/>
          <w:lang w:bidi="fa-IR"/>
        </w:rPr>
      </w:pPr>
      <w:r>
        <w:rPr>
          <w:rStyle w:val="FootnoteReference"/>
        </w:rPr>
        <w:footnoteRef/>
      </w:r>
      <w:r>
        <w:t xml:space="preserve"> </w:t>
      </w:r>
      <w:r w:rsidRPr="000266EF">
        <w:t>Recursive Feature Elimination</w:t>
      </w:r>
    </w:p>
  </w:footnote>
  <w:footnote w:id="31">
    <w:p w14:paraId="6C36E7D4" w14:textId="77777777" w:rsidR="002723F6" w:rsidRDefault="002723F6" w:rsidP="00744D6F">
      <w:pPr>
        <w:pStyle w:val="FootnoteText"/>
        <w:rPr>
          <w:rtl/>
          <w:lang w:bidi="fa-IR"/>
        </w:rPr>
      </w:pPr>
      <w:r>
        <w:rPr>
          <w:rStyle w:val="FootnoteReference"/>
        </w:rPr>
        <w:footnoteRef/>
      </w:r>
      <w:r>
        <w:t xml:space="preserve"> </w:t>
      </w:r>
      <w:r w:rsidRPr="00835B18">
        <w:t>RFE-RF</w:t>
      </w:r>
    </w:p>
  </w:footnote>
  <w:footnote w:id="32">
    <w:p w14:paraId="116891A6" w14:textId="77777777" w:rsidR="002723F6" w:rsidRDefault="002723F6" w:rsidP="00744D6F">
      <w:pPr>
        <w:pStyle w:val="FootnoteText"/>
        <w:rPr>
          <w:rtl/>
          <w:lang w:bidi="fa-IR"/>
        </w:rPr>
      </w:pPr>
      <w:r>
        <w:rPr>
          <w:rStyle w:val="FootnoteReference"/>
        </w:rPr>
        <w:footnoteRef/>
      </w:r>
      <w:r>
        <w:t xml:space="preserve"> </w:t>
      </w:r>
      <w:r w:rsidRPr="00835B18">
        <w:rPr>
          <w:b w:val="0"/>
          <w:bCs/>
        </w:rPr>
        <w:t>RFE-SVM</w:t>
      </w:r>
    </w:p>
  </w:footnote>
  <w:footnote w:id="33">
    <w:p w14:paraId="73A85ADA" w14:textId="77777777" w:rsidR="002723F6" w:rsidRDefault="002723F6" w:rsidP="00744D6F">
      <w:pPr>
        <w:pStyle w:val="FootnoteText"/>
        <w:rPr>
          <w:rtl/>
          <w:lang w:bidi="fa-IR"/>
        </w:rPr>
      </w:pPr>
      <w:r>
        <w:rPr>
          <w:rStyle w:val="FootnoteReference"/>
        </w:rPr>
        <w:footnoteRef/>
      </w:r>
      <w:r>
        <w:t xml:space="preserve"> Penalized Logistic Regression</w:t>
      </w:r>
    </w:p>
  </w:footnote>
  <w:footnote w:id="34">
    <w:p w14:paraId="1CB25D53" w14:textId="77777777" w:rsidR="002723F6" w:rsidRDefault="002723F6" w:rsidP="00744D6F">
      <w:pPr>
        <w:pStyle w:val="FootnoteText"/>
        <w:rPr>
          <w:rtl/>
          <w:lang w:bidi="fa-IR"/>
        </w:rPr>
      </w:pPr>
      <w:r>
        <w:rPr>
          <w:rStyle w:val="FootnoteReference"/>
        </w:rPr>
        <w:footnoteRef/>
      </w:r>
      <w:r>
        <w:t xml:space="preserve"> </w:t>
      </w:r>
      <w:r w:rsidRPr="00AF2C48">
        <w:rPr>
          <w:b w:val="0"/>
          <w:bCs/>
        </w:rPr>
        <w:t>XGBoost</w:t>
      </w:r>
    </w:p>
  </w:footnote>
  <w:footnote w:id="35">
    <w:p w14:paraId="01B30403" w14:textId="77777777" w:rsidR="002723F6" w:rsidRDefault="002723F6" w:rsidP="00744D6F">
      <w:pPr>
        <w:pStyle w:val="FootnoteText"/>
        <w:rPr>
          <w:rtl/>
          <w:lang w:bidi="fa-IR"/>
        </w:rPr>
      </w:pPr>
      <w:r>
        <w:rPr>
          <w:rStyle w:val="FootnoteReference"/>
        </w:rPr>
        <w:footnoteRef/>
      </w:r>
      <w:r>
        <w:t xml:space="preserve"> </w:t>
      </w:r>
      <w:r w:rsidRPr="00EF616F">
        <w:rPr>
          <w:b w:val="0"/>
          <w:bCs/>
        </w:rPr>
        <w:t>LightGB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BE48E" w14:textId="77777777" w:rsidR="002723F6" w:rsidRDefault="002723F6" w:rsidP="00365E54">
    <w:pPr>
      <w:pStyle w:val="Header"/>
      <w:bidi/>
      <w:rPr>
        <w:rtl/>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65448"/>
    <w:multiLevelType w:val="hybridMultilevel"/>
    <w:tmpl w:val="46628DA6"/>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1" w15:restartNumberingAfterBreak="0">
    <w:nsid w:val="05833063"/>
    <w:multiLevelType w:val="multilevel"/>
    <w:tmpl w:val="E3E68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41275A"/>
    <w:multiLevelType w:val="hybridMultilevel"/>
    <w:tmpl w:val="4C000224"/>
    <w:lvl w:ilvl="0" w:tplc="35F09936">
      <w:start w:val="5"/>
      <w:numFmt w:val="decimal"/>
      <w:lvlText w:val="%1-"/>
      <w:lvlJc w:val="left"/>
      <w:pPr>
        <w:tabs>
          <w:tab w:val="num" w:pos="-328"/>
        </w:tabs>
        <w:ind w:left="-328" w:hanging="360"/>
      </w:pPr>
      <w:rPr>
        <w:rFonts w:hint="default"/>
        <w:u w:val="none"/>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3" w15:restartNumberingAfterBreak="0">
    <w:nsid w:val="09F07592"/>
    <w:multiLevelType w:val="multilevel"/>
    <w:tmpl w:val="48F41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34A01"/>
    <w:multiLevelType w:val="multilevel"/>
    <w:tmpl w:val="A3069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80741B"/>
    <w:multiLevelType w:val="hybridMultilevel"/>
    <w:tmpl w:val="31B2CF12"/>
    <w:lvl w:ilvl="0" w:tplc="AA260334">
      <w:start w:val="1"/>
      <w:numFmt w:val="decimal"/>
      <w:lvlText w:val="%1-"/>
      <w:lvlJc w:val="left"/>
      <w:pPr>
        <w:tabs>
          <w:tab w:val="num" w:pos="360"/>
        </w:tabs>
        <w:ind w:left="360" w:hanging="360"/>
      </w:pPr>
      <w:rPr>
        <w:rFonts w:hint="cs"/>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0F044E5E"/>
    <w:multiLevelType w:val="hybridMultilevel"/>
    <w:tmpl w:val="7E5CF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CB76E8"/>
    <w:multiLevelType w:val="multilevel"/>
    <w:tmpl w:val="F2647B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1C27121"/>
    <w:multiLevelType w:val="multilevel"/>
    <w:tmpl w:val="A1DC2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83609A"/>
    <w:multiLevelType w:val="multilevel"/>
    <w:tmpl w:val="8A2E6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3F2A18"/>
    <w:multiLevelType w:val="multilevel"/>
    <w:tmpl w:val="1B446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B565DEB"/>
    <w:multiLevelType w:val="hybridMultilevel"/>
    <w:tmpl w:val="EB222040"/>
    <w:lvl w:ilvl="0" w:tplc="D59665E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2" w15:restartNumberingAfterBreak="0">
    <w:nsid w:val="1B5C5D04"/>
    <w:multiLevelType w:val="hybridMultilevel"/>
    <w:tmpl w:val="7C9A8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557C11"/>
    <w:multiLevelType w:val="multilevel"/>
    <w:tmpl w:val="CA607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696282"/>
    <w:multiLevelType w:val="multilevel"/>
    <w:tmpl w:val="D6061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EBA7301"/>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6" w15:restartNumberingAfterBreak="0">
    <w:nsid w:val="1F6E7516"/>
    <w:multiLevelType w:val="hybridMultilevel"/>
    <w:tmpl w:val="6128CAB2"/>
    <w:lvl w:ilvl="0" w:tplc="03063430">
      <w:start w:val="6"/>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7" w15:restartNumberingAfterBreak="0">
    <w:nsid w:val="1F8A2D44"/>
    <w:multiLevelType w:val="multilevel"/>
    <w:tmpl w:val="8F261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0EB7EBE"/>
    <w:multiLevelType w:val="multilevel"/>
    <w:tmpl w:val="322C4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CF178D"/>
    <w:multiLevelType w:val="multilevel"/>
    <w:tmpl w:val="502E7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B1B76BA"/>
    <w:multiLevelType w:val="multilevel"/>
    <w:tmpl w:val="21260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B324BBA"/>
    <w:multiLevelType w:val="hybridMultilevel"/>
    <w:tmpl w:val="5A4EDCCA"/>
    <w:lvl w:ilvl="0" w:tplc="F264880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C881AD2"/>
    <w:multiLevelType w:val="multilevel"/>
    <w:tmpl w:val="23340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CD77DB9"/>
    <w:multiLevelType w:val="hybridMultilevel"/>
    <w:tmpl w:val="A01CD80C"/>
    <w:lvl w:ilvl="0" w:tplc="BE684B00">
      <w:start w:val="1"/>
      <w:numFmt w:val="decimal"/>
      <w:lvlText w:val="%1-"/>
      <w:lvlJc w:val="left"/>
      <w:pPr>
        <w:ind w:left="360" w:hanging="360"/>
      </w:pPr>
      <w:rPr>
        <w:rFonts w:hint="default"/>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24" w15:restartNumberingAfterBreak="0">
    <w:nsid w:val="2EC33667"/>
    <w:multiLevelType w:val="multilevel"/>
    <w:tmpl w:val="9ED49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03C1D05"/>
    <w:multiLevelType w:val="multilevel"/>
    <w:tmpl w:val="04A48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3284F57"/>
    <w:multiLevelType w:val="hybridMultilevel"/>
    <w:tmpl w:val="CE94B2AA"/>
    <w:lvl w:ilvl="0" w:tplc="53DA381A">
      <w:start w:val="4"/>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7" w15:restartNumberingAfterBreak="0">
    <w:nsid w:val="37BE22B7"/>
    <w:multiLevelType w:val="multilevel"/>
    <w:tmpl w:val="FA02B0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E1C69B3"/>
    <w:multiLevelType w:val="multilevel"/>
    <w:tmpl w:val="B04E535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EA868F6"/>
    <w:multiLevelType w:val="hybridMultilevel"/>
    <w:tmpl w:val="D174D7EE"/>
    <w:lvl w:ilvl="0" w:tplc="31BA2490">
      <w:start w:val="1"/>
      <w:numFmt w:val="decimal"/>
      <w:lvlText w:val="%1-"/>
      <w:lvlJc w:val="left"/>
      <w:pPr>
        <w:tabs>
          <w:tab w:val="num" w:pos="360"/>
        </w:tabs>
        <w:ind w:left="360" w:hanging="360"/>
      </w:pPr>
      <w:rPr>
        <w:rFonts w:hint="cs"/>
      </w:rPr>
    </w:lvl>
    <w:lvl w:ilvl="1" w:tplc="4B2654DA">
      <w:start w:val="11"/>
      <w:numFmt w:val="bullet"/>
      <w:lvlText w:val="-"/>
      <w:lvlJc w:val="left"/>
      <w:pPr>
        <w:tabs>
          <w:tab w:val="num" w:pos="360"/>
        </w:tabs>
        <w:ind w:left="360" w:hanging="360"/>
      </w:pPr>
      <w:rPr>
        <w:rFonts w:ascii="Times New Roman" w:eastAsia="Times New Roman" w:hAnsi="Times New Roman" w:cs="B Zar" w:hint="default"/>
      </w:rPr>
    </w:lvl>
    <w:lvl w:ilvl="2" w:tplc="6D62AE1A">
      <w:start w:val="23"/>
      <w:numFmt w:val="arabicAlpha"/>
      <w:lvlText w:val="%3-"/>
      <w:lvlJc w:val="left"/>
      <w:pPr>
        <w:tabs>
          <w:tab w:val="num" w:pos="1301"/>
        </w:tabs>
        <w:ind w:left="1301" w:hanging="375"/>
      </w:pPr>
      <w:rPr>
        <w:rFonts w:hint="default"/>
      </w:r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0"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1" w15:restartNumberingAfterBreak="0">
    <w:nsid w:val="43124753"/>
    <w:multiLevelType w:val="hybridMultilevel"/>
    <w:tmpl w:val="EB22F91C"/>
    <w:lvl w:ilvl="0" w:tplc="01B0FF46">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2" w15:restartNumberingAfterBreak="0">
    <w:nsid w:val="434D2671"/>
    <w:multiLevelType w:val="hybridMultilevel"/>
    <w:tmpl w:val="DCA42572"/>
    <w:lvl w:ilvl="0" w:tplc="88A20E74">
      <w:start w:val="5"/>
      <w:numFmt w:val="decimal"/>
      <w:lvlText w:val="%1-"/>
      <w:lvlJc w:val="left"/>
      <w:pPr>
        <w:tabs>
          <w:tab w:val="num" w:pos="-328"/>
        </w:tabs>
        <w:ind w:left="-328" w:hanging="360"/>
      </w:pPr>
      <w:rPr>
        <w:rFonts w:hint="default"/>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33" w15:restartNumberingAfterBreak="0">
    <w:nsid w:val="456A394D"/>
    <w:multiLevelType w:val="multilevel"/>
    <w:tmpl w:val="F9B66A6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74E4F40"/>
    <w:multiLevelType w:val="multilevel"/>
    <w:tmpl w:val="3432E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C470F65"/>
    <w:multiLevelType w:val="hybridMultilevel"/>
    <w:tmpl w:val="DA50DE14"/>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36" w15:restartNumberingAfterBreak="0">
    <w:nsid w:val="4C5C2810"/>
    <w:multiLevelType w:val="multilevel"/>
    <w:tmpl w:val="59CA02A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E4A3E0F"/>
    <w:multiLevelType w:val="hybridMultilevel"/>
    <w:tmpl w:val="5BE034EC"/>
    <w:lvl w:ilvl="0" w:tplc="A83ED502">
      <w:start w:val="2"/>
      <w:numFmt w:val="arabicAlpha"/>
      <w:lvlText w:val="%1-"/>
      <w:lvlJc w:val="left"/>
      <w:pPr>
        <w:tabs>
          <w:tab w:val="num" w:pos="-214"/>
        </w:tabs>
        <w:ind w:left="-214" w:hanging="48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8" w15:restartNumberingAfterBreak="0">
    <w:nsid w:val="4F7C166F"/>
    <w:multiLevelType w:val="hybridMultilevel"/>
    <w:tmpl w:val="3BE2D29A"/>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9" w15:restartNumberingAfterBreak="0">
    <w:nsid w:val="559627D9"/>
    <w:multiLevelType w:val="multilevel"/>
    <w:tmpl w:val="DAA8E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8964A43"/>
    <w:multiLevelType w:val="multilevel"/>
    <w:tmpl w:val="69FEA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8AB4EE5"/>
    <w:multiLevelType w:val="hybridMultilevel"/>
    <w:tmpl w:val="DB34F1AA"/>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42" w15:restartNumberingAfterBreak="0">
    <w:nsid w:val="59DF0E52"/>
    <w:multiLevelType w:val="singleLevel"/>
    <w:tmpl w:val="0A7ED756"/>
    <w:lvl w:ilvl="0">
      <w:start w:val="1"/>
      <w:numFmt w:val="decimal"/>
      <w:lvlText w:val="%1-"/>
      <w:lvlJc w:val="left"/>
      <w:pPr>
        <w:tabs>
          <w:tab w:val="num" w:pos="360"/>
        </w:tabs>
        <w:ind w:left="360" w:hanging="360"/>
      </w:pPr>
      <w:rPr>
        <w:rFonts w:hint="default"/>
      </w:rPr>
    </w:lvl>
  </w:abstractNum>
  <w:abstractNum w:abstractNumId="43" w15:restartNumberingAfterBreak="0">
    <w:nsid w:val="5B261A42"/>
    <w:multiLevelType w:val="multilevel"/>
    <w:tmpl w:val="F22C16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BD664F1"/>
    <w:multiLevelType w:val="hybridMultilevel"/>
    <w:tmpl w:val="A9AE1078"/>
    <w:lvl w:ilvl="0" w:tplc="23BC57B8">
      <w:numFmt w:val="bullet"/>
      <w:lvlText w:val=""/>
      <w:lvlJc w:val="left"/>
      <w:pPr>
        <w:ind w:left="-334" w:hanging="360"/>
      </w:pPr>
      <w:rPr>
        <w:rFonts w:ascii="Symbol" w:eastAsia="Times New Roman" w:hAnsi="Symbol" w:cs="B Lotus" w:hint="default"/>
      </w:rPr>
    </w:lvl>
    <w:lvl w:ilvl="1" w:tplc="04090003" w:tentative="1">
      <w:start w:val="1"/>
      <w:numFmt w:val="bullet"/>
      <w:lvlText w:val="o"/>
      <w:lvlJc w:val="left"/>
      <w:pPr>
        <w:ind w:left="386" w:hanging="360"/>
      </w:pPr>
      <w:rPr>
        <w:rFonts w:ascii="Courier New" w:hAnsi="Courier New" w:cs="Courier New" w:hint="default"/>
      </w:rPr>
    </w:lvl>
    <w:lvl w:ilvl="2" w:tplc="04090005" w:tentative="1">
      <w:start w:val="1"/>
      <w:numFmt w:val="bullet"/>
      <w:lvlText w:val=""/>
      <w:lvlJc w:val="left"/>
      <w:pPr>
        <w:ind w:left="1106" w:hanging="360"/>
      </w:pPr>
      <w:rPr>
        <w:rFonts w:ascii="Wingdings" w:hAnsi="Wingdings" w:hint="default"/>
      </w:rPr>
    </w:lvl>
    <w:lvl w:ilvl="3" w:tplc="04090001" w:tentative="1">
      <w:start w:val="1"/>
      <w:numFmt w:val="bullet"/>
      <w:lvlText w:val=""/>
      <w:lvlJc w:val="left"/>
      <w:pPr>
        <w:ind w:left="1826" w:hanging="360"/>
      </w:pPr>
      <w:rPr>
        <w:rFonts w:ascii="Symbol" w:hAnsi="Symbol" w:hint="default"/>
      </w:rPr>
    </w:lvl>
    <w:lvl w:ilvl="4" w:tplc="04090003" w:tentative="1">
      <w:start w:val="1"/>
      <w:numFmt w:val="bullet"/>
      <w:lvlText w:val="o"/>
      <w:lvlJc w:val="left"/>
      <w:pPr>
        <w:ind w:left="2546" w:hanging="360"/>
      </w:pPr>
      <w:rPr>
        <w:rFonts w:ascii="Courier New" w:hAnsi="Courier New" w:cs="Courier New" w:hint="default"/>
      </w:rPr>
    </w:lvl>
    <w:lvl w:ilvl="5" w:tplc="04090005" w:tentative="1">
      <w:start w:val="1"/>
      <w:numFmt w:val="bullet"/>
      <w:lvlText w:val=""/>
      <w:lvlJc w:val="left"/>
      <w:pPr>
        <w:ind w:left="3266" w:hanging="360"/>
      </w:pPr>
      <w:rPr>
        <w:rFonts w:ascii="Wingdings" w:hAnsi="Wingdings" w:hint="default"/>
      </w:rPr>
    </w:lvl>
    <w:lvl w:ilvl="6" w:tplc="04090001" w:tentative="1">
      <w:start w:val="1"/>
      <w:numFmt w:val="bullet"/>
      <w:lvlText w:val=""/>
      <w:lvlJc w:val="left"/>
      <w:pPr>
        <w:ind w:left="3986" w:hanging="360"/>
      </w:pPr>
      <w:rPr>
        <w:rFonts w:ascii="Symbol" w:hAnsi="Symbol" w:hint="default"/>
      </w:rPr>
    </w:lvl>
    <w:lvl w:ilvl="7" w:tplc="04090003" w:tentative="1">
      <w:start w:val="1"/>
      <w:numFmt w:val="bullet"/>
      <w:lvlText w:val="o"/>
      <w:lvlJc w:val="left"/>
      <w:pPr>
        <w:ind w:left="4706" w:hanging="360"/>
      </w:pPr>
      <w:rPr>
        <w:rFonts w:ascii="Courier New" w:hAnsi="Courier New" w:cs="Courier New" w:hint="default"/>
      </w:rPr>
    </w:lvl>
    <w:lvl w:ilvl="8" w:tplc="04090005" w:tentative="1">
      <w:start w:val="1"/>
      <w:numFmt w:val="bullet"/>
      <w:lvlText w:val=""/>
      <w:lvlJc w:val="left"/>
      <w:pPr>
        <w:ind w:left="5426" w:hanging="360"/>
      </w:pPr>
      <w:rPr>
        <w:rFonts w:ascii="Wingdings" w:hAnsi="Wingdings" w:hint="default"/>
      </w:rPr>
    </w:lvl>
  </w:abstractNum>
  <w:abstractNum w:abstractNumId="45" w15:restartNumberingAfterBreak="0">
    <w:nsid w:val="5C351F95"/>
    <w:multiLevelType w:val="multilevel"/>
    <w:tmpl w:val="87CAF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E9E2DCD"/>
    <w:multiLevelType w:val="multilevel"/>
    <w:tmpl w:val="77A8CC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F61579E"/>
    <w:multiLevelType w:val="hybridMultilevel"/>
    <w:tmpl w:val="68063926"/>
    <w:lvl w:ilvl="0" w:tplc="D7FEB8F0">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5F993DE0"/>
    <w:multiLevelType w:val="hybridMultilevel"/>
    <w:tmpl w:val="CA12BF32"/>
    <w:lvl w:ilvl="0" w:tplc="D6701AAE">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49" w15:restartNumberingAfterBreak="0">
    <w:nsid w:val="62F93755"/>
    <w:multiLevelType w:val="hybridMultilevel"/>
    <w:tmpl w:val="34E23EDC"/>
    <w:lvl w:ilvl="0" w:tplc="470CF5AA">
      <w:start w:val="5"/>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0" w15:restartNumberingAfterBreak="0">
    <w:nsid w:val="663602D7"/>
    <w:multiLevelType w:val="hybridMultilevel"/>
    <w:tmpl w:val="53E02806"/>
    <w:lvl w:ilvl="0" w:tplc="AEAC9B7C">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15:restartNumberingAfterBreak="0">
    <w:nsid w:val="6ABA242B"/>
    <w:multiLevelType w:val="hybridMultilevel"/>
    <w:tmpl w:val="F2008E90"/>
    <w:lvl w:ilvl="0" w:tplc="C950A97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6DE547FE"/>
    <w:multiLevelType w:val="multilevel"/>
    <w:tmpl w:val="623AB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E2A22C1"/>
    <w:multiLevelType w:val="multilevel"/>
    <w:tmpl w:val="0F382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0FA7D0A"/>
    <w:multiLevelType w:val="hybridMultilevel"/>
    <w:tmpl w:val="8ECCD4CA"/>
    <w:lvl w:ilvl="0" w:tplc="17660F12">
      <w:start w:val="4"/>
      <w:numFmt w:val="decimal"/>
      <w:lvlText w:val="%1-"/>
      <w:lvlJc w:val="left"/>
      <w:pPr>
        <w:tabs>
          <w:tab w:val="num" w:pos="720"/>
        </w:tabs>
        <w:ind w:left="720" w:hanging="360"/>
      </w:pPr>
      <w:rPr>
        <w:rFonts w:hint="default"/>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15:restartNumberingAfterBreak="0">
    <w:nsid w:val="766838CC"/>
    <w:multiLevelType w:val="multilevel"/>
    <w:tmpl w:val="67E43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8C608F9"/>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57" w15:restartNumberingAfterBreak="0">
    <w:nsid w:val="7A82247A"/>
    <w:multiLevelType w:val="hybridMultilevel"/>
    <w:tmpl w:val="090A0264"/>
    <w:lvl w:ilvl="0" w:tplc="98266466">
      <w:start w:val="4"/>
      <w:numFmt w:val="decimal"/>
      <w:lvlText w:val="%1-"/>
      <w:lvlJc w:val="left"/>
      <w:pPr>
        <w:tabs>
          <w:tab w:val="num" w:pos="0"/>
        </w:tabs>
        <w:ind w:left="0" w:hanging="360"/>
      </w:pPr>
      <w:rPr>
        <w:rFonts w:hint="cs"/>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58" w15:restartNumberingAfterBreak="0">
    <w:nsid w:val="7AF37C5A"/>
    <w:multiLevelType w:val="hybridMultilevel"/>
    <w:tmpl w:val="B7083CE8"/>
    <w:lvl w:ilvl="0" w:tplc="ECF40D12">
      <w:start w:val="22"/>
      <w:numFmt w:val="arabicAlpha"/>
      <w:lvlText w:val="%1-"/>
      <w:lvlJc w:val="left"/>
      <w:pPr>
        <w:tabs>
          <w:tab w:val="num" w:pos="510"/>
        </w:tabs>
        <w:ind w:left="510" w:hanging="510"/>
      </w:pPr>
      <w:rPr>
        <w:rFonts w:cs="B Zar"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150616944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45127540">
    <w:abstractNumId w:val="29"/>
  </w:num>
  <w:num w:numId="3" w16cid:durableId="462427414">
    <w:abstractNumId w:val="48"/>
  </w:num>
  <w:num w:numId="4" w16cid:durableId="487553898">
    <w:abstractNumId w:val="30"/>
  </w:num>
  <w:num w:numId="5" w16cid:durableId="1171406964">
    <w:abstractNumId w:val="11"/>
  </w:num>
  <w:num w:numId="6" w16cid:durableId="230888330">
    <w:abstractNumId w:val="31"/>
  </w:num>
  <w:num w:numId="7" w16cid:durableId="1021198416">
    <w:abstractNumId w:val="5"/>
  </w:num>
  <w:num w:numId="8" w16cid:durableId="938025206">
    <w:abstractNumId w:val="58"/>
  </w:num>
  <w:num w:numId="9" w16cid:durableId="1245728121">
    <w:abstractNumId w:val="57"/>
  </w:num>
  <w:num w:numId="10" w16cid:durableId="737704813">
    <w:abstractNumId w:val="47"/>
  </w:num>
  <w:num w:numId="11" w16cid:durableId="534467407">
    <w:abstractNumId w:val="54"/>
  </w:num>
  <w:num w:numId="12" w16cid:durableId="158473171">
    <w:abstractNumId w:val="50"/>
  </w:num>
  <w:num w:numId="13" w16cid:durableId="1286346642">
    <w:abstractNumId w:val="49"/>
  </w:num>
  <w:num w:numId="14" w16cid:durableId="411977501">
    <w:abstractNumId w:val="26"/>
  </w:num>
  <w:num w:numId="15" w16cid:durableId="1378241340">
    <w:abstractNumId w:val="2"/>
  </w:num>
  <w:num w:numId="16" w16cid:durableId="807477271">
    <w:abstractNumId w:val="32"/>
  </w:num>
  <w:num w:numId="17" w16cid:durableId="576013863">
    <w:abstractNumId w:val="16"/>
  </w:num>
  <w:num w:numId="18" w16cid:durableId="508715327">
    <w:abstractNumId w:val="15"/>
  </w:num>
  <w:num w:numId="19" w16cid:durableId="1378815322">
    <w:abstractNumId w:val="56"/>
  </w:num>
  <w:num w:numId="20" w16cid:durableId="178933150">
    <w:abstractNumId w:val="37"/>
  </w:num>
  <w:num w:numId="21" w16cid:durableId="1934237192">
    <w:abstractNumId w:val="21"/>
  </w:num>
  <w:num w:numId="22" w16cid:durableId="89086646">
    <w:abstractNumId w:val="51"/>
  </w:num>
  <w:num w:numId="23" w16cid:durableId="319237652">
    <w:abstractNumId w:val="42"/>
  </w:num>
  <w:num w:numId="24" w16cid:durableId="97458262">
    <w:abstractNumId w:val="23"/>
  </w:num>
  <w:num w:numId="25" w16cid:durableId="757214707">
    <w:abstractNumId w:val="33"/>
  </w:num>
  <w:num w:numId="26" w16cid:durableId="1410694426">
    <w:abstractNumId w:val="6"/>
  </w:num>
  <w:num w:numId="27" w16cid:durableId="1130785814">
    <w:abstractNumId w:val="12"/>
  </w:num>
  <w:num w:numId="28" w16cid:durableId="85686699">
    <w:abstractNumId w:val="22"/>
  </w:num>
  <w:num w:numId="29" w16cid:durableId="1995572381">
    <w:abstractNumId w:val="20"/>
  </w:num>
  <w:num w:numId="30" w16cid:durableId="1281106498">
    <w:abstractNumId w:val="44"/>
  </w:num>
  <w:num w:numId="31" w16cid:durableId="1156189170">
    <w:abstractNumId w:val="1"/>
  </w:num>
  <w:num w:numId="32" w16cid:durableId="1531603316">
    <w:abstractNumId w:val="0"/>
  </w:num>
  <w:num w:numId="33" w16cid:durableId="677468457">
    <w:abstractNumId w:val="40"/>
  </w:num>
  <w:num w:numId="34" w16cid:durableId="486364225">
    <w:abstractNumId w:val="41"/>
  </w:num>
  <w:num w:numId="35" w16cid:durableId="1721128673">
    <w:abstractNumId w:val="35"/>
  </w:num>
  <w:num w:numId="36" w16cid:durableId="742218804">
    <w:abstractNumId w:val="10"/>
  </w:num>
  <w:num w:numId="37" w16cid:durableId="1569415009">
    <w:abstractNumId w:val="53"/>
  </w:num>
  <w:num w:numId="38" w16cid:durableId="595215752">
    <w:abstractNumId w:val="39"/>
  </w:num>
  <w:num w:numId="39" w16cid:durableId="15810036">
    <w:abstractNumId w:val="25"/>
  </w:num>
  <w:num w:numId="40" w16cid:durableId="1678577508">
    <w:abstractNumId w:val="52"/>
  </w:num>
  <w:num w:numId="41" w16cid:durableId="396897966">
    <w:abstractNumId w:val="17"/>
  </w:num>
  <w:num w:numId="42" w16cid:durableId="1014115374">
    <w:abstractNumId w:val="9"/>
  </w:num>
  <w:num w:numId="43" w16cid:durableId="725103081">
    <w:abstractNumId w:val="24"/>
  </w:num>
  <w:num w:numId="44" w16cid:durableId="1994672003">
    <w:abstractNumId w:val="46"/>
  </w:num>
  <w:num w:numId="45" w16cid:durableId="511147486">
    <w:abstractNumId w:val="18"/>
  </w:num>
  <w:num w:numId="46" w16cid:durableId="2105956914">
    <w:abstractNumId w:val="8"/>
  </w:num>
  <w:num w:numId="47" w16cid:durableId="1041596048">
    <w:abstractNumId w:val="27"/>
  </w:num>
  <w:num w:numId="48" w16cid:durableId="1174759330">
    <w:abstractNumId w:val="7"/>
  </w:num>
  <w:num w:numId="49" w16cid:durableId="1984306282">
    <w:abstractNumId w:val="14"/>
  </w:num>
  <w:num w:numId="50" w16cid:durableId="1951887765">
    <w:abstractNumId w:val="36"/>
  </w:num>
  <w:num w:numId="51" w16cid:durableId="1021321511">
    <w:abstractNumId w:val="19"/>
  </w:num>
  <w:num w:numId="52" w16cid:durableId="882332485">
    <w:abstractNumId w:val="4"/>
  </w:num>
  <w:num w:numId="53" w16cid:durableId="638194515">
    <w:abstractNumId w:val="28"/>
  </w:num>
  <w:num w:numId="54" w16cid:durableId="1561943834">
    <w:abstractNumId w:val="13"/>
  </w:num>
  <w:num w:numId="55" w16cid:durableId="2028210576">
    <w:abstractNumId w:val="43"/>
  </w:num>
  <w:num w:numId="56" w16cid:durableId="260652175">
    <w:abstractNumId w:val="55"/>
  </w:num>
  <w:num w:numId="57" w16cid:durableId="1968075949">
    <w:abstractNumId w:val="34"/>
  </w:num>
  <w:num w:numId="58" w16cid:durableId="1502432899">
    <w:abstractNumId w:val="45"/>
  </w:num>
  <w:num w:numId="59" w16cid:durableId="1931115596">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saveSubsetFonts/>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zw0dvrzvvazvaqe509wx2z0iprfrppxxvzr9&quot;&gt;My EndNote Library Cop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3C34DC"/>
    <w:rsid w:val="0000011F"/>
    <w:rsid w:val="00000D99"/>
    <w:rsid w:val="0000127B"/>
    <w:rsid w:val="00001CB4"/>
    <w:rsid w:val="00001D49"/>
    <w:rsid w:val="00001DF8"/>
    <w:rsid w:val="000023D3"/>
    <w:rsid w:val="000028C3"/>
    <w:rsid w:val="00002E7E"/>
    <w:rsid w:val="000031D5"/>
    <w:rsid w:val="00003494"/>
    <w:rsid w:val="00003F52"/>
    <w:rsid w:val="0000400C"/>
    <w:rsid w:val="00004220"/>
    <w:rsid w:val="00004ABF"/>
    <w:rsid w:val="00005C27"/>
    <w:rsid w:val="00006474"/>
    <w:rsid w:val="000068FB"/>
    <w:rsid w:val="0000723D"/>
    <w:rsid w:val="000072CE"/>
    <w:rsid w:val="000075DD"/>
    <w:rsid w:val="000075E5"/>
    <w:rsid w:val="0000762B"/>
    <w:rsid w:val="000077BB"/>
    <w:rsid w:val="00007A16"/>
    <w:rsid w:val="00010331"/>
    <w:rsid w:val="00010C4C"/>
    <w:rsid w:val="00010DBA"/>
    <w:rsid w:val="000117FC"/>
    <w:rsid w:val="0001261D"/>
    <w:rsid w:val="000126CF"/>
    <w:rsid w:val="00012838"/>
    <w:rsid w:val="00012AAC"/>
    <w:rsid w:val="00012F28"/>
    <w:rsid w:val="000130F4"/>
    <w:rsid w:val="000135C2"/>
    <w:rsid w:val="00013DB8"/>
    <w:rsid w:val="00014BA6"/>
    <w:rsid w:val="00014E46"/>
    <w:rsid w:val="0001585C"/>
    <w:rsid w:val="000158C0"/>
    <w:rsid w:val="00015B1E"/>
    <w:rsid w:val="00015C22"/>
    <w:rsid w:val="00015FF4"/>
    <w:rsid w:val="00016FE1"/>
    <w:rsid w:val="0001737E"/>
    <w:rsid w:val="000179D0"/>
    <w:rsid w:val="00017CE6"/>
    <w:rsid w:val="00017E22"/>
    <w:rsid w:val="00020129"/>
    <w:rsid w:val="000208AF"/>
    <w:rsid w:val="00020939"/>
    <w:rsid w:val="00020C1E"/>
    <w:rsid w:val="00020D1D"/>
    <w:rsid w:val="00021322"/>
    <w:rsid w:val="00021F59"/>
    <w:rsid w:val="000226A4"/>
    <w:rsid w:val="00022C46"/>
    <w:rsid w:val="000230ED"/>
    <w:rsid w:val="00023873"/>
    <w:rsid w:val="00023A7C"/>
    <w:rsid w:val="00023E44"/>
    <w:rsid w:val="00023F5E"/>
    <w:rsid w:val="0002473D"/>
    <w:rsid w:val="0002578D"/>
    <w:rsid w:val="00025969"/>
    <w:rsid w:val="00026520"/>
    <w:rsid w:val="00027CF7"/>
    <w:rsid w:val="00027E00"/>
    <w:rsid w:val="00027F4B"/>
    <w:rsid w:val="00030E10"/>
    <w:rsid w:val="00030F06"/>
    <w:rsid w:val="000310B1"/>
    <w:rsid w:val="00031A58"/>
    <w:rsid w:val="00031C59"/>
    <w:rsid w:val="000320BF"/>
    <w:rsid w:val="000325BE"/>
    <w:rsid w:val="00032CA3"/>
    <w:rsid w:val="00033347"/>
    <w:rsid w:val="000333F7"/>
    <w:rsid w:val="00033750"/>
    <w:rsid w:val="000341E1"/>
    <w:rsid w:val="00034D26"/>
    <w:rsid w:val="00034DB4"/>
    <w:rsid w:val="00035754"/>
    <w:rsid w:val="000358BC"/>
    <w:rsid w:val="00035D09"/>
    <w:rsid w:val="00035FFC"/>
    <w:rsid w:val="000363E5"/>
    <w:rsid w:val="000364DE"/>
    <w:rsid w:val="00036683"/>
    <w:rsid w:val="0003682D"/>
    <w:rsid w:val="000368E1"/>
    <w:rsid w:val="00036B28"/>
    <w:rsid w:val="00036E93"/>
    <w:rsid w:val="000375F1"/>
    <w:rsid w:val="00040470"/>
    <w:rsid w:val="00040D4C"/>
    <w:rsid w:val="0004110E"/>
    <w:rsid w:val="000413F4"/>
    <w:rsid w:val="000417AC"/>
    <w:rsid w:val="000417DC"/>
    <w:rsid w:val="0004190B"/>
    <w:rsid w:val="00042A60"/>
    <w:rsid w:val="00042B8D"/>
    <w:rsid w:val="00042E6E"/>
    <w:rsid w:val="00043746"/>
    <w:rsid w:val="00043F52"/>
    <w:rsid w:val="00044665"/>
    <w:rsid w:val="00044A79"/>
    <w:rsid w:val="00044C37"/>
    <w:rsid w:val="00045880"/>
    <w:rsid w:val="00045A51"/>
    <w:rsid w:val="00045ECD"/>
    <w:rsid w:val="000467DE"/>
    <w:rsid w:val="000468CF"/>
    <w:rsid w:val="000468D8"/>
    <w:rsid w:val="00046A8C"/>
    <w:rsid w:val="00046C45"/>
    <w:rsid w:val="00046C70"/>
    <w:rsid w:val="00047075"/>
    <w:rsid w:val="0004709D"/>
    <w:rsid w:val="00047AEF"/>
    <w:rsid w:val="00047C3F"/>
    <w:rsid w:val="00047E8A"/>
    <w:rsid w:val="000501FD"/>
    <w:rsid w:val="000509C1"/>
    <w:rsid w:val="00050E98"/>
    <w:rsid w:val="0005134D"/>
    <w:rsid w:val="00051665"/>
    <w:rsid w:val="000516A3"/>
    <w:rsid w:val="00051A3B"/>
    <w:rsid w:val="00051E03"/>
    <w:rsid w:val="000525AE"/>
    <w:rsid w:val="0005265A"/>
    <w:rsid w:val="00052827"/>
    <w:rsid w:val="00052A4D"/>
    <w:rsid w:val="00053820"/>
    <w:rsid w:val="00053A2A"/>
    <w:rsid w:val="00053A6C"/>
    <w:rsid w:val="00054701"/>
    <w:rsid w:val="00054B51"/>
    <w:rsid w:val="0005509D"/>
    <w:rsid w:val="0005518C"/>
    <w:rsid w:val="000555C2"/>
    <w:rsid w:val="00055C1A"/>
    <w:rsid w:val="00055CE4"/>
    <w:rsid w:val="00055CFE"/>
    <w:rsid w:val="00055F25"/>
    <w:rsid w:val="00056412"/>
    <w:rsid w:val="0005668A"/>
    <w:rsid w:val="00056AE4"/>
    <w:rsid w:val="00056FAF"/>
    <w:rsid w:val="000572FE"/>
    <w:rsid w:val="00057C04"/>
    <w:rsid w:val="00057C31"/>
    <w:rsid w:val="0006081F"/>
    <w:rsid w:val="00061956"/>
    <w:rsid w:val="00061B77"/>
    <w:rsid w:val="00062265"/>
    <w:rsid w:val="00062524"/>
    <w:rsid w:val="000629CE"/>
    <w:rsid w:val="00062BB1"/>
    <w:rsid w:val="0006327B"/>
    <w:rsid w:val="000632DE"/>
    <w:rsid w:val="000636BF"/>
    <w:rsid w:val="00064090"/>
    <w:rsid w:val="000640CD"/>
    <w:rsid w:val="000645E4"/>
    <w:rsid w:val="00064A92"/>
    <w:rsid w:val="00064FD1"/>
    <w:rsid w:val="00065056"/>
    <w:rsid w:val="00065962"/>
    <w:rsid w:val="000660C9"/>
    <w:rsid w:val="00066569"/>
    <w:rsid w:val="000667EC"/>
    <w:rsid w:val="00066891"/>
    <w:rsid w:val="00066944"/>
    <w:rsid w:val="00066D33"/>
    <w:rsid w:val="00066E81"/>
    <w:rsid w:val="00066FD0"/>
    <w:rsid w:val="000672E4"/>
    <w:rsid w:val="000675E5"/>
    <w:rsid w:val="000677D7"/>
    <w:rsid w:val="0006781B"/>
    <w:rsid w:val="00067BC1"/>
    <w:rsid w:val="00067EDC"/>
    <w:rsid w:val="0007052B"/>
    <w:rsid w:val="0007070F"/>
    <w:rsid w:val="00070A10"/>
    <w:rsid w:val="000717E1"/>
    <w:rsid w:val="0007180D"/>
    <w:rsid w:val="00071AA8"/>
    <w:rsid w:val="00072780"/>
    <w:rsid w:val="00072947"/>
    <w:rsid w:val="000731BF"/>
    <w:rsid w:val="000743BE"/>
    <w:rsid w:val="00074779"/>
    <w:rsid w:val="00074D30"/>
    <w:rsid w:val="00074E6C"/>
    <w:rsid w:val="00075078"/>
    <w:rsid w:val="000753DB"/>
    <w:rsid w:val="00075650"/>
    <w:rsid w:val="00075728"/>
    <w:rsid w:val="0007588E"/>
    <w:rsid w:val="00075A13"/>
    <w:rsid w:val="000762B9"/>
    <w:rsid w:val="00077D46"/>
    <w:rsid w:val="000802C8"/>
    <w:rsid w:val="000808F8"/>
    <w:rsid w:val="00081983"/>
    <w:rsid w:val="00081FA6"/>
    <w:rsid w:val="000820AB"/>
    <w:rsid w:val="00082388"/>
    <w:rsid w:val="00083A65"/>
    <w:rsid w:val="00083A8F"/>
    <w:rsid w:val="00083E11"/>
    <w:rsid w:val="000847C9"/>
    <w:rsid w:val="0008481B"/>
    <w:rsid w:val="00085C01"/>
    <w:rsid w:val="0008644C"/>
    <w:rsid w:val="000867C9"/>
    <w:rsid w:val="00086B2B"/>
    <w:rsid w:val="00086E88"/>
    <w:rsid w:val="0008725C"/>
    <w:rsid w:val="00087454"/>
    <w:rsid w:val="000874B8"/>
    <w:rsid w:val="000904B7"/>
    <w:rsid w:val="00090834"/>
    <w:rsid w:val="00090840"/>
    <w:rsid w:val="00090A85"/>
    <w:rsid w:val="00090CC6"/>
    <w:rsid w:val="00090E9E"/>
    <w:rsid w:val="0009121E"/>
    <w:rsid w:val="00091D5F"/>
    <w:rsid w:val="00092260"/>
    <w:rsid w:val="00092BA2"/>
    <w:rsid w:val="00092CAA"/>
    <w:rsid w:val="00093381"/>
    <w:rsid w:val="00093410"/>
    <w:rsid w:val="00094145"/>
    <w:rsid w:val="000942D4"/>
    <w:rsid w:val="000949EA"/>
    <w:rsid w:val="00094A65"/>
    <w:rsid w:val="00094BD5"/>
    <w:rsid w:val="0009524E"/>
    <w:rsid w:val="00095BAC"/>
    <w:rsid w:val="0009644C"/>
    <w:rsid w:val="00096A32"/>
    <w:rsid w:val="00096C93"/>
    <w:rsid w:val="00096D04"/>
    <w:rsid w:val="00097105"/>
    <w:rsid w:val="00097226"/>
    <w:rsid w:val="000972E4"/>
    <w:rsid w:val="0009738E"/>
    <w:rsid w:val="0009798F"/>
    <w:rsid w:val="00097B8B"/>
    <w:rsid w:val="000A0005"/>
    <w:rsid w:val="000A0690"/>
    <w:rsid w:val="000A0A03"/>
    <w:rsid w:val="000A0D45"/>
    <w:rsid w:val="000A126D"/>
    <w:rsid w:val="000A1567"/>
    <w:rsid w:val="000A1B31"/>
    <w:rsid w:val="000A1E8A"/>
    <w:rsid w:val="000A1EA7"/>
    <w:rsid w:val="000A25D8"/>
    <w:rsid w:val="000A3179"/>
    <w:rsid w:val="000A3799"/>
    <w:rsid w:val="000A4211"/>
    <w:rsid w:val="000A4562"/>
    <w:rsid w:val="000A55DF"/>
    <w:rsid w:val="000A5D8F"/>
    <w:rsid w:val="000A5DF7"/>
    <w:rsid w:val="000A6226"/>
    <w:rsid w:val="000A6458"/>
    <w:rsid w:val="000A6492"/>
    <w:rsid w:val="000A651B"/>
    <w:rsid w:val="000A6DBB"/>
    <w:rsid w:val="000A75C6"/>
    <w:rsid w:val="000B0E81"/>
    <w:rsid w:val="000B199D"/>
    <w:rsid w:val="000B3194"/>
    <w:rsid w:val="000B3640"/>
    <w:rsid w:val="000B3970"/>
    <w:rsid w:val="000B47CC"/>
    <w:rsid w:val="000B4A6C"/>
    <w:rsid w:val="000B51B6"/>
    <w:rsid w:val="000B5684"/>
    <w:rsid w:val="000B56F7"/>
    <w:rsid w:val="000B5729"/>
    <w:rsid w:val="000B58AB"/>
    <w:rsid w:val="000B5B05"/>
    <w:rsid w:val="000B5B52"/>
    <w:rsid w:val="000B5D57"/>
    <w:rsid w:val="000B648F"/>
    <w:rsid w:val="000B6587"/>
    <w:rsid w:val="000B6736"/>
    <w:rsid w:val="000B72F4"/>
    <w:rsid w:val="000C01F0"/>
    <w:rsid w:val="000C04A8"/>
    <w:rsid w:val="000C0688"/>
    <w:rsid w:val="000C0FF4"/>
    <w:rsid w:val="000C1087"/>
    <w:rsid w:val="000C14B1"/>
    <w:rsid w:val="000C189B"/>
    <w:rsid w:val="000C2661"/>
    <w:rsid w:val="000C26A7"/>
    <w:rsid w:val="000C2DF1"/>
    <w:rsid w:val="000C318F"/>
    <w:rsid w:val="000C3B92"/>
    <w:rsid w:val="000C5F3F"/>
    <w:rsid w:val="000C6594"/>
    <w:rsid w:val="000C6A94"/>
    <w:rsid w:val="000C6BDC"/>
    <w:rsid w:val="000C6F2E"/>
    <w:rsid w:val="000C6FA9"/>
    <w:rsid w:val="000C71A1"/>
    <w:rsid w:val="000C743A"/>
    <w:rsid w:val="000C7512"/>
    <w:rsid w:val="000D03A6"/>
    <w:rsid w:val="000D064A"/>
    <w:rsid w:val="000D0856"/>
    <w:rsid w:val="000D0ABB"/>
    <w:rsid w:val="000D0B6B"/>
    <w:rsid w:val="000D18CB"/>
    <w:rsid w:val="000D1C5E"/>
    <w:rsid w:val="000D1DB5"/>
    <w:rsid w:val="000D23C3"/>
    <w:rsid w:val="000D24F2"/>
    <w:rsid w:val="000D3AEE"/>
    <w:rsid w:val="000D3B2E"/>
    <w:rsid w:val="000D44B0"/>
    <w:rsid w:val="000D44F7"/>
    <w:rsid w:val="000D4800"/>
    <w:rsid w:val="000D4F47"/>
    <w:rsid w:val="000D505D"/>
    <w:rsid w:val="000D567D"/>
    <w:rsid w:val="000D5A67"/>
    <w:rsid w:val="000D63F4"/>
    <w:rsid w:val="000D64C5"/>
    <w:rsid w:val="000D68F8"/>
    <w:rsid w:val="000D6A0E"/>
    <w:rsid w:val="000D791B"/>
    <w:rsid w:val="000D7A86"/>
    <w:rsid w:val="000E071C"/>
    <w:rsid w:val="000E0902"/>
    <w:rsid w:val="000E091D"/>
    <w:rsid w:val="000E0AF8"/>
    <w:rsid w:val="000E1590"/>
    <w:rsid w:val="000E16EA"/>
    <w:rsid w:val="000E2458"/>
    <w:rsid w:val="000E27A6"/>
    <w:rsid w:val="000E2A29"/>
    <w:rsid w:val="000E2A48"/>
    <w:rsid w:val="000E2A7F"/>
    <w:rsid w:val="000E2FFD"/>
    <w:rsid w:val="000E32C0"/>
    <w:rsid w:val="000E3534"/>
    <w:rsid w:val="000E3A37"/>
    <w:rsid w:val="000E3EDA"/>
    <w:rsid w:val="000E42A9"/>
    <w:rsid w:val="000E46A2"/>
    <w:rsid w:val="000E4D70"/>
    <w:rsid w:val="000E5310"/>
    <w:rsid w:val="000E5F8A"/>
    <w:rsid w:val="000E7CBC"/>
    <w:rsid w:val="000F029C"/>
    <w:rsid w:val="000F07BD"/>
    <w:rsid w:val="000F0E94"/>
    <w:rsid w:val="000F0FAA"/>
    <w:rsid w:val="000F17A3"/>
    <w:rsid w:val="000F194A"/>
    <w:rsid w:val="000F19F5"/>
    <w:rsid w:val="000F294A"/>
    <w:rsid w:val="000F2CC0"/>
    <w:rsid w:val="000F3CF8"/>
    <w:rsid w:val="000F43C7"/>
    <w:rsid w:val="000F4864"/>
    <w:rsid w:val="000F49DF"/>
    <w:rsid w:val="000F5762"/>
    <w:rsid w:val="000F5CA5"/>
    <w:rsid w:val="000F5CD1"/>
    <w:rsid w:val="000F5E46"/>
    <w:rsid w:val="000F6548"/>
    <w:rsid w:val="000F663C"/>
    <w:rsid w:val="000F6A3B"/>
    <w:rsid w:val="000F6E79"/>
    <w:rsid w:val="000F6F30"/>
    <w:rsid w:val="000F711A"/>
    <w:rsid w:val="00100FB6"/>
    <w:rsid w:val="0010136E"/>
    <w:rsid w:val="001017F2"/>
    <w:rsid w:val="00101E8B"/>
    <w:rsid w:val="00102412"/>
    <w:rsid w:val="00102677"/>
    <w:rsid w:val="00102741"/>
    <w:rsid w:val="00102C33"/>
    <w:rsid w:val="00103064"/>
    <w:rsid w:val="00103105"/>
    <w:rsid w:val="001032DC"/>
    <w:rsid w:val="001036ED"/>
    <w:rsid w:val="0010391D"/>
    <w:rsid w:val="00103DD5"/>
    <w:rsid w:val="001042E2"/>
    <w:rsid w:val="00104C02"/>
    <w:rsid w:val="00104D1A"/>
    <w:rsid w:val="0010504C"/>
    <w:rsid w:val="00105297"/>
    <w:rsid w:val="00105959"/>
    <w:rsid w:val="00105A7C"/>
    <w:rsid w:val="00105CB6"/>
    <w:rsid w:val="00106B11"/>
    <w:rsid w:val="00106C68"/>
    <w:rsid w:val="001071C6"/>
    <w:rsid w:val="001102BE"/>
    <w:rsid w:val="001106D2"/>
    <w:rsid w:val="00110734"/>
    <w:rsid w:val="001110F7"/>
    <w:rsid w:val="0011150D"/>
    <w:rsid w:val="00111C19"/>
    <w:rsid w:val="00111E4D"/>
    <w:rsid w:val="001122AB"/>
    <w:rsid w:val="00112384"/>
    <w:rsid w:val="0011273E"/>
    <w:rsid w:val="00112DE3"/>
    <w:rsid w:val="00113420"/>
    <w:rsid w:val="001135E0"/>
    <w:rsid w:val="00113E13"/>
    <w:rsid w:val="00113F79"/>
    <w:rsid w:val="00113FC3"/>
    <w:rsid w:val="0011402E"/>
    <w:rsid w:val="001143B8"/>
    <w:rsid w:val="00115335"/>
    <w:rsid w:val="00115EE9"/>
    <w:rsid w:val="0011614B"/>
    <w:rsid w:val="001162B1"/>
    <w:rsid w:val="00116865"/>
    <w:rsid w:val="00116F67"/>
    <w:rsid w:val="00116FD5"/>
    <w:rsid w:val="0011715C"/>
    <w:rsid w:val="001174B1"/>
    <w:rsid w:val="00117746"/>
    <w:rsid w:val="00120508"/>
    <w:rsid w:val="00120EA7"/>
    <w:rsid w:val="001212E4"/>
    <w:rsid w:val="001217E6"/>
    <w:rsid w:val="00122112"/>
    <w:rsid w:val="00122764"/>
    <w:rsid w:val="001227D0"/>
    <w:rsid w:val="00122DB6"/>
    <w:rsid w:val="00123300"/>
    <w:rsid w:val="001233C7"/>
    <w:rsid w:val="00123812"/>
    <w:rsid w:val="00123C5E"/>
    <w:rsid w:val="00123C7B"/>
    <w:rsid w:val="00123E7F"/>
    <w:rsid w:val="00123ED1"/>
    <w:rsid w:val="00124294"/>
    <w:rsid w:val="0012462C"/>
    <w:rsid w:val="00124A4F"/>
    <w:rsid w:val="00124C82"/>
    <w:rsid w:val="00124EAE"/>
    <w:rsid w:val="00125C2B"/>
    <w:rsid w:val="00125C78"/>
    <w:rsid w:val="00126630"/>
    <w:rsid w:val="001269DB"/>
    <w:rsid w:val="00126E9F"/>
    <w:rsid w:val="00126FAE"/>
    <w:rsid w:val="001275A8"/>
    <w:rsid w:val="00127830"/>
    <w:rsid w:val="00127F4F"/>
    <w:rsid w:val="00130291"/>
    <w:rsid w:val="0013042E"/>
    <w:rsid w:val="0013081B"/>
    <w:rsid w:val="00130874"/>
    <w:rsid w:val="0013089F"/>
    <w:rsid w:val="00130C8A"/>
    <w:rsid w:val="00130C97"/>
    <w:rsid w:val="001310CC"/>
    <w:rsid w:val="00131163"/>
    <w:rsid w:val="00131379"/>
    <w:rsid w:val="0013265C"/>
    <w:rsid w:val="00132859"/>
    <w:rsid w:val="00133306"/>
    <w:rsid w:val="001333BC"/>
    <w:rsid w:val="001333EF"/>
    <w:rsid w:val="00133F8F"/>
    <w:rsid w:val="0013447D"/>
    <w:rsid w:val="001344F3"/>
    <w:rsid w:val="0013495A"/>
    <w:rsid w:val="00134B5D"/>
    <w:rsid w:val="00135657"/>
    <w:rsid w:val="0013588F"/>
    <w:rsid w:val="001361BD"/>
    <w:rsid w:val="001361E9"/>
    <w:rsid w:val="00136397"/>
    <w:rsid w:val="0013660F"/>
    <w:rsid w:val="0013667B"/>
    <w:rsid w:val="00136687"/>
    <w:rsid w:val="001368A0"/>
    <w:rsid w:val="00136BEF"/>
    <w:rsid w:val="00136E74"/>
    <w:rsid w:val="00137176"/>
    <w:rsid w:val="00137569"/>
    <w:rsid w:val="00137CD2"/>
    <w:rsid w:val="00140937"/>
    <w:rsid w:val="00140BC2"/>
    <w:rsid w:val="00140C9E"/>
    <w:rsid w:val="00141554"/>
    <w:rsid w:val="00141747"/>
    <w:rsid w:val="00141840"/>
    <w:rsid w:val="00141921"/>
    <w:rsid w:val="00141CE2"/>
    <w:rsid w:val="00141FD5"/>
    <w:rsid w:val="0014201F"/>
    <w:rsid w:val="001421BA"/>
    <w:rsid w:val="001421F8"/>
    <w:rsid w:val="0014258D"/>
    <w:rsid w:val="0014284B"/>
    <w:rsid w:val="001430B8"/>
    <w:rsid w:val="001432A1"/>
    <w:rsid w:val="001432EB"/>
    <w:rsid w:val="00143A7A"/>
    <w:rsid w:val="00143FE2"/>
    <w:rsid w:val="0014407D"/>
    <w:rsid w:val="0014480D"/>
    <w:rsid w:val="00144B1A"/>
    <w:rsid w:val="00144D65"/>
    <w:rsid w:val="00144E8A"/>
    <w:rsid w:val="00145828"/>
    <w:rsid w:val="001459FB"/>
    <w:rsid w:val="00145AAE"/>
    <w:rsid w:val="00145AB6"/>
    <w:rsid w:val="00145FE0"/>
    <w:rsid w:val="001461CB"/>
    <w:rsid w:val="00146472"/>
    <w:rsid w:val="00146508"/>
    <w:rsid w:val="001469B4"/>
    <w:rsid w:val="00146F93"/>
    <w:rsid w:val="00147034"/>
    <w:rsid w:val="00147213"/>
    <w:rsid w:val="001477E0"/>
    <w:rsid w:val="00147BC5"/>
    <w:rsid w:val="00147DFA"/>
    <w:rsid w:val="00147FAA"/>
    <w:rsid w:val="00150CB9"/>
    <w:rsid w:val="00150D69"/>
    <w:rsid w:val="00150F94"/>
    <w:rsid w:val="00151227"/>
    <w:rsid w:val="00151A57"/>
    <w:rsid w:val="00151CF4"/>
    <w:rsid w:val="00152520"/>
    <w:rsid w:val="001532DF"/>
    <w:rsid w:val="00153373"/>
    <w:rsid w:val="001533E8"/>
    <w:rsid w:val="00153402"/>
    <w:rsid w:val="00153745"/>
    <w:rsid w:val="00153C47"/>
    <w:rsid w:val="001541C0"/>
    <w:rsid w:val="00155092"/>
    <w:rsid w:val="00155862"/>
    <w:rsid w:val="00155B7F"/>
    <w:rsid w:val="00156F75"/>
    <w:rsid w:val="001572F8"/>
    <w:rsid w:val="00160005"/>
    <w:rsid w:val="001609BE"/>
    <w:rsid w:val="00160C03"/>
    <w:rsid w:val="00160EF9"/>
    <w:rsid w:val="00160FC8"/>
    <w:rsid w:val="001611C7"/>
    <w:rsid w:val="001613EC"/>
    <w:rsid w:val="00161603"/>
    <w:rsid w:val="0016245D"/>
    <w:rsid w:val="00162A7B"/>
    <w:rsid w:val="00163094"/>
    <w:rsid w:val="00163148"/>
    <w:rsid w:val="00163D91"/>
    <w:rsid w:val="00164707"/>
    <w:rsid w:val="00165318"/>
    <w:rsid w:val="00165680"/>
    <w:rsid w:val="00165761"/>
    <w:rsid w:val="00165947"/>
    <w:rsid w:val="00165ED5"/>
    <w:rsid w:val="00165F34"/>
    <w:rsid w:val="001662ED"/>
    <w:rsid w:val="00166607"/>
    <w:rsid w:val="001674DE"/>
    <w:rsid w:val="00167C09"/>
    <w:rsid w:val="0017010E"/>
    <w:rsid w:val="001701C5"/>
    <w:rsid w:val="001706B2"/>
    <w:rsid w:val="001709D7"/>
    <w:rsid w:val="00170C56"/>
    <w:rsid w:val="0017110A"/>
    <w:rsid w:val="00171493"/>
    <w:rsid w:val="00171ED1"/>
    <w:rsid w:val="0017202D"/>
    <w:rsid w:val="0017236B"/>
    <w:rsid w:val="00172743"/>
    <w:rsid w:val="00172775"/>
    <w:rsid w:val="0017278B"/>
    <w:rsid w:val="0017343E"/>
    <w:rsid w:val="0017353E"/>
    <w:rsid w:val="00173983"/>
    <w:rsid w:val="00174235"/>
    <w:rsid w:val="001745F2"/>
    <w:rsid w:val="00174807"/>
    <w:rsid w:val="00174DF1"/>
    <w:rsid w:val="0017515E"/>
    <w:rsid w:val="00175568"/>
    <w:rsid w:val="0017564F"/>
    <w:rsid w:val="00176086"/>
    <w:rsid w:val="00176379"/>
    <w:rsid w:val="0017756D"/>
    <w:rsid w:val="0017792F"/>
    <w:rsid w:val="00180037"/>
    <w:rsid w:val="00180271"/>
    <w:rsid w:val="001806BD"/>
    <w:rsid w:val="00180D0C"/>
    <w:rsid w:val="00181577"/>
    <w:rsid w:val="00181D86"/>
    <w:rsid w:val="0018208A"/>
    <w:rsid w:val="00182375"/>
    <w:rsid w:val="00182845"/>
    <w:rsid w:val="00182BE5"/>
    <w:rsid w:val="0018306D"/>
    <w:rsid w:val="00183486"/>
    <w:rsid w:val="00183B61"/>
    <w:rsid w:val="00183B6B"/>
    <w:rsid w:val="00184314"/>
    <w:rsid w:val="00184C19"/>
    <w:rsid w:val="00184E59"/>
    <w:rsid w:val="00185567"/>
    <w:rsid w:val="001858DF"/>
    <w:rsid w:val="00185D16"/>
    <w:rsid w:val="001860BB"/>
    <w:rsid w:val="001862B2"/>
    <w:rsid w:val="0018637D"/>
    <w:rsid w:val="0018642B"/>
    <w:rsid w:val="00186454"/>
    <w:rsid w:val="001866B5"/>
    <w:rsid w:val="00186B6F"/>
    <w:rsid w:val="00186CB3"/>
    <w:rsid w:val="00186E14"/>
    <w:rsid w:val="00186FB8"/>
    <w:rsid w:val="001874AD"/>
    <w:rsid w:val="00187820"/>
    <w:rsid w:val="00187E23"/>
    <w:rsid w:val="00187FE8"/>
    <w:rsid w:val="00190186"/>
    <w:rsid w:val="0019041D"/>
    <w:rsid w:val="00191103"/>
    <w:rsid w:val="00191C9E"/>
    <w:rsid w:val="00191EE4"/>
    <w:rsid w:val="00191FBA"/>
    <w:rsid w:val="00192AE9"/>
    <w:rsid w:val="00192EE9"/>
    <w:rsid w:val="00192F5D"/>
    <w:rsid w:val="00193DA5"/>
    <w:rsid w:val="00194782"/>
    <w:rsid w:val="001949DE"/>
    <w:rsid w:val="00194DB6"/>
    <w:rsid w:val="001953B2"/>
    <w:rsid w:val="001957BF"/>
    <w:rsid w:val="00195982"/>
    <w:rsid w:val="001960F0"/>
    <w:rsid w:val="00196390"/>
    <w:rsid w:val="001963B3"/>
    <w:rsid w:val="001966EF"/>
    <w:rsid w:val="00196903"/>
    <w:rsid w:val="00196A4E"/>
    <w:rsid w:val="00197099"/>
    <w:rsid w:val="0019749B"/>
    <w:rsid w:val="001976D9"/>
    <w:rsid w:val="001978A8"/>
    <w:rsid w:val="001A01ED"/>
    <w:rsid w:val="001A01F4"/>
    <w:rsid w:val="001A0B11"/>
    <w:rsid w:val="001A0EFE"/>
    <w:rsid w:val="001A13BB"/>
    <w:rsid w:val="001A1C00"/>
    <w:rsid w:val="001A3022"/>
    <w:rsid w:val="001A3494"/>
    <w:rsid w:val="001A3B42"/>
    <w:rsid w:val="001A3F20"/>
    <w:rsid w:val="001A4724"/>
    <w:rsid w:val="001A4925"/>
    <w:rsid w:val="001A4ECF"/>
    <w:rsid w:val="001A5EAE"/>
    <w:rsid w:val="001A5FF5"/>
    <w:rsid w:val="001A6057"/>
    <w:rsid w:val="001A6376"/>
    <w:rsid w:val="001A6CCE"/>
    <w:rsid w:val="001A7055"/>
    <w:rsid w:val="001A70F3"/>
    <w:rsid w:val="001B0046"/>
    <w:rsid w:val="001B1135"/>
    <w:rsid w:val="001B1775"/>
    <w:rsid w:val="001B1D21"/>
    <w:rsid w:val="001B1DA0"/>
    <w:rsid w:val="001B3859"/>
    <w:rsid w:val="001B4001"/>
    <w:rsid w:val="001B402F"/>
    <w:rsid w:val="001B4800"/>
    <w:rsid w:val="001B4E52"/>
    <w:rsid w:val="001B5E7C"/>
    <w:rsid w:val="001B61B4"/>
    <w:rsid w:val="001B6779"/>
    <w:rsid w:val="001B69E0"/>
    <w:rsid w:val="001B6CF1"/>
    <w:rsid w:val="001B780B"/>
    <w:rsid w:val="001B7BBF"/>
    <w:rsid w:val="001B7F94"/>
    <w:rsid w:val="001C0449"/>
    <w:rsid w:val="001C14D4"/>
    <w:rsid w:val="001C1C7B"/>
    <w:rsid w:val="001C21CF"/>
    <w:rsid w:val="001C2479"/>
    <w:rsid w:val="001C2FF0"/>
    <w:rsid w:val="001C31A0"/>
    <w:rsid w:val="001C3F5E"/>
    <w:rsid w:val="001C40E4"/>
    <w:rsid w:val="001C4E50"/>
    <w:rsid w:val="001C5ACB"/>
    <w:rsid w:val="001C608F"/>
    <w:rsid w:val="001C6626"/>
    <w:rsid w:val="001C7B23"/>
    <w:rsid w:val="001C7E03"/>
    <w:rsid w:val="001D042E"/>
    <w:rsid w:val="001D06E5"/>
    <w:rsid w:val="001D0E41"/>
    <w:rsid w:val="001D1411"/>
    <w:rsid w:val="001D181E"/>
    <w:rsid w:val="001D1B2C"/>
    <w:rsid w:val="001D1C79"/>
    <w:rsid w:val="001D225D"/>
    <w:rsid w:val="001D2AF5"/>
    <w:rsid w:val="001D2CEA"/>
    <w:rsid w:val="001D36D8"/>
    <w:rsid w:val="001D38DE"/>
    <w:rsid w:val="001D3A29"/>
    <w:rsid w:val="001D3AA1"/>
    <w:rsid w:val="001D3B1E"/>
    <w:rsid w:val="001D3D06"/>
    <w:rsid w:val="001D3F92"/>
    <w:rsid w:val="001D414B"/>
    <w:rsid w:val="001D4220"/>
    <w:rsid w:val="001D47BE"/>
    <w:rsid w:val="001D4A8F"/>
    <w:rsid w:val="001D5551"/>
    <w:rsid w:val="001D5644"/>
    <w:rsid w:val="001D628A"/>
    <w:rsid w:val="001D67A8"/>
    <w:rsid w:val="001D738D"/>
    <w:rsid w:val="001D7F05"/>
    <w:rsid w:val="001E00C2"/>
    <w:rsid w:val="001E027C"/>
    <w:rsid w:val="001E0535"/>
    <w:rsid w:val="001E0CD0"/>
    <w:rsid w:val="001E116B"/>
    <w:rsid w:val="001E1385"/>
    <w:rsid w:val="001E1F4F"/>
    <w:rsid w:val="001E2924"/>
    <w:rsid w:val="001E3571"/>
    <w:rsid w:val="001E35C4"/>
    <w:rsid w:val="001E4047"/>
    <w:rsid w:val="001E460F"/>
    <w:rsid w:val="001E46C5"/>
    <w:rsid w:val="001E4EDF"/>
    <w:rsid w:val="001E53F7"/>
    <w:rsid w:val="001E6253"/>
    <w:rsid w:val="001E637C"/>
    <w:rsid w:val="001E679E"/>
    <w:rsid w:val="001E72B1"/>
    <w:rsid w:val="001E7949"/>
    <w:rsid w:val="001E7C0A"/>
    <w:rsid w:val="001F02C2"/>
    <w:rsid w:val="001F04D6"/>
    <w:rsid w:val="001F0721"/>
    <w:rsid w:val="001F11D5"/>
    <w:rsid w:val="001F183B"/>
    <w:rsid w:val="001F1CE4"/>
    <w:rsid w:val="001F2002"/>
    <w:rsid w:val="001F2027"/>
    <w:rsid w:val="001F2A12"/>
    <w:rsid w:val="001F2D3E"/>
    <w:rsid w:val="001F3096"/>
    <w:rsid w:val="001F3379"/>
    <w:rsid w:val="001F3D09"/>
    <w:rsid w:val="001F3E55"/>
    <w:rsid w:val="001F3EAC"/>
    <w:rsid w:val="001F41F4"/>
    <w:rsid w:val="001F46EC"/>
    <w:rsid w:val="001F4B85"/>
    <w:rsid w:val="001F4DF8"/>
    <w:rsid w:val="001F4E0D"/>
    <w:rsid w:val="001F4F04"/>
    <w:rsid w:val="001F55A5"/>
    <w:rsid w:val="001F5E9D"/>
    <w:rsid w:val="001F65AC"/>
    <w:rsid w:val="001F663E"/>
    <w:rsid w:val="001F66EC"/>
    <w:rsid w:val="001F6E66"/>
    <w:rsid w:val="001F6EA7"/>
    <w:rsid w:val="001F7774"/>
    <w:rsid w:val="001F79D6"/>
    <w:rsid w:val="001F7AC0"/>
    <w:rsid w:val="001F7D7F"/>
    <w:rsid w:val="00201057"/>
    <w:rsid w:val="002017E2"/>
    <w:rsid w:val="002019E7"/>
    <w:rsid w:val="00201D76"/>
    <w:rsid w:val="00202034"/>
    <w:rsid w:val="002021A9"/>
    <w:rsid w:val="002026DA"/>
    <w:rsid w:val="0020385A"/>
    <w:rsid w:val="00203E66"/>
    <w:rsid w:val="00204149"/>
    <w:rsid w:val="002045E4"/>
    <w:rsid w:val="002045F2"/>
    <w:rsid w:val="00204C2C"/>
    <w:rsid w:val="00205039"/>
    <w:rsid w:val="00205AEA"/>
    <w:rsid w:val="00205CED"/>
    <w:rsid w:val="00205D4A"/>
    <w:rsid w:val="00205F42"/>
    <w:rsid w:val="002066C2"/>
    <w:rsid w:val="0020710B"/>
    <w:rsid w:val="002073CA"/>
    <w:rsid w:val="00207512"/>
    <w:rsid w:val="00207C7F"/>
    <w:rsid w:val="00207F3A"/>
    <w:rsid w:val="00207F4A"/>
    <w:rsid w:val="00207F83"/>
    <w:rsid w:val="002101FD"/>
    <w:rsid w:val="00210571"/>
    <w:rsid w:val="00210ADA"/>
    <w:rsid w:val="00210CE4"/>
    <w:rsid w:val="00210ED3"/>
    <w:rsid w:val="00211733"/>
    <w:rsid w:val="00212213"/>
    <w:rsid w:val="002128B2"/>
    <w:rsid w:val="00212F62"/>
    <w:rsid w:val="00213291"/>
    <w:rsid w:val="00213AAB"/>
    <w:rsid w:val="00214381"/>
    <w:rsid w:val="00215069"/>
    <w:rsid w:val="0021528F"/>
    <w:rsid w:val="002157CA"/>
    <w:rsid w:val="00215CB6"/>
    <w:rsid w:val="00216FD4"/>
    <w:rsid w:val="002175FC"/>
    <w:rsid w:val="00220217"/>
    <w:rsid w:val="002205B0"/>
    <w:rsid w:val="002212BB"/>
    <w:rsid w:val="00221550"/>
    <w:rsid w:val="00221E8F"/>
    <w:rsid w:val="00221F7D"/>
    <w:rsid w:val="002228BC"/>
    <w:rsid w:val="0022307B"/>
    <w:rsid w:val="002233B1"/>
    <w:rsid w:val="00223454"/>
    <w:rsid w:val="00223CB6"/>
    <w:rsid w:val="00223CDD"/>
    <w:rsid w:val="0022404F"/>
    <w:rsid w:val="0022423E"/>
    <w:rsid w:val="002242C2"/>
    <w:rsid w:val="0022484C"/>
    <w:rsid w:val="00225519"/>
    <w:rsid w:val="002259C3"/>
    <w:rsid w:val="00226242"/>
    <w:rsid w:val="002268D6"/>
    <w:rsid w:val="00226A89"/>
    <w:rsid w:val="00226E53"/>
    <w:rsid w:val="002270D4"/>
    <w:rsid w:val="0022766D"/>
    <w:rsid w:val="00227E40"/>
    <w:rsid w:val="00230099"/>
    <w:rsid w:val="002304B3"/>
    <w:rsid w:val="00230B3C"/>
    <w:rsid w:val="00230FF9"/>
    <w:rsid w:val="0023365D"/>
    <w:rsid w:val="00233725"/>
    <w:rsid w:val="0023375C"/>
    <w:rsid w:val="00233E02"/>
    <w:rsid w:val="0023460B"/>
    <w:rsid w:val="00234999"/>
    <w:rsid w:val="00234EE9"/>
    <w:rsid w:val="00235D6A"/>
    <w:rsid w:val="00235FEB"/>
    <w:rsid w:val="00236133"/>
    <w:rsid w:val="00236742"/>
    <w:rsid w:val="00236F9F"/>
    <w:rsid w:val="00237D53"/>
    <w:rsid w:val="00237E77"/>
    <w:rsid w:val="00237E91"/>
    <w:rsid w:val="00237F4D"/>
    <w:rsid w:val="00240776"/>
    <w:rsid w:val="00240B4A"/>
    <w:rsid w:val="00240C21"/>
    <w:rsid w:val="0024103C"/>
    <w:rsid w:val="0024151A"/>
    <w:rsid w:val="002415EF"/>
    <w:rsid w:val="00241E15"/>
    <w:rsid w:val="0024213F"/>
    <w:rsid w:val="00242556"/>
    <w:rsid w:val="00242AAD"/>
    <w:rsid w:val="00242F95"/>
    <w:rsid w:val="0024308C"/>
    <w:rsid w:val="00244001"/>
    <w:rsid w:val="0024474A"/>
    <w:rsid w:val="002448F1"/>
    <w:rsid w:val="00244924"/>
    <w:rsid w:val="00244C14"/>
    <w:rsid w:val="0024518D"/>
    <w:rsid w:val="00245356"/>
    <w:rsid w:val="00245509"/>
    <w:rsid w:val="00245B14"/>
    <w:rsid w:val="0024636C"/>
    <w:rsid w:val="002466DD"/>
    <w:rsid w:val="0024685C"/>
    <w:rsid w:val="002473CA"/>
    <w:rsid w:val="002474BD"/>
    <w:rsid w:val="00247DB0"/>
    <w:rsid w:val="00250639"/>
    <w:rsid w:val="00250979"/>
    <w:rsid w:val="00251791"/>
    <w:rsid w:val="00251874"/>
    <w:rsid w:val="00251DDE"/>
    <w:rsid w:val="00251EF9"/>
    <w:rsid w:val="00252466"/>
    <w:rsid w:val="00252903"/>
    <w:rsid w:val="00252B92"/>
    <w:rsid w:val="00252FD0"/>
    <w:rsid w:val="00252FFB"/>
    <w:rsid w:val="002535E0"/>
    <w:rsid w:val="002537C9"/>
    <w:rsid w:val="00253ADA"/>
    <w:rsid w:val="00253C31"/>
    <w:rsid w:val="00254642"/>
    <w:rsid w:val="002546DA"/>
    <w:rsid w:val="00254798"/>
    <w:rsid w:val="002552AC"/>
    <w:rsid w:val="002558E9"/>
    <w:rsid w:val="00255BC9"/>
    <w:rsid w:val="00256436"/>
    <w:rsid w:val="00256470"/>
    <w:rsid w:val="00256BDD"/>
    <w:rsid w:val="00256E0C"/>
    <w:rsid w:val="00256FE3"/>
    <w:rsid w:val="002574A2"/>
    <w:rsid w:val="00257CA6"/>
    <w:rsid w:val="00257F0D"/>
    <w:rsid w:val="00260168"/>
    <w:rsid w:val="0026055E"/>
    <w:rsid w:val="00260961"/>
    <w:rsid w:val="002609A3"/>
    <w:rsid w:val="00260B6A"/>
    <w:rsid w:val="0026118D"/>
    <w:rsid w:val="00261221"/>
    <w:rsid w:val="00261378"/>
    <w:rsid w:val="00261538"/>
    <w:rsid w:val="0026173A"/>
    <w:rsid w:val="00261860"/>
    <w:rsid w:val="0026191A"/>
    <w:rsid w:val="00261BD2"/>
    <w:rsid w:val="00261C55"/>
    <w:rsid w:val="00262747"/>
    <w:rsid w:val="00262D48"/>
    <w:rsid w:val="00263153"/>
    <w:rsid w:val="00263774"/>
    <w:rsid w:val="00263B0D"/>
    <w:rsid w:val="002646C7"/>
    <w:rsid w:val="002648D4"/>
    <w:rsid w:val="00264922"/>
    <w:rsid w:val="00264F12"/>
    <w:rsid w:val="00265F2E"/>
    <w:rsid w:val="0026654E"/>
    <w:rsid w:val="00266641"/>
    <w:rsid w:val="002673E4"/>
    <w:rsid w:val="00267489"/>
    <w:rsid w:val="00267834"/>
    <w:rsid w:val="00267D12"/>
    <w:rsid w:val="00270874"/>
    <w:rsid w:val="00270995"/>
    <w:rsid w:val="00270E7C"/>
    <w:rsid w:val="0027110B"/>
    <w:rsid w:val="0027117A"/>
    <w:rsid w:val="002713E9"/>
    <w:rsid w:val="00271B1F"/>
    <w:rsid w:val="002720AF"/>
    <w:rsid w:val="002723F6"/>
    <w:rsid w:val="00272623"/>
    <w:rsid w:val="002726DF"/>
    <w:rsid w:val="00272984"/>
    <w:rsid w:val="00272A95"/>
    <w:rsid w:val="0027388D"/>
    <w:rsid w:val="00273AF0"/>
    <w:rsid w:val="00273B91"/>
    <w:rsid w:val="00273DE0"/>
    <w:rsid w:val="00274618"/>
    <w:rsid w:val="00274958"/>
    <w:rsid w:val="002749FF"/>
    <w:rsid w:val="00274A29"/>
    <w:rsid w:val="00274F61"/>
    <w:rsid w:val="00275054"/>
    <w:rsid w:val="002753C4"/>
    <w:rsid w:val="002757D9"/>
    <w:rsid w:val="00275F19"/>
    <w:rsid w:val="00276569"/>
    <w:rsid w:val="0027699C"/>
    <w:rsid w:val="00276EDD"/>
    <w:rsid w:val="00277165"/>
    <w:rsid w:val="002775C6"/>
    <w:rsid w:val="00277837"/>
    <w:rsid w:val="002778FB"/>
    <w:rsid w:val="00277A9D"/>
    <w:rsid w:val="00277F8B"/>
    <w:rsid w:val="00280123"/>
    <w:rsid w:val="002804A0"/>
    <w:rsid w:val="002807EB"/>
    <w:rsid w:val="002808E6"/>
    <w:rsid w:val="00281784"/>
    <w:rsid w:val="002818BB"/>
    <w:rsid w:val="00281DD5"/>
    <w:rsid w:val="00281F3C"/>
    <w:rsid w:val="00282B7F"/>
    <w:rsid w:val="00282BAA"/>
    <w:rsid w:val="0028325F"/>
    <w:rsid w:val="00283379"/>
    <w:rsid w:val="00283AB7"/>
    <w:rsid w:val="002841C5"/>
    <w:rsid w:val="00284393"/>
    <w:rsid w:val="00284A6E"/>
    <w:rsid w:val="00284FFD"/>
    <w:rsid w:val="002854D3"/>
    <w:rsid w:val="002856CA"/>
    <w:rsid w:val="00285773"/>
    <w:rsid w:val="00285E04"/>
    <w:rsid w:val="002860DE"/>
    <w:rsid w:val="0028613D"/>
    <w:rsid w:val="00286319"/>
    <w:rsid w:val="0028687C"/>
    <w:rsid w:val="00286A10"/>
    <w:rsid w:val="00286A73"/>
    <w:rsid w:val="00286E32"/>
    <w:rsid w:val="00286F4E"/>
    <w:rsid w:val="002873F5"/>
    <w:rsid w:val="0028769E"/>
    <w:rsid w:val="00287708"/>
    <w:rsid w:val="00287F8B"/>
    <w:rsid w:val="002901B8"/>
    <w:rsid w:val="00290ADD"/>
    <w:rsid w:val="00290BD6"/>
    <w:rsid w:val="00290C4B"/>
    <w:rsid w:val="00290CDA"/>
    <w:rsid w:val="002913B8"/>
    <w:rsid w:val="002914E7"/>
    <w:rsid w:val="0029169C"/>
    <w:rsid w:val="00292251"/>
    <w:rsid w:val="0029229A"/>
    <w:rsid w:val="002926C6"/>
    <w:rsid w:val="00292CE1"/>
    <w:rsid w:val="00292F18"/>
    <w:rsid w:val="0029343A"/>
    <w:rsid w:val="00293782"/>
    <w:rsid w:val="00293933"/>
    <w:rsid w:val="00293CE4"/>
    <w:rsid w:val="002941EA"/>
    <w:rsid w:val="002942EF"/>
    <w:rsid w:val="00294964"/>
    <w:rsid w:val="00294AD5"/>
    <w:rsid w:val="00295A75"/>
    <w:rsid w:val="00295FBA"/>
    <w:rsid w:val="00296337"/>
    <w:rsid w:val="002973A6"/>
    <w:rsid w:val="0029763F"/>
    <w:rsid w:val="00297E82"/>
    <w:rsid w:val="002A059A"/>
    <w:rsid w:val="002A0743"/>
    <w:rsid w:val="002A09BC"/>
    <w:rsid w:val="002A1CA7"/>
    <w:rsid w:val="002A2394"/>
    <w:rsid w:val="002A3790"/>
    <w:rsid w:val="002A455F"/>
    <w:rsid w:val="002A4D76"/>
    <w:rsid w:val="002A507E"/>
    <w:rsid w:val="002A5420"/>
    <w:rsid w:val="002A585F"/>
    <w:rsid w:val="002A64E0"/>
    <w:rsid w:val="002A708C"/>
    <w:rsid w:val="002A710F"/>
    <w:rsid w:val="002A7434"/>
    <w:rsid w:val="002A784D"/>
    <w:rsid w:val="002B0411"/>
    <w:rsid w:val="002B0809"/>
    <w:rsid w:val="002B083B"/>
    <w:rsid w:val="002B0A08"/>
    <w:rsid w:val="002B0B56"/>
    <w:rsid w:val="002B0F8B"/>
    <w:rsid w:val="002B103B"/>
    <w:rsid w:val="002B105A"/>
    <w:rsid w:val="002B14AE"/>
    <w:rsid w:val="002B1A2C"/>
    <w:rsid w:val="002B2558"/>
    <w:rsid w:val="002B2B43"/>
    <w:rsid w:val="002B2F14"/>
    <w:rsid w:val="002B31E8"/>
    <w:rsid w:val="002B360A"/>
    <w:rsid w:val="002B3711"/>
    <w:rsid w:val="002B4181"/>
    <w:rsid w:val="002B4242"/>
    <w:rsid w:val="002B434C"/>
    <w:rsid w:val="002B467E"/>
    <w:rsid w:val="002B4B23"/>
    <w:rsid w:val="002B4E17"/>
    <w:rsid w:val="002B4F29"/>
    <w:rsid w:val="002B53EB"/>
    <w:rsid w:val="002B5C4A"/>
    <w:rsid w:val="002B5F2A"/>
    <w:rsid w:val="002B6249"/>
    <w:rsid w:val="002B6264"/>
    <w:rsid w:val="002B62BB"/>
    <w:rsid w:val="002B6309"/>
    <w:rsid w:val="002B6995"/>
    <w:rsid w:val="002B6B0C"/>
    <w:rsid w:val="002B76EC"/>
    <w:rsid w:val="002B796B"/>
    <w:rsid w:val="002B7B3E"/>
    <w:rsid w:val="002C0006"/>
    <w:rsid w:val="002C00E4"/>
    <w:rsid w:val="002C07A7"/>
    <w:rsid w:val="002C124C"/>
    <w:rsid w:val="002C1457"/>
    <w:rsid w:val="002C1850"/>
    <w:rsid w:val="002C1924"/>
    <w:rsid w:val="002C232F"/>
    <w:rsid w:val="002C2764"/>
    <w:rsid w:val="002C2B93"/>
    <w:rsid w:val="002C33AD"/>
    <w:rsid w:val="002C3467"/>
    <w:rsid w:val="002C3810"/>
    <w:rsid w:val="002C3E0A"/>
    <w:rsid w:val="002C483A"/>
    <w:rsid w:val="002C4BB6"/>
    <w:rsid w:val="002C5232"/>
    <w:rsid w:val="002C5297"/>
    <w:rsid w:val="002C5400"/>
    <w:rsid w:val="002C5688"/>
    <w:rsid w:val="002C5857"/>
    <w:rsid w:val="002C5C42"/>
    <w:rsid w:val="002C6319"/>
    <w:rsid w:val="002C6520"/>
    <w:rsid w:val="002C6665"/>
    <w:rsid w:val="002C6769"/>
    <w:rsid w:val="002C6CDD"/>
    <w:rsid w:val="002C79C0"/>
    <w:rsid w:val="002C7A28"/>
    <w:rsid w:val="002C7C88"/>
    <w:rsid w:val="002C7CBF"/>
    <w:rsid w:val="002C7E54"/>
    <w:rsid w:val="002D00D0"/>
    <w:rsid w:val="002D0294"/>
    <w:rsid w:val="002D0A59"/>
    <w:rsid w:val="002D0FD6"/>
    <w:rsid w:val="002D1267"/>
    <w:rsid w:val="002D223B"/>
    <w:rsid w:val="002D239D"/>
    <w:rsid w:val="002D2FD0"/>
    <w:rsid w:val="002D3A7D"/>
    <w:rsid w:val="002D3F1F"/>
    <w:rsid w:val="002D475B"/>
    <w:rsid w:val="002D4F45"/>
    <w:rsid w:val="002D4FBA"/>
    <w:rsid w:val="002D5799"/>
    <w:rsid w:val="002D607B"/>
    <w:rsid w:val="002D609C"/>
    <w:rsid w:val="002D66C7"/>
    <w:rsid w:val="002D68DB"/>
    <w:rsid w:val="002D6F9C"/>
    <w:rsid w:val="002D71EF"/>
    <w:rsid w:val="002D72BE"/>
    <w:rsid w:val="002D7798"/>
    <w:rsid w:val="002D783B"/>
    <w:rsid w:val="002D7978"/>
    <w:rsid w:val="002D7C2B"/>
    <w:rsid w:val="002D7D2B"/>
    <w:rsid w:val="002D7FBF"/>
    <w:rsid w:val="002E0573"/>
    <w:rsid w:val="002E1294"/>
    <w:rsid w:val="002E1B80"/>
    <w:rsid w:val="002E1CCF"/>
    <w:rsid w:val="002E1ED5"/>
    <w:rsid w:val="002E20A8"/>
    <w:rsid w:val="002E2595"/>
    <w:rsid w:val="002E2719"/>
    <w:rsid w:val="002E27BD"/>
    <w:rsid w:val="002E3072"/>
    <w:rsid w:val="002E32B2"/>
    <w:rsid w:val="002E359D"/>
    <w:rsid w:val="002E4089"/>
    <w:rsid w:val="002E4389"/>
    <w:rsid w:val="002E477A"/>
    <w:rsid w:val="002E4CF7"/>
    <w:rsid w:val="002E5790"/>
    <w:rsid w:val="002E5D67"/>
    <w:rsid w:val="002E5E54"/>
    <w:rsid w:val="002E5EDB"/>
    <w:rsid w:val="002E650E"/>
    <w:rsid w:val="002E6EBB"/>
    <w:rsid w:val="002E71C5"/>
    <w:rsid w:val="002E7341"/>
    <w:rsid w:val="002E7824"/>
    <w:rsid w:val="002E7F04"/>
    <w:rsid w:val="002F0550"/>
    <w:rsid w:val="002F0F95"/>
    <w:rsid w:val="002F166D"/>
    <w:rsid w:val="002F1BC3"/>
    <w:rsid w:val="002F1C08"/>
    <w:rsid w:val="002F2804"/>
    <w:rsid w:val="002F2AF2"/>
    <w:rsid w:val="002F354E"/>
    <w:rsid w:val="002F36CA"/>
    <w:rsid w:val="002F38D8"/>
    <w:rsid w:val="002F4008"/>
    <w:rsid w:val="002F4630"/>
    <w:rsid w:val="002F4886"/>
    <w:rsid w:val="002F4F37"/>
    <w:rsid w:val="002F653F"/>
    <w:rsid w:val="002F6725"/>
    <w:rsid w:val="002F74F0"/>
    <w:rsid w:val="002F7721"/>
    <w:rsid w:val="002F77EF"/>
    <w:rsid w:val="002F7DC4"/>
    <w:rsid w:val="00300438"/>
    <w:rsid w:val="0030050B"/>
    <w:rsid w:val="00300559"/>
    <w:rsid w:val="003008BA"/>
    <w:rsid w:val="00300EB4"/>
    <w:rsid w:val="0030108C"/>
    <w:rsid w:val="00301C15"/>
    <w:rsid w:val="00301F9D"/>
    <w:rsid w:val="0030210E"/>
    <w:rsid w:val="0030275A"/>
    <w:rsid w:val="003027FF"/>
    <w:rsid w:val="00303161"/>
    <w:rsid w:val="00304149"/>
    <w:rsid w:val="00304966"/>
    <w:rsid w:val="003049B1"/>
    <w:rsid w:val="00304CF6"/>
    <w:rsid w:val="0030573E"/>
    <w:rsid w:val="00305867"/>
    <w:rsid w:val="003060C2"/>
    <w:rsid w:val="0030626E"/>
    <w:rsid w:val="0030685B"/>
    <w:rsid w:val="00306C72"/>
    <w:rsid w:val="00307321"/>
    <w:rsid w:val="003079EA"/>
    <w:rsid w:val="00307DE0"/>
    <w:rsid w:val="00307E2A"/>
    <w:rsid w:val="0031062B"/>
    <w:rsid w:val="003106B9"/>
    <w:rsid w:val="00310B2B"/>
    <w:rsid w:val="00310BB3"/>
    <w:rsid w:val="0031190F"/>
    <w:rsid w:val="003126D9"/>
    <w:rsid w:val="00312A30"/>
    <w:rsid w:val="00312E2F"/>
    <w:rsid w:val="00313227"/>
    <w:rsid w:val="0031469E"/>
    <w:rsid w:val="00314E1C"/>
    <w:rsid w:val="00314E63"/>
    <w:rsid w:val="00315005"/>
    <w:rsid w:val="00315518"/>
    <w:rsid w:val="00315E8B"/>
    <w:rsid w:val="00315FDE"/>
    <w:rsid w:val="00316747"/>
    <w:rsid w:val="00316838"/>
    <w:rsid w:val="003177D9"/>
    <w:rsid w:val="00320091"/>
    <w:rsid w:val="0032023E"/>
    <w:rsid w:val="003203C6"/>
    <w:rsid w:val="003205E4"/>
    <w:rsid w:val="003208CF"/>
    <w:rsid w:val="00320D5B"/>
    <w:rsid w:val="00320ED5"/>
    <w:rsid w:val="00321113"/>
    <w:rsid w:val="00321DBE"/>
    <w:rsid w:val="00322092"/>
    <w:rsid w:val="00322ADC"/>
    <w:rsid w:val="00323783"/>
    <w:rsid w:val="003237B5"/>
    <w:rsid w:val="00324652"/>
    <w:rsid w:val="00324D9F"/>
    <w:rsid w:val="003250BB"/>
    <w:rsid w:val="00325A2B"/>
    <w:rsid w:val="00325FC7"/>
    <w:rsid w:val="003261B0"/>
    <w:rsid w:val="00326220"/>
    <w:rsid w:val="0032653A"/>
    <w:rsid w:val="00326A57"/>
    <w:rsid w:val="00326EF0"/>
    <w:rsid w:val="0032713F"/>
    <w:rsid w:val="00327522"/>
    <w:rsid w:val="003275E0"/>
    <w:rsid w:val="003276A3"/>
    <w:rsid w:val="003276CB"/>
    <w:rsid w:val="00327E1C"/>
    <w:rsid w:val="00330156"/>
    <w:rsid w:val="0033039E"/>
    <w:rsid w:val="00330484"/>
    <w:rsid w:val="00330593"/>
    <w:rsid w:val="00330652"/>
    <w:rsid w:val="00330CF2"/>
    <w:rsid w:val="00330FA0"/>
    <w:rsid w:val="0033202A"/>
    <w:rsid w:val="00332D4C"/>
    <w:rsid w:val="00333220"/>
    <w:rsid w:val="00333489"/>
    <w:rsid w:val="00333907"/>
    <w:rsid w:val="00333D28"/>
    <w:rsid w:val="00334300"/>
    <w:rsid w:val="00334750"/>
    <w:rsid w:val="00335521"/>
    <w:rsid w:val="00335B49"/>
    <w:rsid w:val="0033609B"/>
    <w:rsid w:val="0033653D"/>
    <w:rsid w:val="003369D3"/>
    <w:rsid w:val="00336A75"/>
    <w:rsid w:val="00336C73"/>
    <w:rsid w:val="0033722D"/>
    <w:rsid w:val="00337377"/>
    <w:rsid w:val="0033768C"/>
    <w:rsid w:val="0034062F"/>
    <w:rsid w:val="0034106A"/>
    <w:rsid w:val="00341472"/>
    <w:rsid w:val="00341611"/>
    <w:rsid w:val="003417C9"/>
    <w:rsid w:val="00341957"/>
    <w:rsid w:val="00341C30"/>
    <w:rsid w:val="00341CD7"/>
    <w:rsid w:val="00341E8C"/>
    <w:rsid w:val="00341E96"/>
    <w:rsid w:val="003420B9"/>
    <w:rsid w:val="00342551"/>
    <w:rsid w:val="00342F70"/>
    <w:rsid w:val="0034319E"/>
    <w:rsid w:val="0034385D"/>
    <w:rsid w:val="003438E3"/>
    <w:rsid w:val="00343B94"/>
    <w:rsid w:val="00343E4C"/>
    <w:rsid w:val="0034414A"/>
    <w:rsid w:val="003442DF"/>
    <w:rsid w:val="00345345"/>
    <w:rsid w:val="003457BC"/>
    <w:rsid w:val="00345957"/>
    <w:rsid w:val="0034612B"/>
    <w:rsid w:val="003464F0"/>
    <w:rsid w:val="003465ED"/>
    <w:rsid w:val="00346ABE"/>
    <w:rsid w:val="00346E43"/>
    <w:rsid w:val="00346EB7"/>
    <w:rsid w:val="00347AD1"/>
    <w:rsid w:val="00347B6A"/>
    <w:rsid w:val="00350553"/>
    <w:rsid w:val="003508A4"/>
    <w:rsid w:val="00350933"/>
    <w:rsid w:val="00350A00"/>
    <w:rsid w:val="00350EB9"/>
    <w:rsid w:val="00351009"/>
    <w:rsid w:val="00351BFA"/>
    <w:rsid w:val="0035273F"/>
    <w:rsid w:val="00352E90"/>
    <w:rsid w:val="0035320F"/>
    <w:rsid w:val="003532CE"/>
    <w:rsid w:val="003534C6"/>
    <w:rsid w:val="00353574"/>
    <w:rsid w:val="00353848"/>
    <w:rsid w:val="00353C16"/>
    <w:rsid w:val="00354236"/>
    <w:rsid w:val="00354583"/>
    <w:rsid w:val="00355D4D"/>
    <w:rsid w:val="003561B9"/>
    <w:rsid w:val="00356B6C"/>
    <w:rsid w:val="00356F7D"/>
    <w:rsid w:val="003570F3"/>
    <w:rsid w:val="0035727E"/>
    <w:rsid w:val="00357355"/>
    <w:rsid w:val="0035758E"/>
    <w:rsid w:val="00357B33"/>
    <w:rsid w:val="00360060"/>
    <w:rsid w:val="0036011B"/>
    <w:rsid w:val="0036105A"/>
    <w:rsid w:val="00361577"/>
    <w:rsid w:val="003615E4"/>
    <w:rsid w:val="00361FA6"/>
    <w:rsid w:val="00362C33"/>
    <w:rsid w:val="0036312C"/>
    <w:rsid w:val="003631A8"/>
    <w:rsid w:val="00363380"/>
    <w:rsid w:val="0036432B"/>
    <w:rsid w:val="0036486F"/>
    <w:rsid w:val="00364A80"/>
    <w:rsid w:val="00364C74"/>
    <w:rsid w:val="00364F99"/>
    <w:rsid w:val="0036535E"/>
    <w:rsid w:val="00365784"/>
    <w:rsid w:val="003657F9"/>
    <w:rsid w:val="003659C6"/>
    <w:rsid w:val="00365B37"/>
    <w:rsid w:val="00365B9F"/>
    <w:rsid w:val="00365E54"/>
    <w:rsid w:val="0036660B"/>
    <w:rsid w:val="003666A6"/>
    <w:rsid w:val="00366752"/>
    <w:rsid w:val="00366764"/>
    <w:rsid w:val="003669DE"/>
    <w:rsid w:val="00366B7E"/>
    <w:rsid w:val="00367147"/>
    <w:rsid w:val="00367A05"/>
    <w:rsid w:val="00367BC1"/>
    <w:rsid w:val="00367C8B"/>
    <w:rsid w:val="00367E2C"/>
    <w:rsid w:val="003706FB"/>
    <w:rsid w:val="0037093C"/>
    <w:rsid w:val="00370945"/>
    <w:rsid w:val="00370BDB"/>
    <w:rsid w:val="00370D5F"/>
    <w:rsid w:val="003710D8"/>
    <w:rsid w:val="0037211C"/>
    <w:rsid w:val="00372324"/>
    <w:rsid w:val="00372FB2"/>
    <w:rsid w:val="00373065"/>
    <w:rsid w:val="003739EE"/>
    <w:rsid w:val="00373A61"/>
    <w:rsid w:val="00373BD8"/>
    <w:rsid w:val="0037419F"/>
    <w:rsid w:val="003743B0"/>
    <w:rsid w:val="00374B77"/>
    <w:rsid w:val="00374C9F"/>
    <w:rsid w:val="00375317"/>
    <w:rsid w:val="003758E8"/>
    <w:rsid w:val="003758F1"/>
    <w:rsid w:val="00375DF0"/>
    <w:rsid w:val="00376265"/>
    <w:rsid w:val="00376362"/>
    <w:rsid w:val="00376692"/>
    <w:rsid w:val="00376C13"/>
    <w:rsid w:val="00376E04"/>
    <w:rsid w:val="00376E6D"/>
    <w:rsid w:val="00377E37"/>
    <w:rsid w:val="003802AE"/>
    <w:rsid w:val="003805A9"/>
    <w:rsid w:val="00380E78"/>
    <w:rsid w:val="00380FAD"/>
    <w:rsid w:val="00381232"/>
    <w:rsid w:val="0038165F"/>
    <w:rsid w:val="00381FB1"/>
    <w:rsid w:val="003821A5"/>
    <w:rsid w:val="003821FB"/>
    <w:rsid w:val="00382942"/>
    <w:rsid w:val="00382BD2"/>
    <w:rsid w:val="00383018"/>
    <w:rsid w:val="0038328E"/>
    <w:rsid w:val="0038384B"/>
    <w:rsid w:val="00383AA0"/>
    <w:rsid w:val="003841A6"/>
    <w:rsid w:val="0038436D"/>
    <w:rsid w:val="003843B8"/>
    <w:rsid w:val="003845F9"/>
    <w:rsid w:val="00384898"/>
    <w:rsid w:val="00385197"/>
    <w:rsid w:val="00385AEB"/>
    <w:rsid w:val="00385BF7"/>
    <w:rsid w:val="00386294"/>
    <w:rsid w:val="00387358"/>
    <w:rsid w:val="003873A2"/>
    <w:rsid w:val="003876CA"/>
    <w:rsid w:val="00387959"/>
    <w:rsid w:val="0039002F"/>
    <w:rsid w:val="00390B26"/>
    <w:rsid w:val="0039173D"/>
    <w:rsid w:val="00391A3B"/>
    <w:rsid w:val="00392778"/>
    <w:rsid w:val="003929DD"/>
    <w:rsid w:val="00392AE9"/>
    <w:rsid w:val="00392B4C"/>
    <w:rsid w:val="00393213"/>
    <w:rsid w:val="003933EB"/>
    <w:rsid w:val="00393451"/>
    <w:rsid w:val="00393E24"/>
    <w:rsid w:val="0039438D"/>
    <w:rsid w:val="003943E6"/>
    <w:rsid w:val="0039466F"/>
    <w:rsid w:val="00394C55"/>
    <w:rsid w:val="00394CBE"/>
    <w:rsid w:val="00395268"/>
    <w:rsid w:val="003971B9"/>
    <w:rsid w:val="003977E7"/>
    <w:rsid w:val="00397848"/>
    <w:rsid w:val="00397EC1"/>
    <w:rsid w:val="003A02E6"/>
    <w:rsid w:val="003A075D"/>
    <w:rsid w:val="003A07AC"/>
    <w:rsid w:val="003A0FFB"/>
    <w:rsid w:val="003A1272"/>
    <w:rsid w:val="003A1413"/>
    <w:rsid w:val="003A1456"/>
    <w:rsid w:val="003A1995"/>
    <w:rsid w:val="003A1BD6"/>
    <w:rsid w:val="003A1E96"/>
    <w:rsid w:val="003A1F7F"/>
    <w:rsid w:val="003A229E"/>
    <w:rsid w:val="003A2715"/>
    <w:rsid w:val="003A2A1E"/>
    <w:rsid w:val="003A2E9E"/>
    <w:rsid w:val="003A2F92"/>
    <w:rsid w:val="003A31B8"/>
    <w:rsid w:val="003A3522"/>
    <w:rsid w:val="003A35C5"/>
    <w:rsid w:val="003A3EAB"/>
    <w:rsid w:val="003A4087"/>
    <w:rsid w:val="003A43F0"/>
    <w:rsid w:val="003A49CE"/>
    <w:rsid w:val="003A4C5F"/>
    <w:rsid w:val="003A4E6C"/>
    <w:rsid w:val="003A6099"/>
    <w:rsid w:val="003A640E"/>
    <w:rsid w:val="003A667F"/>
    <w:rsid w:val="003A6AD3"/>
    <w:rsid w:val="003A6DC2"/>
    <w:rsid w:val="003A7162"/>
    <w:rsid w:val="003A7370"/>
    <w:rsid w:val="003A73D5"/>
    <w:rsid w:val="003A740C"/>
    <w:rsid w:val="003A7465"/>
    <w:rsid w:val="003A752F"/>
    <w:rsid w:val="003A776F"/>
    <w:rsid w:val="003B03E9"/>
    <w:rsid w:val="003B042C"/>
    <w:rsid w:val="003B04D9"/>
    <w:rsid w:val="003B0920"/>
    <w:rsid w:val="003B0AB1"/>
    <w:rsid w:val="003B1018"/>
    <w:rsid w:val="003B1227"/>
    <w:rsid w:val="003B16DC"/>
    <w:rsid w:val="003B1B06"/>
    <w:rsid w:val="003B1D81"/>
    <w:rsid w:val="003B25B7"/>
    <w:rsid w:val="003B2C23"/>
    <w:rsid w:val="003B2CB0"/>
    <w:rsid w:val="003B38A2"/>
    <w:rsid w:val="003B3B32"/>
    <w:rsid w:val="003B450E"/>
    <w:rsid w:val="003B4966"/>
    <w:rsid w:val="003B5005"/>
    <w:rsid w:val="003B5685"/>
    <w:rsid w:val="003B5A2F"/>
    <w:rsid w:val="003B5B6E"/>
    <w:rsid w:val="003B5CB8"/>
    <w:rsid w:val="003B5E6A"/>
    <w:rsid w:val="003B628F"/>
    <w:rsid w:val="003B69E6"/>
    <w:rsid w:val="003B6C2E"/>
    <w:rsid w:val="003B7399"/>
    <w:rsid w:val="003B7DC8"/>
    <w:rsid w:val="003C0ECF"/>
    <w:rsid w:val="003C1D4B"/>
    <w:rsid w:val="003C283E"/>
    <w:rsid w:val="003C2C3F"/>
    <w:rsid w:val="003C3186"/>
    <w:rsid w:val="003C32C4"/>
    <w:rsid w:val="003C34DC"/>
    <w:rsid w:val="003C3D50"/>
    <w:rsid w:val="003C40DA"/>
    <w:rsid w:val="003C4468"/>
    <w:rsid w:val="003C4981"/>
    <w:rsid w:val="003C4A44"/>
    <w:rsid w:val="003C4C2D"/>
    <w:rsid w:val="003C4D77"/>
    <w:rsid w:val="003C6168"/>
    <w:rsid w:val="003C674C"/>
    <w:rsid w:val="003C68CB"/>
    <w:rsid w:val="003C6E13"/>
    <w:rsid w:val="003C719A"/>
    <w:rsid w:val="003C74FC"/>
    <w:rsid w:val="003C7979"/>
    <w:rsid w:val="003C79B1"/>
    <w:rsid w:val="003C7B9E"/>
    <w:rsid w:val="003D0BEC"/>
    <w:rsid w:val="003D0C05"/>
    <w:rsid w:val="003D18B0"/>
    <w:rsid w:val="003D1E33"/>
    <w:rsid w:val="003D1FED"/>
    <w:rsid w:val="003D267D"/>
    <w:rsid w:val="003D2C11"/>
    <w:rsid w:val="003D2C3D"/>
    <w:rsid w:val="003D3478"/>
    <w:rsid w:val="003D37DD"/>
    <w:rsid w:val="003D383C"/>
    <w:rsid w:val="003D3C9F"/>
    <w:rsid w:val="003D43E4"/>
    <w:rsid w:val="003D4A59"/>
    <w:rsid w:val="003D4A74"/>
    <w:rsid w:val="003D50AA"/>
    <w:rsid w:val="003D5121"/>
    <w:rsid w:val="003D5638"/>
    <w:rsid w:val="003D59D8"/>
    <w:rsid w:val="003D6603"/>
    <w:rsid w:val="003D7DF9"/>
    <w:rsid w:val="003E16DE"/>
    <w:rsid w:val="003E1703"/>
    <w:rsid w:val="003E1A40"/>
    <w:rsid w:val="003E1BE6"/>
    <w:rsid w:val="003E1F4D"/>
    <w:rsid w:val="003E2874"/>
    <w:rsid w:val="003E28A2"/>
    <w:rsid w:val="003E2A37"/>
    <w:rsid w:val="003E2A40"/>
    <w:rsid w:val="003E322C"/>
    <w:rsid w:val="003E3B62"/>
    <w:rsid w:val="003E421C"/>
    <w:rsid w:val="003E438E"/>
    <w:rsid w:val="003E4B7D"/>
    <w:rsid w:val="003E4E3A"/>
    <w:rsid w:val="003E58CE"/>
    <w:rsid w:val="003E59DE"/>
    <w:rsid w:val="003E5AB0"/>
    <w:rsid w:val="003E5CBE"/>
    <w:rsid w:val="003E5EE0"/>
    <w:rsid w:val="003E6453"/>
    <w:rsid w:val="003E6C23"/>
    <w:rsid w:val="003E6CF4"/>
    <w:rsid w:val="003E72F6"/>
    <w:rsid w:val="003E762D"/>
    <w:rsid w:val="003E79B3"/>
    <w:rsid w:val="003E7C8D"/>
    <w:rsid w:val="003E7E8D"/>
    <w:rsid w:val="003F0671"/>
    <w:rsid w:val="003F125E"/>
    <w:rsid w:val="003F195E"/>
    <w:rsid w:val="003F19BC"/>
    <w:rsid w:val="003F1F4C"/>
    <w:rsid w:val="003F2AB4"/>
    <w:rsid w:val="003F2B3C"/>
    <w:rsid w:val="003F2D3D"/>
    <w:rsid w:val="003F2EAF"/>
    <w:rsid w:val="003F3984"/>
    <w:rsid w:val="003F3B8C"/>
    <w:rsid w:val="003F41CE"/>
    <w:rsid w:val="003F42C7"/>
    <w:rsid w:val="003F4801"/>
    <w:rsid w:val="003F492B"/>
    <w:rsid w:val="003F4D04"/>
    <w:rsid w:val="003F51CF"/>
    <w:rsid w:val="003F5453"/>
    <w:rsid w:val="003F547B"/>
    <w:rsid w:val="003F6026"/>
    <w:rsid w:val="003F62FE"/>
    <w:rsid w:val="003F6326"/>
    <w:rsid w:val="003F768C"/>
    <w:rsid w:val="003F78AE"/>
    <w:rsid w:val="003F7972"/>
    <w:rsid w:val="003F7986"/>
    <w:rsid w:val="003F7D8D"/>
    <w:rsid w:val="0040018A"/>
    <w:rsid w:val="0040031C"/>
    <w:rsid w:val="00400B41"/>
    <w:rsid w:val="00400C10"/>
    <w:rsid w:val="004010E8"/>
    <w:rsid w:val="00401C4B"/>
    <w:rsid w:val="00402273"/>
    <w:rsid w:val="00402702"/>
    <w:rsid w:val="00402E0B"/>
    <w:rsid w:val="0040313C"/>
    <w:rsid w:val="004031A9"/>
    <w:rsid w:val="004035F8"/>
    <w:rsid w:val="00403767"/>
    <w:rsid w:val="00403904"/>
    <w:rsid w:val="0040454C"/>
    <w:rsid w:val="004052DE"/>
    <w:rsid w:val="00405519"/>
    <w:rsid w:val="0040596B"/>
    <w:rsid w:val="00405FD4"/>
    <w:rsid w:val="0040605E"/>
    <w:rsid w:val="004062E5"/>
    <w:rsid w:val="004068EC"/>
    <w:rsid w:val="00406AC8"/>
    <w:rsid w:val="0040718D"/>
    <w:rsid w:val="004072EA"/>
    <w:rsid w:val="004073CC"/>
    <w:rsid w:val="004076FC"/>
    <w:rsid w:val="00410286"/>
    <w:rsid w:val="00411746"/>
    <w:rsid w:val="0041178A"/>
    <w:rsid w:val="00411B78"/>
    <w:rsid w:val="00411EBB"/>
    <w:rsid w:val="0041218A"/>
    <w:rsid w:val="0041257E"/>
    <w:rsid w:val="004125B4"/>
    <w:rsid w:val="004129F0"/>
    <w:rsid w:val="00412D8A"/>
    <w:rsid w:val="0041315E"/>
    <w:rsid w:val="0041330D"/>
    <w:rsid w:val="00413AE5"/>
    <w:rsid w:val="004140B1"/>
    <w:rsid w:val="00414580"/>
    <w:rsid w:val="004146F7"/>
    <w:rsid w:val="004149D9"/>
    <w:rsid w:val="00414F0F"/>
    <w:rsid w:val="00415097"/>
    <w:rsid w:val="00415626"/>
    <w:rsid w:val="00415B36"/>
    <w:rsid w:val="00415DD9"/>
    <w:rsid w:val="004162C7"/>
    <w:rsid w:val="0041641A"/>
    <w:rsid w:val="0041642C"/>
    <w:rsid w:val="0041673B"/>
    <w:rsid w:val="004168B9"/>
    <w:rsid w:val="00416942"/>
    <w:rsid w:val="00416DEB"/>
    <w:rsid w:val="0041704D"/>
    <w:rsid w:val="00417412"/>
    <w:rsid w:val="00417A5F"/>
    <w:rsid w:val="0042020C"/>
    <w:rsid w:val="00420D61"/>
    <w:rsid w:val="0042101E"/>
    <w:rsid w:val="004213A8"/>
    <w:rsid w:val="004218ED"/>
    <w:rsid w:val="0042272D"/>
    <w:rsid w:val="00422779"/>
    <w:rsid w:val="0042289C"/>
    <w:rsid w:val="0042299B"/>
    <w:rsid w:val="00422D06"/>
    <w:rsid w:val="00422F8D"/>
    <w:rsid w:val="0042346B"/>
    <w:rsid w:val="004238EC"/>
    <w:rsid w:val="0042413D"/>
    <w:rsid w:val="004241E6"/>
    <w:rsid w:val="00424271"/>
    <w:rsid w:val="0042481F"/>
    <w:rsid w:val="004252FD"/>
    <w:rsid w:val="00425523"/>
    <w:rsid w:val="0042570F"/>
    <w:rsid w:val="00425D1A"/>
    <w:rsid w:val="00425ED6"/>
    <w:rsid w:val="00425F95"/>
    <w:rsid w:val="00426788"/>
    <w:rsid w:val="00426925"/>
    <w:rsid w:val="00426BC5"/>
    <w:rsid w:val="00426D3A"/>
    <w:rsid w:val="0042726B"/>
    <w:rsid w:val="00427730"/>
    <w:rsid w:val="004277A1"/>
    <w:rsid w:val="00427942"/>
    <w:rsid w:val="00427ED7"/>
    <w:rsid w:val="004301E0"/>
    <w:rsid w:val="00430528"/>
    <w:rsid w:val="00430AAB"/>
    <w:rsid w:val="004312AF"/>
    <w:rsid w:val="0043138A"/>
    <w:rsid w:val="00431BD6"/>
    <w:rsid w:val="00431D60"/>
    <w:rsid w:val="00431E14"/>
    <w:rsid w:val="00432B0C"/>
    <w:rsid w:val="00432BC7"/>
    <w:rsid w:val="004333B4"/>
    <w:rsid w:val="00433872"/>
    <w:rsid w:val="004339DD"/>
    <w:rsid w:val="00434144"/>
    <w:rsid w:val="004341B3"/>
    <w:rsid w:val="004341C8"/>
    <w:rsid w:val="004341FB"/>
    <w:rsid w:val="00434792"/>
    <w:rsid w:val="004348AC"/>
    <w:rsid w:val="00434BAB"/>
    <w:rsid w:val="004350E7"/>
    <w:rsid w:val="00435422"/>
    <w:rsid w:val="004354B8"/>
    <w:rsid w:val="004356AB"/>
    <w:rsid w:val="004356F0"/>
    <w:rsid w:val="00435B68"/>
    <w:rsid w:val="00435BCD"/>
    <w:rsid w:val="00435C14"/>
    <w:rsid w:val="00436E67"/>
    <w:rsid w:val="00437094"/>
    <w:rsid w:val="0043723B"/>
    <w:rsid w:val="00437B23"/>
    <w:rsid w:val="00437CA9"/>
    <w:rsid w:val="00437F31"/>
    <w:rsid w:val="0044118D"/>
    <w:rsid w:val="004412FD"/>
    <w:rsid w:val="00441537"/>
    <w:rsid w:val="004417D5"/>
    <w:rsid w:val="00441817"/>
    <w:rsid w:val="004418E5"/>
    <w:rsid w:val="0044192A"/>
    <w:rsid w:val="00442179"/>
    <w:rsid w:val="004423C7"/>
    <w:rsid w:val="004423D7"/>
    <w:rsid w:val="00442BC5"/>
    <w:rsid w:val="00443866"/>
    <w:rsid w:val="00444217"/>
    <w:rsid w:val="00444BD2"/>
    <w:rsid w:val="004450E8"/>
    <w:rsid w:val="00445403"/>
    <w:rsid w:val="00446970"/>
    <w:rsid w:val="00446FFE"/>
    <w:rsid w:val="00447249"/>
    <w:rsid w:val="00447821"/>
    <w:rsid w:val="004478F5"/>
    <w:rsid w:val="00447981"/>
    <w:rsid w:val="00447BF6"/>
    <w:rsid w:val="00447C10"/>
    <w:rsid w:val="00450353"/>
    <w:rsid w:val="004503BE"/>
    <w:rsid w:val="00450906"/>
    <w:rsid w:val="00450D22"/>
    <w:rsid w:val="00450D27"/>
    <w:rsid w:val="00450D4B"/>
    <w:rsid w:val="0045103D"/>
    <w:rsid w:val="00451305"/>
    <w:rsid w:val="004519C0"/>
    <w:rsid w:val="00452F05"/>
    <w:rsid w:val="00453209"/>
    <w:rsid w:val="00453382"/>
    <w:rsid w:val="00453711"/>
    <w:rsid w:val="00453CB0"/>
    <w:rsid w:val="004543BD"/>
    <w:rsid w:val="0045442F"/>
    <w:rsid w:val="0045453C"/>
    <w:rsid w:val="00454B04"/>
    <w:rsid w:val="00454E07"/>
    <w:rsid w:val="004560FC"/>
    <w:rsid w:val="0045619E"/>
    <w:rsid w:val="0045630A"/>
    <w:rsid w:val="0045668A"/>
    <w:rsid w:val="004567B7"/>
    <w:rsid w:val="00456D2C"/>
    <w:rsid w:val="00457186"/>
    <w:rsid w:val="004576B9"/>
    <w:rsid w:val="00457FCE"/>
    <w:rsid w:val="00460AF8"/>
    <w:rsid w:val="00460CD6"/>
    <w:rsid w:val="00461BE4"/>
    <w:rsid w:val="00461CF4"/>
    <w:rsid w:val="00462515"/>
    <w:rsid w:val="004627FE"/>
    <w:rsid w:val="004629B9"/>
    <w:rsid w:val="00462B7E"/>
    <w:rsid w:val="00462B83"/>
    <w:rsid w:val="00462EDE"/>
    <w:rsid w:val="004630C1"/>
    <w:rsid w:val="00463130"/>
    <w:rsid w:val="00463839"/>
    <w:rsid w:val="00463A0F"/>
    <w:rsid w:val="00463D6E"/>
    <w:rsid w:val="00463F12"/>
    <w:rsid w:val="00463FB1"/>
    <w:rsid w:val="004647C8"/>
    <w:rsid w:val="00464950"/>
    <w:rsid w:val="00464C02"/>
    <w:rsid w:val="00465798"/>
    <w:rsid w:val="00465C15"/>
    <w:rsid w:val="00465F00"/>
    <w:rsid w:val="004660C0"/>
    <w:rsid w:val="00466F4C"/>
    <w:rsid w:val="00467105"/>
    <w:rsid w:val="004671F7"/>
    <w:rsid w:val="004672AF"/>
    <w:rsid w:val="00467D44"/>
    <w:rsid w:val="00470530"/>
    <w:rsid w:val="00470A39"/>
    <w:rsid w:val="00470A74"/>
    <w:rsid w:val="00470E70"/>
    <w:rsid w:val="00471671"/>
    <w:rsid w:val="00471728"/>
    <w:rsid w:val="00472B1C"/>
    <w:rsid w:val="00472F1C"/>
    <w:rsid w:val="00473547"/>
    <w:rsid w:val="00473E6C"/>
    <w:rsid w:val="00474035"/>
    <w:rsid w:val="0047436F"/>
    <w:rsid w:val="0047474E"/>
    <w:rsid w:val="00474808"/>
    <w:rsid w:val="0047487E"/>
    <w:rsid w:val="00475410"/>
    <w:rsid w:val="0047541D"/>
    <w:rsid w:val="00475449"/>
    <w:rsid w:val="0047555E"/>
    <w:rsid w:val="004755A9"/>
    <w:rsid w:val="00475B7C"/>
    <w:rsid w:val="00475D44"/>
    <w:rsid w:val="00476DB5"/>
    <w:rsid w:val="00476E97"/>
    <w:rsid w:val="00477D70"/>
    <w:rsid w:val="004804BE"/>
    <w:rsid w:val="00480FB3"/>
    <w:rsid w:val="004812F1"/>
    <w:rsid w:val="0048183C"/>
    <w:rsid w:val="00481880"/>
    <w:rsid w:val="00481C03"/>
    <w:rsid w:val="00481F00"/>
    <w:rsid w:val="0048202C"/>
    <w:rsid w:val="004826A3"/>
    <w:rsid w:val="00482902"/>
    <w:rsid w:val="004829C1"/>
    <w:rsid w:val="00482EFE"/>
    <w:rsid w:val="00482FDE"/>
    <w:rsid w:val="00483223"/>
    <w:rsid w:val="00483299"/>
    <w:rsid w:val="00483A06"/>
    <w:rsid w:val="00483A9E"/>
    <w:rsid w:val="00483E48"/>
    <w:rsid w:val="00484EA0"/>
    <w:rsid w:val="004850C0"/>
    <w:rsid w:val="00485680"/>
    <w:rsid w:val="00485A2E"/>
    <w:rsid w:val="00485B7D"/>
    <w:rsid w:val="00486124"/>
    <w:rsid w:val="0048620C"/>
    <w:rsid w:val="004864E9"/>
    <w:rsid w:val="00486D7B"/>
    <w:rsid w:val="00487362"/>
    <w:rsid w:val="004873A2"/>
    <w:rsid w:val="0048774A"/>
    <w:rsid w:val="00487F48"/>
    <w:rsid w:val="00487FB3"/>
    <w:rsid w:val="00490554"/>
    <w:rsid w:val="0049073D"/>
    <w:rsid w:val="004907BF"/>
    <w:rsid w:val="004911BE"/>
    <w:rsid w:val="00491250"/>
    <w:rsid w:val="004913A5"/>
    <w:rsid w:val="0049173A"/>
    <w:rsid w:val="0049196A"/>
    <w:rsid w:val="004929C6"/>
    <w:rsid w:val="004929FB"/>
    <w:rsid w:val="004931F6"/>
    <w:rsid w:val="00493431"/>
    <w:rsid w:val="004939F4"/>
    <w:rsid w:val="0049419B"/>
    <w:rsid w:val="00494204"/>
    <w:rsid w:val="004944C6"/>
    <w:rsid w:val="00494AB8"/>
    <w:rsid w:val="00495086"/>
    <w:rsid w:val="0049509C"/>
    <w:rsid w:val="00495270"/>
    <w:rsid w:val="00495698"/>
    <w:rsid w:val="00495BE3"/>
    <w:rsid w:val="00495EB9"/>
    <w:rsid w:val="0049634D"/>
    <w:rsid w:val="004967E4"/>
    <w:rsid w:val="00497570"/>
    <w:rsid w:val="00497767"/>
    <w:rsid w:val="00497FEE"/>
    <w:rsid w:val="004A0668"/>
    <w:rsid w:val="004A0A27"/>
    <w:rsid w:val="004A0B9B"/>
    <w:rsid w:val="004A1A75"/>
    <w:rsid w:val="004A2001"/>
    <w:rsid w:val="004A318B"/>
    <w:rsid w:val="004A3576"/>
    <w:rsid w:val="004A3FBE"/>
    <w:rsid w:val="004A4291"/>
    <w:rsid w:val="004A4328"/>
    <w:rsid w:val="004A4C36"/>
    <w:rsid w:val="004A51D3"/>
    <w:rsid w:val="004A58B9"/>
    <w:rsid w:val="004A5906"/>
    <w:rsid w:val="004A5AB0"/>
    <w:rsid w:val="004A5BA7"/>
    <w:rsid w:val="004A5C33"/>
    <w:rsid w:val="004A5D7C"/>
    <w:rsid w:val="004A5EB0"/>
    <w:rsid w:val="004A5EB5"/>
    <w:rsid w:val="004A67F6"/>
    <w:rsid w:val="004A7263"/>
    <w:rsid w:val="004A745B"/>
    <w:rsid w:val="004B002F"/>
    <w:rsid w:val="004B0368"/>
    <w:rsid w:val="004B0457"/>
    <w:rsid w:val="004B05C2"/>
    <w:rsid w:val="004B0A62"/>
    <w:rsid w:val="004B0CBD"/>
    <w:rsid w:val="004B0F0A"/>
    <w:rsid w:val="004B0FA1"/>
    <w:rsid w:val="004B1C09"/>
    <w:rsid w:val="004B1FEF"/>
    <w:rsid w:val="004B4019"/>
    <w:rsid w:val="004B4D75"/>
    <w:rsid w:val="004B5EB9"/>
    <w:rsid w:val="004B618E"/>
    <w:rsid w:val="004B6B8D"/>
    <w:rsid w:val="004B6C4E"/>
    <w:rsid w:val="004B6EBB"/>
    <w:rsid w:val="004B7521"/>
    <w:rsid w:val="004B7B84"/>
    <w:rsid w:val="004C0387"/>
    <w:rsid w:val="004C0D7B"/>
    <w:rsid w:val="004C0DA0"/>
    <w:rsid w:val="004C139D"/>
    <w:rsid w:val="004C1752"/>
    <w:rsid w:val="004C1A65"/>
    <w:rsid w:val="004C2C7A"/>
    <w:rsid w:val="004C330C"/>
    <w:rsid w:val="004C3814"/>
    <w:rsid w:val="004C3C3A"/>
    <w:rsid w:val="004C3CE8"/>
    <w:rsid w:val="004C44C6"/>
    <w:rsid w:val="004C4964"/>
    <w:rsid w:val="004C49E9"/>
    <w:rsid w:val="004C4A46"/>
    <w:rsid w:val="004C4A5F"/>
    <w:rsid w:val="004C51BA"/>
    <w:rsid w:val="004C53F8"/>
    <w:rsid w:val="004C5941"/>
    <w:rsid w:val="004C5D05"/>
    <w:rsid w:val="004C6707"/>
    <w:rsid w:val="004C6FA4"/>
    <w:rsid w:val="004C6FCB"/>
    <w:rsid w:val="004C70BB"/>
    <w:rsid w:val="004C73D3"/>
    <w:rsid w:val="004C7B47"/>
    <w:rsid w:val="004D00D3"/>
    <w:rsid w:val="004D02A9"/>
    <w:rsid w:val="004D0798"/>
    <w:rsid w:val="004D0FCD"/>
    <w:rsid w:val="004D1B7E"/>
    <w:rsid w:val="004D1C5B"/>
    <w:rsid w:val="004D2F3E"/>
    <w:rsid w:val="004D3A01"/>
    <w:rsid w:val="004D4E07"/>
    <w:rsid w:val="004D519B"/>
    <w:rsid w:val="004D55B8"/>
    <w:rsid w:val="004D571C"/>
    <w:rsid w:val="004D60F8"/>
    <w:rsid w:val="004D615B"/>
    <w:rsid w:val="004D6197"/>
    <w:rsid w:val="004D73B4"/>
    <w:rsid w:val="004D7712"/>
    <w:rsid w:val="004E010B"/>
    <w:rsid w:val="004E01CA"/>
    <w:rsid w:val="004E022C"/>
    <w:rsid w:val="004E06F7"/>
    <w:rsid w:val="004E0B36"/>
    <w:rsid w:val="004E0F4E"/>
    <w:rsid w:val="004E1165"/>
    <w:rsid w:val="004E13BD"/>
    <w:rsid w:val="004E1409"/>
    <w:rsid w:val="004E167F"/>
    <w:rsid w:val="004E1D70"/>
    <w:rsid w:val="004E2292"/>
    <w:rsid w:val="004E2B1B"/>
    <w:rsid w:val="004E334D"/>
    <w:rsid w:val="004E36A3"/>
    <w:rsid w:val="004E36C0"/>
    <w:rsid w:val="004E37BA"/>
    <w:rsid w:val="004E3898"/>
    <w:rsid w:val="004E3DE6"/>
    <w:rsid w:val="004E43E6"/>
    <w:rsid w:val="004E4CFD"/>
    <w:rsid w:val="004E5006"/>
    <w:rsid w:val="004E63E5"/>
    <w:rsid w:val="004E681B"/>
    <w:rsid w:val="004E6A3E"/>
    <w:rsid w:val="004E6D32"/>
    <w:rsid w:val="004E71A6"/>
    <w:rsid w:val="004E7B46"/>
    <w:rsid w:val="004E7C59"/>
    <w:rsid w:val="004F019B"/>
    <w:rsid w:val="004F05CE"/>
    <w:rsid w:val="004F09D4"/>
    <w:rsid w:val="004F1221"/>
    <w:rsid w:val="004F1DFB"/>
    <w:rsid w:val="004F28CF"/>
    <w:rsid w:val="004F29DD"/>
    <w:rsid w:val="004F3218"/>
    <w:rsid w:val="004F3EB1"/>
    <w:rsid w:val="004F3F71"/>
    <w:rsid w:val="004F49B9"/>
    <w:rsid w:val="004F4DA3"/>
    <w:rsid w:val="004F50AC"/>
    <w:rsid w:val="004F5530"/>
    <w:rsid w:val="004F63C9"/>
    <w:rsid w:val="004F7059"/>
    <w:rsid w:val="004F7180"/>
    <w:rsid w:val="004F7EE6"/>
    <w:rsid w:val="00500825"/>
    <w:rsid w:val="00500940"/>
    <w:rsid w:val="005009A0"/>
    <w:rsid w:val="0050109D"/>
    <w:rsid w:val="005014B4"/>
    <w:rsid w:val="00501C95"/>
    <w:rsid w:val="00501CE3"/>
    <w:rsid w:val="00501D53"/>
    <w:rsid w:val="00501EAD"/>
    <w:rsid w:val="0050220A"/>
    <w:rsid w:val="0050286F"/>
    <w:rsid w:val="00502E97"/>
    <w:rsid w:val="00502F21"/>
    <w:rsid w:val="00502F73"/>
    <w:rsid w:val="00502FE9"/>
    <w:rsid w:val="00503164"/>
    <w:rsid w:val="0050322D"/>
    <w:rsid w:val="00503BB3"/>
    <w:rsid w:val="00504531"/>
    <w:rsid w:val="00504AC9"/>
    <w:rsid w:val="00504C7D"/>
    <w:rsid w:val="00505017"/>
    <w:rsid w:val="00505019"/>
    <w:rsid w:val="00505027"/>
    <w:rsid w:val="0050531B"/>
    <w:rsid w:val="00505DDB"/>
    <w:rsid w:val="0050617F"/>
    <w:rsid w:val="005068E0"/>
    <w:rsid w:val="00506AA9"/>
    <w:rsid w:val="00506DEA"/>
    <w:rsid w:val="00507601"/>
    <w:rsid w:val="00507C7B"/>
    <w:rsid w:val="00510162"/>
    <w:rsid w:val="0051022D"/>
    <w:rsid w:val="005106BA"/>
    <w:rsid w:val="00510E4C"/>
    <w:rsid w:val="005110AB"/>
    <w:rsid w:val="00511121"/>
    <w:rsid w:val="005115F5"/>
    <w:rsid w:val="00513CB9"/>
    <w:rsid w:val="005140F0"/>
    <w:rsid w:val="0051546D"/>
    <w:rsid w:val="005157CB"/>
    <w:rsid w:val="0051596C"/>
    <w:rsid w:val="005159BF"/>
    <w:rsid w:val="00515B9D"/>
    <w:rsid w:val="005163BE"/>
    <w:rsid w:val="00516465"/>
    <w:rsid w:val="00516892"/>
    <w:rsid w:val="00516F0B"/>
    <w:rsid w:val="00517E7A"/>
    <w:rsid w:val="00520118"/>
    <w:rsid w:val="0052011B"/>
    <w:rsid w:val="00520566"/>
    <w:rsid w:val="00520BD6"/>
    <w:rsid w:val="00520FC6"/>
    <w:rsid w:val="00521828"/>
    <w:rsid w:val="005218BD"/>
    <w:rsid w:val="005218DE"/>
    <w:rsid w:val="00521E37"/>
    <w:rsid w:val="00521FF8"/>
    <w:rsid w:val="00523415"/>
    <w:rsid w:val="0052376F"/>
    <w:rsid w:val="005239F7"/>
    <w:rsid w:val="00523B2D"/>
    <w:rsid w:val="00524D48"/>
    <w:rsid w:val="00524EDA"/>
    <w:rsid w:val="00525075"/>
    <w:rsid w:val="00525593"/>
    <w:rsid w:val="00525C5F"/>
    <w:rsid w:val="00525DC6"/>
    <w:rsid w:val="00525E21"/>
    <w:rsid w:val="00526397"/>
    <w:rsid w:val="00526FC9"/>
    <w:rsid w:val="00527753"/>
    <w:rsid w:val="00527CFF"/>
    <w:rsid w:val="00527F45"/>
    <w:rsid w:val="00527FEB"/>
    <w:rsid w:val="00530112"/>
    <w:rsid w:val="005304E5"/>
    <w:rsid w:val="00530578"/>
    <w:rsid w:val="0053062D"/>
    <w:rsid w:val="00530E91"/>
    <w:rsid w:val="00530F82"/>
    <w:rsid w:val="00531157"/>
    <w:rsid w:val="0053123C"/>
    <w:rsid w:val="00531903"/>
    <w:rsid w:val="00531C97"/>
    <w:rsid w:val="0053269A"/>
    <w:rsid w:val="0053294C"/>
    <w:rsid w:val="00532FB8"/>
    <w:rsid w:val="005340CF"/>
    <w:rsid w:val="00534635"/>
    <w:rsid w:val="00534941"/>
    <w:rsid w:val="00534A19"/>
    <w:rsid w:val="00534D4B"/>
    <w:rsid w:val="0053580A"/>
    <w:rsid w:val="00535AE1"/>
    <w:rsid w:val="00535C83"/>
    <w:rsid w:val="00535CC0"/>
    <w:rsid w:val="005364B3"/>
    <w:rsid w:val="00536AA8"/>
    <w:rsid w:val="00536AC8"/>
    <w:rsid w:val="00537345"/>
    <w:rsid w:val="005376AB"/>
    <w:rsid w:val="00537AE8"/>
    <w:rsid w:val="00537B71"/>
    <w:rsid w:val="0054012D"/>
    <w:rsid w:val="00540C0A"/>
    <w:rsid w:val="00540CE4"/>
    <w:rsid w:val="00541341"/>
    <w:rsid w:val="0054147C"/>
    <w:rsid w:val="0054150F"/>
    <w:rsid w:val="0054152F"/>
    <w:rsid w:val="00542582"/>
    <w:rsid w:val="00542625"/>
    <w:rsid w:val="00542CFD"/>
    <w:rsid w:val="00543208"/>
    <w:rsid w:val="00543398"/>
    <w:rsid w:val="005435FD"/>
    <w:rsid w:val="00543635"/>
    <w:rsid w:val="00543825"/>
    <w:rsid w:val="00543CC8"/>
    <w:rsid w:val="00544552"/>
    <w:rsid w:val="005446D5"/>
    <w:rsid w:val="00544A97"/>
    <w:rsid w:val="00544F73"/>
    <w:rsid w:val="0054504B"/>
    <w:rsid w:val="00545B47"/>
    <w:rsid w:val="00545C18"/>
    <w:rsid w:val="0054658E"/>
    <w:rsid w:val="005465F3"/>
    <w:rsid w:val="00546B58"/>
    <w:rsid w:val="00547537"/>
    <w:rsid w:val="00547F8D"/>
    <w:rsid w:val="00550115"/>
    <w:rsid w:val="0055038A"/>
    <w:rsid w:val="005504FF"/>
    <w:rsid w:val="005506B6"/>
    <w:rsid w:val="00550B0C"/>
    <w:rsid w:val="00550DBB"/>
    <w:rsid w:val="00551218"/>
    <w:rsid w:val="00551345"/>
    <w:rsid w:val="00551428"/>
    <w:rsid w:val="00551710"/>
    <w:rsid w:val="005529D1"/>
    <w:rsid w:val="00552C0F"/>
    <w:rsid w:val="005532B9"/>
    <w:rsid w:val="00553879"/>
    <w:rsid w:val="00553CF5"/>
    <w:rsid w:val="0055431C"/>
    <w:rsid w:val="005545C4"/>
    <w:rsid w:val="00554784"/>
    <w:rsid w:val="00554B67"/>
    <w:rsid w:val="0055519C"/>
    <w:rsid w:val="005554BA"/>
    <w:rsid w:val="0055554F"/>
    <w:rsid w:val="00555C11"/>
    <w:rsid w:val="005562EA"/>
    <w:rsid w:val="0055632C"/>
    <w:rsid w:val="0055681D"/>
    <w:rsid w:val="00556946"/>
    <w:rsid w:val="0055698A"/>
    <w:rsid w:val="00556BED"/>
    <w:rsid w:val="00556C56"/>
    <w:rsid w:val="00556CF1"/>
    <w:rsid w:val="00556EB7"/>
    <w:rsid w:val="0055730D"/>
    <w:rsid w:val="005578CA"/>
    <w:rsid w:val="00557F78"/>
    <w:rsid w:val="005601D2"/>
    <w:rsid w:val="005609E2"/>
    <w:rsid w:val="00560E3C"/>
    <w:rsid w:val="005615A8"/>
    <w:rsid w:val="00561613"/>
    <w:rsid w:val="005624F4"/>
    <w:rsid w:val="00562BD4"/>
    <w:rsid w:val="00562FF1"/>
    <w:rsid w:val="005634CF"/>
    <w:rsid w:val="00565C09"/>
    <w:rsid w:val="005663C6"/>
    <w:rsid w:val="0056665B"/>
    <w:rsid w:val="00566802"/>
    <w:rsid w:val="00570773"/>
    <w:rsid w:val="00570DA0"/>
    <w:rsid w:val="0057130F"/>
    <w:rsid w:val="005714C1"/>
    <w:rsid w:val="00571686"/>
    <w:rsid w:val="00572031"/>
    <w:rsid w:val="005720EC"/>
    <w:rsid w:val="0057264E"/>
    <w:rsid w:val="0057321A"/>
    <w:rsid w:val="00573313"/>
    <w:rsid w:val="00573398"/>
    <w:rsid w:val="005734CE"/>
    <w:rsid w:val="00573731"/>
    <w:rsid w:val="005744C7"/>
    <w:rsid w:val="00574F37"/>
    <w:rsid w:val="00575263"/>
    <w:rsid w:val="0057536D"/>
    <w:rsid w:val="00575A92"/>
    <w:rsid w:val="00576227"/>
    <w:rsid w:val="00576494"/>
    <w:rsid w:val="00576952"/>
    <w:rsid w:val="00576BF5"/>
    <w:rsid w:val="00577224"/>
    <w:rsid w:val="0057736B"/>
    <w:rsid w:val="005774D8"/>
    <w:rsid w:val="00577FAA"/>
    <w:rsid w:val="005803AE"/>
    <w:rsid w:val="00581765"/>
    <w:rsid w:val="00581830"/>
    <w:rsid w:val="00581C71"/>
    <w:rsid w:val="00582A05"/>
    <w:rsid w:val="00582BEB"/>
    <w:rsid w:val="00583C59"/>
    <w:rsid w:val="00583DE2"/>
    <w:rsid w:val="00584373"/>
    <w:rsid w:val="00584472"/>
    <w:rsid w:val="005846A4"/>
    <w:rsid w:val="005847F2"/>
    <w:rsid w:val="00584838"/>
    <w:rsid w:val="00584A93"/>
    <w:rsid w:val="00585296"/>
    <w:rsid w:val="00585D29"/>
    <w:rsid w:val="00585D47"/>
    <w:rsid w:val="00585E90"/>
    <w:rsid w:val="00585EFC"/>
    <w:rsid w:val="00585FC6"/>
    <w:rsid w:val="00586839"/>
    <w:rsid w:val="00586FAE"/>
    <w:rsid w:val="005872C5"/>
    <w:rsid w:val="005874B5"/>
    <w:rsid w:val="00587D13"/>
    <w:rsid w:val="005901CD"/>
    <w:rsid w:val="005905F7"/>
    <w:rsid w:val="00590E25"/>
    <w:rsid w:val="00590E40"/>
    <w:rsid w:val="0059192E"/>
    <w:rsid w:val="00591AAA"/>
    <w:rsid w:val="00591F71"/>
    <w:rsid w:val="0059211D"/>
    <w:rsid w:val="00592171"/>
    <w:rsid w:val="005924D7"/>
    <w:rsid w:val="00592751"/>
    <w:rsid w:val="005932CE"/>
    <w:rsid w:val="005938D8"/>
    <w:rsid w:val="005940DE"/>
    <w:rsid w:val="00594442"/>
    <w:rsid w:val="0059542A"/>
    <w:rsid w:val="00595667"/>
    <w:rsid w:val="0059572E"/>
    <w:rsid w:val="005961D9"/>
    <w:rsid w:val="005962B1"/>
    <w:rsid w:val="005966C9"/>
    <w:rsid w:val="0059684A"/>
    <w:rsid w:val="00596DC0"/>
    <w:rsid w:val="00596EBD"/>
    <w:rsid w:val="00597FD5"/>
    <w:rsid w:val="005A04D9"/>
    <w:rsid w:val="005A0A85"/>
    <w:rsid w:val="005A0D47"/>
    <w:rsid w:val="005A1119"/>
    <w:rsid w:val="005A176A"/>
    <w:rsid w:val="005A1A44"/>
    <w:rsid w:val="005A1C53"/>
    <w:rsid w:val="005A212F"/>
    <w:rsid w:val="005A2A03"/>
    <w:rsid w:val="005A2FB7"/>
    <w:rsid w:val="005A33EE"/>
    <w:rsid w:val="005A3A9C"/>
    <w:rsid w:val="005A3E6F"/>
    <w:rsid w:val="005A3E83"/>
    <w:rsid w:val="005A557B"/>
    <w:rsid w:val="005A55B4"/>
    <w:rsid w:val="005A5ACA"/>
    <w:rsid w:val="005A5BBC"/>
    <w:rsid w:val="005A5D4D"/>
    <w:rsid w:val="005A5DC8"/>
    <w:rsid w:val="005A605A"/>
    <w:rsid w:val="005A6140"/>
    <w:rsid w:val="005A6B4C"/>
    <w:rsid w:val="005A6F52"/>
    <w:rsid w:val="005A70A3"/>
    <w:rsid w:val="005A715F"/>
    <w:rsid w:val="005A7251"/>
    <w:rsid w:val="005A74D8"/>
    <w:rsid w:val="005A768D"/>
    <w:rsid w:val="005A7BA6"/>
    <w:rsid w:val="005A7E49"/>
    <w:rsid w:val="005B00D7"/>
    <w:rsid w:val="005B0372"/>
    <w:rsid w:val="005B0F95"/>
    <w:rsid w:val="005B2166"/>
    <w:rsid w:val="005B2782"/>
    <w:rsid w:val="005B2C48"/>
    <w:rsid w:val="005B2E3D"/>
    <w:rsid w:val="005B3BD2"/>
    <w:rsid w:val="005B3E44"/>
    <w:rsid w:val="005B4579"/>
    <w:rsid w:val="005B4B5E"/>
    <w:rsid w:val="005B4F45"/>
    <w:rsid w:val="005B5039"/>
    <w:rsid w:val="005B5189"/>
    <w:rsid w:val="005B5860"/>
    <w:rsid w:val="005B5A02"/>
    <w:rsid w:val="005B5AD7"/>
    <w:rsid w:val="005B5D47"/>
    <w:rsid w:val="005B667C"/>
    <w:rsid w:val="005B682B"/>
    <w:rsid w:val="005B73B5"/>
    <w:rsid w:val="005C0008"/>
    <w:rsid w:val="005C00EF"/>
    <w:rsid w:val="005C0105"/>
    <w:rsid w:val="005C0F95"/>
    <w:rsid w:val="005C1341"/>
    <w:rsid w:val="005C15BB"/>
    <w:rsid w:val="005C1DCD"/>
    <w:rsid w:val="005C2176"/>
    <w:rsid w:val="005C22E7"/>
    <w:rsid w:val="005C2850"/>
    <w:rsid w:val="005C2AAB"/>
    <w:rsid w:val="005C2DBD"/>
    <w:rsid w:val="005C328B"/>
    <w:rsid w:val="005C341F"/>
    <w:rsid w:val="005C3C4C"/>
    <w:rsid w:val="005C430E"/>
    <w:rsid w:val="005C4955"/>
    <w:rsid w:val="005C4ADE"/>
    <w:rsid w:val="005C509A"/>
    <w:rsid w:val="005C52F1"/>
    <w:rsid w:val="005C54F1"/>
    <w:rsid w:val="005C6164"/>
    <w:rsid w:val="005C620B"/>
    <w:rsid w:val="005C66A1"/>
    <w:rsid w:val="005C6B9B"/>
    <w:rsid w:val="005C6DFD"/>
    <w:rsid w:val="005C769E"/>
    <w:rsid w:val="005C7A87"/>
    <w:rsid w:val="005C7D01"/>
    <w:rsid w:val="005C7E40"/>
    <w:rsid w:val="005D0DFB"/>
    <w:rsid w:val="005D0E7E"/>
    <w:rsid w:val="005D1538"/>
    <w:rsid w:val="005D161C"/>
    <w:rsid w:val="005D1AC1"/>
    <w:rsid w:val="005D1C5B"/>
    <w:rsid w:val="005D246C"/>
    <w:rsid w:val="005D24C8"/>
    <w:rsid w:val="005D2D0F"/>
    <w:rsid w:val="005D3A9D"/>
    <w:rsid w:val="005D4526"/>
    <w:rsid w:val="005D4A3B"/>
    <w:rsid w:val="005D4C6D"/>
    <w:rsid w:val="005D536E"/>
    <w:rsid w:val="005D5395"/>
    <w:rsid w:val="005D5648"/>
    <w:rsid w:val="005D5B43"/>
    <w:rsid w:val="005D5E58"/>
    <w:rsid w:val="005D625C"/>
    <w:rsid w:val="005D6B4A"/>
    <w:rsid w:val="005D7559"/>
    <w:rsid w:val="005D7B3E"/>
    <w:rsid w:val="005E007B"/>
    <w:rsid w:val="005E01EB"/>
    <w:rsid w:val="005E07C1"/>
    <w:rsid w:val="005E17E1"/>
    <w:rsid w:val="005E1EAF"/>
    <w:rsid w:val="005E23B2"/>
    <w:rsid w:val="005E2930"/>
    <w:rsid w:val="005E2E84"/>
    <w:rsid w:val="005E2EA1"/>
    <w:rsid w:val="005E33D8"/>
    <w:rsid w:val="005E34F6"/>
    <w:rsid w:val="005E3581"/>
    <w:rsid w:val="005E5585"/>
    <w:rsid w:val="005E56A2"/>
    <w:rsid w:val="005E5F6C"/>
    <w:rsid w:val="005E64A6"/>
    <w:rsid w:val="005E66C1"/>
    <w:rsid w:val="005E6B14"/>
    <w:rsid w:val="005E6BA7"/>
    <w:rsid w:val="005E6F07"/>
    <w:rsid w:val="005E7232"/>
    <w:rsid w:val="005E75A2"/>
    <w:rsid w:val="005E7846"/>
    <w:rsid w:val="005E798B"/>
    <w:rsid w:val="005E7A8F"/>
    <w:rsid w:val="005E7AF8"/>
    <w:rsid w:val="005E7CF6"/>
    <w:rsid w:val="005E7D5F"/>
    <w:rsid w:val="005F01AD"/>
    <w:rsid w:val="005F081E"/>
    <w:rsid w:val="005F0DE0"/>
    <w:rsid w:val="005F11FC"/>
    <w:rsid w:val="005F1AB6"/>
    <w:rsid w:val="005F2013"/>
    <w:rsid w:val="005F231C"/>
    <w:rsid w:val="005F25FD"/>
    <w:rsid w:val="005F2C97"/>
    <w:rsid w:val="005F31F3"/>
    <w:rsid w:val="005F415B"/>
    <w:rsid w:val="005F53C8"/>
    <w:rsid w:val="005F567A"/>
    <w:rsid w:val="005F5F1D"/>
    <w:rsid w:val="005F6B85"/>
    <w:rsid w:val="005F7596"/>
    <w:rsid w:val="005F7A18"/>
    <w:rsid w:val="005F7CE2"/>
    <w:rsid w:val="005F7F09"/>
    <w:rsid w:val="00600570"/>
    <w:rsid w:val="0060057E"/>
    <w:rsid w:val="00600717"/>
    <w:rsid w:val="0060133A"/>
    <w:rsid w:val="00601858"/>
    <w:rsid w:val="00601EDA"/>
    <w:rsid w:val="006029C4"/>
    <w:rsid w:val="00602D5E"/>
    <w:rsid w:val="00603472"/>
    <w:rsid w:val="00603A89"/>
    <w:rsid w:val="00603B21"/>
    <w:rsid w:val="00603BAA"/>
    <w:rsid w:val="006047A5"/>
    <w:rsid w:val="00604BFF"/>
    <w:rsid w:val="006050F9"/>
    <w:rsid w:val="006051C0"/>
    <w:rsid w:val="0060537E"/>
    <w:rsid w:val="006057E3"/>
    <w:rsid w:val="0060587A"/>
    <w:rsid w:val="006058CE"/>
    <w:rsid w:val="00605F1F"/>
    <w:rsid w:val="006063BA"/>
    <w:rsid w:val="006063E2"/>
    <w:rsid w:val="00606B0B"/>
    <w:rsid w:val="00607AEE"/>
    <w:rsid w:val="00607C01"/>
    <w:rsid w:val="00610580"/>
    <w:rsid w:val="0061087F"/>
    <w:rsid w:val="0061101C"/>
    <w:rsid w:val="006111E6"/>
    <w:rsid w:val="00611482"/>
    <w:rsid w:val="0061158F"/>
    <w:rsid w:val="006117F2"/>
    <w:rsid w:val="006119DC"/>
    <w:rsid w:val="00611FB0"/>
    <w:rsid w:val="00611FD5"/>
    <w:rsid w:val="006123CD"/>
    <w:rsid w:val="00612F96"/>
    <w:rsid w:val="0061370F"/>
    <w:rsid w:val="00613CAC"/>
    <w:rsid w:val="00613EC7"/>
    <w:rsid w:val="00613F36"/>
    <w:rsid w:val="00614BB9"/>
    <w:rsid w:val="00615441"/>
    <w:rsid w:val="00615FEB"/>
    <w:rsid w:val="00616251"/>
    <w:rsid w:val="00616492"/>
    <w:rsid w:val="006164FA"/>
    <w:rsid w:val="00616585"/>
    <w:rsid w:val="006169BA"/>
    <w:rsid w:val="006169F1"/>
    <w:rsid w:val="00616CEC"/>
    <w:rsid w:val="00616DAE"/>
    <w:rsid w:val="006171C6"/>
    <w:rsid w:val="006173E1"/>
    <w:rsid w:val="0062034A"/>
    <w:rsid w:val="00620A34"/>
    <w:rsid w:val="006213F9"/>
    <w:rsid w:val="00621505"/>
    <w:rsid w:val="00621DF3"/>
    <w:rsid w:val="00622337"/>
    <w:rsid w:val="00622786"/>
    <w:rsid w:val="006235B7"/>
    <w:rsid w:val="006238E2"/>
    <w:rsid w:val="00624993"/>
    <w:rsid w:val="0062633E"/>
    <w:rsid w:val="006264A0"/>
    <w:rsid w:val="006269A9"/>
    <w:rsid w:val="00627267"/>
    <w:rsid w:val="00627BB4"/>
    <w:rsid w:val="00627F14"/>
    <w:rsid w:val="00627FA0"/>
    <w:rsid w:val="006300A9"/>
    <w:rsid w:val="00630549"/>
    <w:rsid w:val="0063095C"/>
    <w:rsid w:val="00630C90"/>
    <w:rsid w:val="00630CB4"/>
    <w:rsid w:val="00631011"/>
    <w:rsid w:val="006312F9"/>
    <w:rsid w:val="006319C8"/>
    <w:rsid w:val="00631F3D"/>
    <w:rsid w:val="00632235"/>
    <w:rsid w:val="006329E9"/>
    <w:rsid w:val="00632ACE"/>
    <w:rsid w:val="00632EED"/>
    <w:rsid w:val="00632F7D"/>
    <w:rsid w:val="006331ED"/>
    <w:rsid w:val="006336CF"/>
    <w:rsid w:val="0063390B"/>
    <w:rsid w:val="00634023"/>
    <w:rsid w:val="00634671"/>
    <w:rsid w:val="0063475C"/>
    <w:rsid w:val="00635211"/>
    <w:rsid w:val="006355DE"/>
    <w:rsid w:val="00636343"/>
    <w:rsid w:val="006366DB"/>
    <w:rsid w:val="00636B4D"/>
    <w:rsid w:val="00636E95"/>
    <w:rsid w:val="00636FDF"/>
    <w:rsid w:val="00637262"/>
    <w:rsid w:val="00637423"/>
    <w:rsid w:val="0063784E"/>
    <w:rsid w:val="00637C9C"/>
    <w:rsid w:val="00637DBD"/>
    <w:rsid w:val="00640883"/>
    <w:rsid w:val="00640E4D"/>
    <w:rsid w:val="00640E62"/>
    <w:rsid w:val="00640FED"/>
    <w:rsid w:val="00641340"/>
    <w:rsid w:val="00641800"/>
    <w:rsid w:val="00641D46"/>
    <w:rsid w:val="00642035"/>
    <w:rsid w:val="0064216A"/>
    <w:rsid w:val="006421B6"/>
    <w:rsid w:val="006426C3"/>
    <w:rsid w:val="006428C9"/>
    <w:rsid w:val="00642E92"/>
    <w:rsid w:val="006431C1"/>
    <w:rsid w:val="00643BB2"/>
    <w:rsid w:val="00643D16"/>
    <w:rsid w:val="00644132"/>
    <w:rsid w:val="0064460E"/>
    <w:rsid w:val="006447C4"/>
    <w:rsid w:val="00644E15"/>
    <w:rsid w:val="00644F28"/>
    <w:rsid w:val="00645220"/>
    <w:rsid w:val="0064559E"/>
    <w:rsid w:val="00645979"/>
    <w:rsid w:val="00646082"/>
    <w:rsid w:val="00646313"/>
    <w:rsid w:val="00646830"/>
    <w:rsid w:val="006474B8"/>
    <w:rsid w:val="00647DD7"/>
    <w:rsid w:val="00647E62"/>
    <w:rsid w:val="00650186"/>
    <w:rsid w:val="006509CC"/>
    <w:rsid w:val="00650E10"/>
    <w:rsid w:val="006511E4"/>
    <w:rsid w:val="00651217"/>
    <w:rsid w:val="00651A78"/>
    <w:rsid w:val="0065200D"/>
    <w:rsid w:val="006526FB"/>
    <w:rsid w:val="006528EF"/>
    <w:rsid w:val="00652E43"/>
    <w:rsid w:val="00653739"/>
    <w:rsid w:val="006537A3"/>
    <w:rsid w:val="0065396A"/>
    <w:rsid w:val="00653F70"/>
    <w:rsid w:val="00653FF6"/>
    <w:rsid w:val="006558C7"/>
    <w:rsid w:val="00656E9C"/>
    <w:rsid w:val="006572C1"/>
    <w:rsid w:val="006576A7"/>
    <w:rsid w:val="0065776D"/>
    <w:rsid w:val="00657DAD"/>
    <w:rsid w:val="00657DE2"/>
    <w:rsid w:val="00657E93"/>
    <w:rsid w:val="006601E2"/>
    <w:rsid w:val="006603D8"/>
    <w:rsid w:val="00660530"/>
    <w:rsid w:val="00660C57"/>
    <w:rsid w:val="00661424"/>
    <w:rsid w:val="00661BD8"/>
    <w:rsid w:val="00662263"/>
    <w:rsid w:val="00662478"/>
    <w:rsid w:val="0066254E"/>
    <w:rsid w:val="00662BC1"/>
    <w:rsid w:val="00662C15"/>
    <w:rsid w:val="0066341C"/>
    <w:rsid w:val="00664216"/>
    <w:rsid w:val="00664722"/>
    <w:rsid w:val="00665922"/>
    <w:rsid w:val="00665B54"/>
    <w:rsid w:val="00666520"/>
    <w:rsid w:val="00666727"/>
    <w:rsid w:val="0066696B"/>
    <w:rsid w:val="00666A45"/>
    <w:rsid w:val="00666B79"/>
    <w:rsid w:val="00667353"/>
    <w:rsid w:val="00667D88"/>
    <w:rsid w:val="00670388"/>
    <w:rsid w:val="00670A58"/>
    <w:rsid w:val="00670EF7"/>
    <w:rsid w:val="00671216"/>
    <w:rsid w:val="0067133B"/>
    <w:rsid w:val="00671692"/>
    <w:rsid w:val="00671BFB"/>
    <w:rsid w:val="00671C60"/>
    <w:rsid w:val="00671D8F"/>
    <w:rsid w:val="0067206E"/>
    <w:rsid w:val="006721D4"/>
    <w:rsid w:val="006724C4"/>
    <w:rsid w:val="006725F7"/>
    <w:rsid w:val="006729D9"/>
    <w:rsid w:val="0067300D"/>
    <w:rsid w:val="00673114"/>
    <w:rsid w:val="006734D2"/>
    <w:rsid w:val="006744D7"/>
    <w:rsid w:val="00674613"/>
    <w:rsid w:val="00674A9C"/>
    <w:rsid w:val="00674AD4"/>
    <w:rsid w:val="00675099"/>
    <w:rsid w:val="00675B34"/>
    <w:rsid w:val="00675C83"/>
    <w:rsid w:val="006760B4"/>
    <w:rsid w:val="0067611B"/>
    <w:rsid w:val="00676304"/>
    <w:rsid w:val="006769C9"/>
    <w:rsid w:val="00676AC1"/>
    <w:rsid w:val="00676E37"/>
    <w:rsid w:val="00677481"/>
    <w:rsid w:val="006777A8"/>
    <w:rsid w:val="00677C13"/>
    <w:rsid w:val="006805B4"/>
    <w:rsid w:val="006809DA"/>
    <w:rsid w:val="006813C5"/>
    <w:rsid w:val="00682624"/>
    <w:rsid w:val="00682BCD"/>
    <w:rsid w:val="00682E25"/>
    <w:rsid w:val="006830B7"/>
    <w:rsid w:val="00683192"/>
    <w:rsid w:val="00683685"/>
    <w:rsid w:val="00684BD8"/>
    <w:rsid w:val="00684CAE"/>
    <w:rsid w:val="006863A6"/>
    <w:rsid w:val="00686507"/>
    <w:rsid w:val="00686F18"/>
    <w:rsid w:val="00687274"/>
    <w:rsid w:val="00687369"/>
    <w:rsid w:val="0068788F"/>
    <w:rsid w:val="00687B0D"/>
    <w:rsid w:val="0069014A"/>
    <w:rsid w:val="006904A9"/>
    <w:rsid w:val="00690D4F"/>
    <w:rsid w:val="006910F0"/>
    <w:rsid w:val="00691275"/>
    <w:rsid w:val="006918DD"/>
    <w:rsid w:val="006919B1"/>
    <w:rsid w:val="00691A99"/>
    <w:rsid w:val="00691B54"/>
    <w:rsid w:val="00691E44"/>
    <w:rsid w:val="006930DB"/>
    <w:rsid w:val="0069313F"/>
    <w:rsid w:val="006932AF"/>
    <w:rsid w:val="00693485"/>
    <w:rsid w:val="006937A9"/>
    <w:rsid w:val="006937E4"/>
    <w:rsid w:val="00694702"/>
    <w:rsid w:val="0069478B"/>
    <w:rsid w:val="00694B6F"/>
    <w:rsid w:val="0069587E"/>
    <w:rsid w:val="006965F9"/>
    <w:rsid w:val="00696A87"/>
    <w:rsid w:val="006A012E"/>
    <w:rsid w:val="006A0281"/>
    <w:rsid w:val="006A0988"/>
    <w:rsid w:val="006A123A"/>
    <w:rsid w:val="006A15AA"/>
    <w:rsid w:val="006A17E0"/>
    <w:rsid w:val="006A1DB7"/>
    <w:rsid w:val="006A221A"/>
    <w:rsid w:val="006A2253"/>
    <w:rsid w:val="006A22F1"/>
    <w:rsid w:val="006A2300"/>
    <w:rsid w:val="006A234C"/>
    <w:rsid w:val="006A2354"/>
    <w:rsid w:val="006A2783"/>
    <w:rsid w:val="006A2B69"/>
    <w:rsid w:val="006A2B8C"/>
    <w:rsid w:val="006A2BC0"/>
    <w:rsid w:val="006A2C9C"/>
    <w:rsid w:val="006A3745"/>
    <w:rsid w:val="006A3931"/>
    <w:rsid w:val="006A3C1F"/>
    <w:rsid w:val="006A3D52"/>
    <w:rsid w:val="006A40AF"/>
    <w:rsid w:val="006A424D"/>
    <w:rsid w:val="006A5246"/>
    <w:rsid w:val="006A5332"/>
    <w:rsid w:val="006A5386"/>
    <w:rsid w:val="006A5C54"/>
    <w:rsid w:val="006A6669"/>
    <w:rsid w:val="006A67ED"/>
    <w:rsid w:val="006A71D6"/>
    <w:rsid w:val="006B069D"/>
    <w:rsid w:val="006B079F"/>
    <w:rsid w:val="006B07DE"/>
    <w:rsid w:val="006B080A"/>
    <w:rsid w:val="006B09D9"/>
    <w:rsid w:val="006B0B62"/>
    <w:rsid w:val="006B0C69"/>
    <w:rsid w:val="006B0EB6"/>
    <w:rsid w:val="006B1686"/>
    <w:rsid w:val="006B16AA"/>
    <w:rsid w:val="006B1A75"/>
    <w:rsid w:val="006B2448"/>
    <w:rsid w:val="006B28C0"/>
    <w:rsid w:val="006B2D7D"/>
    <w:rsid w:val="006B30F0"/>
    <w:rsid w:val="006B3258"/>
    <w:rsid w:val="006B352E"/>
    <w:rsid w:val="006B35ED"/>
    <w:rsid w:val="006B362E"/>
    <w:rsid w:val="006B3750"/>
    <w:rsid w:val="006B3BD9"/>
    <w:rsid w:val="006B42D7"/>
    <w:rsid w:val="006B42F8"/>
    <w:rsid w:val="006B4AC7"/>
    <w:rsid w:val="006B4B09"/>
    <w:rsid w:val="006B4DDE"/>
    <w:rsid w:val="006B511F"/>
    <w:rsid w:val="006B5330"/>
    <w:rsid w:val="006B63D3"/>
    <w:rsid w:val="006B66FE"/>
    <w:rsid w:val="006B709B"/>
    <w:rsid w:val="006B7139"/>
    <w:rsid w:val="006B73D9"/>
    <w:rsid w:val="006B74B2"/>
    <w:rsid w:val="006B7625"/>
    <w:rsid w:val="006B78A2"/>
    <w:rsid w:val="006B7F96"/>
    <w:rsid w:val="006C0436"/>
    <w:rsid w:val="006C07A1"/>
    <w:rsid w:val="006C0AFE"/>
    <w:rsid w:val="006C0CE8"/>
    <w:rsid w:val="006C0D26"/>
    <w:rsid w:val="006C117E"/>
    <w:rsid w:val="006C18A7"/>
    <w:rsid w:val="006C1C8C"/>
    <w:rsid w:val="006C260F"/>
    <w:rsid w:val="006C2D54"/>
    <w:rsid w:val="006C3203"/>
    <w:rsid w:val="006C3406"/>
    <w:rsid w:val="006C340E"/>
    <w:rsid w:val="006C3537"/>
    <w:rsid w:val="006C3B07"/>
    <w:rsid w:val="006C3BE0"/>
    <w:rsid w:val="006C4209"/>
    <w:rsid w:val="006C4323"/>
    <w:rsid w:val="006C4425"/>
    <w:rsid w:val="006C4A95"/>
    <w:rsid w:val="006C4D2A"/>
    <w:rsid w:val="006C5142"/>
    <w:rsid w:val="006C51DD"/>
    <w:rsid w:val="006C5A96"/>
    <w:rsid w:val="006C5BFF"/>
    <w:rsid w:val="006C73EF"/>
    <w:rsid w:val="006C7A7B"/>
    <w:rsid w:val="006D0250"/>
    <w:rsid w:val="006D04BF"/>
    <w:rsid w:val="006D0F2B"/>
    <w:rsid w:val="006D0FE4"/>
    <w:rsid w:val="006D12D4"/>
    <w:rsid w:val="006D131E"/>
    <w:rsid w:val="006D1563"/>
    <w:rsid w:val="006D1616"/>
    <w:rsid w:val="006D2254"/>
    <w:rsid w:val="006D2315"/>
    <w:rsid w:val="006D2BA2"/>
    <w:rsid w:val="006D39A6"/>
    <w:rsid w:val="006D39D5"/>
    <w:rsid w:val="006D3D21"/>
    <w:rsid w:val="006D5298"/>
    <w:rsid w:val="006D5BD3"/>
    <w:rsid w:val="006D5C70"/>
    <w:rsid w:val="006D631D"/>
    <w:rsid w:val="006D6E9F"/>
    <w:rsid w:val="006D6FA4"/>
    <w:rsid w:val="006D7499"/>
    <w:rsid w:val="006D75C6"/>
    <w:rsid w:val="006E0B56"/>
    <w:rsid w:val="006E0CCA"/>
    <w:rsid w:val="006E0E64"/>
    <w:rsid w:val="006E172C"/>
    <w:rsid w:val="006E1C79"/>
    <w:rsid w:val="006E1FF7"/>
    <w:rsid w:val="006E2044"/>
    <w:rsid w:val="006E2386"/>
    <w:rsid w:val="006E271E"/>
    <w:rsid w:val="006E2B32"/>
    <w:rsid w:val="006E2F27"/>
    <w:rsid w:val="006E37EF"/>
    <w:rsid w:val="006E4036"/>
    <w:rsid w:val="006E42DE"/>
    <w:rsid w:val="006E4432"/>
    <w:rsid w:val="006E4664"/>
    <w:rsid w:val="006E4906"/>
    <w:rsid w:val="006E4AD1"/>
    <w:rsid w:val="006E50FD"/>
    <w:rsid w:val="006E555B"/>
    <w:rsid w:val="006E62E4"/>
    <w:rsid w:val="006E731F"/>
    <w:rsid w:val="006E7336"/>
    <w:rsid w:val="006E73FE"/>
    <w:rsid w:val="006E7466"/>
    <w:rsid w:val="006E798F"/>
    <w:rsid w:val="006E7BB0"/>
    <w:rsid w:val="006E7D11"/>
    <w:rsid w:val="006F0278"/>
    <w:rsid w:val="006F05D0"/>
    <w:rsid w:val="006F1366"/>
    <w:rsid w:val="006F15F6"/>
    <w:rsid w:val="006F2B0C"/>
    <w:rsid w:val="006F2EB4"/>
    <w:rsid w:val="006F32EB"/>
    <w:rsid w:val="006F3702"/>
    <w:rsid w:val="006F3857"/>
    <w:rsid w:val="006F3B1F"/>
    <w:rsid w:val="006F42A1"/>
    <w:rsid w:val="006F448C"/>
    <w:rsid w:val="006F49C1"/>
    <w:rsid w:val="006F55BD"/>
    <w:rsid w:val="006F5C4B"/>
    <w:rsid w:val="006F60E0"/>
    <w:rsid w:val="006F624D"/>
    <w:rsid w:val="006F64B0"/>
    <w:rsid w:val="006F69D8"/>
    <w:rsid w:val="006F6C4B"/>
    <w:rsid w:val="006F6DDE"/>
    <w:rsid w:val="006F7840"/>
    <w:rsid w:val="006F7E10"/>
    <w:rsid w:val="0070064B"/>
    <w:rsid w:val="00700967"/>
    <w:rsid w:val="00700C23"/>
    <w:rsid w:val="00701E15"/>
    <w:rsid w:val="00701E67"/>
    <w:rsid w:val="007025DB"/>
    <w:rsid w:val="00702790"/>
    <w:rsid w:val="00702F53"/>
    <w:rsid w:val="00703109"/>
    <w:rsid w:val="00703259"/>
    <w:rsid w:val="00703A4B"/>
    <w:rsid w:val="00703B49"/>
    <w:rsid w:val="00703FB4"/>
    <w:rsid w:val="00704188"/>
    <w:rsid w:val="00705218"/>
    <w:rsid w:val="00705541"/>
    <w:rsid w:val="00705569"/>
    <w:rsid w:val="00705FC8"/>
    <w:rsid w:val="00706254"/>
    <w:rsid w:val="00706736"/>
    <w:rsid w:val="00706893"/>
    <w:rsid w:val="007068CF"/>
    <w:rsid w:val="0070696E"/>
    <w:rsid w:val="00706F1B"/>
    <w:rsid w:val="00707166"/>
    <w:rsid w:val="00707179"/>
    <w:rsid w:val="0070730C"/>
    <w:rsid w:val="0070783A"/>
    <w:rsid w:val="00707B24"/>
    <w:rsid w:val="00710BAE"/>
    <w:rsid w:val="00710CD1"/>
    <w:rsid w:val="007111DE"/>
    <w:rsid w:val="0071163A"/>
    <w:rsid w:val="00711971"/>
    <w:rsid w:val="00711F85"/>
    <w:rsid w:val="0071217C"/>
    <w:rsid w:val="007129D4"/>
    <w:rsid w:val="00712BDF"/>
    <w:rsid w:val="00712D44"/>
    <w:rsid w:val="00712E7E"/>
    <w:rsid w:val="007132B3"/>
    <w:rsid w:val="00713F94"/>
    <w:rsid w:val="007148F9"/>
    <w:rsid w:val="0071499F"/>
    <w:rsid w:val="00715293"/>
    <w:rsid w:val="007164C7"/>
    <w:rsid w:val="00716864"/>
    <w:rsid w:val="00717622"/>
    <w:rsid w:val="00717A72"/>
    <w:rsid w:val="00717AC8"/>
    <w:rsid w:val="007202CF"/>
    <w:rsid w:val="007209E6"/>
    <w:rsid w:val="00720FC4"/>
    <w:rsid w:val="007210DF"/>
    <w:rsid w:val="00721368"/>
    <w:rsid w:val="00721415"/>
    <w:rsid w:val="007218F3"/>
    <w:rsid w:val="00721E12"/>
    <w:rsid w:val="00721F26"/>
    <w:rsid w:val="00721F99"/>
    <w:rsid w:val="00722226"/>
    <w:rsid w:val="007229A9"/>
    <w:rsid w:val="007229EE"/>
    <w:rsid w:val="00722DDC"/>
    <w:rsid w:val="0072385F"/>
    <w:rsid w:val="00724129"/>
    <w:rsid w:val="00724388"/>
    <w:rsid w:val="00724472"/>
    <w:rsid w:val="00724500"/>
    <w:rsid w:val="0072541B"/>
    <w:rsid w:val="007258DF"/>
    <w:rsid w:val="00725AA5"/>
    <w:rsid w:val="00725C00"/>
    <w:rsid w:val="00725C84"/>
    <w:rsid w:val="00725F4D"/>
    <w:rsid w:val="0072655F"/>
    <w:rsid w:val="0072723F"/>
    <w:rsid w:val="00730253"/>
    <w:rsid w:val="00730260"/>
    <w:rsid w:val="00730355"/>
    <w:rsid w:val="007303BE"/>
    <w:rsid w:val="00730B40"/>
    <w:rsid w:val="00730DAB"/>
    <w:rsid w:val="0073111A"/>
    <w:rsid w:val="007312D1"/>
    <w:rsid w:val="007312F0"/>
    <w:rsid w:val="00731475"/>
    <w:rsid w:val="00731525"/>
    <w:rsid w:val="00731A87"/>
    <w:rsid w:val="00731B05"/>
    <w:rsid w:val="00731B51"/>
    <w:rsid w:val="00731E29"/>
    <w:rsid w:val="0073240D"/>
    <w:rsid w:val="00732FA7"/>
    <w:rsid w:val="00734130"/>
    <w:rsid w:val="0073420C"/>
    <w:rsid w:val="00734BBD"/>
    <w:rsid w:val="00734DB3"/>
    <w:rsid w:val="007363E2"/>
    <w:rsid w:val="0073693A"/>
    <w:rsid w:val="00736A8C"/>
    <w:rsid w:val="007371EC"/>
    <w:rsid w:val="00737D6D"/>
    <w:rsid w:val="00737E0D"/>
    <w:rsid w:val="007401A5"/>
    <w:rsid w:val="0074020C"/>
    <w:rsid w:val="007413D4"/>
    <w:rsid w:val="0074186D"/>
    <w:rsid w:val="007425A5"/>
    <w:rsid w:val="007425CD"/>
    <w:rsid w:val="007425F6"/>
    <w:rsid w:val="007426B7"/>
    <w:rsid w:val="007427B5"/>
    <w:rsid w:val="007428A7"/>
    <w:rsid w:val="007428E2"/>
    <w:rsid w:val="007435C8"/>
    <w:rsid w:val="00743755"/>
    <w:rsid w:val="00744D6F"/>
    <w:rsid w:val="007453D8"/>
    <w:rsid w:val="007454C2"/>
    <w:rsid w:val="00745950"/>
    <w:rsid w:val="00745AA9"/>
    <w:rsid w:val="00745C59"/>
    <w:rsid w:val="00745CA8"/>
    <w:rsid w:val="00745EF0"/>
    <w:rsid w:val="007463E2"/>
    <w:rsid w:val="00746810"/>
    <w:rsid w:val="00746F9B"/>
    <w:rsid w:val="00747061"/>
    <w:rsid w:val="00747135"/>
    <w:rsid w:val="00747618"/>
    <w:rsid w:val="00747E9B"/>
    <w:rsid w:val="0075058A"/>
    <w:rsid w:val="007505DF"/>
    <w:rsid w:val="00750716"/>
    <w:rsid w:val="007508D8"/>
    <w:rsid w:val="00750F26"/>
    <w:rsid w:val="0075100B"/>
    <w:rsid w:val="00751882"/>
    <w:rsid w:val="00751DAE"/>
    <w:rsid w:val="00752133"/>
    <w:rsid w:val="007523EA"/>
    <w:rsid w:val="007527DF"/>
    <w:rsid w:val="00752AA8"/>
    <w:rsid w:val="0075309E"/>
    <w:rsid w:val="0075318E"/>
    <w:rsid w:val="0075327E"/>
    <w:rsid w:val="0075382B"/>
    <w:rsid w:val="00753C0B"/>
    <w:rsid w:val="00753C2F"/>
    <w:rsid w:val="00754249"/>
    <w:rsid w:val="00754806"/>
    <w:rsid w:val="00754970"/>
    <w:rsid w:val="00754B3D"/>
    <w:rsid w:val="00754F74"/>
    <w:rsid w:val="00755075"/>
    <w:rsid w:val="007558B0"/>
    <w:rsid w:val="00755A57"/>
    <w:rsid w:val="007560E3"/>
    <w:rsid w:val="007562BA"/>
    <w:rsid w:val="00756767"/>
    <w:rsid w:val="007578A9"/>
    <w:rsid w:val="007579E5"/>
    <w:rsid w:val="00757DDC"/>
    <w:rsid w:val="007600B7"/>
    <w:rsid w:val="0076026C"/>
    <w:rsid w:val="007602EF"/>
    <w:rsid w:val="00760712"/>
    <w:rsid w:val="00760783"/>
    <w:rsid w:val="00760AD8"/>
    <w:rsid w:val="00760F5E"/>
    <w:rsid w:val="00761502"/>
    <w:rsid w:val="00761860"/>
    <w:rsid w:val="00761CCD"/>
    <w:rsid w:val="00762B4D"/>
    <w:rsid w:val="00762CE9"/>
    <w:rsid w:val="00762F79"/>
    <w:rsid w:val="007630D0"/>
    <w:rsid w:val="00763262"/>
    <w:rsid w:val="007636FB"/>
    <w:rsid w:val="007639D2"/>
    <w:rsid w:val="007641CA"/>
    <w:rsid w:val="0076492E"/>
    <w:rsid w:val="007649D9"/>
    <w:rsid w:val="00764F38"/>
    <w:rsid w:val="007652A4"/>
    <w:rsid w:val="007653A9"/>
    <w:rsid w:val="007656DB"/>
    <w:rsid w:val="00765A2D"/>
    <w:rsid w:val="00765A57"/>
    <w:rsid w:val="00765C6C"/>
    <w:rsid w:val="00765F47"/>
    <w:rsid w:val="00766CED"/>
    <w:rsid w:val="00766DB5"/>
    <w:rsid w:val="00766EF8"/>
    <w:rsid w:val="00767802"/>
    <w:rsid w:val="00767B17"/>
    <w:rsid w:val="00767EA3"/>
    <w:rsid w:val="007706B4"/>
    <w:rsid w:val="0077109E"/>
    <w:rsid w:val="007712E2"/>
    <w:rsid w:val="0077155D"/>
    <w:rsid w:val="00771AA0"/>
    <w:rsid w:val="00771B42"/>
    <w:rsid w:val="00771B62"/>
    <w:rsid w:val="00771D4F"/>
    <w:rsid w:val="00772125"/>
    <w:rsid w:val="00772794"/>
    <w:rsid w:val="0077292C"/>
    <w:rsid w:val="00772B91"/>
    <w:rsid w:val="00772CC2"/>
    <w:rsid w:val="007734C2"/>
    <w:rsid w:val="007738C1"/>
    <w:rsid w:val="00773D9C"/>
    <w:rsid w:val="00773F25"/>
    <w:rsid w:val="007745CA"/>
    <w:rsid w:val="00774667"/>
    <w:rsid w:val="00774A75"/>
    <w:rsid w:val="00774ACB"/>
    <w:rsid w:val="007751D0"/>
    <w:rsid w:val="00775365"/>
    <w:rsid w:val="0077632C"/>
    <w:rsid w:val="007772D5"/>
    <w:rsid w:val="00777580"/>
    <w:rsid w:val="00777B2A"/>
    <w:rsid w:val="00777E6D"/>
    <w:rsid w:val="007801AE"/>
    <w:rsid w:val="0078061B"/>
    <w:rsid w:val="00780753"/>
    <w:rsid w:val="00780B1B"/>
    <w:rsid w:val="00780C11"/>
    <w:rsid w:val="00781455"/>
    <w:rsid w:val="007817E8"/>
    <w:rsid w:val="007819D4"/>
    <w:rsid w:val="00781A30"/>
    <w:rsid w:val="00781B93"/>
    <w:rsid w:val="00781F10"/>
    <w:rsid w:val="00782128"/>
    <w:rsid w:val="00782143"/>
    <w:rsid w:val="0078238D"/>
    <w:rsid w:val="00782B5F"/>
    <w:rsid w:val="00782BCE"/>
    <w:rsid w:val="00782D78"/>
    <w:rsid w:val="007831B5"/>
    <w:rsid w:val="00783B99"/>
    <w:rsid w:val="00783EAE"/>
    <w:rsid w:val="00784024"/>
    <w:rsid w:val="007849E5"/>
    <w:rsid w:val="00784DB6"/>
    <w:rsid w:val="007854D2"/>
    <w:rsid w:val="0078600C"/>
    <w:rsid w:val="00786078"/>
    <w:rsid w:val="00786176"/>
    <w:rsid w:val="00786963"/>
    <w:rsid w:val="00786BDC"/>
    <w:rsid w:val="00786C5A"/>
    <w:rsid w:val="00787265"/>
    <w:rsid w:val="00787329"/>
    <w:rsid w:val="00787B3E"/>
    <w:rsid w:val="007900F3"/>
    <w:rsid w:val="007902CD"/>
    <w:rsid w:val="007903B9"/>
    <w:rsid w:val="00790A07"/>
    <w:rsid w:val="00790EEB"/>
    <w:rsid w:val="007910D6"/>
    <w:rsid w:val="007915E4"/>
    <w:rsid w:val="007922A3"/>
    <w:rsid w:val="00792936"/>
    <w:rsid w:val="00792F8D"/>
    <w:rsid w:val="00793819"/>
    <w:rsid w:val="00794AA8"/>
    <w:rsid w:val="00794DF9"/>
    <w:rsid w:val="00794E1D"/>
    <w:rsid w:val="00794E24"/>
    <w:rsid w:val="0079548F"/>
    <w:rsid w:val="00795495"/>
    <w:rsid w:val="007959CB"/>
    <w:rsid w:val="00795A2B"/>
    <w:rsid w:val="00795E47"/>
    <w:rsid w:val="0079616F"/>
    <w:rsid w:val="007966FD"/>
    <w:rsid w:val="00796741"/>
    <w:rsid w:val="00796B4A"/>
    <w:rsid w:val="00796B83"/>
    <w:rsid w:val="00796BFB"/>
    <w:rsid w:val="00796FF3"/>
    <w:rsid w:val="00797AC2"/>
    <w:rsid w:val="00797DC4"/>
    <w:rsid w:val="007A083C"/>
    <w:rsid w:val="007A0ED4"/>
    <w:rsid w:val="007A11F8"/>
    <w:rsid w:val="007A1B38"/>
    <w:rsid w:val="007A317C"/>
    <w:rsid w:val="007A38A9"/>
    <w:rsid w:val="007A3AA1"/>
    <w:rsid w:val="007A3BE1"/>
    <w:rsid w:val="007A3D68"/>
    <w:rsid w:val="007A3DDA"/>
    <w:rsid w:val="007A42D8"/>
    <w:rsid w:val="007A498F"/>
    <w:rsid w:val="007A4A1D"/>
    <w:rsid w:val="007A4B58"/>
    <w:rsid w:val="007A4D66"/>
    <w:rsid w:val="007A55C4"/>
    <w:rsid w:val="007A5D3C"/>
    <w:rsid w:val="007A6685"/>
    <w:rsid w:val="007A66CE"/>
    <w:rsid w:val="007A6B25"/>
    <w:rsid w:val="007A6B9A"/>
    <w:rsid w:val="007A756B"/>
    <w:rsid w:val="007A785C"/>
    <w:rsid w:val="007A78AF"/>
    <w:rsid w:val="007B01CA"/>
    <w:rsid w:val="007B020C"/>
    <w:rsid w:val="007B05DA"/>
    <w:rsid w:val="007B0CDB"/>
    <w:rsid w:val="007B0DE2"/>
    <w:rsid w:val="007B0F43"/>
    <w:rsid w:val="007B129C"/>
    <w:rsid w:val="007B1548"/>
    <w:rsid w:val="007B18B6"/>
    <w:rsid w:val="007B18D3"/>
    <w:rsid w:val="007B1F55"/>
    <w:rsid w:val="007B2B15"/>
    <w:rsid w:val="007B2E68"/>
    <w:rsid w:val="007B2F39"/>
    <w:rsid w:val="007B3F7D"/>
    <w:rsid w:val="007B4188"/>
    <w:rsid w:val="007B43BA"/>
    <w:rsid w:val="007B5941"/>
    <w:rsid w:val="007B5961"/>
    <w:rsid w:val="007B5C3C"/>
    <w:rsid w:val="007B5FB3"/>
    <w:rsid w:val="007B64D3"/>
    <w:rsid w:val="007B6EB1"/>
    <w:rsid w:val="007B6EC7"/>
    <w:rsid w:val="007B7745"/>
    <w:rsid w:val="007B7945"/>
    <w:rsid w:val="007B79B3"/>
    <w:rsid w:val="007B7C1C"/>
    <w:rsid w:val="007B7D92"/>
    <w:rsid w:val="007B7EDB"/>
    <w:rsid w:val="007C035E"/>
    <w:rsid w:val="007C0651"/>
    <w:rsid w:val="007C0BBE"/>
    <w:rsid w:val="007C0EA8"/>
    <w:rsid w:val="007C11F8"/>
    <w:rsid w:val="007C1282"/>
    <w:rsid w:val="007C1765"/>
    <w:rsid w:val="007C1FB8"/>
    <w:rsid w:val="007C29E1"/>
    <w:rsid w:val="007C34EF"/>
    <w:rsid w:val="007C3678"/>
    <w:rsid w:val="007C38ED"/>
    <w:rsid w:val="007C3D12"/>
    <w:rsid w:val="007C3DCE"/>
    <w:rsid w:val="007C461F"/>
    <w:rsid w:val="007C4E04"/>
    <w:rsid w:val="007C50E4"/>
    <w:rsid w:val="007C5227"/>
    <w:rsid w:val="007C5C84"/>
    <w:rsid w:val="007C6034"/>
    <w:rsid w:val="007C62A5"/>
    <w:rsid w:val="007C6A3F"/>
    <w:rsid w:val="007C6B04"/>
    <w:rsid w:val="007C6DB9"/>
    <w:rsid w:val="007C7A53"/>
    <w:rsid w:val="007D002C"/>
    <w:rsid w:val="007D01ED"/>
    <w:rsid w:val="007D039D"/>
    <w:rsid w:val="007D06B1"/>
    <w:rsid w:val="007D094D"/>
    <w:rsid w:val="007D0AEC"/>
    <w:rsid w:val="007D0BE3"/>
    <w:rsid w:val="007D0F0A"/>
    <w:rsid w:val="007D120D"/>
    <w:rsid w:val="007D12ED"/>
    <w:rsid w:val="007D1439"/>
    <w:rsid w:val="007D203A"/>
    <w:rsid w:val="007D22A4"/>
    <w:rsid w:val="007D2590"/>
    <w:rsid w:val="007D27DF"/>
    <w:rsid w:val="007D2AD9"/>
    <w:rsid w:val="007D2C59"/>
    <w:rsid w:val="007D31D4"/>
    <w:rsid w:val="007D3589"/>
    <w:rsid w:val="007D4664"/>
    <w:rsid w:val="007D481E"/>
    <w:rsid w:val="007D4858"/>
    <w:rsid w:val="007D4938"/>
    <w:rsid w:val="007D4AD2"/>
    <w:rsid w:val="007D4F3C"/>
    <w:rsid w:val="007D4FC0"/>
    <w:rsid w:val="007D5750"/>
    <w:rsid w:val="007D5AAC"/>
    <w:rsid w:val="007D5E4F"/>
    <w:rsid w:val="007D62D3"/>
    <w:rsid w:val="007D6339"/>
    <w:rsid w:val="007D657A"/>
    <w:rsid w:val="007D66ED"/>
    <w:rsid w:val="007D68FC"/>
    <w:rsid w:val="007D6BE8"/>
    <w:rsid w:val="007D746E"/>
    <w:rsid w:val="007D74D7"/>
    <w:rsid w:val="007D76DF"/>
    <w:rsid w:val="007D791E"/>
    <w:rsid w:val="007D7980"/>
    <w:rsid w:val="007D7A56"/>
    <w:rsid w:val="007D7BDE"/>
    <w:rsid w:val="007D7DBA"/>
    <w:rsid w:val="007D7DE5"/>
    <w:rsid w:val="007E013C"/>
    <w:rsid w:val="007E090B"/>
    <w:rsid w:val="007E1136"/>
    <w:rsid w:val="007E1B6B"/>
    <w:rsid w:val="007E2125"/>
    <w:rsid w:val="007E3907"/>
    <w:rsid w:val="007E3F6F"/>
    <w:rsid w:val="007E44AA"/>
    <w:rsid w:val="007E50ED"/>
    <w:rsid w:val="007E530F"/>
    <w:rsid w:val="007E5609"/>
    <w:rsid w:val="007E5779"/>
    <w:rsid w:val="007E5B89"/>
    <w:rsid w:val="007E5E84"/>
    <w:rsid w:val="007E5E95"/>
    <w:rsid w:val="007E5FB4"/>
    <w:rsid w:val="007E6628"/>
    <w:rsid w:val="007E6C1E"/>
    <w:rsid w:val="007E70E1"/>
    <w:rsid w:val="007E7BAC"/>
    <w:rsid w:val="007E7EC6"/>
    <w:rsid w:val="007F019E"/>
    <w:rsid w:val="007F04EA"/>
    <w:rsid w:val="007F0FBE"/>
    <w:rsid w:val="007F1091"/>
    <w:rsid w:val="007F171F"/>
    <w:rsid w:val="007F1E9B"/>
    <w:rsid w:val="007F20AF"/>
    <w:rsid w:val="007F21D3"/>
    <w:rsid w:val="007F2294"/>
    <w:rsid w:val="007F2BD8"/>
    <w:rsid w:val="007F32B5"/>
    <w:rsid w:val="007F33A6"/>
    <w:rsid w:val="007F3DED"/>
    <w:rsid w:val="007F43CE"/>
    <w:rsid w:val="007F4896"/>
    <w:rsid w:val="007F5158"/>
    <w:rsid w:val="007F52AC"/>
    <w:rsid w:val="007F5802"/>
    <w:rsid w:val="007F628E"/>
    <w:rsid w:val="007F64FE"/>
    <w:rsid w:val="007F68B3"/>
    <w:rsid w:val="007F6C63"/>
    <w:rsid w:val="007F703B"/>
    <w:rsid w:val="007F71CD"/>
    <w:rsid w:val="007F7AFE"/>
    <w:rsid w:val="00800377"/>
    <w:rsid w:val="00800AC5"/>
    <w:rsid w:val="00801255"/>
    <w:rsid w:val="008013E4"/>
    <w:rsid w:val="0080165A"/>
    <w:rsid w:val="008023ED"/>
    <w:rsid w:val="0080246F"/>
    <w:rsid w:val="00802D11"/>
    <w:rsid w:val="00803033"/>
    <w:rsid w:val="008038CA"/>
    <w:rsid w:val="00803A67"/>
    <w:rsid w:val="00803DC9"/>
    <w:rsid w:val="00803F6E"/>
    <w:rsid w:val="0080448E"/>
    <w:rsid w:val="00804672"/>
    <w:rsid w:val="00804A1F"/>
    <w:rsid w:val="00804A79"/>
    <w:rsid w:val="00804DA7"/>
    <w:rsid w:val="008051D2"/>
    <w:rsid w:val="008055BD"/>
    <w:rsid w:val="0080595D"/>
    <w:rsid w:val="00805EB5"/>
    <w:rsid w:val="00806BC9"/>
    <w:rsid w:val="00806C07"/>
    <w:rsid w:val="008071A3"/>
    <w:rsid w:val="008072C7"/>
    <w:rsid w:val="00807B88"/>
    <w:rsid w:val="00807E0C"/>
    <w:rsid w:val="00807E2B"/>
    <w:rsid w:val="00807F2D"/>
    <w:rsid w:val="00810398"/>
    <w:rsid w:val="0081116A"/>
    <w:rsid w:val="008114A2"/>
    <w:rsid w:val="00811737"/>
    <w:rsid w:val="00811FB7"/>
    <w:rsid w:val="00812988"/>
    <w:rsid w:val="00812B06"/>
    <w:rsid w:val="00812CB6"/>
    <w:rsid w:val="00812F7E"/>
    <w:rsid w:val="008135C6"/>
    <w:rsid w:val="00813AA9"/>
    <w:rsid w:val="00813E39"/>
    <w:rsid w:val="0081418C"/>
    <w:rsid w:val="008146AE"/>
    <w:rsid w:val="00814EF3"/>
    <w:rsid w:val="00814FB9"/>
    <w:rsid w:val="0081516C"/>
    <w:rsid w:val="00815182"/>
    <w:rsid w:val="0081730D"/>
    <w:rsid w:val="008175E9"/>
    <w:rsid w:val="00817E7E"/>
    <w:rsid w:val="00820123"/>
    <w:rsid w:val="00820124"/>
    <w:rsid w:val="00820251"/>
    <w:rsid w:val="008202F5"/>
    <w:rsid w:val="00820510"/>
    <w:rsid w:val="008214F3"/>
    <w:rsid w:val="00822AA4"/>
    <w:rsid w:val="00822D79"/>
    <w:rsid w:val="0082436B"/>
    <w:rsid w:val="008245FD"/>
    <w:rsid w:val="008247EF"/>
    <w:rsid w:val="00825B1E"/>
    <w:rsid w:val="00826D72"/>
    <w:rsid w:val="00827790"/>
    <w:rsid w:val="008279E9"/>
    <w:rsid w:val="00830926"/>
    <w:rsid w:val="00831D26"/>
    <w:rsid w:val="00831D67"/>
    <w:rsid w:val="00831D9A"/>
    <w:rsid w:val="00831DD2"/>
    <w:rsid w:val="0083224B"/>
    <w:rsid w:val="0083304B"/>
    <w:rsid w:val="00833AA4"/>
    <w:rsid w:val="00833C98"/>
    <w:rsid w:val="00833CE6"/>
    <w:rsid w:val="00833F7F"/>
    <w:rsid w:val="008344F1"/>
    <w:rsid w:val="0083450C"/>
    <w:rsid w:val="00834A14"/>
    <w:rsid w:val="008351E8"/>
    <w:rsid w:val="0083529D"/>
    <w:rsid w:val="00835589"/>
    <w:rsid w:val="008356CD"/>
    <w:rsid w:val="00835AFA"/>
    <w:rsid w:val="00835B8B"/>
    <w:rsid w:val="00835C82"/>
    <w:rsid w:val="008361AB"/>
    <w:rsid w:val="008362F5"/>
    <w:rsid w:val="008374C1"/>
    <w:rsid w:val="00837B21"/>
    <w:rsid w:val="00837C66"/>
    <w:rsid w:val="0084013E"/>
    <w:rsid w:val="00840966"/>
    <w:rsid w:val="00840B41"/>
    <w:rsid w:val="00840E99"/>
    <w:rsid w:val="008413E6"/>
    <w:rsid w:val="00841875"/>
    <w:rsid w:val="00841D36"/>
    <w:rsid w:val="00841DCD"/>
    <w:rsid w:val="0084261F"/>
    <w:rsid w:val="00842B22"/>
    <w:rsid w:val="00842DDA"/>
    <w:rsid w:val="00844275"/>
    <w:rsid w:val="00845B3C"/>
    <w:rsid w:val="00846161"/>
    <w:rsid w:val="00846CAC"/>
    <w:rsid w:val="00846FAE"/>
    <w:rsid w:val="0084719D"/>
    <w:rsid w:val="008502B3"/>
    <w:rsid w:val="0085060D"/>
    <w:rsid w:val="008509A4"/>
    <w:rsid w:val="008516D8"/>
    <w:rsid w:val="00851DDB"/>
    <w:rsid w:val="00851EF9"/>
    <w:rsid w:val="0085203C"/>
    <w:rsid w:val="008524D0"/>
    <w:rsid w:val="00852565"/>
    <w:rsid w:val="00852CC8"/>
    <w:rsid w:val="00853B4D"/>
    <w:rsid w:val="00854111"/>
    <w:rsid w:val="00854EC8"/>
    <w:rsid w:val="008568CE"/>
    <w:rsid w:val="0085690F"/>
    <w:rsid w:val="0085732B"/>
    <w:rsid w:val="0085745F"/>
    <w:rsid w:val="0085792C"/>
    <w:rsid w:val="00857A47"/>
    <w:rsid w:val="00857DAD"/>
    <w:rsid w:val="00860AD9"/>
    <w:rsid w:val="008615DE"/>
    <w:rsid w:val="00861B1B"/>
    <w:rsid w:val="00861CBA"/>
    <w:rsid w:val="008620BA"/>
    <w:rsid w:val="0086301F"/>
    <w:rsid w:val="00863300"/>
    <w:rsid w:val="008637D8"/>
    <w:rsid w:val="00863CB7"/>
    <w:rsid w:val="008658E8"/>
    <w:rsid w:val="008658EE"/>
    <w:rsid w:val="0086597E"/>
    <w:rsid w:val="00865A63"/>
    <w:rsid w:val="00866373"/>
    <w:rsid w:val="00866C0E"/>
    <w:rsid w:val="00866DE3"/>
    <w:rsid w:val="008671E7"/>
    <w:rsid w:val="00870749"/>
    <w:rsid w:val="008707BE"/>
    <w:rsid w:val="008709CB"/>
    <w:rsid w:val="00870A6B"/>
    <w:rsid w:val="0087142A"/>
    <w:rsid w:val="0087185B"/>
    <w:rsid w:val="0087228B"/>
    <w:rsid w:val="00872C59"/>
    <w:rsid w:val="008731CB"/>
    <w:rsid w:val="008731EC"/>
    <w:rsid w:val="0087325D"/>
    <w:rsid w:val="00873A5D"/>
    <w:rsid w:val="00874295"/>
    <w:rsid w:val="008743E2"/>
    <w:rsid w:val="0087459C"/>
    <w:rsid w:val="0087485A"/>
    <w:rsid w:val="00874910"/>
    <w:rsid w:val="00874A63"/>
    <w:rsid w:val="00874C79"/>
    <w:rsid w:val="00874EBB"/>
    <w:rsid w:val="00875697"/>
    <w:rsid w:val="008757CA"/>
    <w:rsid w:val="0087586A"/>
    <w:rsid w:val="00876101"/>
    <w:rsid w:val="0087649E"/>
    <w:rsid w:val="00876633"/>
    <w:rsid w:val="00876C7F"/>
    <w:rsid w:val="00876E54"/>
    <w:rsid w:val="00876F30"/>
    <w:rsid w:val="00877515"/>
    <w:rsid w:val="008806A6"/>
    <w:rsid w:val="008806CD"/>
    <w:rsid w:val="008808C2"/>
    <w:rsid w:val="0088211F"/>
    <w:rsid w:val="008829FB"/>
    <w:rsid w:val="00883047"/>
    <w:rsid w:val="0088413B"/>
    <w:rsid w:val="00885292"/>
    <w:rsid w:val="00885615"/>
    <w:rsid w:val="00885875"/>
    <w:rsid w:val="00885894"/>
    <w:rsid w:val="008859A8"/>
    <w:rsid w:val="0088606B"/>
    <w:rsid w:val="00886244"/>
    <w:rsid w:val="00886571"/>
    <w:rsid w:val="0088688B"/>
    <w:rsid w:val="008868FB"/>
    <w:rsid w:val="0088692B"/>
    <w:rsid w:val="00886E2D"/>
    <w:rsid w:val="00886F47"/>
    <w:rsid w:val="00887298"/>
    <w:rsid w:val="00887327"/>
    <w:rsid w:val="00890921"/>
    <w:rsid w:val="0089095A"/>
    <w:rsid w:val="00890DE8"/>
    <w:rsid w:val="00890F15"/>
    <w:rsid w:val="008912DF"/>
    <w:rsid w:val="00891504"/>
    <w:rsid w:val="00891628"/>
    <w:rsid w:val="00891B90"/>
    <w:rsid w:val="00891C80"/>
    <w:rsid w:val="00891E15"/>
    <w:rsid w:val="008924FE"/>
    <w:rsid w:val="008925B6"/>
    <w:rsid w:val="008925EE"/>
    <w:rsid w:val="00892690"/>
    <w:rsid w:val="008926D5"/>
    <w:rsid w:val="00892AEB"/>
    <w:rsid w:val="008938B7"/>
    <w:rsid w:val="00893A22"/>
    <w:rsid w:val="00893CD0"/>
    <w:rsid w:val="00894083"/>
    <w:rsid w:val="008940EE"/>
    <w:rsid w:val="008945CA"/>
    <w:rsid w:val="00895117"/>
    <w:rsid w:val="008952F8"/>
    <w:rsid w:val="00895ECA"/>
    <w:rsid w:val="00896C23"/>
    <w:rsid w:val="00897023"/>
    <w:rsid w:val="00897314"/>
    <w:rsid w:val="008975A7"/>
    <w:rsid w:val="00897736"/>
    <w:rsid w:val="008A004F"/>
    <w:rsid w:val="008A01A5"/>
    <w:rsid w:val="008A0954"/>
    <w:rsid w:val="008A111A"/>
    <w:rsid w:val="008A1B77"/>
    <w:rsid w:val="008A2215"/>
    <w:rsid w:val="008A2231"/>
    <w:rsid w:val="008A264B"/>
    <w:rsid w:val="008A2866"/>
    <w:rsid w:val="008A31AB"/>
    <w:rsid w:val="008A3B2A"/>
    <w:rsid w:val="008A3DB7"/>
    <w:rsid w:val="008A47A8"/>
    <w:rsid w:val="008A4979"/>
    <w:rsid w:val="008A49B7"/>
    <w:rsid w:val="008A4D0C"/>
    <w:rsid w:val="008A5758"/>
    <w:rsid w:val="008A5803"/>
    <w:rsid w:val="008A5998"/>
    <w:rsid w:val="008A6607"/>
    <w:rsid w:val="008A6FBE"/>
    <w:rsid w:val="008A736F"/>
    <w:rsid w:val="008A7836"/>
    <w:rsid w:val="008A78C5"/>
    <w:rsid w:val="008B01C2"/>
    <w:rsid w:val="008B040B"/>
    <w:rsid w:val="008B0893"/>
    <w:rsid w:val="008B0F84"/>
    <w:rsid w:val="008B1792"/>
    <w:rsid w:val="008B1B19"/>
    <w:rsid w:val="008B1E3E"/>
    <w:rsid w:val="008B1EDD"/>
    <w:rsid w:val="008B24D6"/>
    <w:rsid w:val="008B2823"/>
    <w:rsid w:val="008B2AC7"/>
    <w:rsid w:val="008B3155"/>
    <w:rsid w:val="008B3354"/>
    <w:rsid w:val="008B382A"/>
    <w:rsid w:val="008B3E85"/>
    <w:rsid w:val="008B428F"/>
    <w:rsid w:val="008B4A34"/>
    <w:rsid w:val="008B582D"/>
    <w:rsid w:val="008B5DE1"/>
    <w:rsid w:val="008B5FEA"/>
    <w:rsid w:val="008B6342"/>
    <w:rsid w:val="008B6B02"/>
    <w:rsid w:val="008B6DC5"/>
    <w:rsid w:val="008B7567"/>
    <w:rsid w:val="008B77E8"/>
    <w:rsid w:val="008B7A6E"/>
    <w:rsid w:val="008B7F2B"/>
    <w:rsid w:val="008C0ACD"/>
    <w:rsid w:val="008C0F5A"/>
    <w:rsid w:val="008C1121"/>
    <w:rsid w:val="008C1BEC"/>
    <w:rsid w:val="008C20E0"/>
    <w:rsid w:val="008C216A"/>
    <w:rsid w:val="008C2496"/>
    <w:rsid w:val="008C2671"/>
    <w:rsid w:val="008C4084"/>
    <w:rsid w:val="008C48EA"/>
    <w:rsid w:val="008C4D30"/>
    <w:rsid w:val="008C4D3F"/>
    <w:rsid w:val="008C4E03"/>
    <w:rsid w:val="008C555E"/>
    <w:rsid w:val="008C60D7"/>
    <w:rsid w:val="008C6C01"/>
    <w:rsid w:val="008C749D"/>
    <w:rsid w:val="008C7859"/>
    <w:rsid w:val="008C7A5F"/>
    <w:rsid w:val="008C7E76"/>
    <w:rsid w:val="008C7EFF"/>
    <w:rsid w:val="008D09DF"/>
    <w:rsid w:val="008D0AF6"/>
    <w:rsid w:val="008D0DB9"/>
    <w:rsid w:val="008D10C2"/>
    <w:rsid w:val="008D19D7"/>
    <w:rsid w:val="008D1F03"/>
    <w:rsid w:val="008D2ED3"/>
    <w:rsid w:val="008D313E"/>
    <w:rsid w:val="008D3511"/>
    <w:rsid w:val="008D35C7"/>
    <w:rsid w:val="008D3CBC"/>
    <w:rsid w:val="008D3FE5"/>
    <w:rsid w:val="008D402A"/>
    <w:rsid w:val="008D45EC"/>
    <w:rsid w:val="008D4C7D"/>
    <w:rsid w:val="008D51CF"/>
    <w:rsid w:val="008D557D"/>
    <w:rsid w:val="008D5B1B"/>
    <w:rsid w:val="008D5CB7"/>
    <w:rsid w:val="008D64CA"/>
    <w:rsid w:val="008D69D5"/>
    <w:rsid w:val="008D6D1E"/>
    <w:rsid w:val="008D6EA4"/>
    <w:rsid w:val="008D731A"/>
    <w:rsid w:val="008D7710"/>
    <w:rsid w:val="008D782F"/>
    <w:rsid w:val="008E0103"/>
    <w:rsid w:val="008E0465"/>
    <w:rsid w:val="008E09EE"/>
    <w:rsid w:val="008E10FE"/>
    <w:rsid w:val="008E132A"/>
    <w:rsid w:val="008E16E5"/>
    <w:rsid w:val="008E17CD"/>
    <w:rsid w:val="008E1D1B"/>
    <w:rsid w:val="008E1DF7"/>
    <w:rsid w:val="008E23A7"/>
    <w:rsid w:val="008E2944"/>
    <w:rsid w:val="008E318A"/>
    <w:rsid w:val="008E3229"/>
    <w:rsid w:val="008E3BC8"/>
    <w:rsid w:val="008E3D2A"/>
    <w:rsid w:val="008E403E"/>
    <w:rsid w:val="008E44C0"/>
    <w:rsid w:val="008E4923"/>
    <w:rsid w:val="008E4A05"/>
    <w:rsid w:val="008E4A6E"/>
    <w:rsid w:val="008E4C5A"/>
    <w:rsid w:val="008E5046"/>
    <w:rsid w:val="008E51FC"/>
    <w:rsid w:val="008E54A7"/>
    <w:rsid w:val="008E5598"/>
    <w:rsid w:val="008E60C3"/>
    <w:rsid w:val="008E704D"/>
    <w:rsid w:val="008E714D"/>
    <w:rsid w:val="008E7155"/>
    <w:rsid w:val="008E7159"/>
    <w:rsid w:val="008E7182"/>
    <w:rsid w:val="008E7225"/>
    <w:rsid w:val="008E7515"/>
    <w:rsid w:val="008E7569"/>
    <w:rsid w:val="008E7E3E"/>
    <w:rsid w:val="008F00B4"/>
    <w:rsid w:val="008F0282"/>
    <w:rsid w:val="008F04FF"/>
    <w:rsid w:val="008F0C4F"/>
    <w:rsid w:val="008F0F32"/>
    <w:rsid w:val="008F1261"/>
    <w:rsid w:val="008F1581"/>
    <w:rsid w:val="008F1BD2"/>
    <w:rsid w:val="008F2932"/>
    <w:rsid w:val="008F29F3"/>
    <w:rsid w:val="008F3893"/>
    <w:rsid w:val="008F3ADD"/>
    <w:rsid w:val="008F41C8"/>
    <w:rsid w:val="008F4347"/>
    <w:rsid w:val="008F46F0"/>
    <w:rsid w:val="008F5171"/>
    <w:rsid w:val="008F62AF"/>
    <w:rsid w:val="008F6E57"/>
    <w:rsid w:val="008F6F6A"/>
    <w:rsid w:val="008F7BB2"/>
    <w:rsid w:val="009005A2"/>
    <w:rsid w:val="00900728"/>
    <w:rsid w:val="00900B9C"/>
    <w:rsid w:val="00900E25"/>
    <w:rsid w:val="009010FB"/>
    <w:rsid w:val="00902068"/>
    <w:rsid w:val="009022C7"/>
    <w:rsid w:val="00902924"/>
    <w:rsid w:val="00902D36"/>
    <w:rsid w:val="00902E5C"/>
    <w:rsid w:val="009031FD"/>
    <w:rsid w:val="009032C8"/>
    <w:rsid w:val="009036E4"/>
    <w:rsid w:val="00903B1A"/>
    <w:rsid w:val="009040D9"/>
    <w:rsid w:val="0090496F"/>
    <w:rsid w:val="00904F53"/>
    <w:rsid w:val="00905485"/>
    <w:rsid w:val="0090627B"/>
    <w:rsid w:val="00906FD1"/>
    <w:rsid w:val="00907460"/>
    <w:rsid w:val="009079CA"/>
    <w:rsid w:val="00907B5E"/>
    <w:rsid w:val="00907BFF"/>
    <w:rsid w:val="00907CC8"/>
    <w:rsid w:val="00907DF8"/>
    <w:rsid w:val="00910889"/>
    <w:rsid w:val="00910993"/>
    <w:rsid w:val="00910C77"/>
    <w:rsid w:val="00910CF6"/>
    <w:rsid w:val="00910E25"/>
    <w:rsid w:val="009116F1"/>
    <w:rsid w:val="00911DC7"/>
    <w:rsid w:val="009123C0"/>
    <w:rsid w:val="00912949"/>
    <w:rsid w:val="00912A3F"/>
    <w:rsid w:val="00913422"/>
    <w:rsid w:val="00913FAE"/>
    <w:rsid w:val="0091435D"/>
    <w:rsid w:val="00914480"/>
    <w:rsid w:val="009157CA"/>
    <w:rsid w:val="0091598E"/>
    <w:rsid w:val="00915E8B"/>
    <w:rsid w:val="00915F35"/>
    <w:rsid w:val="00916255"/>
    <w:rsid w:val="009166EA"/>
    <w:rsid w:val="00916C04"/>
    <w:rsid w:val="00916CF9"/>
    <w:rsid w:val="00916D16"/>
    <w:rsid w:val="0091714E"/>
    <w:rsid w:val="00917B6B"/>
    <w:rsid w:val="00917D4A"/>
    <w:rsid w:val="00917F10"/>
    <w:rsid w:val="00920088"/>
    <w:rsid w:val="009201F0"/>
    <w:rsid w:val="00920848"/>
    <w:rsid w:val="00920C83"/>
    <w:rsid w:val="00920E21"/>
    <w:rsid w:val="009210EF"/>
    <w:rsid w:val="009213DE"/>
    <w:rsid w:val="009215A4"/>
    <w:rsid w:val="00921632"/>
    <w:rsid w:val="009217D1"/>
    <w:rsid w:val="00921B0B"/>
    <w:rsid w:val="00921C4B"/>
    <w:rsid w:val="009226F4"/>
    <w:rsid w:val="009233B5"/>
    <w:rsid w:val="00923558"/>
    <w:rsid w:val="00923660"/>
    <w:rsid w:val="0092367C"/>
    <w:rsid w:val="009238DD"/>
    <w:rsid w:val="00924059"/>
    <w:rsid w:val="009240B6"/>
    <w:rsid w:val="0092467D"/>
    <w:rsid w:val="00924966"/>
    <w:rsid w:val="0092545B"/>
    <w:rsid w:val="00925AEB"/>
    <w:rsid w:val="009261DA"/>
    <w:rsid w:val="00926FC2"/>
    <w:rsid w:val="00927170"/>
    <w:rsid w:val="0092719E"/>
    <w:rsid w:val="009279D0"/>
    <w:rsid w:val="00927D5E"/>
    <w:rsid w:val="00927E09"/>
    <w:rsid w:val="0093005E"/>
    <w:rsid w:val="009302F4"/>
    <w:rsid w:val="00930651"/>
    <w:rsid w:val="00930A4F"/>
    <w:rsid w:val="00930D3C"/>
    <w:rsid w:val="009313A6"/>
    <w:rsid w:val="00931C87"/>
    <w:rsid w:val="00931EC6"/>
    <w:rsid w:val="00931F4B"/>
    <w:rsid w:val="00932442"/>
    <w:rsid w:val="00932507"/>
    <w:rsid w:val="0093255B"/>
    <w:rsid w:val="00932594"/>
    <w:rsid w:val="00932707"/>
    <w:rsid w:val="009327EA"/>
    <w:rsid w:val="00932FF3"/>
    <w:rsid w:val="00933192"/>
    <w:rsid w:val="009331DF"/>
    <w:rsid w:val="00933668"/>
    <w:rsid w:val="00933CCE"/>
    <w:rsid w:val="009340E8"/>
    <w:rsid w:val="0093410B"/>
    <w:rsid w:val="009348A9"/>
    <w:rsid w:val="00935085"/>
    <w:rsid w:val="0093526B"/>
    <w:rsid w:val="009353D1"/>
    <w:rsid w:val="00935657"/>
    <w:rsid w:val="00935975"/>
    <w:rsid w:val="00936983"/>
    <w:rsid w:val="00936C92"/>
    <w:rsid w:val="00936D93"/>
    <w:rsid w:val="0093745B"/>
    <w:rsid w:val="00937705"/>
    <w:rsid w:val="009377E3"/>
    <w:rsid w:val="00940F98"/>
    <w:rsid w:val="00941484"/>
    <w:rsid w:val="00941548"/>
    <w:rsid w:val="009416EA"/>
    <w:rsid w:val="00941788"/>
    <w:rsid w:val="00941AC4"/>
    <w:rsid w:val="00941E30"/>
    <w:rsid w:val="00941F3A"/>
    <w:rsid w:val="00942AD4"/>
    <w:rsid w:val="00943094"/>
    <w:rsid w:val="00943846"/>
    <w:rsid w:val="00943A06"/>
    <w:rsid w:val="00943E49"/>
    <w:rsid w:val="009442D3"/>
    <w:rsid w:val="009447C9"/>
    <w:rsid w:val="00944A07"/>
    <w:rsid w:val="00944FAC"/>
    <w:rsid w:val="00944FB1"/>
    <w:rsid w:val="00944FD9"/>
    <w:rsid w:val="0094528D"/>
    <w:rsid w:val="009459F2"/>
    <w:rsid w:val="00946A47"/>
    <w:rsid w:val="00947448"/>
    <w:rsid w:val="009475CB"/>
    <w:rsid w:val="0094798C"/>
    <w:rsid w:val="00947ED0"/>
    <w:rsid w:val="00950443"/>
    <w:rsid w:val="009504FE"/>
    <w:rsid w:val="00950583"/>
    <w:rsid w:val="00950F34"/>
    <w:rsid w:val="00951FA4"/>
    <w:rsid w:val="00952352"/>
    <w:rsid w:val="00952D27"/>
    <w:rsid w:val="00952D66"/>
    <w:rsid w:val="00952E4C"/>
    <w:rsid w:val="00953046"/>
    <w:rsid w:val="0095319B"/>
    <w:rsid w:val="00953365"/>
    <w:rsid w:val="00953423"/>
    <w:rsid w:val="0095347F"/>
    <w:rsid w:val="00953B4D"/>
    <w:rsid w:val="00953EA3"/>
    <w:rsid w:val="00954427"/>
    <w:rsid w:val="00955722"/>
    <w:rsid w:val="0095576D"/>
    <w:rsid w:val="009559F6"/>
    <w:rsid w:val="00955A60"/>
    <w:rsid w:val="00955ABB"/>
    <w:rsid w:val="00955E53"/>
    <w:rsid w:val="00956094"/>
    <w:rsid w:val="00956144"/>
    <w:rsid w:val="0095644D"/>
    <w:rsid w:val="00956564"/>
    <w:rsid w:val="009569FF"/>
    <w:rsid w:val="00956A6B"/>
    <w:rsid w:val="00956BCA"/>
    <w:rsid w:val="00957717"/>
    <w:rsid w:val="00957729"/>
    <w:rsid w:val="00960645"/>
    <w:rsid w:val="00960B61"/>
    <w:rsid w:val="00960E0B"/>
    <w:rsid w:val="00960F10"/>
    <w:rsid w:val="009616EC"/>
    <w:rsid w:val="00961B16"/>
    <w:rsid w:val="00961CD0"/>
    <w:rsid w:val="00961D46"/>
    <w:rsid w:val="009622FB"/>
    <w:rsid w:val="009625D3"/>
    <w:rsid w:val="00962A31"/>
    <w:rsid w:val="0096331A"/>
    <w:rsid w:val="00963584"/>
    <w:rsid w:val="00963B15"/>
    <w:rsid w:val="00963CE8"/>
    <w:rsid w:val="00964843"/>
    <w:rsid w:val="00964976"/>
    <w:rsid w:val="009649A5"/>
    <w:rsid w:val="009649FF"/>
    <w:rsid w:val="00964E16"/>
    <w:rsid w:val="009653B4"/>
    <w:rsid w:val="00965AB9"/>
    <w:rsid w:val="00965B10"/>
    <w:rsid w:val="00965F51"/>
    <w:rsid w:val="009664FD"/>
    <w:rsid w:val="00966D41"/>
    <w:rsid w:val="00967011"/>
    <w:rsid w:val="0096713D"/>
    <w:rsid w:val="00967655"/>
    <w:rsid w:val="00967E04"/>
    <w:rsid w:val="0097041A"/>
    <w:rsid w:val="0097055D"/>
    <w:rsid w:val="009708AC"/>
    <w:rsid w:val="009712D1"/>
    <w:rsid w:val="009712D9"/>
    <w:rsid w:val="00971773"/>
    <w:rsid w:val="00971B28"/>
    <w:rsid w:val="00971DD5"/>
    <w:rsid w:val="00972031"/>
    <w:rsid w:val="009720D7"/>
    <w:rsid w:val="0097327E"/>
    <w:rsid w:val="0097383E"/>
    <w:rsid w:val="00973F5A"/>
    <w:rsid w:val="00974101"/>
    <w:rsid w:val="009745C9"/>
    <w:rsid w:val="00974D63"/>
    <w:rsid w:val="00974F5B"/>
    <w:rsid w:val="00975594"/>
    <w:rsid w:val="00975EBE"/>
    <w:rsid w:val="00976CC2"/>
    <w:rsid w:val="00977269"/>
    <w:rsid w:val="009773EC"/>
    <w:rsid w:val="0097795C"/>
    <w:rsid w:val="00977999"/>
    <w:rsid w:val="00977ED9"/>
    <w:rsid w:val="00980060"/>
    <w:rsid w:val="00980A9F"/>
    <w:rsid w:val="00980D58"/>
    <w:rsid w:val="0098141E"/>
    <w:rsid w:val="00981487"/>
    <w:rsid w:val="0098167E"/>
    <w:rsid w:val="00981780"/>
    <w:rsid w:val="009817F4"/>
    <w:rsid w:val="00981C18"/>
    <w:rsid w:val="00981EC4"/>
    <w:rsid w:val="00982583"/>
    <w:rsid w:val="009826DD"/>
    <w:rsid w:val="009829B9"/>
    <w:rsid w:val="00983091"/>
    <w:rsid w:val="00983A5B"/>
    <w:rsid w:val="00983EEC"/>
    <w:rsid w:val="009840E5"/>
    <w:rsid w:val="009842FC"/>
    <w:rsid w:val="0098442A"/>
    <w:rsid w:val="00984851"/>
    <w:rsid w:val="00984989"/>
    <w:rsid w:val="00984A49"/>
    <w:rsid w:val="00984A9F"/>
    <w:rsid w:val="009850FB"/>
    <w:rsid w:val="009858F2"/>
    <w:rsid w:val="00985E41"/>
    <w:rsid w:val="0098700E"/>
    <w:rsid w:val="00987A1A"/>
    <w:rsid w:val="00987F6B"/>
    <w:rsid w:val="0099028A"/>
    <w:rsid w:val="0099085D"/>
    <w:rsid w:val="00991009"/>
    <w:rsid w:val="0099149C"/>
    <w:rsid w:val="00991CD3"/>
    <w:rsid w:val="0099224F"/>
    <w:rsid w:val="00992733"/>
    <w:rsid w:val="00992CAE"/>
    <w:rsid w:val="00992DD1"/>
    <w:rsid w:val="009930A5"/>
    <w:rsid w:val="00993AD8"/>
    <w:rsid w:val="00993E65"/>
    <w:rsid w:val="00994019"/>
    <w:rsid w:val="0099545E"/>
    <w:rsid w:val="009954E9"/>
    <w:rsid w:val="00995562"/>
    <w:rsid w:val="00995B52"/>
    <w:rsid w:val="00996042"/>
    <w:rsid w:val="0099628A"/>
    <w:rsid w:val="00996374"/>
    <w:rsid w:val="00996B06"/>
    <w:rsid w:val="00996F26"/>
    <w:rsid w:val="00997466"/>
    <w:rsid w:val="00997707"/>
    <w:rsid w:val="009A0F6B"/>
    <w:rsid w:val="009A1F46"/>
    <w:rsid w:val="009A2B43"/>
    <w:rsid w:val="009A3109"/>
    <w:rsid w:val="009A3571"/>
    <w:rsid w:val="009A374F"/>
    <w:rsid w:val="009A3848"/>
    <w:rsid w:val="009A38B9"/>
    <w:rsid w:val="009A3A0D"/>
    <w:rsid w:val="009A3D79"/>
    <w:rsid w:val="009A3EA3"/>
    <w:rsid w:val="009A41D3"/>
    <w:rsid w:val="009A42AD"/>
    <w:rsid w:val="009A44D2"/>
    <w:rsid w:val="009A47EF"/>
    <w:rsid w:val="009A4964"/>
    <w:rsid w:val="009A4CAE"/>
    <w:rsid w:val="009A5481"/>
    <w:rsid w:val="009A5671"/>
    <w:rsid w:val="009A5935"/>
    <w:rsid w:val="009A596D"/>
    <w:rsid w:val="009A5D5D"/>
    <w:rsid w:val="009A5F5C"/>
    <w:rsid w:val="009A64A5"/>
    <w:rsid w:val="009A6B04"/>
    <w:rsid w:val="009A73A9"/>
    <w:rsid w:val="009B0F94"/>
    <w:rsid w:val="009B10C0"/>
    <w:rsid w:val="009B14E6"/>
    <w:rsid w:val="009B1A7F"/>
    <w:rsid w:val="009B22B1"/>
    <w:rsid w:val="009B2C20"/>
    <w:rsid w:val="009B39AF"/>
    <w:rsid w:val="009B3A87"/>
    <w:rsid w:val="009B3AB1"/>
    <w:rsid w:val="009B4097"/>
    <w:rsid w:val="009B4403"/>
    <w:rsid w:val="009B625A"/>
    <w:rsid w:val="009B6558"/>
    <w:rsid w:val="009B6575"/>
    <w:rsid w:val="009B6674"/>
    <w:rsid w:val="009B6B9E"/>
    <w:rsid w:val="009B76C2"/>
    <w:rsid w:val="009B7B14"/>
    <w:rsid w:val="009B7CF1"/>
    <w:rsid w:val="009B7EFF"/>
    <w:rsid w:val="009B7F5E"/>
    <w:rsid w:val="009C067C"/>
    <w:rsid w:val="009C08E9"/>
    <w:rsid w:val="009C0CEF"/>
    <w:rsid w:val="009C0F1F"/>
    <w:rsid w:val="009C0FCB"/>
    <w:rsid w:val="009C11CF"/>
    <w:rsid w:val="009C1309"/>
    <w:rsid w:val="009C149B"/>
    <w:rsid w:val="009C19AF"/>
    <w:rsid w:val="009C1BAB"/>
    <w:rsid w:val="009C30F4"/>
    <w:rsid w:val="009C3896"/>
    <w:rsid w:val="009C3E2E"/>
    <w:rsid w:val="009C3E50"/>
    <w:rsid w:val="009C438C"/>
    <w:rsid w:val="009C45A3"/>
    <w:rsid w:val="009C4A52"/>
    <w:rsid w:val="009C5046"/>
    <w:rsid w:val="009C5281"/>
    <w:rsid w:val="009C55CA"/>
    <w:rsid w:val="009C5B1C"/>
    <w:rsid w:val="009C5B40"/>
    <w:rsid w:val="009C5CFE"/>
    <w:rsid w:val="009C606E"/>
    <w:rsid w:val="009C690F"/>
    <w:rsid w:val="009C6936"/>
    <w:rsid w:val="009C70ED"/>
    <w:rsid w:val="009C7742"/>
    <w:rsid w:val="009C777E"/>
    <w:rsid w:val="009D014C"/>
    <w:rsid w:val="009D0DB6"/>
    <w:rsid w:val="009D1B3B"/>
    <w:rsid w:val="009D2405"/>
    <w:rsid w:val="009D24AB"/>
    <w:rsid w:val="009D2AFE"/>
    <w:rsid w:val="009D2BCA"/>
    <w:rsid w:val="009D2F22"/>
    <w:rsid w:val="009D2FCB"/>
    <w:rsid w:val="009D3170"/>
    <w:rsid w:val="009D34E7"/>
    <w:rsid w:val="009D34F8"/>
    <w:rsid w:val="009D3977"/>
    <w:rsid w:val="009D4244"/>
    <w:rsid w:val="009D5B8A"/>
    <w:rsid w:val="009D5C0F"/>
    <w:rsid w:val="009D5D66"/>
    <w:rsid w:val="009D6B9A"/>
    <w:rsid w:val="009D76C5"/>
    <w:rsid w:val="009D7F75"/>
    <w:rsid w:val="009E0056"/>
    <w:rsid w:val="009E0525"/>
    <w:rsid w:val="009E0D1C"/>
    <w:rsid w:val="009E0DFC"/>
    <w:rsid w:val="009E1673"/>
    <w:rsid w:val="009E1787"/>
    <w:rsid w:val="009E1960"/>
    <w:rsid w:val="009E1B37"/>
    <w:rsid w:val="009E1BFA"/>
    <w:rsid w:val="009E21B2"/>
    <w:rsid w:val="009E23C5"/>
    <w:rsid w:val="009E33F7"/>
    <w:rsid w:val="009E3517"/>
    <w:rsid w:val="009E3D20"/>
    <w:rsid w:val="009E3ED9"/>
    <w:rsid w:val="009E41F1"/>
    <w:rsid w:val="009E4CD8"/>
    <w:rsid w:val="009E4EF7"/>
    <w:rsid w:val="009E5458"/>
    <w:rsid w:val="009E600A"/>
    <w:rsid w:val="009E60D5"/>
    <w:rsid w:val="009E6D1C"/>
    <w:rsid w:val="009E6FBA"/>
    <w:rsid w:val="009E71AC"/>
    <w:rsid w:val="009E72BE"/>
    <w:rsid w:val="009F1200"/>
    <w:rsid w:val="009F1330"/>
    <w:rsid w:val="009F2277"/>
    <w:rsid w:val="009F2F82"/>
    <w:rsid w:val="009F48E2"/>
    <w:rsid w:val="009F4932"/>
    <w:rsid w:val="009F498E"/>
    <w:rsid w:val="009F5EEF"/>
    <w:rsid w:val="009F5F7B"/>
    <w:rsid w:val="009F5FA7"/>
    <w:rsid w:val="009F6B33"/>
    <w:rsid w:val="009F6BF6"/>
    <w:rsid w:val="009F7048"/>
    <w:rsid w:val="009F7241"/>
    <w:rsid w:val="009F7805"/>
    <w:rsid w:val="009F7B70"/>
    <w:rsid w:val="009F7DE8"/>
    <w:rsid w:val="00A00199"/>
    <w:rsid w:val="00A00418"/>
    <w:rsid w:val="00A00BB6"/>
    <w:rsid w:val="00A00F88"/>
    <w:rsid w:val="00A01331"/>
    <w:rsid w:val="00A01AE0"/>
    <w:rsid w:val="00A01AF3"/>
    <w:rsid w:val="00A01CD5"/>
    <w:rsid w:val="00A01D16"/>
    <w:rsid w:val="00A02319"/>
    <w:rsid w:val="00A02CD8"/>
    <w:rsid w:val="00A0324A"/>
    <w:rsid w:val="00A0342B"/>
    <w:rsid w:val="00A034F4"/>
    <w:rsid w:val="00A0396D"/>
    <w:rsid w:val="00A03A5C"/>
    <w:rsid w:val="00A03FF4"/>
    <w:rsid w:val="00A04194"/>
    <w:rsid w:val="00A0482A"/>
    <w:rsid w:val="00A05214"/>
    <w:rsid w:val="00A055D0"/>
    <w:rsid w:val="00A05679"/>
    <w:rsid w:val="00A058FD"/>
    <w:rsid w:val="00A05B73"/>
    <w:rsid w:val="00A06126"/>
    <w:rsid w:val="00A0616F"/>
    <w:rsid w:val="00A0620C"/>
    <w:rsid w:val="00A06ED0"/>
    <w:rsid w:val="00A07124"/>
    <w:rsid w:val="00A074B6"/>
    <w:rsid w:val="00A07712"/>
    <w:rsid w:val="00A07EEA"/>
    <w:rsid w:val="00A107CC"/>
    <w:rsid w:val="00A1090D"/>
    <w:rsid w:val="00A114CC"/>
    <w:rsid w:val="00A11C2D"/>
    <w:rsid w:val="00A11C35"/>
    <w:rsid w:val="00A11E1F"/>
    <w:rsid w:val="00A1238F"/>
    <w:rsid w:val="00A12E97"/>
    <w:rsid w:val="00A13899"/>
    <w:rsid w:val="00A13E1B"/>
    <w:rsid w:val="00A14443"/>
    <w:rsid w:val="00A14CF0"/>
    <w:rsid w:val="00A15204"/>
    <w:rsid w:val="00A161AF"/>
    <w:rsid w:val="00A16396"/>
    <w:rsid w:val="00A17062"/>
    <w:rsid w:val="00A176A4"/>
    <w:rsid w:val="00A17827"/>
    <w:rsid w:val="00A202C4"/>
    <w:rsid w:val="00A2057E"/>
    <w:rsid w:val="00A2064C"/>
    <w:rsid w:val="00A21058"/>
    <w:rsid w:val="00A210A4"/>
    <w:rsid w:val="00A21C8E"/>
    <w:rsid w:val="00A22358"/>
    <w:rsid w:val="00A22486"/>
    <w:rsid w:val="00A238BF"/>
    <w:rsid w:val="00A23932"/>
    <w:rsid w:val="00A23A50"/>
    <w:rsid w:val="00A23A56"/>
    <w:rsid w:val="00A24BBE"/>
    <w:rsid w:val="00A24F73"/>
    <w:rsid w:val="00A252E3"/>
    <w:rsid w:val="00A253C3"/>
    <w:rsid w:val="00A2554E"/>
    <w:rsid w:val="00A2565B"/>
    <w:rsid w:val="00A25F41"/>
    <w:rsid w:val="00A26904"/>
    <w:rsid w:val="00A2695F"/>
    <w:rsid w:val="00A26AD3"/>
    <w:rsid w:val="00A26C70"/>
    <w:rsid w:val="00A27086"/>
    <w:rsid w:val="00A2711B"/>
    <w:rsid w:val="00A27516"/>
    <w:rsid w:val="00A276CE"/>
    <w:rsid w:val="00A27A14"/>
    <w:rsid w:val="00A27E1C"/>
    <w:rsid w:val="00A30168"/>
    <w:rsid w:val="00A303D5"/>
    <w:rsid w:val="00A30CDC"/>
    <w:rsid w:val="00A30D6D"/>
    <w:rsid w:val="00A30F36"/>
    <w:rsid w:val="00A31076"/>
    <w:rsid w:val="00A31906"/>
    <w:rsid w:val="00A31CE1"/>
    <w:rsid w:val="00A32593"/>
    <w:rsid w:val="00A32D2E"/>
    <w:rsid w:val="00A33C48"/>
    <w:rsid w:val="00A340AA"/>
    <w:rsid w:val="00A346CC"/>
    <w:rsid w:val="00A34DB8"/>
    <w:rsid w:val="00A34E79"/>
    <w:rsid w:val="00A35CA7"/>
    <w:rsid w:val="00A36A2B"/>
    <w:rsid w:val="00A36F98"/>
    <w:rsid w:val="00A376B5"/>
    <w:rsid w:val="00A400F9"/>
    <w:rsid w:val="00A401C7"/>
    <w:rsid w:val="00A41013"/>
    <w:rsid w:val="00A4102E"/>
    <w:rsid w:val="00A41416"/>
    <w:rsid w:val="00A41765"/>
    <w:rsid w:val="00A4209B"/>
    <w:rsid w:val="00A42282"/>
    <w:rsid w:val="00A4398E"/>
    <w:rsid w:val="00A43BC9"/>
    <w:rsid w:val="00A43F38"/>
    <w:rsid w:val="00A443B8"/>
    <w:rsid w:val="00A444EE"/>
    <w:rsid w:val="00A44B93"/>
    <w:rsid w:val="00A45227"/>
    <w:rsid w:val="00A45485"/>
    <w:rsid w:val="00A4576F"/>
    <w:rsid w:val="00A45857"/>
    <w:rsid w:val="00A45C60"/>
    <w:rsid w:val="00A45CA3"/>
    <w:rsid w:val="00A465AF"/>
    <w:rsid w:val="00A469B2"/>
    <w:rsid w:val="00A46D28"/>
    <w:rsid w:val="00A471B9"/>
    <w:rsid w:val="00A47ECE"/>
    <w:rsid w:val="00A508D6"/>
    <w:rsid w:val="00A50C10"/>
    <w:rsid w:val="00A51998"/>
    <w:rsid w:val="00A51B89"/>
    <w:rsid w:val="00A51CD0"/>
    <w:rsid w:val="00A522DA"/>
    <w:rsid w:val="00A523A6"/>
    <w:rsid w:val="00A52591"/>
    <w:rsid w:val="00A52908"/>
    <w:rsid w:val="00A53139"/>
    <w:rsid w:val="00A5332A"/>
    <w:rsid w:val="00A53CD5"/>
    <w:rsid w:val="00A544E9"/>
    <w:rsid w:val="00A55623"/>
    <w:rsid w:val="00A559F7"/>
    <w:rsid w:val="00A55F15"/>
    <w:rsid w:val="00A561D9"/>
    <w:rsid w:val="00A56663"/>
    <w:rsid w:val="00A567C7"/>
    <w:rsid w:val="00A56D9E"/>
    <w:rsid w:val="00A56F32"/>
    <w:rsid w:val="00A5790F"/>
    <w:rsid w:val="00A57DDC"/>
    <w:rsid w:val="00A60250"/>
    <w:rsid w:val="00A6049B"/>
    <w:rsid w:val="00A6065D"/>
    <w:rsid w:val="00A60741"/>
    <w:rsid w:val="00A6082A"/>
    <w:rsid w:val="00A60BDC"/>
    <w:rsid w:val="00A60D86"/>
    <w:rsid w:val="00A618A5"/>
    <w:rsid w:val="00A61C9B"/>
    <w:rsid w:val="00A62600"/>
    <w:rsid w:val="00A628BC"/>
    <w:rsid w:val="00A62F01"/>
    <w:rsid w:val="00A642DE"/>
    <w:rsid w:val="00A643F4"/>
    <w:rsid w:val="00A647A0"/>
    <w:rsid w:val="00A64829"/>
    <w:rsid w:val="00A64AA6"/>
    <w:rsid w:val="00A65184"/>
    <w:rsid w:val="00A65353"/>
    <w:rsid w:val="00A6562E"/>
    <w:rsid w:val="00A65B40"/>
    <w:rsid w:val="00A65E02"/>
    <w:rsid w:val="00A66280"/>
    <w:rsid w:val="00A6643F"/>
    <w:rsid w:val="00A66644"/>
    <w:rsid w:val="00A66A0B"/>
    <w:rsid w:val="00A66E1B"/>
    <w:rsid w:val="00A66E7A"/>
    <w:rsid w:val="00A670F1"/>
    <w:rsid w:val="00A67EA1"/>
    <w:rsid w:val="00A7034D"/>
    <w:rsid w:val="00A705CC"/>
    <w:rsid w:val="00A70738"/>
    <w:rsid w:val="00A7088E"/>
    <w:rsid w:val="00A70EAC"/>
    <w:rsid w:val="00A712B1"/>
    <w:rsid w:val="00A71A41"/>
    <w:rsid w:val="00A71D44"/>
    <w:rsid w:val="00A723A4"/>
    <w:rsid w:val="00A72C10"/>
    <w:rsid w:val="00A73AFF"/>
    <w:rsid w:val="00A73D9A"/>
    <w:rsid w:val="00A74797"/>
    <w:rsid w:val="00A74CD2"/>
    <w:rsid w:val="00A74E7C"/>
    <w:rsid w:val="00A74F7B"/>
    <w:rsid w:val="00A751D7"/>
    <w:rsid w:val="00A751F5"/>
    <w:rsid w:val="00A75413"/>
    <w:rsid w:val="00A75579"/>
    <w:rsid w:val="00A75C33"/>
    <w:rsid w:val="00A75F8D"/>
    <w:rsid w:val="00A7664E"/>
    <w:rsid w:val="00A775F1"/>
    <w:rsid w:val="00A80692"/>
    <w:rsid w:val="00A80A16"/>
    <w:rsid w:val="00A80C78"/>
    <w:rsid w:val="00A81ABE"/>
    <w:rsid w:val="00A81D7C"/>
    <w:rsid w:val="00A82A86"/>
    <w:rsid w:val="00A82BCA"/>
    <w:rsid w:val="00A83191"/>
    <w:rsid w:val="00A83656"/>
    <w:rsid w:val="00A83A58"/>
    <w:rsid w:val="00A83ABB"/>
    <w:rsid w:val="00A8479B"/>
    <w:rsid w:val="00A84872"/>
    <w:rsid w:val="00A84B20"/>
    <w:rsid w:val="00A856E7"/>
    <w:rsid w:val="00A85A3F"/>
    <w:rsid w:val="00A85EC6"/>
    <w:rsid w:val="00A86003"/>
    <w:rsid w:val="00A8609C"/>
    <w:rsid w:val="00A86443"/>
    <w:rsid w:val="00A868F2"/>
    <w:rsid w:val="00A87932"/>
    <w:rsid w:val="00A87BDD"/>
    <w:rsid w:val="00A90866"/>
    <w:rsid w:val="00A90924"/>
    <w:rsid w:val="00A90CD7"/>
    <w:rsid w:val="00A9100B"/>
    <w:rsid w:val="00A9106A"/>
    <w:rsid w:val="00A9295F"/>
    <w:rsid w:val="00A93058"/>
    <w:rsid w:val="00A93224"/>
    <w:rsid w:val="00A93267"/>
    <w:rsid w:val="00A935A3"/>
    <w:rsid w:val="00A94166"/>
    <w:rsid w:val="00A943DA"/>
    <w:rsid w:val="00A95968"/>
    <w:rsid w:val="00A95FC6"/>
    <w:rsid w:val="00A961CB"/>
    <w:rsid w:val="00A96611"/>
    <w:rsid w:val="00A96AA5"/>
    <w:rsid w:val="00A96D8D"/>
    <w:rsid w:val="00A96DC5"/>
    <w:rsid w:val="00A97146"/>
    <w:rsid w:val="00A973A1"/>
    <w:rsid w:val="00AA0468"/>
    <w:rsid w:val="00AA064C"/>
    <w:rsid w:val="00AA09B4"/>
    <w:rsid w:val="00AA1051"/>
    <w:rsid w:val="00AA121E"/>
    <w:rsid w:val="00AA17B9"/>
    <w:rsid w:val="00AA2118"/>
    <w:rsid w:val="00AA2689"/>
    <w:rsid w:val="00AA2D4D"/>
    <w:rsid w:val="00AA30D2"/>
    <w:rsid w:val="00AA33CF"/>
    <w:rsid w:val="00AA3498"/>
    <w:rsid w:val="00AA35D7"/>
    <w:rsid w:val="00AA41AE"/>
    <w:rsid w:val="00AA53C9"/>
    <w:rsid w:val="00AA56E0"/>
    <w:rsid w:val="00AA5765"/>
    <w:rsid w:val="00AA5A9A"/>
    <w:rsid w:val="00AA62FA"/>
    <w:rsid w:val="00AA6910"/>
    <w:rsid w:val="00AA70E3"/>
    <w:rsid w:val="00AA7724"/>
    <w:rsid w:val="00AA782F"/>
    <w:rsid w:val="00AB02B7"/>
    <w:rsid w:val="00AB05BA"/>
    <w:rsid w:val="00AB0A16"/>
    <w:rsid w:val="00AB0ABC"/>
    <w:rsid w:val="00AB0D38"/>
    <w:rsid w:val="00AB0DAD"/>
    <w:rsid w:val="00AB1E87"/>
    <w:rsid w:val="00AB1E94"/>
    <w:rsid w:val="00AB268C"/>
    <w:rsid w:val="00AB2C08"/>
    <w:rsid w:val="00AB2DAE"/>
    <w:rsid w:val="00AB2E9B"/>
    <w:rsid w:val="00AB331E"/>
    <w:rsid w:val="00AB36C9"/>
    <w:rsid w:val="00AB3A04"/>
    <w:rsid w:val="00AB3E2A"/>
    <w:rsid w:val="00AB49E6"/>
    <w:rsid w:val="00AB4BC2"/>
    <w:rsid w:val="00AB50CA"/>
    <w:rsid w:val="00AB59BF"/>
    <w:rsid w:val="00AB5DDD"/>
    <w:rsid w:val="00AB60E4"/>
    <w:rsid w:val="00AB61B2"/>
    <w:rsid w:val="00AB629D"/>
    <w:rsid w:val="00AB6D44"/>
    <w:rsid w:val="00AB7224"/>
    <w:rsid w:val="00AB797E"/>
    <w:rsid w:val="00AB7F39"/>
    <w:rsid w:val="00AC0BE5"/>
    <w:rsid w:val="00AC116F"/>
    <w:rsid w:val="00AC1436"/>
    <w:rsid w:val="00AC1A35"/>
    <w:rsid w:val="00AC1A9D"/>
    <w:rsid w:val="00AC1D7A"/>
    <w:rsid w:val="00AC1EDB"/>
    <w:rsid w:val="00AC2DAF"/>
    <w:rsid w:val="00AC4268"/>
    <w:rsid w:val="00AC42D3"/>
    <w:rsid w:val="00AC4368"/>
    <w:rsid w:val="00AC44B4"/>
    <w:rsid w:val="00AC4E14"/>
    <w:rsid w:val="00AC50F9"/>
    <w:rsid w:val="00AC51BE"/>
    <w:rsid w:val="00AC5287"/>
    <w:rsid w:val="00AC550D"/>
    <w:rsid w:val="00AC5868"/>
    <w:rsid w:val="00AC5AF5"/>
    <w:rsid w:val="00AC5E1E"/>
    <w:rsid w:val="00AC601B"/>
    <w:rsid w:val="00AC620D"/>
    <w:rsid w:val="00AC653F"/>
    <w:rsid w:val="00AC67FC"/>
    <w:rsid w:val="00AC6832"/>
    <w:rsid w:val="00AC71A1"/>
    <w:rsid w:val="00AC743B"/>
    <w:rsid w:val="00AC74DE"/>
    <w:rsid w:val="00AC76EB"/>
    <w:rsid w:val="00AC78F2"/>
    <w:rsid w:val="00AD0679"/>
    <w:rsid w:val="00AD0E1E"/>
    <w:rsid w:val="00AD0F78"/>
    <w:rsid w:val="00AD0FA7"/>
    <w:rsid w:val="00AD1C6C"/>
    <w:rsid w:val="00AD1C8C"/>
    <w:rsid w:val="00AD213B"/>
    <w:rsid w:val="00AD2509"/>
    <w:rsid w:val="00AD4466"/>
    <w:rsid w:val="00AD4ED8"/>
    <w:rsid w:val="00AD5593"/>
    <w:rsid w:val="00AD6375"/>
    <w:rsid w:val="00AD63AC"/>
    <w:rsid w:val="00AD6E6B"/>
    <w:rsid w:val="00AD7687"/>
    <w:rsid w:val="00AD7DFE"/>
    <w:rsid w:val="00AD7E31"/>
    <w:rsid w:val="00AD7E44"/>
    <w:rsid w:val="00AD7EB7"/>
    <w:rsid w:val="00AE0E45"/>
    <w:rsid w:val="00AE1047"/>
    <w:rsid w:val="00AE12C3"/>
    <w:rsid w:val="00AE1A2A"/>
    <w:rsid w:val="00AE1CD8"/>
    <w:rsid w:val="00AE1DEB"/>
    <w:rsid w:val="00AE1F30"/>
    <w:rsid w:val="00AE2408"/>
    <w:rsid w:val="00AE282A"/>
    <w:rsid w:val="00AE28DF"/>
    <w:rsid w:val="00AE333C"/>
    <w:rsid w:val="00AE3883"/>
    <w:rsid w:val="00AE3B11"/>
    <w:rsid w:val="00AE4645"/>
    <w:rsid w:val="00AE47D2"/>
    <w:rsid w:val="00AE497C"/>
    <w:rsid w:val="00AE4C6A"/>
    <w:rsid w:val="00AE4E44"/>
    <w:rsid w:val="00AE4E9D"/>
    <w:rsid w:val="00AE5624"/>
    <w:rsid w:val="00AE5768"/>
    <w:rsid w:val="00AE57FB"/>
    <w:rsid w:val="00AE5A75"/>
    <w:rsid w:val="00AE67F2"/>
    <w:rsid w:val="00AE6CC1"/>
    <w:rsid w:val="00AE74B8"/>
    <w:rsid w:val="00AE7530"/>
    <w:rsid w:val="00AE7BFB"/>
    <w:rsid w:val="00AE7C0F"/>
    <w:rsid w:val="00AE7FD3"/>
    <w:rsid w:val="00AF053B"/>
    <w:rsid w:val="00AF07E5"/>
    <w:rsid w:val="00AF07F2"/>
    <w:rsid w:val="00AF0A37"/>
    <w:rsid w:val="00AF1437"/>
    <w:rsid w:val="00AF1443"/>
    <w:rsid w:val="00AF188E"/>
    <w:rsid w:val="00AF2286"/>
    <w:rsid w:val="00AF22A9"/>
    <w:rsid w:val="00AF263B"/>
    <w:rsid w:val="00AF30EB"/>
    <w:rsid w:val="00AF31C7"/>
    <w:rsid w:val="00AF33AE"/>
    <w:rsid w:val="00AF343F"/>
    <w:rsid w:val="00AF383B"/>
    <w:rsid w:val="00AF3C78"/>
    <w:rsid w:val="00AF4481"/>
    <w:rsid w:val="00AF4662"/>
    <w:rsid w:val="00AF4D2B"/>
    <w:rsid w:val="00AF52F0"/>
    <w:rsid w:val="00AF536B"/>
    <w:rsid w:val="00AF578F"/>
    <w:rsid w:val="00AF5929"/>
    <w:rsid w:val="00AF5A9D"/>
    <w:rsid w:val="00AF5BEB"/>
    <w:rsid w:val="00AF5C45"/>
    <w:rsid w:val="00AF5C6F"/>
    <w:rsid w:val="00AF6568"/>
    <w:rsid w:val="00AF66FC"/>
    <w:rsid w:val="00AF6A7F"/>
    <w:rsid w:val="00AF728E"/>
    <w:rsid w:val="00B00109"/>
    <w:rsid w:val="00B00421"/>
    <w:rsid w:val="00B015F1"/>
    <w:rsid w:val="00B018BD"/>
    <w:rsid w:val="00B0204F"/>
    <w:rsid w:val="00B027A1"/>
    <w:rsid w:val="00B02EB9"/>
    <w:rsid w:val="00B0321F"/>
    <w:rsid w:val="00B035C4"/>
    <w:rsid w:val="00B03728"/>
    <w:rsid w:val="00B03CB3"/>
    <w:rsid w:val="00B03F79"/>
    <w:rsid w:val="00B04021"/>
    <w:rsid w:val="00B04229"/>
    <w:rsid w:val="00B04244"/>
    <w:rsid w:val="00B043E7"/>
    <w:rsid w:val="00B044A0"/>
    <w:rsid w:val="00B04C75"/>
    <w:rsid w:val="00B0537D"/>
    <w:rsid w:val="00B053BB"/>
    <w:rsid w:val="00B0566E"/>
    <w:rsid w:val="00B0639A"/>
    <w:rsid w:val="00B06806"/>
    <w:rsid w:val="00B078E5"/>
    <w:rsid w:val="00B078EC"/>
    <w:rsid w:val="00B10771"/>
    <w:rsid w:val="00B10C70"/>
    <w:rsid w:val="00B12841"/>
    <w:rsid w:val="00B12E38"/>
    <w:rsid w:val="00B13EC8"/>
    <w:rsid w:val="00B14004"/>
    <w:rsid w:val="00B140D4"/>
    <w:rsid w:val="00B15001"/>
    <w:rsid w:val="00B151CD"/>
    <w:rsid w:val="00B15683"/>
    <w:rsid w:val="00B15E61"/>
    <w:rsid w:val="00B169FD"/>
    <w:rsid w:val="00B16D00"/>
    <w:rsid w:val="00B171B7"/>
    <w:rsid w:val="00B1788C"/>
    <w:rsid w:val="00B17A9E"/>
    <w:rsid w:val="00B17BB3"/>
    <w:rsid w:val="00B17C96"/>
    <w:rsid w:val="00B202D2"/>
    <w:rsid w:val="00B204EA"/>
    <w:rsid w:val="00B20B8F"/>
    <w:rsid w:val="00B20DC4"/>
    <w:rsid w:val="00B2272B"/>
    <w:rsid w:val="00B22C15"/>
    <w:rsid w:val="00B22C55"/>
    <w:rsid w:val="00B231CE"/>
    <w:rsid w:val="00B2361E"/>
    <w:rsid w:val="00B238FF"/>
    <w:rsid w:val="00B239D4"/>
    <w:rsid w:val="00B23BC0"/>
    <w:rsid w:val="00B23CC0"/>
    <w:rsid w:val="00B240BF"/>
    <w:rsid w:val="00B242C8"/>
    <w:rsid w:val="00B244C0"/>
    <w:rsid w:val="00B250ED"/>
    <w:rsid w:val="00B253CA"/>
    <w:rsid w:val="00B25CCD"/>
    <w:rsid w:val="00B25F29"/>
    <w:rsid w:val="00B26014"/>
    <w:rsid w:val="00B26323"/>
    <w:rsid w:val="00B263F0"/>
    <w:rsid w:val="00B2694A"/>
    <w:rsid w:val="00B26AAB"/>
    <w:rsid w:val="00B26D01"/>
    <w:rsid w:val="00B27454"/>
    <w:rsid w:val="00B27464"/>
    <w:rsid w:val="00B275BA"/>
    <w:rsid w:val="00B2798E"/>
    <w:rsid w:val="00B27D29"/>
    <w:rsid w:val="00B31148"/>
    <w:rsid w:val="00B3120A"/>
    <w:rsid w:val="00B31569"/>
    <w:rsid w:val="00B31C3F"/>
    <w:rsid w:val="00B3211C"/>
    <w:rsid w:val="00B3225C"/>
    <w:rsid w:val="00B3252E"/>
    <w:rsid w:val="00B328E1"/>
    <w:rsid w:val="00B329C7"/>
    <w:rsid w:val="00B32AA9"/>
    <w:rsid w:val="00B32BDA"/>
    <w:rsid w:val="00B32C73"/>
    <w:rsid w:val="00B32F64"/>
    <w:rsid w:val="00B3325C"/>
    <w:rsid w:val="00B34A0E"/>
    <w:rsid w:val="00B34F7B"/>
    <w:rsid w:val="00B3519A"/>
    <w:rsid w:val="00B356BD"/>
    <w:rsid w:val="00B35722"/>
    <w:rsid w:val="00B36121"/>
    <w:rsid w:val="00B36BC1"/>
    <w:rsid w:val="00B36C57"/>
    <w:rsid w:val="00B37481"/>
    <w:rsid w:val="00B375CA"/>
    <w:rsid w:val="00B375EE"/>
    <w:rsid w:val="00B37BEC"/>
    <w:rsid w:val="00B4014E"/>
    <w:rsid w:val="00B40490"/>
    <w:rsid w:val="00B4156F"/>
    <w:rsid w:val="00B41F1D"/>
    <w:rsid w:val="00B4228B"/>
    <w:rsid w:val="00B42699"/>
    <w:rsid w:val="00B42872"/>
    <w:rsid w:val="00B435DA"/>
    <w:rsid w:val="00B43701"/>
    <w:rsid w:val="00B43F03"/>
    <w:rsid w:val="00B44617"/>
    <w:rsid w:val="00B446E4"/>
    <w:rsid w:val="00B456BA"/>
    <w:rsid w:val="00B456E4"/>
    <w:rsid w:val="00B4582A"/>
    <w:rsid w:val="00B45E19"/>
    <w:rsid w:val="00B468FC"/>
    <w:rsid w:val="00B46A98"/>
    <w:rsid w:val="00B4701F"/>
    <w:rsid w:val="00B475E6"/>
    <w:rsid w:val="00B500D5"/>
    <w:rsid w:val="00B50F03"/>
    <w:rsid w:val="00B51036"/>
    <w:rsid w:val="00B51191"/>
    <w:rsid w:val="00B51198"/>
    <w:rsid w:val="00B5145A"/>
    <w:rsid w:val="00B5167E"/>
    <w:rsid w:val="00B51894"/>
    <w:rsid w:val="00B518F6"/>
    <w:rsid w:val="00B51A84"/>
    <w:rsid w:val="00B51E69"/>
    <w:rsid w:val="00B526DE"/>
    <w:rsid w:val="00B528A9"/>
    <w:rsid w:val="00B53B29"/>
    <w:rsid w:val="00B53B36"/>
    <w:rsid w:val="00B53C8A"/>
    <w:rsid w:val="00B540F4"/>
    <w:rsid w:val="00B5442E"/>
    <w:rsid w:val="00B54580"/>
    <w:rsid w:val="00B54D58"/>
    <w:rsid w:val="00B555B5"/>
    <w:rsid w:val="00B561B6"/>
    <w:rsid w:val="00B56965"/>
    <w:rsid w:val="00B56E70"/>
    <w:rsid w:val="00B57AAB"/>
    <w:rsid w:val="00B57D81"/>
    <w:rsid w:val="00B603A4"/>
    <w:rsid w:val="00B60DFD"/>
    <w:rsid w:val="00B610A2"/>
    <w:rsid w:val="00B615E7"/>
    <w:rsid w:val="00B61708"/>
    <w:rsid w:val="00B6173B"/>
    <w:rsid w:val="00B61BD4"/>
    <w:rsid w:val="00B61D68"/>
    <w:rsid w:val="00B6221F"/>
    <w:rsid w:val="00B6223A"/>
    <w:rsid w:val="00B623CC"/>
    <w:rsid w:val="00B62983"/>
    <w:rsid w:val="00B62A79"/>
    <w:rsid w:val="00B62AF2"/>
    <w:rsid w:val="00B62AF3"/>
    <w:rsid w:val="00B62FF0"/>
    <w:rsid w:val="00B63447"/>
    <w:rsid w:val="00B63636"/>
    <w:rsid w:val="00B63B92"/>
    <w:rsid w:val="00B63C5F"/>
    <w:rsid w:val="00B63F0D"/>
    <w:rsid w:val="00B6422A"/>
    <w:rsid w:val="00B644DF"/>
    <w:rsid w:val="00B64ABF"/>
    <w:rsid w:val="00B65987"/>
    <w:rsid w:val="00B6613A"/>
    <w:rsid w:val="00B674D4"/>
    <w:rsid w:val="00B70336"/>
    <w:rsid w:val="00B708AF"/>
    <w:rsid w:val="00B70C43"/>
    <w:rsid w:val="00B7175C"/>
    <w:rsid w:val="00B71B0C"/>
    <w:rsid w:val="00B720C9"/>
    <w:rsid w:val="00B7249C"/>
    <w:rsid w:val="00B726C4"/>
    <w:rsid w:val="00B730B6"/>
    <w:rsid w:val="00B73577"/>
    <w:rsid w:val="00B73A70"/>
    <w:rsid w:val="00B74148"/>
    <w:rsid w:val="00B74535"/>
    <w:rsid w:val="00B7474A"/>
    <w:rsid w:val="00B74A42"/>
    <w:rsid w:val="00B753A8"/>
    <w:rsid w:val="00B757C8"/>
    <w:rsid w:val="00B7583E"/>
    <w:rsid w:val="00B759AF"/>
    <w:rsid w:val="00B75EAF"/>
    <w:rsid w:val="00B75EB0"/>
    <w:rsid w:val="00B76248"/>
    <w:rsid w:val="00B77421"/>
    <w:rsid w:val="00B77623"/>
    <w:rsid w:val="00B7778B"/>
    <w:rsid w:val="00B77CD7"/>
    <w:rsid w:val="00B8000E"/>
    <w:rsid w:val="00B80238"/>
    <w:rsid w:val="00B803FD"/>
    <w:rsid w:val="00B80643"/>
    <w:rsid w:val="00B80A49"/>
    <w:rsid w:val="00B80DB9"/>
    <w:rsid w:val="00B81875"/>
    <w:rsid w:val="00B81D90"/>
    <w:rsid w:val="00B81E32"/>
    <w:rsid w:val="00B827CC"/>
    <w:rsid w:val="00B82943"/>
    <w:rsid w:val="00B829C7"/>
    <w:rsid w:val="00B829CE"/>
    <w:rsid w:val="00B82FB4"/>
    <w:rsid w:val="00B836A7"/>
    <w:rsid w:val="00B837FC"/>
    <w:rsid w:val="00B839FB"/>
    <w:rsid w:val="00B83B0F"/>
    <w:rsid w:val="00B83E47"/>
    <w:rsid w:val="00B84707"/>
    <w:rsid w:val="00B854C8"/>
    <w:rsid w:val="00B85C23"/>
    <w:rsid w:val="00B861E3"/>
    <w:rsid w:val="00B864D3"/>
    <w:rsid w:val="00B868B2"/>
    <w:rsid w:val="00B8694F"/>
    <w:rsid w:val="00B872EC"/>
    <w:rsid w:val="00B87B6B"/>
    <w:rsid w:val="00B87E10"/>
    <w:rsid w:val="00B90CA3"/>
    <w:rsid w:val="00B90FC0"/>
    <w:rsid w:val="00B9130D"/>
    <w:rsid w:val="00B91587"/>
    <w:rsid w:val="00B9175C"/>
    <w:rsid w:val="00B9186C"/>
    <w:rsid w:val="00B91B35"/>
    <w:rsid w:val="00B91D1A"/>
    <w:rsid w:val="00B92B34"/>
    <w:rsid w:val="00B93DA0"/>
    <w:rsid w:val="00B941FC"/>
    <w:rsid w:val="00B9421E"/>
    <w:rsid w:val="00B9533F"/>
    <w:rsid w:val="00B955D9"/>
    <w:rsid w:val="00B9588C"/>
    <w:rsid w:val="00B95BE6"/>
    <w:rsid w:val="00B9600C"/>
    <w:rsid w:val="00B962E1"/>
    <w:rsid w:val="00B966A8"/>
    <w:rsid w:val="00B96D3D"/>
    <w:rsid w:val="00BA016F"/>
    <w:rsid w:val="00BA04D3"/>
    <w:rsid w:val="00BA0A4F"/>
    <w:rsid w:val="00BA0BE0"/>
    <w:rsid w:val="00BA14A0"/>
    <w:rsid w:val="00BA15AB"/>
    <w:rsid w:val="00BA26B8"/>
    <w:rsid w:val="00BA2A01"/>
    <w:rsid w:val="00BA2B9E"/>
    <w:rsid w:val="00BA2FC9"/>
    <w:rsid w:val="00BA331E"/>
    <w:rsid w:val="00BA3620"/>
    <w:rsid w:val="00BA3749"/>
    <w:rsid w:val="00BA39DB"/>
    <w:rsid w:val="00BA3B83"/>
    <w:rsid w:val="00BA3DF9"/>
    <w:rsid w:val="00BA3FA4"/>
    <w:rsid w:val="00BA416A"/>
    <w:rsid w:val="00BA434D"/>
    <w:rsid w:val="00BA457F"/>
    <w:rsid w:val="00BA480A"/>
    <w:rsid w:val="00BA4B7A"/>
    <w:rsid w:val="00BA4F93"/>
    <w:rsid w:val="00BA5431"/>
    <w:rsid w:val="00BA57D5"/>
    <w:rsid w:val="00BA63DF"/>
    <w:rsid w:val="00BA6678"/>
    <w:rsid w:val="00BA77FD"/>
    <w:rsid w:val="00BA78F0"/>
    <w:rsid w:val="00BA7DDF"/>
    <w:rsid w:val="00BB00A5"/>
    <w:rsid w:val="00BB01C4"/>
    <w:rsid w:val="00BB0246"/>
    <w:rsid w:val="00BB0603"/>
    <w:rsid w:val="00BB0678"/>
    <w:rsid w:val="00BB1F3E"/>
    <w:rsid w:val="00BB23FD"/>
    <w:rsid w:val="00BB2683"/>
    <w:rsid w:val="00BB2834"/>
    <w:rsid w:val="00BB2BA8"/>
    <w:rsid w:val="00BB2D57"/>
    <w:rsid w:val="00BB349A"/>
    <w:rsid w:val="00BB379A"/>
    <w:rsid w:val="00BB393C"/>
    <w:rsid w:val="00BB3D5F"/>
    <w:rsid w:val="00BB4182"/>
    <w:rsid w:val="00BB4A8F"/>
    <w:rsid w:val="00BB4AE8"/>
    <w:rsid w:val="00BB4DEF"/>
    <w:rsid w:val="00BB51C1"/>
    <w:rsid w:val="00BB6589"/>
    <w:rsid w:val="00BB6662"/>
    <w:rsid w:val="00BB6E0D"/>
    <w:rsid w:val="00BC00AF"/>
    <w:rsid w:val="00BC0268"/>
    <w:rsid w:val="00BC0DF3"/>
    <w:rsid w:val="00BC109F"/>
    <w:rsid w:val="00BC11C8"/>
    <w:rsid w:val="00BC1533"/>
    <w:rsid w:val="00BC1D43"/>
    <w:rsid w:val="00BC245C"/>
    <w:rsid w:val="00BC2B13"/>
    <w:rsid w:val="00BC30E4"/>
    <w:rsid w:val="00BC3272"/>
    <w:rsid w:val="00BC3A67"/>
    <w:rsid w:val="00BC3E7E"/>
    <w:rsid w:val="00BC40FD"/>
    <w:rsid w:val="00BC41ED"/>
    <w:rsid w:val="00BC5342"/>
    <w:rsid w:val="00BC534D"/>
    <w:rsid w:val="00BC5A18"/>
    <w:rsid w:val="00BC5F50"/>
    <w:rsid w:val="00BC66A3"/>
    <w:rsid w:val="00BC6863"/>
    <w:rsid w:val="00BC6A37"/>
    <w:rsid w:val="00BC6CD3"/>
    <w:rsid w:val="00BC71E3"/>
    <w:rsid w:val="00BC7717"/>
    <w:rsid w:val="00BC7C10"/>
    <w:rsid w:val="00BD0796"/>
    <w:rsid w:val="00BD07A8"/>
    <w:rsid w:val="00BD07B9"/>
    <w:rsid w:val="00BD098F"/>
    <w:rsid w:val="00BD0B00"/>
    <w:rsid w:val="00BD1615"/>
    <w:rsid w:val="00BD18C1"/>
    <w:rsid w:val="00BD19F6"/>
    <w:rsid w:val="00BD1FEE"/>
    <w:rsid w:val="00BD2E74"/>
    <w:rsid w:val="00BD4094"/>
    <w:rsid w:val="00BD4121"/>
    <w:rsid w:val="00BD45F7"/>
    <w:rsid w:val="00BD4A71"/>
    <w:rsid w:val="00BD4ACC"/>
    <w:rsid w:val="00BD50FE"/>
    <w:rsid w:val="00BD5149"/>
    <w:rsid w:val="00BD552D"/>
    <w:rsid w:val="00BD5B64"/>
    <w:rsid w:val="00BD5E84"/>
    <w:rsid w:val="00BD609B"/>
    <w:rsid w:val="00BD6227"/>
    <w:rsid w:val="00BD63C0"/>
    <w:rsid w:val="00BD67DE"/>
    <w:rsid w:val="00BD6EB7"/>
    <w:rsid w:val="00BD6ECE"/>
    <w:rsid w:val="00BD7289"/>
    <w:rsid w:val="00BD7995"/>
    <w:rsid w:val="00BE006D"/>
    <w:rsid w:val="00BE0161"/>
    <w:rsid w:val="00BE0345"/>
    <w:rsid w:val="00BE09B3"/>
    <w:rsid w:val="00BE1135"/>
    <w:rsid w:val="00BE13A0"/>
    <w:rsid w:val="00BE18A2"/>
    <w:rsid w:val="00BE1A60"/>
    <w:rsid w:val="00BE2293"/>
    <w:rsid w:val="00BE22DC"/>
    <w:rsid w:val="00BE24E6"/>
    <w:rsid w:val="00BE2845"/>
    <w:rsid w:val="00BE356E"/>
    <w:rsid w:val="00BE35CF"/>
    <w:rsid w:val="00BE35E7"/>
    <w:rsid w:val="00BE362B"/>
    <w:rsid w:val="00BE36AA"/>
    <w:rsid w:val="00BE3BD9"/>
    <w:rsid w:val="00BE3F60"/>
    <w:rsid w:val="00BE3F67"/>
    <w:rsid w:val="00BE4164"/>
    <w:rsid w:val="00BE4C6B"/>
    <w:rsid w:val="00BE56FD"/>
    <w:rsid w:val="00BE5966"/>
    <w:rsid w:val="00BE5BAD"/>
    <w:rsid w:val="00BE61DF"/>
    <w:rsid w:val="00BE6656"/>
    <w:rsid w:val="00BE6A86"/>
    <w:rsid w:val="00BE700E"/>
    <w:rsid w:val="00BE7F78"/>
    <w:rsid w:val="00BF011F"/>
    <w:rsid w:val="00BF01E4"/>
    <w:rsid w:val="00BF043D"/>
    <w:rsid w:val="00BF05D9"/>
    <w:rsid w:val="00BF0651"/>
    <w:rsid w:val="00BF0FCC"/>
    <w:rsid w:val="00BF0FED"/>
    <w:rsid w:val="00BF1585"/>
    <w:rsid w:val="00BF16F8"/>
    <w:rsid w:val="00BF172A"/>
    <w:rsid w:val="00BF1757"/>
    <w:rsid w:val="00BF1AA8"/>
    <w:rsid w:val="00BF202D"/>
    <w:rsid w:val="00BF207A"/>
    <w:rsid w:val="00BF292C"/>
    <w:rsid w:val="00BF29B4"/>
    <w:rsid w:val="00BF2DDA"/>
    <w:rsid w:val="00BF2EF0"/>
    <w:rsid w:val="00BF2F81"/>
    <w:rsid w:val="00BF37EB"/>
    <w:rsid w:val="00BF39C0"/>
    <w:rsid w:val="00BF3A2F"/>
    <w:rsid w:val="00BF440C"/>
    <w:rsid w:val="00BF4490"/>
    <w:rsid w:val="00BF4B56"/>
    <w:rsid w:val="00BF4CA9"/>
    <w:rsid w:val="00BF4FE8"/>
    <w:rsid w:val="00BF5268"/>
    <w:rsid w:val="00BF53CF"/>
    <w:rsid w:val="00BF5D8B"/>
    <w:rsid w:val="00BF63F1"/>
    <w:rsid w:val="00BF6530"/>
    <w:rsid w:val="00BF78B6"/>
    <w:rsid w:val="00BF7A78"/>
    <w:rsid w:val="00C001EF"/>
    <w:rsid w:val="00C00274"/>
    <w:rsid w:val="00C00B99"/>
    <w:rsid w:val="00C01159"/>
    <w:rsid w:val="00C012B3"/>
    <w:rsid w:val="00C01491"/>
    <w:rsid w:val="00C01B67"/>
    <w:rsid w:val="00C01B6E"/>
    <w:rsid w:val="00C02186"/>
    <w:rsid w:val="00C02681"/>
    <w:rsid w:val="00C02900"/>
    <w:rsid w:val="00C029D0"/>
    <w:rsid w:val="00C030DC"/>
    <w:rsid w:val="00C0331C"/>
    <w:rsid w:val="00C0373A"/>
    <w:rsid w:val="00C03E5D"/>
    <w:rsid w:val="00C0423E"/>
    <w:rsid w:val="00C0496C"/>
    <w:rsid w:val="00C04EF0"/>
    <w:rsid w:val="00C0546D"/>
    <w:rsid w:val="00C056A3"/>
    <w:rsid w:val="00C05EAD"/>
    <w:rsid w:val="00C06036"/>
    <w:rsid w:val="00C0646D"/>
    <w:rsid w:val="00C06683"/>
    <w:rsid w:val="00C0689C"/>
    <w:rsid w:val="00C068CF"/>
    <w:rsid w:val="00C06D4C"/>
    <w:rsid w:val="00C070DB"/>
    <w:rsid w:val="00C0719F"/>
    <w:rsid w:val="00C07829"/>
    <w:rsid w:val="00C07A53"/>
    <w:rsid w:val="00C07B50"/>
    <w:rsid w:val="00C07EAD"/>
    <w:rsid w:val="00C1018F"/>
    <w:rsid w:val="00C10A96"/>
    <w:rsid w:val="00C11494"/>
    <w:rsid w:val="00C116D1"/>
    <w:rsid w:val="00C11A9A"/>
    <w:rsid w:val="00C11ABA"/>
    <w:rsid w:val="00C11C85"/>
    <w:rsid w:val="00C12F27"/>
    <w:rsid w:val="00C13157"/>
    <w:rsid w:val="00C13A95"/>
    <w:rsid w:val="00C13DA1"/>
    <w:rsid w:val="00C143B6"/>
    <w:rsid w:val="00C147E8"/>
    <w:rsid w:val="00C14D20"/>
    <w:rsid w:val="00C14FCC"/>
    <w:rsid w:val="00C15161"/>
    <w:rsid w:val="00C152E8"/>
    <w:rsid w:val="00C15745"/>
    <w:rsid w:val="00C162DF"/>
    <w:rsid w:val="00C16459"/>
    <w:rsid w:val="00C16478"/>
    <w:rsid w:val="00C16E09"/>
    <w:rsid w:val="00C175B8"/>
    <w:rsid w:val="00C17D1D"/>
    <w:rsid w:val="00C17FD4"/>
    <w:rsid w:val="00C20680"/>
    <w:rsid w:val="00C22DA5"/>
    <w:rsid w:val="00C230E9"/>
    <w:rsid w:val="00C23B04"/>
    <w:rsid w:val="00C23D14"/>
    <w:rsid w:val="00C23EE4"/>
    <w:rsid w:val="00C23EFC"/>
    <w:rsid w:val="00C246C9"/>
    <w:rsid w:val="00C24788"/>
    <w:rsid w:val="00C247B8"/>
    <w:rsid w:val="00C252C8"/>
    <w:rsid w:val="00C2548E"/>
    <w:rsid w:val="00C25BD5"/>
    <w:rsid w:val="00C25BEF"/>
    <w:rsid w:val="00C26021"/>
    <w:rsid w:val="00C264A6"/>
    <w:rsid w:val="00C26770"/>
    <w:rsid w:val="00C26B51"/>
    <w:rsid w:val="00C27014"/>
    <w:rsid w:val="00C275A6"/>
    <w:rsid w:val="00C275C3"/>
    <w:rsid w:val="00C276FA"/>
    <w:rsid w:val="00C30335"/>
    <w:rsid w:val="00C31867"/>
    <w:rsid w:val="00C31A07"/>
    <w:rsid w:val="00C31AF6"/>
    <w:rsid w:val="00C32830"/>
    <w:rsid w:val="00C3285A"/>
    <w:rsid w:val="00C32BA6"/>
    <w:rsid w:val="00C33909"/>
    <w:rsid w:val="00C33998"/>
    <w:rsid w:val="00C33E67"/>
    <w:rsid w:val="00C341F5"/>
    <w:rsid w:val="00C34522"/>
    <w:rsid w:val="00C35A76"/>
    <w:rsid w:val="00C35FD7"/>
    <w:rsid w:val="00C3650F"/>
    <w:rsid w:val="00C369D4"/>
    <w:rsid w:val="00C369F9"/>
    <w:rsid w:val="00C37127"/>
    <w:rsid w:val="00C37539"/>
    <w:rsid w:val="00C376A2"/>
    <w:rsid w:val="00C37BD8"/>
    <w:rsid w:val="00C37BED"/>
    <w:rsid w:val="00C37E71"/>
    <w:rsid w:val="00C37FAD"/>
    <w:rsid w:val="00C37FBC"/>
    <w:rsid w:val="00C40505"/>
    <w:rsid w:val="00C40925"/>
    <w:rsid w:val="00C40D4A"/>
    <w:rsid w:val="00C4254D"/>
    <w:rsid w:val="00C428B4"/>
    <w:rsid w:val="00C42E6C"/>
    <w:rsid w:val="00C431DA"/>
    <w:rsid w:val="00C43C65"/>
    <w:rsid w:val="00C43CEE"/>
    <w:rsid w:val="00C44470"/>
    <w:rsid w:val="00C44C70"/>
    <w:rsid w:val="00C44DC9"/>
    <w:rsid w:val="00C45042"/>
    <w:rsid w:val="00C450E8"/>
    <w:rsid w:val="00C45871"/>
    <w:rsid w:val="00C4595D"/>
    <w:rsid w:val="00C4652E"/>
    <w:rsid w:val="00C4658C"/>
    <w:rsid w:val="00C465DF"/>
    <w:rsid w:val="00C46E7D"/>
    <w:rsid w:val="00C47A02"/>
    <w:rsid w:val="00C47A95"/>
    <w:rsid w:val="00C5061B"/>
    <w:rsid w:val="00C508C5"/>
    <w:rsid w:val="00C50F77"/>
    <w:rsid w:val="00C510FC"/>
    <w:rsid w:val="00C51153"/>
    <w:rsid w:val="00C511A7"/>
    <w:rsid w:val="00C5170D"/>
    <w:rsid w:val="00C5190A"/>
    <w:rsid w:val="00C521DB"/>
    <w:rsid w:val="00C52A4F"/>
    <w:rsid w:val="00C52A60"/>
    <w:rsid w:val="00C52E29"/>
    <w:rsid w:val="00C52F79"/>
    <w:rsid w:val="00C52F94"/>
    <w:rsid w:val="00C5300A"/>
    <w:rsid w:val="00C5328D"/>
    <w:rsid w:val="00C532C4"/>
    <w:rsid w:val="00C53804"/>
    <w:rsid w:val="00C53F42"/>
    <w:rsid w:val="00C54453"/>
    <w:rsid w:val="00C54D6B"/>
    <w:rsid w:val="00C54DBE"/>
    <w:rsid w:val="00C557EB"/>
    <w:rsid w:val="00C55CCA"/>
    <w:rsid w:val="00C55E40"/>
    <w:rsid w:val="00C56694"/>
    <w:rsid w:val="00C568A8"/>
    <w:rsid w:val="00C56D3B"/>
    <w:rsid w:val="00C571A8"/>
    <w:rsid w:val="00C57D63"/>
    <w:rsid w:val="00C60943"/>
    <w:rsid w:val="00C61081"/>
    <w:rsid w:val="00C61636"/>
    <w:rsid w:val="00C6214B"/>
    <w:rsid w:val="00C62726"/>
    <w:rsid w:val="00C62732"/>
    <w:rsid w:val="00C62783"/>
    <w:rsid w:val="00C62AA8"/>
    <w:rsid w:val="00C62E46"/>
    <w:rsid w:val="00C62F92"/>
    <w:rsid w:val="00C631AC"/>
    <w:rsid w:val="00C63B9E"/>
    <w:rsid w:val="00C640FE"/>
    <w:rsid w:val="00C64143"/>
    <w:rsid w:val="00C641A1"/>
    <w:rsid w:val="00C647A3"/>
    <w:rsid w:val="00C64AD5"/>
    <w:rsid w:val="00C64C28"/>
    <w:rsid w:val="00C657CD"/>
    <w:rsid w:val="00C6590B"/>
    <w:rsid w:val="00C65E2E"/>
    <w:rsid w:val="00C668A1"/>
    <w:rsid w:val="00C669E8"/>
    <w:rsid w:val="00C669EE"/>
    <w:rsid w:val="00C66A3D"/>
    <w:rsid w:val="00C66F4C"/>
    <w:rsid w:val="00C70937"/>
    <w:rsid w:val="00C70B17"/>
    <w:rsid w:val="00C714E1"/>
    <w:rsid w:val="00C71756"/>
    <w:rsid w:val="00C71D3C"/>
    <w:rsid w:val="00C72334"/>
    <w:rsid w:val="00C72525"/>
    <w:rsid w:val="00C7293C"/>
    <w:rsid w:val="00C72DC6"/>
    <w:rsid w:val="00C73218"/>
    <w:rsid w:val="00C73698"/>
    <w:rsid w:val="00C7397B"/>
    <w:rsid w:val="00C74337"/>
    <w:rsid w:val="00C743E1"/>
    <w:rsid w:val="00C744A5"/>
    <w:rsid w:val="00C74EE0"/>
    <w:rsid w:val="00C75ED5"/>
    <w:rsid w:val="00C760C7"/>
    <w:rsid w:val="00C767D8"/>
    <w:rsid w:val="00C76B70"/>
    <w:rsid w:val="00C76F55"/>
    <w:rsid w:val="00C7751E"/>
    <w:rsid w:val="00C77F9D"/>
    <w:rsid w:val="00C81393"/>
    <w:rsid w:val="00C81A78"/>
    <w:rsid w:val="00C81B91"/>
    <w:rsid w:val="00C81BFB"/>
    <w:rsid w:val="00C823FC"/>
    <w:rsid w:val="00C82663"/>
    <w:rsid w:val="00C82AE4"/>
    <w:rsid w:val="00C82FD2"/>
    <w:rsid w:val="00C835B9"/>
    <w:rsid w:val="00C83B3F"/>
    <w:rsid w:val="00C84877"/>
    <w:rsid w:val="00C84B85"/>
    <w:rsid w:val="00C8500A"/>
    <w:rsid w:val="00C85169"/>
    <w:rsid w:val="00C851B7"/>
    <w:rsid w:val="00C85216"/>
    <w:rsid w:val="00C85C1A"/>
    <w:rsid w:val="00C85C39"/>
    <w:rsid w:val="00C85D94"/>
    <w:rsid w:val="00C8601C"/>
    <w:rsid w:val="00C86A39"/>
    <w:rsid w:val="00C87128"/>
    <w:rsid w:val="00C87528"/>
    <w:rsid w:val="00C879D5"/>
    <w:rsid w:val="00C87BCB"/>
    <w:rsid w:val="00C87DEF"/>
    <w:rsid w:val="00C90240"/>
    <w:rsid w:val="00C90733"/>
    <w:rsid w:val="00C907B4"/>
    <w:rsid w:val="00C911E5"/>
    <w:rsid w:val="00C91909"/>
    <w:rsid w:val="00C919C7"/>
    <w:rsid w:val="00C91ADB"/>
    <w:rsid w:val="00C91F77"/>
    <w:rsid w:val="00C92017"/>
    <w:rsid w:val="00C9223A"/>
    <w:rsid w:val="00C9230E"/>
    <w:rsid w:val="00C926A6"/>
    <w:rsid w:val="00C92AB7"/>
    <w:rsid w:val="00C92EED"/>
    <w:rsid w:val="00C92F92"/>
    <w:rsid w:val="00C9302B"/>
    <w:rsid w:val="00C9386E"/>
    <w:rsid w:val="00C93B50"/>
    <w:rsid w:val="00C93CD6"/>
    <w:rsid w:val="00C94136"/>
    <w:rsid w:val="00C94289"/>
    <w:rsid w:val="00C94517"/>
    <w:rsid w:val="00C9475C"/>
    <w:rsid w:val="00C9512B"/>
    <w:rsid w:val="00C951AC"/>
    <w:rsid w:val="00C953B6"/>
    <w:rsid w:val="00C95605"/>
    <w:rsid w:val="00C95A97"/>
    <w:rsid w:val="00C95D50"/>
    <w:rsid w:val="00C960EA"/>
    <w:rsid w:val="00C96221"/>
    <w:rsid w:val="00C96422"/>
    <w:rsid w:val="00C96A6F"/>
    <w:rsid w:val="00C97175"/>
    <w:rsid w:val="00C97D9A"/>
    <w:rsid w:val="00C97DAE"/>
    <w:rsid w:val="00CA0BFE"/>
    <w:rsid w:val="00CA0EEF"/>
    <w:rsid w:val="00CA18A1"/>
    <w:rsid w:val="00CA1BDA"/>
    <w:rsid w:val="00CA2705"/>
    <w:rsid w:val="00CA2B8C"/>
    <w:rsid w:val="00CA2D32"/>
    <w:rsid w:val="00CA2E09"/>
    <w:rsid w:val="00CA31B1"/>
    <w:rsid w:val="00CA3D73"/>
    <w:rsid w:val="00CA4229"/>
    <w:rsid w:val="00CA468F"/>
    <w:rsid w:val="00CA4AA3"/>
    <w:rsid w:val="00CA4D84"/>
    <w:rsid w:val="00CA5244"/>
    <w:rsid w:val="00CA5450"/>
    <w:rsid w:val="00CA665C"/>
    <w:rsid w:val="00CA6C48"/>
    <w:rsid w:val="00CA706C"/>
    <w:rsid w:val="00CA70A9"/>
    <w:rsid w:val="00CA7833"/>
    <w:rsid w:val="00CA7F2C"/>
    <w:rsid w:val="00CB12BE"/>
    <w:rsid w:val="00CB14AF"/>
    <w:rsid w:val="00CB1727"/>
    <w:rsid w:val="00CB1942"/>
    <w:rsid w:val="00CB1F68"/>
    <w:rsid w:val="00CB2089"/>
    <w:rsid w:val="00CB209E"/>
    <w:rsid w:val="00CB2A3D"/>
    <w:rsid w:val="00CB335C"/>
    <w:rsid w:val="00CB3A24"/>
    <w:rsid w:val="00CB3E1D"/>
    <w:rsid w:val="00CB4136"/>
    <w:rsid w:val="00CB43CC"/>
    <w:rsid w:val="00CB4A32"/>
    <w:rsid w:val="00CB4E3F"/>
    <w:rsid w:val="00CB673C"/>
    <w:rsid w:val="00CB67E1"/>
    <w:rsid w:val="00CB7082"/>
    <w:rsid w:val="00CC036C"/>
    <w:rsid w:val="00CC0A71"/>
    <w:rsid w:val="00CC0E95"/>
    <w:rsid w:val="00CC1488"/>
    <w:rsid w:val="00CC1881"/>
    <w:rsid w:val="00CC1890"/>
    <w:rsid w:val="00CC21B6"/>
    <w:rsid w:val="00CC2238"/>
    <w:rsid w:val="00CC2401"/>
    <w:rsid w:val="00CC2636"/>
    <w:rsid w:val="00CC3319"/>
    <w:rsid w:val="00CC36A3"/>
    <w:rsid w:val="00CC39D2"/>
    <w:rsid w:val="00CC3A7D"/>
    <w:rsid w:val="00CC3D29"/>
    <w:rsid w:val="00CC3D47"/>
    <w:rsid w:val="00CC4152"/>
    <w:rsid w:val="00CC4F38"/>
    <w:rsid w:val="00CC56D3"/>
    <w:rsid w:val="00CC5BEA"/>
    <w:rsid w:val="00CC613F"/>
    <w:rsid w:val="00CC634A"/>
    <w:rsid w:val="00CC6537"/>
    <w:rsid w:val="00CC66A1"/>
    <w:rsid w:val="00CC6775"/>
    <w:rsid w:val="00CC718B"/>
    <w:rsid w:val="00CC764A"/>
    <w:rsid w:val="00CD05E7"/>
    <w:rsid w:val="00CD10A8"/>
    <w:rsid w:val="00CD127D"/>
    <w:rsid w:val="00CD1398"/>
    <w:rsid w:val="00CD1423"/>
    <w:rsid w:val="00CD15C1"/>
    <w:rsid w:val="00CD174F"/>
    <w:rsid w:val="00CD197A"/>
    <w:rsid w:val="00CD20E9"/>
    <w:rsid w:val="00CD2A32"/>
    <w:rsid w:val="00CD353D"/>
    <w:rsid w:val="00CD37D0"/>
    <w:rsid w:val="00CD39CD"/>
    <w:rsid w:val="00CD39E6"/>
    <w:rsid w:val="00CD3E09"/>
    <w:rsid w:val="00CD3F0D"/>
    <w:rsid w:val="00CD47C7"/>
    <w:rsid w:val="00CD51B6"/>
    <w:rsid w:val="00CD530D"/>
    <w:rsid w:val="00CD5A30"/>
    <w:rsid w:val="00CD5E05"/>
    <w:rsid w:val="00CD659A"/>
    <w:rsid w:val="00CD6759"/>
    <w:rsid w:val="00CD7250"/>
    <w:rsid w:val="00CD7360"/>
    <w:rsid w:val="00CD7A06"/>
    <w:rsid w:val="00CD7E48"/>
    <w:rsid w:val="00CD7F6A"/>
    <w:rsid w:val="00CE060B"/>
    <w:rsid w:val="00CE143B"/>
    <w:rsid w:val="00CE197C"/>
    <w:rsid w:val="00CE1BEC"/>
    <w:rsid w:val="00CE1CBB"/>
    <w:rsid w:val="00CE1EBD"/>
    <w:rsid w:val="00CE3EE3"/>
    <w:rsid w:val="00CE3F32"/>
    <w:rsid w:val="00CE423D"/>
    <w:rsid w:val="00CE448C"/>
    <w:rsid w:val="00CE45B7"/>
    <w:rsid w:val="00CE4624"/>
    <w:rsid w:val="00CE46D5"/>
    <w:rsid w:val="00CE4827"/>
    <w:rsid w:val="00CE48BF"/>
    <w:rsid w:val="00CE4B71"/>
    <w:rsid w:val="00CE51E6"/>
    <w:rsid w:val="00CE5AEC"/>
    <w:rsid w:val="00CE6695"/>
    <w:rsid w:val="00CE6CED"/>
    <w:rsid w:val="00CE6E77"/>
    <w:rsid w:val="00CE7F47"/>
    <w:rsid w:val="00CF0BD2"/>
    <w:rsid w:val="00CF0DF3"/>
    <w:rsid w:val="00CF1C86"/>
    <w:rsid w:val="00CF1D87"/>
    <w:rsid w:val="00CF1FC1"/>
    <w:rsid w:val="00CF279F"/>
    <w:rsid w:val="00CF332D"/>
    <w:rsid w:val="00CF3423"/>
    <w:rsid w:val="00CF39B1"/>
    <w:rsid w:val="00CF3B13"/>
    <w:rsid w:val="00CF3B97"/>
    <w:rsid w:val="00CF3E78"/>
    <w:rsid w:val="00CF41B3"/>
    <w:rsid w:val="00CF41F2"/>
    <w:rsid w:val="00CF44CF"/>
    <w:rsid w:val="00CF46A6"/>
    <w:rsid w:val="00CF4793"/>
    <w:rsid w:val="00CF4985"/>
    <w:rsid w:val="00CF4C89"/>
    <w:rsid w:val="00CF51F6"/>
    <w:rsid w:val="00CF5253"/>
    <w:rsid w:val="00CF55A7"/>
    <w:rsid w:val="00CF6524"/>
    <w:rsid w:val="00CF71D3"/>
    <w:rsid w:val="00CF74AD"/>
    <w:rsid w:val="00CF7667"/>
    <w:rsid w:val="00CF774A"/>
    <w:rsid w:val="00CF7816"/>
    <w:rsid w:val="00CF7A3D"/>
    <w:rsid w:val="00CF7E6B"/>
    <w:rsid w:val="00D00067"/>
    <w:rsid w:val="00D008B4"/>
    <w:rsid w:val="00D00E0F"/>
    <w:rsid w:val="00D00E33"/>
    <w:rsid w:val="00D00F97"/>
    <w:rsid w:val="00D01354"/>
    <w:rsid w:val="00D019C0"/>
    <w:rsid w:val="00D01F09"/>
    <w:rsid w:val="00D01F67"/>
    <w:rsid w:val="00D02746"/>
    <w:rsid w:val="00D02938"/>
    <w:rsid w:val="00D02F29"/>
    <w:rsid w:val="00D03126"/>
    <w:rsid w:val="00D03721"/>
    <w:rsid w:val="00D03EE3"/>
    <w:rsid w:val="00D04059"/>
    <w:rsid w:val="00D04248"/>
    <w:rsid w:val="00D04296"/>
    <w:rsid w:val="00D0464D"/>
    <w:rsid w:val="00D04757"/>
    <w:rsid w:val="00D04B7B"/>
    <w:rsid w:val="00D04E03"/>
    <w:rsid w:val="00D04E27"/>
    <w:rsid w:val="00D04F2C"/>
    <w:rsid w:val="00D052CB"/>
    <w:rsid w:val="00D05C00"/>
    <w:rsid w:val="00D05D11"/>
    <w:rsid w:val="00D068C2"/>
    <w:rsid w:val="00D069F1"/>
    <w:rsid w:val="00D06B23"/>
    <w:rsid w:val="00D06E27"/>
    <w:rsid w:val="00D0708E"/>
    <w:rsid w:val="00D0712B"/>
    <w:rsid w:val="00D071D5"/>
    <w:rsid w:val="00D074E0"/>
    <w:rsid w:val="00D0765B"/>
    <w:rsid w:val="00D07808"/>
    <w:rsid w:val="00D07E77"/>
    <w:rsid w:val="00D07F86"/>
    <w:rsid w:val="00D106F2"/>
    <w:rsid w:val="00D1074A"/>
    <w:rsid w:val="00D10909"/>
    <w:rsid w:val="00D1146B"/>
    <w:rsid w:val="00D11A48"/>
    <w:rsid w:val="00D1281B"/>
    <w:rsid w:val="00D12BF6"/>
    <w:rsid w:val="00D13A68"/>
    <w:rsid w:val="00D13B29"/>
    <w:rsid w:val="00D14EDC"/>
    <w:rsid w:val="00D15076"/>
    <w:rsid w:val="00D1513B"/>
    <w:rsid w:val="00D15A71"/>
    <w:rsid w:val="00D15E28"/>
    <w:rsid w:val="00D15EF2"/>
    <w:rsid w:val="00D15FE1"/>
    <w:rsid w:val="00D163DC"/>
    <w:rsid w:val="00D1686E"/>
    <w:rsid w:val="00D16B9F"/>
    <w:rsid w:val="00D16CDA"/>
    <w:rsid w:val="00D16D0E"/>
    <w:rsid w:val="00D16EC6"/>
    <w:rsid w:val="00D178C3"/>
    <w:rsid w:val="00D17FE5"/>
    <w:rsid w:val="00D20259"/>
    <w:rsid w:val="00D20CFB"/>
    <w:rsid w:val="00D214C6"/>
    <w:rsid w:val="00D22096"/>
    <w:rsid w:val="00D221B0"/>
    <w:rsid w:val="00D22921"/>
    <w:rsid w:val="00D22AEE"/>
    <w:rsid w:val="00D22F38"/>
    <w:rsid w:val="00D22FC3"/>
    <w:rsid w:val="00D23249"/>
    <w:rsid w:val="00D23685"/>
    <w:rsid w:val="00D236B6"/>
    <w:rsid w:val="00D248AE"/>
    <w:rsid w:val="00D24AC4"/>
    <w:rsid w:val="00D24BED"/>
    <w:rsid w:val="00D25081"/>
    <w:rsid w:val="00D257FB"/>
    <w:rsid w:val="00D25BE0"/>
    <w:rsid w:val="00D25DCA"/>
    <w:rsid w:val="00D25F33"/>
    <w:rsid w:val="00D26128"/>
    <w:rsid w:val="00D26709"/>
    <w:rsid w:val="00D2781A"/>
    <w:rsid w:val="00D2785F"/>
    <w:rsid w:val="00D27D37"/>
    <w:rsid w:val="00D3022F"/>
    <w:rsid w:val="00D309E8"/>
    <w:rsid w:val="00D30E52"/>
    <w:rsid w:val="00D31087"/>
    <w:rsid w:val="00D31206"/>
    <w:rsid w:val="00D31398"/>
    <w:rsid w:val="00D31836"/>
    <w:rsid w:val="00D31880"/>
    <w:rsid w:val="00D326D2"/>
    <w:rsid w:val="00D32A04"/>
    <w:rsid w:val="00D32D73"/>
    <w:rsid w:val="00D32EE8"/>
    <w:rsid w:val="00D33B38"/>
    <w:rsid w:val="00D33C1E"/>
    <w:rsid w:val="00D34D31"/>
    <w:rsid w:val="00D3513D"/>
    <w:rsid w:val="00D365CE"/>
    <w:rsid w:val="00D36B80"/>
    <w:rsid w:val="00D36E39"/>
    <w:rsid w:val="00D36E7A"/>
    <w:rsid w:val="00D36FB0"/>
    <w:rsid w:val="00D370C9"/>
    <w:rsid w:val="00D372D3"/>
    <w:rsid w:val="00D374F5"/>
    <w:rsid w:val="00D375E5"/>
    <w:rsid w:val="00D376FC"/>
    <w:rsid w:val="00D3778C"/>
    <w:rsid w:val="00D378A3"/>
    <w:rsid w:val="00D379C3"/>
    <w:rsid w:val="00D379C8"/>
    <w:rsid w:val="00D37B41"/>
    <w:rsid w:val="00D37E4F"/>
    <w:rsid w:val="00D37F02"/>
    <w:rsid w:val="00D40A4A"/>
    <w:rsid w:val="00D40DCE"/>
    <w:rsid w:val="00D41F96"/>
    <w:rsid w:val="00D42C8C"/>
    <w:rsid w:val="00D43AA8"/>
    <w:rsid w:val="00D44585"/>
    <w:rsid w:val="00D4492A"/>
    <w:rsid w:val="00D4499E"/>
    <w:rsid w:val="00D449C8"/>
    <w:rsid w:val="00D44ADA"/>
    <w:rsid w:val="00D4511D"/>
    <w:rsid w:val="00D45410"/>
    <w:rsid w:val="00D45515"/>
    <w:rsid w:val="00D46E5A"/>
    <w:rsid w:val="00D50514"/>
    <w:rsid w:val="00D509AF"/>
    <w:rsid w:val="00D50BE2"/>
    <w:rsid w:val="00D50F6D"/>
    <w:rsid w:val="00D51229"/>
    <w:rsid w:val="00D515AB"/>
    <w:rsid w:val="00D516D1"/>
    <w:rsid w:val="00D5185F"/>
    <w:rsid w:val="00D518AC"/>
    <w:rsid w:val="00D51C1C"/>
    <w:rsid w:val="00D52058"/>
    <w:rsid w:val="00D5211D"/>
    <w:rsid w:val="00D5299C"/>
    <w:rsid w:val="00D52A18"/>
    <w:rsid w:val="00D52EC6"/>
    <w:rsid w:val="00D53AF3"/>
    <w:rsid w:val="00D53C40"/>
    <w:rsid w:val="00D54284"/>
    <w:rsid w:val="00D543F2"/>
    <w:rsid w:val="00D5508C"/>
    <w:rsid w:val="00D550EB"/>
    <w:rsid w:val="00D5557D"/>
    <w:rsid w:val="00D56164"/>
    <w:rsid w:val="00D56999"/>
    <w:rsid w:val="00D56B41"/>
    <w:rsid w:val="00D57443"/>
    <w:rsid w:val="00D5745A"/>
    <w:rsid w:val="00D57DD2"/>
    <w:rsid w:val="00D60EE6"/>
    <w:rsid w:val="00D611EC"/>
    <w:rsid w:val="00D61D83"/>
    <w:rsid w:val="00D61D8D"/>
    <w:rsid w:val="00D62398"/>
    <w:rsid w:val="00D628CF"/>
    <w:rsid w:val="00D6295D"/>
    <w:rsid w:val="00D62FDC"/>
    <w:rsid w:val="00D63083"/>
    <w:rsid w:val="00D632A8"/>
    <w:rsid w:val="00D637E5"/>
    <w:rsid w:val="00D64049"/>
    <w:rsid w:val="00D640A3"/>
    <w:rsid w:val="00D64112"/>
    <w:rsid w:val="00D6419A"/>
    <w:rsid w:val="00D6454D"/>
    <w:rsid w:val="00D645C4"/>
    <w:rsid w:val="00D64FDD"/>
    <w:rsid w:val="00D65962"/>
    <w:rsid w:val="00D6602B"/>
    <w:rsid w:val="00D665FA"/>
    <w:rsid w:val="00D66A87"/>
    <w:rsid w:val="00D66B9E"/>
    <w:rsid w:val="00D6719C"/>
    <w:rsid w:val="00D67789"/>
    <w:rsid w:val="00D67DC3"/>
    <w:rsid w:val="00D70190"/>
    <w:rsid w:val="00D70C3E"/>
    <w:rsid w:val="00D7144A"/>
    <w:rsid w:val="00D7198D"/>
    <w:rsid w:val="00D71BB0"/>
    <w:rsid w:val="00D71E4E"/>
    <w:rsid w:val="00D726CB"/>
    <w:rsid w:val="00D72BE0"/>
    <w:rsid w:val="00D72CBD"/>
    <w:rsid w:val="00D73159"/>
    <w:rsid w:val="00D749B9"/>
    <w:rsid w:val="00D7515E"/>
    <w:rsid w:val="00D75D56"/>
    <w:rsid w:val="00D76A04"/>
    <w:rsid w:val="00D77530"/>
    <w:rsid w:val="00D776A9"/>
    <w:rsid w:val="00D77D38"/>
    <w:rsid w:val="00D77F5B"/>
    <w:rsid w:val="00D80379"/>
    <w:rsid w:val="00D807E9"/>
    <w:rsid w:val="00D809A8"/>
    <w:rsid w:val="00D80FCB"/>
    <w:rsid w:val="00D80FE4"/>
    <w:rsid w:val="00D81023"/>
    <w:rsid w:val="00D81273"/>
    <w:rsid w:val="00D816FC"/>
    <w:rsid w:val="00D8181A"/>
    <w:rsid w:val="00D81DB6"/>
    <w:rsid w:val="00D820A6"/>
    <w:rsid w:val="00D82812"/>
    <w:rsid w:val="00D82A32"/>
    <w:rsid w:val="00D82C56"/>
    <w:rsid w:val="00D8369E"/>
    <w:rsid w:val="00D837A4"/>
    <w:rsid w:val="00D839B5"/>
    <w:rsid w:val="00D83E14"/>
    <w:rsid w:val="00D84381"/>
    <w:rsid w:val="00D84631"/>
    <w:rsid w:val="00D85C9C"/>
    <w:rsid w:val="00D85D52"/>
    <w:rsid w:val="00D8624B"/>
    <w:rsid w:val="00D86292"/>
    <w:rsid w:val="00D864CE"/>
    <w:rsid w:val="00D86926"/>
    <w:rsid w:val="00D8696E"/>
    <w:rsid w:val="00D86B13"/>
    <w:rsid w:val="00D86FFA"/>
    <w:rsid w:val="00D87287"/>
    <w:rsid w:val="00D87488"/>
    <w:rsid w:val="00D874D5"/>
    <w:rsid w:val="00D875D9"/>
    <w:rsid w:val="00D90456"/>
    <w:rsid w:val="00D90AD2"/>
    <w:rsid w:val="00D90CC1"/>
    <w:rsid w:val="00D91532"/>
    <w:rsid w:val="00D916B7"/>
    <w:rsid w:val="00D91835"/>
    <w:rsid w:val="00D91E74"/>
    <w:rsid w:val="00D92966"/>
    <w:rsid w:val="00D92A80"/>
    <w:rsid w:val="00D92E96"/>
    <w:rsid w:val="00D9330A"/>
    <w:rsid w:val="00D937BA"/>
    <w:rsid w:val="00D939FA"/>
    <w:rsid w:val="00D948F0"/>
    <w:rsid w:val="00D94DE8"/>
    <w:rsid w:val="00D95839"/>
    <w:rsid w:val="00D95F41"/>
    <w:rsid w:val="00D95F5C"/>
    <w:rsid w:val="00D96280"/>
    <w:rsid w:val="00D963FA"/>
    <w:rsid w:val="00D96598"/>
    <w:rsid w:val="00D96F6E"/>
    <w:rsid w:val="00D9794C"/>
    <w:rsid w:val="00D979B3"/>
    <w:rsid w:val="00DA0859"/>
    <w:rsid w:val="00DA091E"/>
    <w:rsid w:val="00DA1237"/>
    <w:rsid w:val="00DA140C"/>
    <w:rsid w:val="00DA18AB"/>
    <w:rsid w:val="00DA208D"/>
    <w:rsid w:val="00DA255B"/>
    <w:rsid w:val="00DA25B2"/>
    <w:rsid w:val="00DA2C2C"/>
    <w:rsid w:val="00DA41FF"/>
    <w:rsid w:val="00DA4868"/>
    <w:rsid w:val="00DA487B"/>
    <w:rsid w:val="00DA4C4E"/>
    <w:rsid w:val="00DA4D82"/>
    <w:rsid w:val="00DA4F3F"/>
    <w:rsid w:val="00DA516C"/>
    <w:rsid w:val="00DA55DF"/>
    <w:rsid w:val="00DA5748"/>
    <w:rsid w:val="00DA59BC"/>
    <w:rsid w:val="00DA602C"/>
    <w:rsid w:val="00DA61FC"/>
    <w:rsid w:val="00DA65D2"/>
    <w:rsid w:val="00DA7158"/>
    <w:rsid w:val="00DA7375"/>
    <w:rsid w:val="00DA78A9"/>
    <w:rsid w:val="00DA7C43"/>
    <w:rsid w:val="00DB047E"/>
    <w:rsid w:val="00DB0503"/>
    <w:rsid w:val="00DB0B9A"/>
    <w:rsid w:val="00DB118C"/>
    <w:rsid w:val="00DB1766"/>
    <w:rsid w:val="00DB200C"/>
    <w:rsid w:val="00DB2375"/>
    <w:rsid w:val="00DB25E1"/>
    <w:rsid w:val="00DB25FF"/>
    <w:rsid w:val="00DB3325"/>
    <w:rsid w:val="00DB33A8"/>
    <w:rsid w:val="00DB36D0"/>
    <w:rsid w:val="00DB3E4D"/>
    <w:rsid w:val="00DB3E93"/>
    <w:rsid w:val="00DB427C"/>
    <w:rsid w:val="00DB4509"/>
    <w:rsid w:val="00DB46B0"/>
    <w:rsid w:val="00DB4E3C"/>
    <w:rsid w:val="00DB53A5"/>
    <w:rsid w:val="00DB53B8"/>
    <w:rsid w:val="00DB5449"/>
    <w:rsid w:val="00DB595C"/>
    <w:rsid w:val="00DB5E0B"/>
    <w:rsid w:val="00DB6102"/>
    <w:rsid w:val="00DB660D"/>
    <w:rsid w:val="00DB66A0"/>
    <w:rsid w:val="00DB6D25"/>
    <w:rsid w:val="00DB77D1"/>
    <w:rsid w:val="00DC08A8"/>
    <w:rsid w:val="00DC092C"/>
    <w:rsid w:val="00DC0A84"/>
    <w:rsid w:val="00DC102D"/>
    <w:rsid w:val="00DC1412"/>
    <w:rsid w:val="00DC16AD"/>
    <w:rsid w:val="00DC1885"/>
    <w:rsid w:val="00DC1E12"/>
    <w:rsid w:val="00DC1F77"/>
    <w:rsid w:val="00DC24F6"/>
    <w:rsid w:val="00DC253E"/>
    <w:rsid w:val="00DC27AD"/>
    <w:rsid w:val="00DC2B47"/>
    <w:rsid w:val="00DC2D00"/>
    <w:rsid w:val="00DC2D33"/>
    <w:rsid w:val="00DC3090"/>
    <w:rsid w:val="00DC312B"/>
    <w:rsid w:val="00DC346B"/>
    <w:rsid w:val="00DC36F0"/>
    <w:rsid w:val="00DC47AC"/>
    <w:rsid w:val="00DC4BD8"/>
    <w:rsid w:val="00DC52BF"/>
    <w:rsid w:val="00DC5E53"/>
    <w:rsid w:val="00DC5F02"/>
    <w:rsid w:val="00DC62BE"/>
    <w:rsid w:val="00DC690E"/>
    <w:rsid w:val="00DC745A"/>
    <w:rsid w:val="00DC751D"/>
    <w:rsid w:val="00DC78DD"/>
    <w:rsid w:val="00DD01C4"/>
    <w:rsid w:val="00DD050A"/>
    <w:rsid w:val="00DD052A"/>
    <w:rsid w:val="00DD0D8B"/>
    <w:rsid w:val="00DD0F36"/>
    <w:rsid w:val="00DD1976"/>
    <w:rsid w:val="00DD19D5"/>
    <w:rsid w:val="00DD19DF"/>
    <w:rsid w:val="00DD1C7D"/>
    <w:rsid w:val="00DD2033"/>
    <w:rsid w:val="00DD257A"/>
    <w:rsid w:val="00DD2AA9"/>
    <w:rsid w:val="00DD2C6B"/>
    <w:rsid w:val="00DD2F2C"/>
    <w:rsid w:val="00DD3357"/>
    <w:rsid w:val="00DD3B94"/>
    <w:rsid w:val="00DD4F2C"/>
    <w:rsid w:val="00DD5C01"/>
    <w:rsid w:val="00DD5CB6"/>
    <w:rsid w:val="00DD5EB0"/>
    <w:rsid w:val="00DD6854"/>
    <w:rsid w:val="00DD6BF9"/>
    <w:rsid w:val="00DD74F3"/>
    <w:rsid w:val="00DD7AAD"/>
    <w:rsid w:val="00DD7C11"/>
    <w:rsid w:val="00DD7C4C"/>
    <w:rsid w:val="00DD7EEF"/>
    <w:rsid w:val="00DD7FD8"/>
    <w:rsid w:val="00DE0005"/>
    <w:rsid w:val="00DE03A0"/>
    <w:rsid w:val="00DE0708"/>
    <w:rsid w:val="00DE0DF5"/>
    <w:rsid w:val="00DE18DC"/>
    <w:rsid w:val="00DE2709"/>
    <w:rsid w:val="00DE289C"/>
    <w:rsid w:val="00DE2C16"/>
    <w:rsid w:val="00DE2DF0"/>
    <w:rsid w:val="00DE32E2"/>
    <w:rsid w:val="00DE3804"/>
    <w:rsid w:val="00DE3C91"/>
    <w:rsid w:val="00DE4599"/>
    <w:rsid w:val="00DE4899"/>
    <w:rsid w:val="00DE4E17"/>
    <w:rsid w:val="00DE503E"/>
    <w:rsid w:val="00DE5B64"/>
    <w:rsid w:val="00DE60D0"/>
    <w:rsid w:val="00DE7206"/>
    <w:rsid w:val="00DE74E9"/>
    <w:rsid w:val="00DE74ED"/>
    <w:rsid w:val="00DE7529"/>
    <w:rsid w:val="00DE782D"/>
    <w:rsid w:val="00DE7D26"/>
    <w:rsid w:val="00DE7FBB"/>
    <w:rsid w:val="00DF00AD"/>
    <w:rsid w:val="00DF01AA"/>
    <w:rsid w:val="00DF033B"/>
    <w:rsid w:val="00DF0430"/>
    <w:rsid w:val="00DF199B"/>
    <w:rsid w:val="00DF244C"/>
    <w:rsid w:val="00DF29AF"/>
    <w:rsid w:val="00DF2B2A"/>
    <w:rsid w:val="00DF2B32"/>
    <w:rsid w:val="00DF379A"/>
    <w:rsid w:val="00DF401C"/>
    <w:rsid w:val="00DF4300"/>
    <w:rsid w:val="00DF45CB"/>
    <w:rsid w:val="00DF45ED"/>
    <w:rsid w:val="00DF5123"/>
    <w:rsid w:val="00DF5498"/>
    <w:rsid w:val="00DF582F"/>
    <w:rsid w:val="00DF627A"/>
    <w:rsid w:val="00DF7984"/>
    <w:rsid w:val="00DF7997"/>
    <w:rsid w:val="00E010C2"/>
    <w:rsid w:val="00E01146"/>
    <w:rsid w:val="00E0129A"/>
    <w:rsid w:val="00E01D57"/>
    <w:rsid w:val="00E01D9E"/>
    <w:rsid w:val="00E02109"/>
    <w:rsid w:val="00E02703"/>
    <w:rsid w:val="00E0347D"/>
    <w:rsid w:val="00E03D59"/>
    <w:rsid w:val="00E03FDF"/>
    <w:rsid w:val="00E04256"/>
    <w:rsid w:val="00E042EA"/>
    <w:rsid w:val="00E0450C"/>
    <w:rsid w:val="00E04B27"/>
    <w:rsid w:val="00E04C15"/>
    <w:rsid w:val="00E0514D"/>
    <w:rsid w:val="00E05789"/>
    <w:rsid w:val="00E05C37"/>
    <w:rsid w:val="00E061EA"/>
    <w:rsid w:val="00E06D44"/>
    <w:rsid w:val="00E0747D"/>
    <w:rsid w:val="00E07A4F"/>
    <w:rsid w:val="00E07B4C"/>
    <w:rsid w:val="00E1000C"/>
    <w:rsid w:val="00E103B5"/>
    <w:rsid w:val="00E10AF6"/>
    <w:rsid w:val="00E1133F"/>
    <w:rsid w:val="00E11D97"/>
    <w:rsid w:val="00E11E51"/>
    <w:rsid w:val="00E11E52"/>
    <w:rsid w:val="00E120BE"/>
    <w:rsid w:val="00E1228B"/>
    <w:rsid w:val="00E1242F"/>
    <w:rsid w:val="00E12855"/>
    <w:rsid w:val="00E12CED"/>
    <w:rsid w:val="00E12D1A"/>
    <w:rsid w:val="00E1353D"/>
    <w:rsid w:val="00E1433E"/>
    <w:rsid w:val="00E14A0C"/>
    <w:rsid w:val="00E15728"/>
    <w:rsid w:val="00E1591C"/>
    <w:rsid w:val="00E15936"/>
    <w:rsid w:val="00E16463"/>
    <w:rsid w:val="00E16A18"/>
    <w:rsid w:val="00E16C51"/>
    <w:rsid w:val="00E1707C"/>
    <w:rsid w:val="00E1739B"/>
    <w:rsid w:val="00E17AB0"/>
    <w:rsid w:val="00E208ED"/>
    <w:rsid w:val="00E20C76"/>
    <w:rsid w:val="00E21726"/>
    <w:rsid w:val="00E23810"/>
    <w:rsid w:val="00E238C6"/>
    <w:rsid w:val="00E244C2"/>
    <w:rsid w:val="00E24DDF"/>
    <w:rsid w:val="00E250A5"/>
    <w:rsid w:val="00E250AA"/>
    <w:rsid w:val="00E25464"/>
    <w:rsid w:val="00E2582D"/>
    <w:rsid w:val="00E25FAA"/>
    <w:rsid w:val="00E2627E"/>
    <w:rsid w:val="00E26CF1"/>
    <w:rsid w:val="00E26D5C"/>
    <w:rsid w:val="00E27554"/>
    <w:rsid w:val="00E275D1"/>
    <w:rsid w:val="00E3097A"/>
    <w:rsid w:val="00E30A9C"/>
    <w:rsid w:val="00E30BAC"/>
    <w:rsid w:val="00E31023"/>
    <w:rsid w:val="00E31411"/>
    <w:rsid w:val="00E31543"/>
    <w:rsid w:val="00E328BA"/>
    <w:rsid w:val="00E32BC4"/>
    <w:rsid w:val="00E32C54"/>
    <w:rsid w:val="00E32C5C"/>
    <w:rsid w:val="00E3306A"/>
    <w:rsid w:val="00E33229"/>
    <w:rsid w:val="00E333D4"/>
    <w:rsid w:val="00E334F0"/>
    <w:rsid w:val="00E340C1"/>
    <w:rsid w:val="00E34CF3"/>
    <w:rsid w:val="00E34FA4"/>
    <w:rsid w:val="00E3579E"/>
    <w:rsid w:val="00E35891"/>
    <w:rsid w:val="00E358BA"/>
    <w:rsid w:val="00E358C1"/>
    <w:rsid w:val="00E359AF"/>
    <w:rsid w:val="00E35FBB"/>
    <w:rsid w:val="00E3673F"/>
    <w:rsid w:val="00E373A7"/>
    <w:rsid w:val="00E37522"/>
    <w:rsid w:val="00E37A5F"/>
    <w:rsid w:val="00E37B1A"/>
    <w:rsid w:val="00E37D08"/>
    <w:rsid w:val="00E40C98"/>
    <w:rsid w:val="00E414BE"/>
    <w:rsid w:val="00E41590"/>
    <w:rsid w:val="00E4163F"/>
    <w:rsid w:val="00E41879"/>
    <w:rsid w:val="00E41F1C"/>
    <w:rsid w:val="00E4258C"/>
    <w:rsid w:val="00E42602"/>
    <w:rsid w:val="00E43452"/>
    <w:rsid w:val="00E43A11"/>
    <w:rsid w:val="00E43D10"/>
    <w:rsid w:val="00E44379"/>
    <w:rsid w:val="00E44A96"/>
    <w:rsid w:val="00E451BD"/>
    <w:rsid w:val="00E45270"/>
    <w:rsid w:val="00E457C4"/>
    <w:rsid w:val="00E45A8C"/>
    <w:rsid w:val="00E45EA1"/>
    <w:rsid w:val="00E466A9"/>
    <w:rsid w:val="00E47411"/>
    <w:rsid w:val="00E47690"/>
    <w:rsid w:val="00E47AE6"/>
    <w:rsid w:val="00E50536"/>
    <w:rsid w:val="00E50638"/>
    <w:rsid w:val="00E50B09"/>
    <w:rsid w:val="00E51374"/>
    <w:rsid w:val="00E51571"/>
    <w:rsid w:val="00E52407"/>
    <w:rsid w:val="00E52768"/>
    <w:rsid w:val="00E52F0D"/>
    <w:rsid w:val="00E53554"/>
    <w:rsid w:val="00E53616"/>
    <w:rsid w:val="00E5365B"/>
    <w:rsid w:val="00E53EF6"/>
    <w:rsid w:val="00E54144"/>
    <w:rsid w:val="00E541A7"/>
    <w:rsid w:val="00E561AB"/>
    <w:rsid w:val="00E5696E"/>
    <w:rsid w:val="00E56F34"/>
    <w:rsid w:val="00E56FE2"/>
    <w:rsid w:val="00E57390"/>
    <w:rsid w:val="00E57490"/>
    <w:rsid w:val="00E57986"/>
    <w:rsid w:val="00E57D89"/>
    <w:rsid w:val="00E57E1A"/>
    <w:rsid w:val="00E6159A"/>
    <w:rsid w:val="00E619E0"/>
    <w:rsid w:val="00E61E35"/>
    <w:rsid w:val="00E62070"/>
    <w:rsid w:val="00E621FA"/>
    <w:rsid w:val="00E6288C"/>
    <w:rsid w:val="00E6349A"/>
    <w:rsid w:val="00E6359E"/>
    <w:rsid w:val="00E63709"/>
    <w:rsid w:val="00E64AE3"/>
    <w:rsid w:val="00E6518C"/>
    <w:rsid w:val="00E653B0"/>
    <w:rsid w:val="00E657A5"/>
    <w:rsid w:val="00E65D15"/>
    <w:rsid w:val="00E65D43"/>
    <w:rsid w:val="00E65D87"/>
    <w:rsid w:val="00E665DD"/>
    <w:rsid w:val="00E6669E"/>
    <w:rsid w:val="00E66860"/>
    <w:rsid w:val="00E66943"/>
    <w:rsid w:val="00E66D8B"/>
    <w:rsid w:val="00E67B86"/>
    <w:rsid w:val="00E702E7"/>
    <w:rsid w:val="00E70599"/>
    <w:rsid w:val="00E707C0"/>
    <w:rsid w:val="00E7088B"/>
    <w:rsid w:val="00E70A70"/>
    <w:rsid w:val="00E70D9A"/>
    <w:rsid w:val="00E70E5D"/>
    <w:rsid w:val="00E70E73"/>
    <w:rsid w:val="00E70EFA"/>
    <w:rsid w:val="00E714C0"/>
    <w:rsid w:val="00E7192F"/>
    <w:rsid w:val="00E71CAD"/>
    <w:rsid w:val="00E723D3"/>
    <w:rsid w:val="00E725C6"/>
    <w:rsid w:val="00E72841"/>
    <w:rsid w:val="00E732DE"/>
    <w:rsid w:val="00E735D2"/>
    <w:rsid w:val="00E738B9"/>
    <w:rsid w:val="00E73E32"/>
    <w:rsid w:val="00E73E44"/>
    <w:rsid w:val="00E73E5C"/>
    <w:rsid w:val="00E73EA1"/>
    <w:rsid w:val="00E748D3"/>
    <w:rsid w:val="00E749B2"/>
    <w:rsid w:val="00E74B75"/>
    <w:rsid w:val="00E74DB2"/>
    <w:rsid w:val="00E750C5"/>
    <w:rsid w:val="00E7583E"/>
    <w:rsid w:val="00E75A62"/>
    <w:rsid w:val="00E75C7B"/>
    <w:rsid w:val="00E75CB7"/>
    <w:rsid w:val="00E75F2D"/>
    <w:rsid w:val="00E7728C"/>
    <w:rsid w:val="00E7729A"/>
    <w:rsid w:val="00E777F7"/>
    <w:rsid w:val="00E801B8"/>
    <w:rsid w:val="00E80517"/>
    <w:rsid w:val="00E80A47"/>
    <w:rsid w:val="00E81576"/>
    <w:rsid w:val="00E81DB7"/>
    <w:rsid w:val="00E821F1"/>
    <w:rsid w:val="00E824EC"/>
    <w:rsid w:val="00E82F09"/>
    <w:rsid w:val="00E83050"/>
    <w:rsid w:val="00E8305C"/>
    <w:rsid w:val="00E83AB2"/>
    <w:rsid w:val="00E844E1"/>
    <w:rsid w:val="00E84545"/>
    <w:rsid w:val="00E846DE"/>
    <w:rsid w:val="00E8471D"/>
    <w:rsid w:val="00E84774"/>
    <w:rsid w:val="00E84B8E"/>
    <w:rsid w:val="00E852C0"/>
    <w:rsid w:val="00E85A1A"/>
    <w:rsid w:val="00E85D50"/>
    <w:rsid w:val="00E85EB5"/>
    <w:rsid w:val="00E860CA"/>
    <w:rsid w:val="00E8645A"/>
    <w:rsid w:val="00E864C0"/>
    <w:rsid w:val="00E87781"/>
    <w:rsid w:val="00E87A34"/>
    <w:rsid w:val="00E87CC7"/>
    <w:rsid w:val="00E87ECA"/>
    <w:rsid w:val="00E90394"/>
    <w:rsid w:val="00E9058F"/>
    <w:rsid w:val="00E90D46"/>
    <w:rsid w:val="00E90E20"/>
    <w:rsid w:val="00E912C3"/>
    <w:rsid w:val="00E91431"/>
    <w:rsid w:val="00E91861"/>
    <w:rsid w:val="00E9190D"/>
    <w:rsid w:val="00E919E3"/>
    <w:rsid w:val="00E919F4"/>
    <w:rsid w:val="00E91E1D"/>
    <w:rsid w:val="00E91F29"/>
    <w:rsid w:val="00E91F8D"/>
    <w:rsid w:val="00E9213D"/>
    <w:rsid w:val="00E921A1"/>
    <w:rsid w:val="00E924F0"/>
    <w:rsid w:val="00E9292C"/>
    <w:rsid w:val="00E9483B"/>
    <w:rsid w:val="00E950AC"/>
    <w:rsid w:val="00E952FA"/>
    <w:rsid w:val="00E96337"/>
    <w:rsid w:val="00E96505"/>
    <w:rsid w:val="00E9677B"/>
    <w:rsid w:val="00E9696C"/>
    <w:rsid w:val="00E97053"/>
    <w:rsid w:val="00E97455"/>
    <w:rsid w:val="00E974DC"/>
    <w:rsid w:val="00E97CA4"/>
    <w:rsid w:val="00E97FF2"/>
    <w:rsid w:val="00EA02B4"/>
    <w:rsid w:val="00EA048D"/>
    <w:rsid w:val="00EA0FC2"/>
    <w:rsid w:val="00EA1367"/>
    <w:rsid w:val="00EA1822"/>
    <w:rsid w:val="00EA1A0F"/>
    <w:rsid w:val="00EA1FAF"/>
    <w:rsid w:val="00EA2392"/>
    <w:rsid w:val="00EA34E7"/>
    <w:rsid w:val="00EA3653"/>
    <w:rsid w:val="00EA4518"/>
    <w:rsid w:val="00EA4A5D"/>
    <w:rsid w:val="00EA4D35"/>
    <w:rsid w:val="00EA5136"/>
    <w:rsid w:val="00EA52AD"/>
    <w:rsid w:val="00EA5507"/>
    <w:rsid w:val="00EA5758"/>
    <w:rsid w:val="00EA5B5C"/>
    <w:rsid w:val="00EA6565"/>
    <w:rsid w:val="00EA6AAC"/>
    <w:rsid w:val="00EA7155"/>
    <w:rsid w:val="00EA7680"/>
    <w:rsid w:val="00EA77A4"/>
    <w:rsid w:val="00EA7856"/>
    <w:rsid w:val="00EA7A86"/>
    <w:rsid w:val="00EB062E"/>
    <w:rsid w:val="00EB09EA"/>
    <w:rsid w:val="00EB0B32"/>
    <w:rsid w:val="00EB0DA3"/>
    <w:rsid w:val="00EB0E64"/>
    <w:rsid w:val="00EB1534"/>
    <w:rsid w:val="00EB154F"/>
    <w:rsid w:val="00EB178C"/>
    <w:rsid w:val="00EB2392"/>
    <w:rsid w:val="00EB3267"/>
    <w:rsid w:val="00EB32CD"/>
    <w:rsid w:val="00EB3845"/>
    <w:rsid w:val="00EB3A7A"/>
    <w:rsid w:val="00EB3C58"/>
    <w:rsid w:val="00EB4A56"/>
    <w:rsid w:val="00EB4FBE"/>
    <w:rsid w:val="00EB55C9"/>
    <w:rsid w:val="00EB67C9"/>
    <w:rsid w:val="00EB7B8A"/>
    <w:rsid w:val="00EC021A"/>
    <w:rsid w:val="00EC057B"/>
    <w:rsid w:val="00EC05E8"/>
    <w:rsid w:val="00EC0C0E"/>
    <w:rsid w:val="00EC1067"/>
    <w:rsid w:val="00EC150A"/>
    <w:rsid w:val="00EC2346"/>
    <w:rsid w:val="00EC311A"/>
    <w:rsid w:val="00EC33FB"/>
    <w:rsid w:val="00EC345B"/>
    <w:rsid w:val="00EC355A"/>
    <w:rsid w:val="00EC35C7"/>
    <w:rsid w:val="00EC3797"/>
    <w:rsid w:val="00EC3AAB"/>
    <w:rsid w:val="00EC45D0"/>
    <w:rsid w:val="00EC489A"/>
    <w:rsid w:val="00EC4CAC"/>
    <w:rsid w:val="00EC4D42"/>
    <w:rsid w:val="00EC532E"/>
    <w:rsid w:val="00EC5348"/>
    <w:rsid w:val="00EC53DD"/>
    <w:rsid w:val="00EC5883"/>
    <w:rsid w:val="00EC6745"/>
    <w:rsid w:val="00EC6AEB"/>
    <w:rsid w:val="00EC6C26"/>
    <w:rsid w:val="00EC739E"/>
    <w:rsid w:val="00EC74E6"/>
    <w:rsid w:val="00EC74F9"/>
    <w:rsid w:val="00EC770C"/>
    <w:rsid w:val="00EC78A9"/>
    <w:rsid w:val="00ED0073"/>
    <w:rsid w:val="00ED028E"/>
    <w:rsid w:val="00ED0A18"/>
    <w:rsid w:val="00ED134E"/>
    <w:rsid w:val="00ED1DAE"/>
    <w:rsid w:val="00ED282B"/>
    <w:rsid w:val="00ED29F7"/>
    <w:rsid w:val="00ED2D17"/>
    <w:rsid w:val="00ED380A"/>
    <w:rsid w:val="00ED3A99"/>
    <w:rsid w:val="00ED3D4A"/>
    <w:rsid w:val="00ED4348"/>
    <w:rsid w:val="00ED443E"/>
    <w:rsid w:val="00ED4637"/>
    <w:rsid w:val="00ED477F"/>
    <w:rsid w:val="00ED51EC"/>
    <w:rsid w:val="00ED52A4"/>
    <w:rsid w:val="00ED54F2"/>
    <w:rsid w:val="00ED5D75"/>
    <w:rsid w:val="00ED5D8F"/>
    <w:rsid w:val="00ED61F3"/>
    <w:rsid w:val="00ED6331"/>
    <w:rsid w:val="00ED6501"/>
    <w:rsid w:val="00ED7177"/>
    <w:rsid w:val="00ED7254"/>
    <w:rsid w:val="00ED7C99"/>
    <w:rsid w:val="00EE0754"/>
    <w:rsid w:val="00EE0896"/>
    <w:rsid w:val="00EE0E91"/>
    <w:rsid w:val="00EE144D"/>
    <w:rsid w:val="00EE16C5"/>
    <w:rsid w:val="00EE1846"/>
    <w:rsid w:val="00EE189D"/>
    <w:rsid w:val="00EE1E50"/>
    <w:rsid w:val="00EE2771"/>
    <w:rsid w:val="00EE3013"/>
    <w:rsid w:val="00EE362C"/>
    <w:rsid w:val="00EE37DD"/>
    <w:rsid w:val="00EE3A81"/>
    <w:rsid w:val="00EE3AC4"/>
    <w:rsid w:val="00EE3BF6"/>
    <w:rsid w:val="00EE3F86"/>
    <w:rsid w:val="00EE3FAA"/>
    <w:rsid w:val="00EE437A"/>
    <w:rsid w:val="00EE4998"/>
    <w:rsid w:val="00EE565E"/>
    <w:rsid w:val="00EE6593"/>
    <w:rsid w:val="00EE6DA0"/>
    <w:rsid w:val="00EE6DF7"/>
    <w:rsid w:val="00EE729E"/>
    <w:rsid w:val="00EE75AF"/>
    <w:rsid w:val="00EE7783"/>
    <w:rsid w:val="00EF0623"/>
    <w:rsid w:val="00EF0B0C"/>
    <w:rsid w:val="00EF15BC"/>
    <w:rsid w:val="00EF2192"/>
    <w:rsid w:val="00EF27FB"/>
    <w:rsid w:val="00EF28FE"/>
    <w:rsid w:val="00EF2A76"/>
    <w:rsid w:val="00EF2D49"/>
    <w:rsid w:val="00EF397A"/>
    <w:rsid w:val="00EF3B37"/>
    <w:rsid w:val="00EF4210"/>
    <w:rsid w:val="00EF4349"/>
    <w:rsid w:val="00EF4C35"/>
    <w:rsid w:val="00EF4E33"/>
    <w:rsid w:val="00EF5871"/>
    <w:rsid w:val="00EF613E"/>
    <w:rsid w:val="00EF6192"/>
    <w:rsid w:val="00EF637E"/>
    <w:rsid w:val="00EF65EB"/>
    <w:rsid w:val="00EF69DA"/>
    <w:rsid w:val="00EF6F89"/>
    <w:rsid w:val="00EF7252"/>
    <w:rsid w:val="00EF72BC"/>
    <w:rsid w:val="00EF7628"/>
    <w:rsid w:val="00EF7958"/>
    <w:rsid w:val="00F00552"/>
    <w:rsid w:val="00F00573"/>
    <w:rsid w:val="00F009AF"/>
    <w:rsid w:val="00F00BA8"/>
    <w:rsid w:val="00F01218"/>
    <w:rsid w:val="00F01F36"/>
    <w:rsid w:val="00F02161"/>
    <w:rsid w:val="00F024D9"/>
    <w:rsid w:val="00F02EBA"/>
    <w:rsid w:val="00F03E72"/>
    <w:rsid w:val="00F040DC"/>
    <w:rsid w:val="00F04E4F"/>
    <w:rsid w:val="00F04E9D"/>
    <w:rsid w:val="00F04F24"/>
    <w:rsid w:val="00F051C1"/>
    <w:rsid w:val="00F051E4"/>
    <w:rsid w:val="00F05A78"/>
    <w:rsid w:val="00F05EC2"/>
    <w:rsid w:val="00F06930"/>
    <w:rsid w:val="00F06F71"/>
    <w:rsid w:val="00F07086"/>
    <w:rsid w:val="00F07505"/>
    <w:rsid w:val="00F07763"/>
    <w:rsid w:val="00F07FAE"/>
    <w:rsid w:val="00F10461"/>
    <w:rsid w:val="00F1051E"/>
    <w:rsid w:val="00F105CC"/>
    <w:rsid w:val="00F10AAB"/>
    <w:rsid w:val="00F11055"/>
    <w:rsid w:val="00F115C4"/>
    <w:rsid w:val="00F1188A"/>
    <w:rsid w:val="00F11D4F"/>
    <w:rsid w:val="00F1260D"/>
    <w:rsid w:val="00F12D02"/>
    <w:rsid w:val="00F13596"/>
    <w:rsid w:val="00F1453F"/>
    <w:rsid w:val="00F147DA"/>
    <w:rsid w:val="00F148B5"/>
    <w:rsid w:val="00F14D42"/>
    <w:rsid w:val="00F153A7"/>
    <w:rsid w:val="00F157BC"/>
    <w:rsid w:val="00F15D11"/>
    <w:rsid w:val="00F16119"/>
    <w:rsid w:val="00F16144"/>
    <w:rsid w:val="00F163D8"/>
    <w:rsid w:val="00F164EA"/>
    <w:rsid w:val="00F1673E"/>
    <w:rsid w:val="00F16A6D"/>
    <w:rsid w:val="00F16EF5"/>
    <w:rsid w:val="00F1716D"/>
    <w:rsid w:val="00F173F1"/>
    <w:rsid w:val="00F17D51"/>
    <w:rsid w:val="00F20655"/>
    <w:rsid w:val="00F20D63"/>
    <w:rsid w:val="00F20E68"/>
    <w:rsid w:val="00F210D8"/>
    <w:rsid w:val="00F21136"/>
    <w:rsid w:val="00F2156A"/>
    <w:rsid w:val="00F21583"/>
    <w:rsid w:val="00F2158B"/>
    <w:rsid w:val="00F223E9"/>
    <w:rsid w:val="00F234F2"/>
    <w:rsid w:val="00F2358E"/>
    <w:rsid w:val="00F236E2"/>
    <w:rsid w:val="00F23B08"/>
    <w:rsid w:val="00F242C0"/>
    <w:rsid w:val="00F25208"/>
    <w:rsid w:val="00F25264"/>
    <w:rsid w:val="00F2623E"/>
    <w:rsid w:val="00F26691"/>
    <w:rsid w:val="00F26773"/>
    <w:rsid w:val="00F26B4F"/>
    <w:rsid w:val="00F26B90"/>
    <w:rsid w:val="00F26E03"/>
    <w:rsid w:val="00F26EA4"/>
    <w:rsid w:val="00F27456"/>
    <w:rsid w:val="00F27615"/>
    <w:rsid w:val="00F27661"/>
    <w:rsid w:val="00F276D1"/>
    <w:rsid w:val="00F278F7"/>
    <w:rsid w:val="00F304F8"/>
    <w:rsid w:val="00F3051C"/>
    <w:rsid w:val="00F30B9E"/>
    <w:rsid w:val="00F31549"/>
    <w:rsid w:val="00F32D7D"/>
    <w:rsid w:val="00F32DC1"/>
    <w:rsid w:val="00F33014"/>
    <w:rsid w:val="00F339C7"/>
    <w:rsid w:val="00F33A5B"/>
    <w:rsid w:val="00F33CB6"/>
    <w:rsid w:val="00F3428E"/>
    <w:rsid w:val="00F34293"/>
    <w:rsid w:val="00F346C8"/>
    <w:rsid w:val="00F347F0"/>
    <w:rsid w:val="00F34885"/>
    <w:rsid w:val="00F3516D"/>
    <w:rsid w:val="00F36269"/>
    <w:rsid w:val="00F36599"/>
    <w:rsid w:val="00F36779"/>
    <w:rsid w:val="00F36E8C"/>
    <w:rsid w:val="00F36FB6"/>
    <w:rsid w:val="00F371B1"/>
    <w:rsid w:val="00F37435"/>
    <w:rsid w:val="00F376A8"/>
    <w:rsid w:val="00F37838"/>
    <w:rsid w:val="00F37BF0"/>
    <w:rsid w:val="00F404FB"/>
    <w:rsid w:val="00F406E9"/>
    <w:rsid w:val="00F40960"/>
    <w:rsid w:val="00F40E5E"/>
    <w:rsid w:val="00F41466"/>
    <w:rsid w:val="00F417CC"/>
    <w:rsid w:val="00F41B37"/>
    <w:rsid w:val="00F426AA"/>
    <w:rsid w:val="00F429B6"/>
    <w:rsid w:val="00F42F10"/>
    <w:rsid w:val="00F4324F"/>
    <w:rsid w:val="00F43ABC"/>
    <w:rsid w:val="00F44996"/>
    <w:rsid w:val="00F44E16"/>
    <w:rsid w:val="00F4536D"/>
    <w:rsid w:val="00F4543A"/>
    <w:rsid w:val="00F45A45"/>
    <w:rsid w:val="00F45B2D"/>
    <w:rsid w:val="00F46C30"/>
    <w:rsid w:val="00F4707D"/>
    <w:rsid w:val="00F47228"/>
    <w:rsid w:val="00F475EE"/>
    <w:rsid w:val="00F479F1"/>
    <w:rsid w:val="00F47DC8"/>
    <w:rsid w:val="00F50225"/>
    <w:rsid w:val="00F50227"/>
    <w:rsid w:val="00F51694"/>
    <w:rsid w:val="00F52155"/>
    <w:rsid w:val="00F52798"/>
    <w:rsid w:val="00F52A86"/>
    <w:rsid w:val="00F5309D"/>
    <w:rsid w:val="00F531B1"/>
    <w:rsid w:val="00F53D35"/>
    <w:rsid w:val="00F54882"/>
    <w:rsid w:val="00F5577F"/>
    <w:rsid w:val="00F55B05"/>
    <w:rsid w:val="00F55BF0"/>
    <w:rsid w:val="00F55CD3"/>
    <w:rsid w:val="00F561A2"/>
    <w:rsid w:val="00F561FB"/>
    <w:rsid w:val="00F56501"/>
    <w:rsid w:val="00F56580"/>
    <w:rsid w:val="00F566DB"/>
    <w:rsid w:val="00F56C19"/>
    <w:rsid w:val="00F56EF5"/>
    <w:rsid w:val="00F571BC"/>
    <w:rsid w:val="00F571F3"/>
    <w:rsid w:val="00F57737"/>
    <w:rsid w:val="00F578E8"/>
    <w:rsid w:val="00F579CE"/>
    <w:rsid w:val="00F57C67"/>
    <w:rsid w:val="00F57F1F"/>
    <w:rsid w:val="00F60222"/>
    <w:rsid w:val="00F604D3"/>
    <w:rsid w:val="00F61054"/>
    <w:rsid w:val="00F615A6"/>
    <w:rsid w:val="00F617B1"/>
    <w:rsid w:val="00F617F6"/>
    <w:rsid w:val="00F61AFA"/>
    <w:rsid w:val="00F61B74"/>
    <w:rsid w:val="00F61F9E"/>
    <w:rsid w:val="00F62BBE"/>
    <w:rsid w:val="00F62D07"/>
    <w:rsid w:val="00F62DF6"/>
    <w:rsid w:val="00F65D27"/>
    <w:rsid w:val="00F660BC"/>
    <w:rsid w:val="00F66239"/>
    <w:rsid w:val="00F668A8"/>
    <w:rsid w:val="00F67209"/>
    <w:rsid w:val="00F67BED"/>
    <w:rsid w:val="00F67DB0"/>
    <w:rsid w:val="00F67FD8"/>
    <w:rsid w:val="00F7000A"/>
    <w:rsid w:val="00F70DA9"/>
    <w:rsid w:val="00F70FF9"/>
    <w:rsid w:val="00F7102B"/>
    <w:rsid w:val="00F714D7"/>
    <w:rsid w:val="00F7166F"/>
    <w:rsid w:val="00F71896"/>
    <w:rsid w:val="00F72206"/>
    <w:rsid w:val="00F72807"/>
    <w:rsid w:val="00F728D3"/>
    <w:rsid w:val="00F72A59"/>
    <w:rsid w:val="00F72AFF"/>
    <w:rsid w:val="00F73175"/>
    <w:rsid w:val="00F7366F"/>
    <w:rsid w:val="00F7502D"/>
    <w:rsid w:val="00F75284"/>
    <w:rsid w:val="00F76748"/>
    <w:rsid w:val="00F77572"/>
    <w:rsid w:val="00F80009"/>
    <w:rsid w:val="00F802A7"/>
    <w:rsid w:val="00F8041B"/>
    <w:rsid w:val="00F805B4"/>
    <w:rsid w:val="00F8089C"/>
    <w:rsid w:val="00F80CB3"/>
    <w:rsid w:val="00F81193"/>
    <w:rsid w:val="00F81A25"/>
    <w:rsid w:val="00F81C77"/>
    <w:rsid w:val="00F8203D"/>
    <w:rsid w:val="00F82198"/>
    <w:rsid w:val="00F82648"/>
    <w:rsid w:val="00F82829"/>
    <w:rsid w:val="00F82B96"/>
    <w:rsid w:val="00F82D54"/>
    <w:rsid w:val="00F83335"/>
    <w:rsid w:val="00F835A6"/>
    <w:rsid w:val="00F83E3D"/>
    <w:rsid w:val="00F84185"/>
    <w:rsid w:val="00F843A8"/>
    <w:rsid w:val="00F846E4"/>
    <w:rsid w:val="00F84873"/>
    <w:rsid w:val="00F84923"/>
    <w:rsid w:val="00F84B28"/>
    <w:rsid w:val="00F84CD0"/>
    <w:rsid w:val="00F84F86"/>
    <w:rsid w:val="00F8558F"/>
    <w:rsid w:val="00F85901"/>
    <w:rsid w:val="00F8606D"/>
    <w:rsid w:val="00F86881"/>
    <w:rsid w:val="00F86CFC"/>
    <w:rsid w:val="00F8722D"/>
    <w:rsid w:val="00F8764E"/>
    <w:rsid w:val="00F877AB"/>
    <w:rsid w:val="00F87EA7"/>
    <w:rsid w:val="00F87FE7"/>
    <w:rsid w:val="00F904BC"/>
    <w:rsid w:val="00F909DA"/>
    <w:rsid w:val="00F90CB7"/>
    <w:rsid w:val="00F90ECD"/>
    <w:rsid w:val="00F916CB"/>
    <w:rsid w:val="00F92E7E"/>
    <w:rsid w:val="00F93B6F"/>
    <w:rsid w:val="00F949D3"/>
    <w:rsid w:val="00F94EC4"/>
    <w:rsid w:val="00F958FF"/>
    <w:rsid w:val="00F95B5D"/>
    <w:rsid w:val="00F963AA"/>
    <w:rsid w:val="00F97042"/>
    <w:rsid w:val="00F97B07"/>
    <w:rsid w:val="00FA047D"/>
    <w:rsid w:val="00FA0791"/>
    <w:rsid w:val="00FA100D"/>
    <w:rsid w:val="00FA18DD"/>
    <w:rsid w:val="00FA1BAE"/>
    <w:rsid w:val="00FA1E49"/>
    <w:rsid w:val="00FA2324"/>
    <w:rsid w:val="00FA25E2"/>
    <w:rsid w:val="00FA266D"/>
    <w:rsid w:val="00FA32E9"/>
    <w:rsid w:val="00FA3583"/>
    <w:rsid w:val="00FA3ACC"/>
    <w:rsid w:val="00FA484F"/>
    <w:rsid w:val="00FA485B"/>
    <w:rsid w:val="00FA4AB5"/>
    <w:rsid w:val="00FA5713"/>
    <w:rsid w:val="00FA5EFC"/>
    <w:rsid w:val="00FA6511"/>
    <w:rsid w:val="00FA658D"/>
    <w:rsid w:val="00FA6B51"/>
    <w:rsid w:val="00FA6F3E"/>
    <w:rsid w:val="00FA702A"/>
    <w:rsid w:val="00FA74CC"/>
    <w:rsid w:val="00FA76B0"/>
    <w:rsid w:val="00FA7893"/>
    <w:rsid w:val="00FB0443"/>
    <w:rsid w:val="00FB0529"/>
    <w:rsid w:val="00FB05CB"/>
    <w:rsid w:val="00FB061F"/>
    <w:rsid w:val="00FB0CBA"/>
    <w:rsid w:val="00FB1E15"/>
    <w:rsid w:val="00FB28FF"/>
    <w:rsid w:val="00FB2B3F"/>
    <w:rsid w:val="00FB2F34"/>
    <w:rsid w:val="00FB39D4"/>
    <w:rsid w:val="00FB41F9"/>
    <w:rsid w:val="00FB4679"/>
    <w:rsid w:val="00FB4946"/>
    <w:rsid w:val="00FB4D01"/>
    <w:rsid w:val="00FB51C4"/>
    <w:rsid w:val="00FB599C"/>
    <w:rsid w:val="00FB65BA"/>
    <w:rsid w:val="00FB68EC"/>
    <w:rsid w:val="00FB74E8"/>
    <w:rsid w:val="00FB7F1E"/>
    <w:rsid w:val="00FC005D"/>
    <w:rsid w:val="00FC0971"/>
    <w:rsid w:val="00FC106C"/>
    <w:rsid w:val="00FC1205"/>
    <w:rsid w:val="00FC17AF"/>
    <w:rsid w:val="00FC1BCF"/>
    <w:rsid w:val="00FC381D"/>
    <w:rsid w:val="00FC4A5B"/>
    <w:rsid w:val="00FC4C17"/>
    <w:rsid w:val="00FC4FF8"/>
    <w:rsid w:val="00FC59A3"/>
    <w:rsid w:val="00FC5AF4"/>
    <w:rsid w:val="00FC5F6D"/>
    <w:rsid w:val="00FC6052"/>
    <w:rsid w:val="00FC65E8"/>
    <w:rsid w:val="00FC6640"/>
    <w:rsid w:val="00FC6BC3"/>
    <w:rsid w:val="00FC7018"/>
    <w:rsid w:val="00FD01E4"/>
    <w:rsid w:val="00FD0725"/>
    <w:rsid w:val="00FD0869"/>
    <w:rsid w:val="00FD1B25"/>
    <w:rsid w:val="00FD1E65"/>
    <w:rsid w:val="00FD1F9C"/>
    <w:rsid w:val="00FD23ED"/>
    <w:rsid w:val="00FD2C20"/>
    <w:rsid w:val="00FD2CAA"/>
    <w:rsid w:val="00FD3501"/>
    <w:rsid w:val="00FD3CB0"/>
    <w:rsid w:val="00FD3DCB"/>
    <w:rsid w:val="00FD40D7"/>
    <w:rsid w:val="00FD4251"/>
    <w:rsid w:val="00FD47DF"/>
    <w:rsid w:val="00FD48C4"/>
    <w:rsid w:val="00FD4B0B"/>
    <w:rsid w:val="00FD4F01"/>
    <w:rsid w:val="00FD4F23"/>
    <w:rsid w:val="00FD4F7F"/>
    <w:rsid w:val="00FD5F07"/>
    <w:rsid w:val="00FD6046"/>
    <w:rsid w:val="00FD6094"/>
    <w:rsid w:val="00FD6272"/>
    <w:rsid w:val="00FD70F6"/>
    <w:rsid w:val="00FD72A0"/>
    <w:rsid w:val="00FD7A65"/>
    <w:rsid w:val="00FD7BA6"/>
    <w:rsid w:val="00FD7C09"/>
    <w:rsid w:val="00FE0594"/>
    <w:rsid w:val="00FE0B6C"/>
    <w:rsid w:val="00FE0FBF"/>
    <w:rsid w:val="00FE138B"/>
    <w:rsid w:val="00FE2258"/>
    <w:rsid w:val="00FE25D5"/>
    <w:rsid w:val="00FE2ACB"/>
    <w:rsid w:val="00FE2F46"/>
    <w:rsid w:val="00FE3136"/>
    <w:rsid w:val="00FE342B"/>
    <w:rsid w:val="00FE4945"/>
    <w:rsid w:val="00FE4F7A"/>
    <w:rsid w:val="00FE501E"/>
    <w:rsid w:val="00FE53A6"/>
    <w:rsid w:val="00FE5819"/>
    <w:rsid w:val="00FE5FA4"/>
    <w:rsid w:val="00FE69F6"/>
    <w:rsid w:val="00FE6B6A"/>
    <w:rsid w:val="00FE6DA6"/>
    <w:rsid w:val="00FE77B9"/>
    <w:rsid w:val="00FE77E5"/>
    <w:rsid w:val="00FF0309"/>
    <w:rsid w:val="00FF0992"/>
    <w:rsid w:val="00FF149C"/>
    <w:rsid w:val="00FF1810"/>
    <w:rsid w:val="00FF1D5C"/>
    <w:rsid w:val="00FF1DE2"/>
    <w:rsid w:val="00FF2606"/>
    <w:rsid w:val="00FF2810"/>
    <w:rsid w:val="00FF2962"/>
    <w:rsid w:val="00FF299D"/>
    <w:rsid w:val="00FF2E21"/>
    <w:rsid w:val="00FF3636"/>
    <w:rsid w:val="00FF38E1"/>
    <w:rsid w:val="00FF3BA0"/>
    <w:rsid w:val="00FF3D1D"/>
    <w:rsid w:val="00FF3DF6"/>
    <w:rsid w:val="00FF3E73"/>
    <w:rsid w:val="00FF42CC"/>
    <w:rsid w:val="00FF4425"/>
    <w:rsid w:val="00FF4671"/>
    <w:rsid w:val="00FF4E07"/>
    <w:rsid w:val="00FF502C"/>
    <w:rsid w:val="00FF5A15"/>
    <w:rsid w:val="00FF6319"/>
    <w:rsid w:val="00FF644C"/>
    <w:rsid w:val="00FF70ED"/>
    <w:rsid w:val="00FF7200"/>
    <w:rsid w:val="00FF7ED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FB7EB3"/>
  <w15:docId w15:val="{BD429282-83F2-4D81-9983-60C2EAE18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MS Mincho" w:hAnsi="Arial" w:cs="B Nazanin"/>
        <w:lang w:val="en-US" w:eastAsia="en-US" w:bidi="fa-IR"/>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4F3F71"/>
    <w:pPr>
      <w:spacing w:after="160" w:line="259" w:lineRule="auto"/>
      <w:jc w:val="right"/>
    </w:pPr>
    <w:rPr>
      <w:rFonts w:ascii="B Lotus" w:hAnsi="B Lotus"/>
      <w:sz w:val="28"/>
      <w:szCs w:val="28"/>
      <w:lang w:bidi="ar-SA"/>
    </w:rPr>
  </w:style>
  <w:style w:type="paragraph" w:styleId="Heading1">
    <w:name w:val="heading 1"/>
    <w:basedOn w:val="Normal"/>
    <w:next w:val="Normal"/>
    <w:link w:val="Heading1Char"/>
    <w:uiPriority w:val="9"/>
    <w:qFormat/>
    <w:rsid w:val="005D536E"/>
    <w:pPr>
      <w:keepNext/>
      <w:keepLines/>
      <w:spacing w:before="240" w:after="0"/>
      <w:outlineLvl w:val="0"/>
    </w:pPr>
    <w:rPr>
      <w:rFonts w:ascii="Calibri Light" w:eastAsia="Times New Roman" w:hAnsi="Calibri Light" w:cs="Times New Roman"/>
      <w:b/>
      <w:color w:val="2E74B5"/>
      <w:sz w:val="32"/>
      <w:szCs w:val="32"/>
    </w:rPr>
  </w:style>
  <w:style w:type="paragraph" w:styleId="Heading2">
    <w:name w:val="heading 2"/>
    <w:basedOn w:val="Normal"/>
    <w:link w:val="Heading2Char"/>
    <w:qFormat/>
    <w:rsid w:val="002F36CA"/>
    <w:pPr>
      <w:spacing w:before="100" w:beforeAutospacing="1" w:after="100" w:afterAutospacing="1" w:line="240" w:lineRule="auto"/>
      <w:outlineLvl w:val="1"/>
    </w:pPr>
    <w:rPr>
      <w:rFonts w:ascii="Times New Roman" w:eastAsia="Times New Roman" w:hAnsi="Times New Roman" w:cs="Times New Roman"/>
      <w:bCs/>
      <w:sz w:val="36"/>
      <w:szCs w:val="36"/>
      <w:lang w:bidi="fa-IR"/>
    </w:rPr>
  </w:style>
  <w:style w:type="paragraph" w:styleId="Heading3">
    <w:name w:val="heading 3"/>
    <w:basedOn w:val="Normal"/>
    <w:next w:val="Normal"/>
    <w:link w:val="Heading3Char"/>
    <w:uiPriority w:val="9"/>
    <w:semiHidden/>
    <w:unhideWhenUsed/>
    <w:qFormat/>
    <w:rsid w:val="00CC1488"/>
    <w:pPr>
      <w:keepNext/>
      <w:spacing w:before="240" w:after="60"/>
      <w:outlineLvl w:val="2"/>
    </w:pPr>
    <w:rPr>
      <w:rFonts w:ascii="Calibri Light" w:eastAsia="Times New Roman" w:hAnsi="Calibri Light" w:cs="Times New Roman"/>
      <w:bCs/>
      <w:sz w:val="26"/>
      <w:szCs w:val="26"/>
    </w:rPr>
  </w:style>
  <w:style w:type="paragraph" w:styleId="Heading4">
    <w:name w:val="heading 4"/>
    <w:basedOn w:val="Normal"/>
    <w:next w:val="Normal"/>
    <w:link w:val="Heading4Char"/>
    <w:semiHidden/>
    <w:unhideWhenUsed/>
    <w:qFormat/>
    <w:rsid w:val="000C743A"/>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semiHidden/>
    <w:unhideWhenUsed/>
    <w:qFormat/>
    <w:rsid w:val="000C743A"/>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744D6F"/>
    <w:pPr>
      <w:keepNext/>
      <w:keepLines/>
      <w:spacing w:before="40" w:after="0" w:line="240" w:lineRule="auto"/>
      <w:jc w:val="left"/>
      <w:outlineLvl w:val="5"/>
    </w:pPr>
    <w:rPr>
      <w:rFonts w:ascii="Times New Roman" w:eastAsiaTheme="majorEastAsia" w:hAnsi="Times New Roman"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744D6F"/>
    <w:pPr>
      <w:keepNext/>
      <w:keepLines/>
      <w:spacing w:before="40" w:after="0" w:line="240" w:lineRule="auto"/>
      <w:jc w:val="left"/>
      <w:outlineLvl w:val="6"/>
    </w:pPr>
    <w:rPr>
      <w:rFonts w:ascii="Times New Roman" w:eastAsiaTheme="majorEastAsia" w:hAnsi="Times New Roman"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744D6F"/>
    <w:pPr>
      <w:keepNext/>
      <w:keepLines/>
      <w:spacing w:after="0" w:line="240" w:lineRule="auto"/>
      <w:jc w:val="left"/>
      <w:outlineLvl w:val="7"/>
    </w:pPr>
    <w:rPr>
      <w:rFonts w:ascii="Times New Roman" w:eastAsiaTheme="majorEastAsia" w:hAnsi="Times New Roman"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744D6F"/>
    <w:pPr>
      <w:keepNext/>
      <w:keepLines/>
      <w:spacing w:after="0" w:line="240" w:lineRule="auto"/>
      <w:jc w:val="left"/>
      <w:outlineLvl w:val="8"/>
    </w:pPr>
    <w:rPr>
      <w:rFonts w:ascii="Times New Roman" w:eastAsiaTheme="majorEastAsia" w:hAnsi="Times New Roman"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D536E"/>
    <w:rPr>
      <w:rFonts w:ascii="Calibri Light" w:eastAsia="Times New Roman" w:hAnsi="Calibri Light" w:cs="Times New Roman"/>
      <w:color w:val="2E74B5"/>
      <w:sz w:val="32"/>
      <w:szCs w:val="32"/>
      <w:lang w:bidi="ar-SA"/>
    </w:rPr>
  </w:style>
  <w:style w:type="character" w:customStyle="1" w:styleId="Heading2Char">
    <w:name w:val="Heading 2 Char"/>
    <w:link w:val="Heading2"/>
    <w:rsid w:val="002F36CA"/>
    <w:rPr>
      <w:rFonts w:ascii="Times New Roman" w:eastAsia="Times New Roman" w:hAnsi="Times New Roman" w:cs="Times New Roman"/>
      <w:b/>
      <w:bCs/>
      <w:sz w:val="36"/>
      <w:szCs w:val="36"/>
    </w:rPr>
  </w:style>
  <w:style w:type="character" w:customStyle="1" w:styleId="Heading3Char">
    <w:name w:val="Heading 3 Char"/>
    <w:link w:val="Heading3"/>
    <w:uiPriority w:val="9"/>
    <w:semiHidden/>
    <w:rsid w:val="00CC1488"/>
    <w:rPr>
      <w:rFonts w:ascii="Calibri Light" w:eastAsia="Times New Roman" w:hAnsi="Calibri Light" w:cs="Times New Roman"/>
      <w:b/>
      <w:bCs/>
      <w:sz w:val="26"/>
      <w:szCs w:val="26"/>
      <w:lang w:bidi="ar-SA"/>
    </w:rPr>
  </w:style>
  <w:style w:type="character" w:customStyle="1" w:styleId="Heading4Char">
    <w:name w:val="Heading 4 Char"/>
    <w:basedOn w:val="DefaultParagraphFont"/>
    <w:link w:val="Heading4"/>
    <w:semiHidden/>
    <w:rsid w:val="000C743A"/>
    <w:rPr>
      <w:rFonts w:asciiTheme="majorHAnsi" w:eastAsiaTheme="majorEastAsia" w:hAnsiTheme="majorHAnsi" w:cstheme="majorBidi"/>
      <w:bCs/>
      <w:i/>
      <w:iCs/>
      <w:color w:val="5B9BD5" w:themeColor="accent1"/>
      <w:szCs w:val="28"/>
      <w:lang w:bidi="ar-SA"/>
    </w:rPr>
  </w:style>
  <w:style w:type="character" w:customStyle="1" w:styleId="Heading5Char">
    <w:name w:val="Heading 5 Char"/>
    <w:basedOn w:val="DefaultParagraphFont"/>
    <w:link w:val="Heading5"/>
    <w:semiHidden/>
    <w:rsid w:val="000C743A"/>
    <w:rPr>
      <w:rFonts w:asciiTheme="majorHAnsi" w:eastAsiaTheme="majorEastAsia" w:hAnsiTheme="majorHAnsi" w:cstheme="majorBidi"/>
      <w:b/>
      <w:color w:val="1F4D78" w:themeColor="accent1" w:themeShade="7F"/>
      <w:szCs w:val="28"/>
      <w:lang w:bidi="ar-SA"/>
    </w:rPr>
  </w:style>
  <w:style w:type="paragraph" w:styleId="Caption">
    <w:name w:val="caption"/>
    <w:basedOn w:val="Normal"/>
    <w:next w:val="Normal"/>
    <w:qFormat/>
    <w:rsid w:val="00183B61"/>
    <w:pPr>
      <w:spacing w:after="0" w:line="240" w:lineRule="auto"/>
    </w:pPr>
    <w:rPr>
      <w:rFonts w:ascii="Times New Roman" w:eastAsia="Times New Roman" w:hAnsi="Times New Roman" w:cs="Times New Roman"/>
      <w:bCs/>
      <w:szCs w:val="20"/>
    </w:rPr>
  </w:style>
  <w:style w:type="character" w:styleId="Hyperlink">
    <w:name w:val="Hyperlink"/>
    <w:uiPriority w:val="99"/>
    <w:unhideWhenUsed/>
    <w:rsid w:val="00EB4FBE"/>
    <w:rPr>
      <w:color w:val="0000FF"/>
      <w:u w:val="single"/>
    </w:rPr>
  </w:style>
  <w:style w:type="paragraph" w:styleId="TOC1">
    <w:name w:val="toc 1"/>
    <w:basedOn w:val="Normal"/>
    <w:next w:val="Normal"/>
    <w:autoRedefine/>
    <w:uiPriority w:val="39"/>
    <w:unhideWhenUsed/>
    <w:qFormat/>
    <w:rsid w:val="007602EF"/>
    <w:pPr>
      <w:tabs>
        <w:tab w:val="right" w:leader="dot" w:pos="9072"/>
      </w:tabs>
      <w:spacing w:after="0" w:line="240" w:lineRule="auto"/>
      <w:ind w:left="49"/>
      <w:jc w:val="both"/>
    </w:pPr>
    <w:rPr>
      <w:rFonts w:ascii="Times New Roman" w:hAnsi="Times New Roman" w:cs="B Lotus"/>
      <w:b/>
      <w:color w:val="000000"/>
      <w:sz w:val="24"/>
      <w:lang w:bidi="fa-IR"/>
    </w:rPr>
  </w:style>
  <w:style w:type="paragraph" w:styleId="FootnoteText">
    <w:name w:val="footnote text"/>
    <w:basedOn w:val="Normal"/>
    <w:link w:val="FootnoteTextChar"/>
    <w:uiPriority w:val="99"/>
    <w:rsid w:val="005C341F"/>
    <w:pPr>
      <w:spacing w:after="0" w:line="240" w:lineRule="auto"/>
    </w:pPr>
    <w:rPr>
      <w:rFonts w:ascii="Times New Roman" w:eastAsia="Times New Roman" w:hAnsi="Times New Roman" w:cs="Times New Roman"/>
      <w:b/>
      <w:szCs w:val="20"/>
    </w:rPr>
  </w:style>
  <w:style w:type="character" w:customStyle="1" w:styleId="FootnoteTextChar">
    <w:name w:val="Footnote Text Char"/>
    <w:link w:val="FootnoteText"/>
    <w:uiPriority w:val="99"/>
    <w:rsid w:val="005C341F"/>
    <w:rPr>
      <w:rFonts w:ascii="Times New Roman" w:eastAsia="Times New Roman" w:hAnsi="Times New Roman" w:cs="Times New Roman"/>
      <w:lang w:bidi="ar-SA"/>
    </w:rPr>
  </w:style>
  <w:style w:type="character" w:styleId="FootnoteReference">
    <w:name w:val="footnote reference"/>
    <w:uiPriority w:val="99"/>
    <w:rsid w:val="005C341F"/>
    <w:rPr>
      <w:vertAlign w:val="superscript"/>
    </w:rPr>
  </w:style>
  <w:style w:type="table" w:styleId="TableGrid">
    <w:name w:val="Table Grid"/>
    <w:basedOn w:val="TableNormal"/>
    <w:uiPriority w:val="59"/>
    <w:rsid w:val="00AB4BC2"/>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BC7C10"/>
    <w:pPr>
      <w:tabs>
        <w:tab w:val="center" w:pos="4513"/>
        <w:tab w:val="right" w:pos="9026"/>
      </w:tabs>
    </w:pPr>
  </w:style>
  <w:style w:type="character" w:customStyle="1" w:styleId="HeaderChar">
    <w:name w:val="Header Char"/>
    <w:link w:val="Header"/>
    <w:rsid w:val="00BC7C10"/>
    <w:rPr>
      <w:b/>
      <w:szCs w:val="28"/>
      <w:lang w:bidi="ar-SA"/>
    </w:rPr>
  </w:style>
  <w:style w:type="paragraph" w:styleId="Footer">
    <w:name w:val="footer"/>
    <w:basedOn w:val="Normal"/>
    <w:link w:val="FooterChar"/>
    <w:unhideWhenUsed/>
    <w:rsid w:val="00BC7C10"/>
    <w:pPr>
      <w:tabs>
        <w:tab w:val="center" w:pos="4513"/>
        <w:tab w:val="right" w:pos="9026"/>
      </w:tabs>
    </w:pPr>
  </w:style>
  <w:style w:type="character" w:customStyle="1" w:styleId="FooterChar">
    <w:name w:val="Footer Char"/>
    <w:link w:val="Footer"/>
    <w:rsid w:val="00BC7C10"/>
    <w:rPr>
      <w:b/>
      <w:szCs w:val="28"/>
      <w:lang w:bidi="ar-SA"/>
    </w:rPr>
  </w:style>
  <w:style w:type="paragraph" w:styleId="ListNumber">
    <w:name w:val="List Number"/>
    <w:basedOn w:val="Normal"/>
    <w:rsid w:val="00CB4E3F"/>
    <w:pPr>
      <w:spacing w:after="0" w:line="240" w:lineRule="auto"/>
    </w:pPr>
    <w:rPr>
      <w:rFonts w:ascii="Times New Roman" w:eastAsia="Times New Roman" w:hAnsi="Times New Roman" w:cs="Times New Roman"/>
      <w:b/>
      <w:sz w:val="24"/>
      <w:szCs w:val="24"/>
    </w:rPr>
  </w:style>
  <w:style w:type="character" w:customStyle="1" w:styleId="shorttext">
    <w:name w:val="short_text"/>
    <w:rsid w:val="001F55A5"/>
  </w:style>
  <w:style w:type="character" w:customStyle="1" w:styleId="hps">
    <w:name w:val="hps"/>
    <w:rsid w:val="001F55A5"/>
  </w:style>
  <w:style w:type="paragraph" w:customStyle="1" w:styleId="1-">
    <w:name w:val="1-ساده"/>
    <w:basedOn w:val="Normal"/>
    <w:link w:val="1-Char"/>
    <w:qFormat/>
    <w:rsid w:val="00993E65"/>
    <w:pPr>
      <w:bidi/>
      <w:spacing w:after="0" w:line="240" w:lineRule="auto"/>
      <w:jc w:val="both"/>
    </w:pPr>
    <w:rPr>
      <w:rFonts w:ascii="Times New Roman" w:eastAsia="Times New Roman" w:hAnsi="Times New Roman" w:cs="B Lotus"/>
      <w:bCs/>
      <w:sz w:val="32"/>
      <w:szCs w:val="32"/>
    </w:rPr>
  </w:style>
  <w:style w:type="character" w:customStyle="1" w:styleId="1-Char">
    <w:name w:val="1-ساده Char"/>
    <w:link w:val="1-"/>
    <w:rsid w:val="00993E65"/>
    <w:rPr>
      <w:rFonts w:ascii="Times New Roman" w:eastAsia="Times New Roman" w:hAnsi="Times New Roman" w:cs="B Lotus"/>
      <w:b/>
      <w:bCs/>
      <w:sz w:val="32"/>
      <w:szCs w:val="32"/>
      <w:lang w:bidi="ar-SA"/>
    </w:rPr>
  </w:style>
  <w:style w:type="paragraph" w:styleId="NoSpacing">
    <w:name w:val="No Spacing"/>
    <w:link w:val="NoSpacingChar"/>
    <w:uiPriority w:val="1"/>
    <w:qFormat/>
    <w:rsid w:val="00F4707D"/>
    <w:rPr>
      <w:rFonts w:ascii="Calibri" w:hAnsi="Calibri" w:cs="Arial"/>
      <w:sz w:val="22"/>
      <w:szCs w:val="22"/>
      <w:lang w:bidi="ar-SA"/>
    </w:rPr>
  </w:style>
  <w:style w:type="character" w:customStyle="1" w:styleId="NoSpacingChar">
    <w:name w:val="No Spacing Char"/>
    <w:link w:val="NoSpacing"/>
    <w:uiPriority w:val="1"/>
    <w:rsid w:val="0091598E"/>
    <w:rPr>
      <w:rFonts w:ascii="Calibri" w:hAnsi="Calibri" w:cs="Arial"/>
      <w:sz w:val="22"/>
      <w:szCs w:val="22"/>
      <w:lang w:bidi="ar-SA"/>
    </w:rPr>
  </w:style>
  <w:style w:type="paragraph" w:styleId="ListParagraph">
    <w:name w:val="List Paragraph"/>
    <w:basedOn w:val="Normal"/>
    <w:uiPriority w:val="34"/>
    <w:qFormat/>
    <w:rsid w:val="006D2315"/>
    <w:pPr>
      <w:bidi/>
      <w:spacing w:after="200" w:line="276" w:lineRule="auto"/>
      <w:ind w:left="720"/>
      <w:contextualSpacing/>
    </w:pPr>
    <w:rPr>
      <w:rFonts w:ascii="Calibri" w:eastAsia="Times New Roman" w:hAnsi="Calibri" w:cs="Arial"/>
      <w:b/>
      <w:sz w:val="22"/>
      <w:szCs w:val="22"/>
      <w:lang w:bidi="fa-IR"/>
    </w:rPr>
  </w:style>
  <w:style w:type="character" w:customStyle="1" w:styleId="hit">
    <w:name w:val="hit"/>
    <w:rsid w:val="002F36CA"/>
  </w:style>
  <w:style w:type="character" w:customStyle="1" w:styleId="articletypelabel">
    <w:name w:val="articletypelabel"/>
    <w:rsid w:val="002F36CA"/>
  </w:style>
  <w:style w:type="character" w:customStyle="1" w:styleId="snippet">
    <w:name w:val="snippet"/>
    <w:rsid w:val="00CC1488"/>
  </w:style>
  <w:style w:type="character" w:customStyle="1" w:styleId="label">
    <w:name w:val="label"/>
    <w:basedOn w:val="DefaultParagraphFont"/>
    <w:rsid w:val="00EE189D"/>
  </w:style>
  <w:style w:type="character" w:styleId="Emphasis">
    <w:name w:val="Emphasis"/>
    <w:uiPriority w:val="20"/>
    <w:qFormat/>
    <w:rsid w:val="00AB629D"/>
    <w:rPr>
      <w:i/>
      <w:iCs/>
    </w:rPr>
  </w:style>
  <w:style w:type="paragraph" w:styleId="NormalWeb">
    <w:name w:val="Normal (Web)"/>
    <w:basedOn w:val="Normal"/>
    <w:uiPriority w:val="99"/>
    <w:unhideWhenUsed/>
    <w:rsid w:val="00495086"/>
    <w:pPr>
      <w:spacing w:before="100" w:beforeAutospacing="1" w:after="100" w:afterAutospacing="1" w:line="240" w:lineRule="auto"/>
    </w:pPr>
    <w:rPr>
      <w:rFonts w:ascii="Times New Roman" w:eastAsia="Times New Roman" w:hAnsi="Times New Roman" w:cs="Times New Roman"/>
      <w:b/>
      <w:sz w:val="24"/>
      <w:szCs w:val="24"/>
    </w:rPr>
  </w:style>
  <w:style w:type="character" w:styleId="PlaceholderText">
    <w:name w:val="Placeholder Text"/>
    <w:uiPriority w:val="99"/>
    <w:semiHidden/>
    <w:rsid w:val="00106B11"/>
    <w:rPr>
      <w:color w:val="808080"/>
    </w:rPr>
  </w:style>
  <w:style w:type="table" w:customStyle="1" w:styleId="GridTable1Light1">
    <w:name w:val="Grid Table 1 Light1"/>
    <w:basedOn w:val="TableNormal"/>
    <w:uiPriority w:val="46"/>
    <w:rsid w:val="002017E2"/>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2017E2"/>
    <w:tblPr>
      <w:tblStyleRowBandSize w:val="1"/>
      <w:tblStyleColBandSize w:val="1"/>
    </w:tblPr>
    <w:tblStylePr w:type="firstRow">
      <w:rPr>
        <w:rFonts w:ascii="2  Titr" w:eastAsia="Times New Roman" w:hAnsi="2  Titr" w:cs="Times New Roman"/>
        <w:i/>
        <w:iCs/>
        <w:sz w:val="26"/>
      </w:rPr>
      <w:tblPr/>
      <w:tcPr>
        <w:tcBorders>
          <w:bottom w:val="single" w:sz="4" w:space="0" w:color="7F7F7F"/>
        </w:tcBorders>
        <w:shd w:val="clear" w:color="auto" w:fill="FFFFFF"/>
      </w:tcPr>
    </w:tblStylePr>
    <w:tblStylePr w:type="lastRow">
      <w:rPr>
        <w:rFonts w:ascii="2  Titr" w:eastAsia="Times New Roman" w:hAnsi="2  Titr" w:cs="Times New Roman"/>
        <w:i/>
        <w:iCs/>
        <w:sz w:val="26"/>
      </w:rPr>
      <w:tblPr/>
      <w:tcPr>
        <w:tcBorders>
          <w:top w:val="single" w:sz="4" w:space="0" w:color="7F7F7F"/>
        </w:tcBorders>
        <w:shd w:val="clear" w:color="auto" w:fill="FFFFFF"/>
      </w:tcPr>
    </w:tblStylePr>
    <w:tblStylePr w:type="firstCol">
      <w:pPr>
        <w:jc w:val="right"/>
      </w:pPr>
      <w:rPr>
        <w:rFonts w:ascii="2  Titr" w:eastAsia="Times New Roman" w:hAnsi="2  Titr" w:cs="Times New Roman"/>
        <w:i/>
        <w:iCs/>
        <w:sz w:val="26"/>
      </w:rPr>
      <w:tblPr/>
      <w:tcPr>
        <w:tcBorders>
          <w:right w:val="single" w:sz="4" w:space="0" w:color="7F7F7F"/>
        </w:tcBorders>
        <w:shd w:val="clear" w:color="auto" w:fill="FFFFFF"/>
      </w:tcPr>
    </w:tblStylePr>
    <w:tblStylePr w:type="lastCol">
      <w:rPr>
        <w:rFonts w:ascii="2  Titr" w:eastAsia="Times New Roman" w:hAnsi="2  Titr"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2017E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sid w:val="002017E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uiPriority w:val="40"/>
    <w:rsid w:val="004B05C2"/>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Style1">
    <w:name w:val="Style1"/>
    <w:basedOn w:val="TableNormal"/>
    <w:uiPriority w:val="99"/>
    <w:rsid w:val="00322092"/>
    <w:rPr>
      <w:rFonts w:cs="2  Lotus"/>
      <w:szCs w:val="24"/>
    </w:rPr>
    <w:tblPr>
      <w:tblBorders>
        <w:top w:val="single" w:sz="4" w:space="0" w:color="auto"/>
        <w:bottom w:val="single" w:sz="4" w:space="0" w:color="auto"/>
      </w:tblBorders>
    </w:tblPr>
  </w:style>
  <w:style w:type="character" w:styleId="PageNumber">
    <w:name w:val="page number"/>
    <w:basedOn w:val="DefaultParagraphFont"/>
    <w:rsid w:val="006F3702"/>
  </w:style>
  <w:style w:type="character" w:styleId="FollowedHyperlink">
    <w:name w:val="FollowedHyperlink"/>
    <w:uiPriority w:val="99"/>
    <w:semiHidden/>
    <w:unhideWhenUsed/>
    <w:rsid w:val="00014BA6"/>
    <w:rPr>
      <w:color w:val="954F72"/>
      <w:u w:val="single"/>
    </w:rPr>
  </w:style>
  <w:style w:type="paragraph" w:styleId="Bibliography">
    <w:name w:val="Bibliography"/>
    <w:basedOn w:val="Normal"/>
    <w:next w:val="Normal"/>
    <w:uiPriority w:val="37"/>
    <w:unhideWhenUsed/>
    <w:rsid w:val="008351E8"/>
  </w:style>
  <w:style w:type="paragraph" w:styleId="BalloonText">
    <w:name w:val="Balloon Text"/>
    <w:basedOn w:val="Normal"/>
    <w:link w:val="BalloonTextChar"/>
    <w:unhideWhenUsed/>
    <w:rsid w:val="008912DF"/>
    <w:pPr>
      <w:spacing w:after="0" w:line="240" w:lineRule="auto"/>
    </w:pPr>
    <w:rPr>
      <w:rFonts w:ascii="Tahoma" w:hAnsi="Tahoma" w:cs="Tahoma"/>
      <w:sz w:val="16"/>
      <w:szCs w:val="16"/>
    </w:rPr>
  </w:style>
  <w:style w:type="character" w:customStyle="1" w:styleId="BalloonTextChar">
    <w:name w:val="Balloon Text Char"/>
    <w:link w:val="BalloonText"/>
    <w:rsid w:val="008912DF"/>
    <w:rPr>
      <w:rFonts w:ascii="Tahoma" w:hAnsi="Tahoma" w:cs="Tahoma"/>
      <w:b/>
      <w:sz w:val="16"/>
      <w:szCs w:val="16"/>
      <w:lang w:bidi="ar-SA"/>
    </w:rPr>
  </w:style>
  <w:style w:type="paragraph" w:customStyle="1" w:styleId="a">
    <w:name w:val="تیتر یک فصلی"/>
    <w:basedOn w:val="Heading1"/>
    <w:qFormat/>
    <w:rsid w:val="00E120BE"/>
    <w:pPr>
      <w:keepLines w:val="0"/>
      <w:bidi/>
      <w:spacing w:before="0"/>
      <w:jc w:val="center"/>
    </w:pPr>
    <w:rPr>
      <w:rFonts w:ascii="Yagut" w:hAnsi="Yagut" w:cs="B Lotus"/>
      <w:b w:val="0"/>
      <w:bCs/>
      <w:color w:val="auto"/>
      <w:kern w:val="32"/>
    </w:rPr>
  </w:style>
  <w:style w:type="character" w:customStyle="1" w:styleId="hl">
    <w:name w:val="hl"/>
    <w:basedOn w:val="DefaultParagraphFont"/>
    <w:rsid w:val="00720FC4"/>
  </w:style>
  <w:style w:type="paragraph" w:customStyle="1" w:styleId="EndNoteBibliographyTitle">
    <w:name w:val="EndNote Bibliography Title"/>
    <w:basedOn w:val="Normal"/>
    <w:link w:val="EndNoteBibliographyTitleChar"/>
    <w:rsid w:val="009842F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842FC"/>
    <w:rPr>
      <w:rFonts w:ascii="Times New Roman" w:hAnsi="Times New Roman" w:cs="Times New Roman"/>
      <w:noProof/>
      <w:sz w:val="24"/>
      <w:szCs w:val="28"/>
      <w:lang w:bidi="ar-SA"/>
    </w:rPr>
  </w:style>
  <w:style w:type="paragraph" w:customStyle="1" w:styleId="EndNoteBibliography">
    <w:name w:val="EndNote Bibliography"/>
    <w:basedOn w:val="Normal"/>
    <w:link w:val="EndNoteBibliographyChar"/>
    <w:rsid w:val="009842FC"/>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842FC"/>
    <w:rPr>
      <w:rFonts w:ascii="Times New Roman" w:hAnsi="Times New Roman" w:cs="Times New Roman"/>
      <w:noProof/>
      <w:sz w:val="24"/>
      <w:szCs w:val="28"/>
      <w:lang w:bidi="ar-SA"/>
    </w:rPr>
  </w:style>
  <w:style w:type="paragraph" w:customStyle="1" w:styleId="EndNoteCategoryHeading">
    <w:name w:val="EndNote Category Heading"/>
    <w:basedOn w:val="Normal"/>
    <w:link w:val="EndNoteCategoryHeadingChar"/>
    <w:rsid w:val="009842FC"/>
    <w:pPr>
      <w:spacing w:before="120" w:after="120"/>
    </w:pPr>
    <w:rPr>
      <w:noProof/>
    </w:rPr>
  </w:style>
  <w:style w:type="character" w:customStyle="1" w:styleId="EndNoteCategoryHeadingChar">
    <w:name w:val="EndNote Category Heading Char"/>
    <w:basedOn w:val="DefaultParagraphFont"/>
    <w:link w:val="EndNoteCategoryHeading"/>
    <w:rsid w:val="009842FC"/>
    <w:rPr>
      <w:b/>
      <w:noProof/>
      <w:szCs w:val="28"/>
      <w:lang w:bidi="ar-SA"/>
    </w:rPr>
  </w:style>
  <w:style w:type="paragraph" w:styleId="TOCHeading">
    <w:name w:val="TOC Heading"/>
    <w:basedOn w:val="Heading1"/>
    <w:next w:val="Normal"/>
    <w:uiPriority w:val="39"/>
    <w:unhideWhenUsed/>
    <w:qFormat/>
    <w:rsid w:val="007602EF"/>
    <w:pPr>
      <w:outlineLvl w:val="9"/>
    </w:pPr>
    <w:rPr>
      <w:rFonts w:asciiTheme="majorHAnsi" w:eastAsiaTheme="majorEastAsia" w:hAnsiTheme="majorHAnsi" w:cstheme="majorBidi"/>
      <w:color w:val="2E74B5" w:themeColor="accent1" w:themeShade="BF"/>
    </w:rPr>
  </w:style>
  <w:style w:type="paragraph" w:styleId="TOC2">
    <w:name w:val="toc 2"/>
    <w:basedOn w:val="Normal"/>
    <w:next w:val="Normal"/>
    <w:autoRedefine/>
    <w:uiPriority w:val="39"/>
    <w:unhideWhenUsed/>
    <w:rsid w:val="007602EF"/>
    <w:pPr>
      <w:spacing w:after="100"/>
      <w:ind w:left="220"/>
    </w:pPr>
    <w:rPr>
      <w:rFonts w:asciiTheme="minorHAnsi" w:eastAsiaTheme="minorEastAsia" w:hAnsiTheme="minorHAnsi" w:cs="Times New Roman"/>
      <w:b/>
      <w:sz w:val="22"/>
      <w:szCs w:val="22"/>
    </w:rPr>
  </w:style>
  <w:style w:type="paragraph" w:styleId="TOC3">
    <w:name w:val="toc 3"/>
    <w:basedOn w:val="Normal"/>
    <w:next w:val="Normal"/>
    <w:autoRedefine/>
    <w:uiPriority w:val="39"/>
    <w:unhideWhenUsed/>
    <w:rsid w:val="007602EF"/>
    <w:pPr>
      <w:spacing w:after="100"/>
      <w:ind w:left="440"/>
    </w:pPr>
    <w:rPr>
      <w:rFonts w:asciiTheme="minorHAnsi" w:eastAsiaTheme="minorEastAsia" w:hAnsiTheme="minorHAnsi" w:cs="Times New Roman"/>
      <w:b/>
      <w:sz w:val="22"/>
      <w:szCs w:val="22"/>
    </w:rPr>
  </w:style>
  <w:style w:type="paragraph" w:styleId="Subtitle">
    <w:name w:val="Subtitle"/>
    <w:basedOn w:val="Normal"/>
    <w:next w:val="Normal"/>
    <w:link w:val="SubtitleChar"/>
    <w:qFormat/>
    <w:rsid w:val="00D9794C"/>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D9794C"/>
    <w:rPr>
      <w:rFonts w:asciiTheme="minorHAnsi" w:eastAsiaTheme="minorEastAsia" w:hAnsiTheme="minorHAnsi" w:cstheme="minorBidi"/>
      <w:b/>
      <w:color w:val="5A5A5A" w:themeColor="text1" w:themeTint="A5"/>
      <w:spacing w:val="15"/>
      <w:sz w:val="22"/>
      <w:szCs w:val="22"/>
      <w:lang w:bidi="ar-SA"/>
    </w:rPr>
  </w:style>
  <w:style w:type="paragraph" w:customStyle="1" w:styleId="a0">
    <w:name w:val="تیتر اصلی دو"/>
    <w:basedOn w:val="Normal"/>
    <w:next w:val="Heading2"/>
    <w:link w:val="Char"/>
    <w:rsid w:val="0017278B"/>
    <w:rPr>
      <w:rFonts w:ascii="Lotus" w:hAnsi="Lotus"/>
    </w:rPr>
  </w:style>
  <w:style w:type="character" w:customStyle="1" w:styleId="Char">
    <w:name w:val="تیتر اصلی دو Char"/>
    <w:basedOn w:val="DefaultParagraphFont"/>
    <w:link w:val="a0"/>
    <w:rsid w:val="0017278B"/>
    <w:rPr>
      <w:rFonts w:ascii="Lotus" w:hAnsi="Lotus"/>
      <w:sz w:val="28"/>
      <w:szCs w:val="28"/>
      <w:lang w:bidi="ar-SA"/>
    </w:rPr>
  </w:style>
  <w:style w:type="paragraph" w:customStyle="1" w:styleId="a1">
    <w:name w:val="تیتر دو"/>
    <w:basedOn w:val="Heading2"/>
    <w:next w:val="Heading2"/>
    <w:link w:val="Char0"/>
    <w:qFormat/>
    <w:rsid w:val="00E53554"/>
    <w:pPr>
      <w:bidi/>
      <w:jc w:val="left"/>
    </w:pPr>
    <w:rPr>
      <w:rFonts w:ascii="Lotus" w:hAnsi="Lotus"/>
      <w:sz w:val="28"/>
      <w:lang w:bidi="ar-SA"/>
    </w:rPr>
  </w:style>
  <w:style w:type="paragraph" w:customStyle="1" w:styleId="a2">
    <w:name w:val="تیتر سه"/>
    <w:basedOn w:val="Heading3"/>
    <w:link w:val="Char1"/>
    <w:qFormat/>
    <w:rsid w:val="00E53554"/>
    <w:pPr>
      <w:bidi/>
      <w:spacing w:after="0" w:line="276" w:lineRule="auto"/>
      <w:ind w:hanging="1"/>
      <w:jc w:val="both"/>
    </w:pPr>
    <w:rPr>
      <w:rFonts w:ascii="Lotus" w:hAnsi="Lotus" w:cs="B Lotus"/>
      <w:bCs w:val="0"/>
      <w:color w:val="000000" w:themeColor="text1"/>
      <w:kern w:val="32"/>
      <w:lang w:bidi="fa-IR"/>
    </w:rPr>
  </w:style>
  <w:style w:type="character" w:customStyle="1" w:styleId="Char1">
    <w:name w:val="تیتر سه Char"/>
    <w:basedOn w:val="DefaultParagraphFont"/>
    <w:link w:val="a2"/>
    <w:rsid w:val="00E53554"/>
    <w:rPr>
      <w:rFonts w:ascii="Lotus" w:eastAsia="Times New Roman" w:hAnsi="Lotus" w:cs="B Lotus"/>
      <w:color w:val="000000" w:themeColor="text1"/>
      <w:kern w:val="32"/>
      <w:sz w:val="26"/>
      <w:szCs w:val="26"/>
    </w:rPr>
  </w:style>
  <w:style w:type="character" w:customStyle="1" w:styleId="Char0">
    <w:name w:val="تیتر دو Char"/>
    <w:basedOn w:val="Heading2Char"/>
    <w:link w:val="a1"/>
    <w:rsid w:val="00E53554"/>
    <w:rPr>
      <w:rFonts w:ascii="Lotus" w:eastAsia="Times New Roman" w:hAnsi="Lotus" w:cs="Times New Roman"/>
      <w:b w:val="0"/>
      <w:bCs/>
      <w:sz w:val="28"/>
      <w:szCs w:val="36"/>
      <w:lang w:bidi="ar-SA"/>
    </w:rPr>
  </w:style>
  <w:style w:type="character" w:customStyle="1" w:styleId="Heading6Char">
    <w:name w:val="Heading 6 Char"/>
    <w:basedOn w:val="DefaultParagraphFont"/>
    <w:link w:val="Heading6"/>
    <w:uiPriority w:val="9"/>
    <w:semiHidden/>
    <w:rsid w:val="00744D6F"/>
    <w:rPr>
      <w:rFonts w:ascii="Times New Roman" w:eastAsiaTheme="majorEastAsia" w:hAnsi="Times New Roman" w:cstheme="majorBidi"/>
      <w:i/>
      <w:iCs/>
      <w:color w:val="595959" w:themeColor="text1" w:themeTint="A6"/>
      <w:sz w:val="24"/>
      <w:szCs w:val="24"/>
      <w:lang w:bidi="ar-SA"/>
    </w:rPr>
  </w:style>
  <w:style w:type="character" w:customStyle="1" w:styleId="Heading7Char">
    <w:name w:val="Heading 7 Char"/>
    <w:basedOn w:val="DefaultParagraphFont"/>
    <w:link w:val="Heading7"/>
    <w:uiPriority w:val="9"/>
    <w:semiHidden/>
    <w:rsid w:val="00744D6F"/>
    <w:rPr>
      <w:rFonts w:ascii="Times New Roman" w:eastAsiaTheme="majorEastAsia" w:hAnsi="Times New Roman" w:cstheme="majorBidi"/>
      <w:color w:val="595959" w:themeColor="text1" w:themeTint="A6"/>
      <w:sz w:val="24"/>
      <w:szCs w:val="24"/>
      <w:lang w:bidi="ar-SA"/>
    </w:rPr>
  </w:style>
  <w:style w:type="character" w:customStyle="1" w:styleId="Heading8Char">
    <w:name w:val="Heading 8 Char"/>
    <w:basedOn w:val="DefaultParagraphFont"/>
    <w:link w:val="Heading8"/>
    <w:uiPriority w:val="9"/>
    <w:semiHidden/>
    <w:rsid w:val="00744D6F"/>
    <w:rPr>
      <w:rFonts w:ascii="Times New Roman" w:eastAsiaTheme="majorEastAsia" w:hAnsi="Times New Roman" w:cstheme="majorBidi"/>
      <w:i/>
      <w:iCs/>
      <w:color w:val="272727" w:themeColor="text1" w:themeTint="D8"/>
      <w:sz w:val="24"/>
      <w:szCs w:val="24"/>
      <w:lang w:bidi="ar-SA"/>
    </w:rPr>
  </w:style>
  <w:style w:type="character" w:customStyle="1" w:styleId="Heading9Char">
    <w:name w:val="Heading 9 Char"/>
    <w:basedOn w:val="DefaultParagraphFont"/>
    <w:link w:val="Heading9"/>
    <w:uiPriority w:val="9"/>
    <w:semiHidden/>
    <w:rsid w:val="00744D6F"/>
    <w:rPr>
      <w:rFonts w:ascii="Times New Roman" w:eastAsiaTheme="majorEastAsia" w:hAnsi="Times New Roman" w:cstheme="majorBidi"/>
      <w:color w:val="272727" w:themeColor="text1" w:themeTint="D8"/>
      <w:sz w:val="24"/>
      <w:szCs w:val="24"/>
      <w:lang w:bidi="ar-SA"/>
    </w:rPr>
  </w:style>
  <w:style w:type="paragraph" w:styleId="Title">
    <w:name w:val="Title"/>
    <w:basedOn w:val="Normal"/>
    <w:next w:val="Normal"/>
    <w:link w:val="TitleChar"/>
    <w:qFormat/>
    <w:rsid w:val="00744D6F"/>
    <w:pPr>
      <w:spacing w:after="8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44D6F"/>
    <w:rPr>
      <w:rFonts w:asciiTheme="majorHAnsi" w:eastAsiaTheme="majorEastAsia" w:hAnsiTheme="majorHAnsi" w:cstheme="majorBidi"/>
      <w:spacing w:val="-10"/>
      <w:kern w:val="28"/>
      <w:sz w:val="56"/>
      <w:szCs w:val="56"/>
      <w:lang w:bidi="ar-SA"/>
    </w:rPr>
  </w:style>
  <w:style w:type="paragraph" w:styleId="Quote">
    <w:name w:val="Quote"/>
    <w:basedOn w:val="Normal"/>
    <w:next w:val="Normal"/>
    <w:link w:val="QuoteChar"/>
    <w:uiPriority w:val="29"/>
    <w:qFormat/>
    <w:rsid w:val="00744D6F"/>
    <w:pPr>
      <w:spacing w:before="160" w:after="0" w:line="240" w:lineRule="auto"/>
      <w:jc w:val="center"/>
    </w:pPr>
    <w:rPr>
      <w:rFonts w:ascii="Times New Roman" w:eastAsia="Times New Roman" w:hAnsi="Times New Roman" w:cs="Times New Roman"/>
      <w:i/>
      <w:iCs/>
      <w:color w:val="404040" w:themeColor="text1" w:themeTint="BF"/>
      <w:sz w:val="24"/>
      <w:szCs w:val="24"/>
    </w:rPr>
  </w:style>
  <w:style w:type="character" w:customStyle="1" w:styleId="QuoteChar">
    <w:name w:val="Quote Char"/>
    <w:basedOn w:val="DefaultParagraphFont"/>
    <w:link w:val="Quote"/>
    <w:uiPriority w:val="29"/>
    <w:rsid w:val="00744D6F"/>
    <w:rPr>
      <w:rFonts w:ascii="Times New Roman" w:eastAsia="Times New Roman" w:hAnsi="Times New Roman" w:cs="Times New Roman"/>
      <w:i/>
      <w:iCs/>
      <w:color w:val="404040" w:themeColor="text1" w:themeTint="BF"/>
      <w:sz w:val="24"/>
      <w:szCs w:val="24"/>
      <w:lang w:bidi="ar-SA"/>
    </w:rPr>
  </w:style>
  <w:style w:type="character" w:styleId="IntenseEmphasis">
    <w:name w:val="Intense Emphasis"/>
    <w:basedOn w:val="DefaultParagraphFont"/>
    <w:uiPriority w:val="21"/>
    <w:qFormat/>
    <w:rsid w:val="00744D6F"/>
    <w:rPr>
      <w:i/>
      <w:iCs/>
      <w:color w:val="2E74B5" w:themeColor="accent1" w:themeShade="BF"/>
    </w:rPr>
  </w:style>
  <w:style w:type="paragraph" w:styleId="IntenseQuote">
    <w:name w:val="Intense Quote"/>
    <w:basedOn w:val="Normal"/>
    <w:next w:val="Normal"/>
    <w:link w:val="IntenseQuoteChar"/>
    <w:uiPriority w:val="30"/>
    <w:qFormat/>
    <w:rsid w:val="00744D6F"/>
    <w:pPr>
      <w:pBdr>
        <w:top w:val="single" w:sz="4" w:space="10" w:color="2E74B5" w:themeColor="accent1" w:themeShade="BF"/>
        <w:bottom w:val="single" w:sz="4" w:space="10" w:color="2E74B5" w:themeColor="accent1" w:themeShade="BF"/>
      </w:pBdr>
      <w:spacing w:before="360" w:after="360" w:line="240" w:lineRule="auto"/>
      <w:ind w:left="864" w:right="864"/>
      <w:jc w:val="center"/>
    </w:pPr>
    <w:rPr>
      <w:rFonts w:ascii="Times New Roman" w:eastAsia="Times New Roman" w:hAnsi="Times New Roman" w:cs="Times New Roman"/>
      <w:i/>
      <w:iCs/>
      <w:color w:val="2E74B5" w:themeColor="accent1" w:themeShade="BF"/>
      <w:sz w:val="24"/>
      <w:szCs w:val="24"/>
    </w:rPr>
  </w:style>
  <w:style w:type="character" w:customStyle="1" w:styleId="IntenseQuoteChar">
    <w:name w:val="Intense Quote Char"/>
    <w:basedOn w:val="DefaultParagraphFont"/>
    <w:link w:val="IntenseQuote"/>
    <w:uiPriority w:val="30"/>
    <w:rsid w:val="00744D6F"/>
    <w:rPr>
      <w:rFonts w:ascii="Times New Roman" w:eastAsia="Times New Roman" w:hAnsi="Times New Roman" w:cs="Times New Roman"/>
      <w:i/>
      <w:iCs/>
      <w:color w:val="2E74B5" w:themeColor="accent1" w:themeShade="BF"/>
      <w:sz w:val="24"/>
      <w:szCs w:val="24"/>
      <w:lang w:bidi="ar-SA"/>
    </w:rPr>
  </w:style>
  <w:style w:type="character" w:styleId="IntenseReference">
    <w:name w:val="Intense Reference"/>
    <w:basedOn w:val="DefaultParagraphFont"/>
    <w:uiPriority w:val="32"/>
    <w:qFormat/>
    <w:rsid w:val="00744D6F"/>
    <w:rPr>
      <w:b/>
      <w:bCs/>
      <w:smallCaps/>
      <w:color w:val="2E74B5" w:themeColor="accent1" w:themeShade="BF"/>
      <w:spacing w:val="5"/>
    </w:rPr>
  </w:style>
  <w:style w:type="character" w:styleId="Strong">
    <w:name w:val="Strong"/>
    <w:uiPriority w:val="22"/>
    <w:qFormat/>
    <w:rsid w:val="00744D6F"/>
    <w:rPr>
      <w:b/>
      <w:bCs/>
    </w:rPr>
  </w:style>
  <w:style w:type="paragraph" w:styleId="EndnoteText">
    <w:name w:val="endnote text"/>
    <w:basedOn w:val="Normal"/>
    <w:link w:val="EndnoteTextChar"/>
    <w:rsid w:val="00744D6F"/>
    <w:pPr>
      <w:spacing w:after="0" w:line="240" w:lineRule="auto"/>
      <w:jc w:val="left"/>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744D6F"/>
    <w:rPr>
      <w:rFonts w:ascii="Times New Roman" w:eastAsia="Times New Roman" w:hAnsi="Times New Roman" w:cs="Times New Roman"/>
      <w:lang w:bidi="ar-SA"/>
    </w:rPr>
  </w:style>
  <w:style w:type="character" w:styleId="EndnoteReference">
    <w:name w:val="endnote reference"/>
    <w:rsid w:val="00744D6F"/>
    <w:rPr>
      <w:vertAlign w:val="superscript"/>
    </w:rPr>
  </w:style>
  <w:style w:type="paragraph" w:styleId="HTMLPreformatted">
    <w:name w:val="HTML Preformatted"/>
    <w:basedOn w:val="Normal"/>
    <w:link w:val="HTMLPreformattedChar"/>
    <w:rsid w:val="00744D6F"/>
    <w:pPr>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744D6F"/>
    <w:rPr>
      <w:rFonts w:ascii="Courier New" w:eastAsia="Times New Roman" w:hAnsi="Courier New" w:cs="Courier New"/>
      <w:lang w:bidi="ar-SA"/>
    </w:rPr>
  </w:style>
  <w:style w:type="paragraph" w:styleId="TOC4">
    <w:name w:val="toc 4"/>
    <w:basedOn w:val="Normal"/>
    <w:next w:val="Normal"/>
    <w:autoRedefine/>
    <w:uiPriority w:val="39"/>
    <w:unhideWhenUsed/>
    <w:rsid w:val="00F37838"/>
    <w:pPr>
      <w:spacing w:after="100" w:line="278" w:lineRule="auto"/>
      <w:ind w:left="720"/>
      <w:jc w:val="left"/>
    </w:pPr>
    <w:rPr>
      <w:rFonts w:asciiTheme="minorHAnsi" w:eastAsiaTheme="minorEastAsia" w:hAnsiTheme="minorHAnsi" w:cstheme="minorBidi"/>
      <w:kern w:val="2"/>
      <w:sz w:val="24"/>
      <w:szCs w:val="24"/>
      <w14:ligatures w14:val="standardContextual"/>
    </w:rPr>
  </w:style>
  <w:style w:type="paragraph" w:styleId="TOC5">
    <w:name w:val="toc 5"/>
    <w:basedOn w:val="Normal"/>
    <w:next w:val="Normal"/>
    <w:autoRedefine/>
    <w:uiPriority w:val="39"/>
    <w:unhideWhenUsed/>
    <w:rsid w:val="00F37838"/>
    <w:pPr>
      <w:spacing w:after="100" w:line="278" w:lineRule="auto"/>
      <w:ind w:left="960"/>
      <w:jc w:val="left"/>
    </w:pPr>
    <w:rPr>
      <w:rFonts w:asciiTheme="minorHAnsi" w:eastAsiaTheme="minorEastAsia" w:hAnsiTheme="minorHAnsi" w:cstheme="minorBidi"/>
      <w:kern w:val="2"/>
      <w:sz w:val="24"/>
      <w:szCs w:val="24"/>
      <w14:ligatures w14:val="standardContextual"/>
    </w:rPr>
  </w:style>
  <w:style w:type="paragraph" w:styleId="TOC6">
    <w:name w:val="toc 6"/>
    <w:basedOn w:val="Normal"/>
    <w:next w:val="Normal"/>
    <w:autoRedefine/>
    <w:uiPriority w:val="39"/>
    <w:unhideWhenUsed/>
    <w:rsid w:val="00F37838"/>
    <w:pPr>
      <w:spacing w:after="100" w:line="278" w:lineRule="auto"/>
      <w:ind w:left="1200"/>
      <w:jc w:val="left"/>
    </w:pPr>
    <w:rPr>
      <w:rFonts w:asciiTheme="minorHAnsi" w:eastAsiaTheme="minorEastAsia" w:hAnsiTheme="minorHAnsi" w:cstheme="minorBidi"/>
      <w:kern w:val="2"/>
      <w:sz w:val="24"/>
      <w:szCs w:val="24"/>
      <w14:ligatures w14:val="standardContextual"/>
    </w:rPr>
  </w:style>
  <w:style w:type="paragraph" w:styleId="TOC7">
    <w:name w:val="toc 7"/>
    <w:basedOn w:val="Normal"/>
    <w:next w:val="Normal"/>
    <w:autoRedefine/>
    <w:uiPriority w:val="39"/>
    <w:unhideWhenUsed/>
    <w:rsid w:val="00F37838"/>
    <w:pPr>
      <w:spacing w:after="100" w:line="278" w:lineRule="auto"/>
      <w:ind w:left="1440"/>
      <w:jc w:val="left"/>
    </w:pPr>
    <w:rPr>
      <w:rFonts w:asciiTheme="minorHAnsi" w:eastAsiaTheme="minorEastAsia" w:hAnsiTheme="minorHAnsi" w:cstheme="minorBidi"/>
      <w:kern w:val="2"/>
      <w:sz w:val="24"/>
      <w:szCs w:val="24"/>
      <w14:ligatures w14:val="standardContextual"/>
    </w:rPr>
  </w:style>
  <w:style w:type="paragraph" w:styleId="TOC8">
    <w:name w:val="toc 8"/>
    <w:basedOn w:val="Normal"/>
    <w:next w:val="Normal"/>
    <w:autoRedefine/>
    <w:uiPriority w:val="39"/>
    <w:unhideWhenUsed/>
    <w:rsid w:val="00F37838"/>
    <w:pPr>
      <w:spacing w:after="100" w:line="278" w:lineRule="auto"/>
      <w:ind w:left="1680"/>
      <w:jc w:val="left"/>
    </w:pPr>
    <w:rPr>
      <w:rFonts w:asciiTheme="minorHAnsi" w:eastAsiaTheme="minorEastAsia" w:hAnsiTheme="minorHAnsi" w:cstheme="minorBidi"/>
      <w:kern w:val="2"/>
      <w:sz w:val="24"/>
      <w:szCs w:val="24"/>
      <w14:ligatures w14:val="standardContextual"/>
    </w:rPr>
  </w:style>
  <w:style w:type="paragraph" w:styleId="TOC9">
    <w:name w:val="toc 9"/>
    <w:basedOn w:val="Normal"/>
    <w:next w:val="Normal"/>
    <w:autoRedefine/>
    <w:uiPriority w:val="39"/>
    <w:unhideWhenUsed/>
    <w:rsid w:val="00F37838"/>
    <w:pPr>
      <w:spacing w:after="100" w:line="278" w:lineRule="auto"/>
      <w:ind w:left="1920"/>
      <w:jc w:val="left"/>
    </w:pPr>
    <w:rPr>
      <w:rFonts w:asciiTheme="minorHAnsi" w:eastAsiaTheme="minorEastAsia" w:hAnsiTheme="minorHAnsi" w:cstheme="minorBidi"/>
      <w:kern w:val="2"/>
      <w:sz w:val="24"/>
      <w:szCs w:val="24"/>
      <w14:ligatures w14:val="standardContextual"/>
    </w:rPr>
  </w:style>
  <w:style w:type="character" w:styleId="UnresolvedMention">
    <w:name w:val="Unresolved Mention"/>
    <w:basedOn w:val="DefaultParagraphFont"/>
    <w:uiPriority w:val="99"/>
    <w:semiHidden/>
    <w:unhideWhenUsed/>
    <w:rsid w:val="00F37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18988">
      <w:bodyDiv w:val="1"/>
      <w:marLeft w:val="0"/>
      <w:marRight w:val="0"/>
      <w:marTop w:val="0"/>
      <w:marBottom w:val="0"/>
      <w:divBdr>
        <w:top w:val="none" w:sz="0" w:space="0" w:color="auto"/>
        <w:left w:val="none" w:sz="0" w:space="0" w:color="auto"/>
        <w:bottom w:val="none" w:sz="0" w:space="0" w:color="auto"/>
        <w:right w:val="none" w:sz="0" w:space="0" w:color="auto"/>
      </w:divBdr>
    </w:div>
    <w:div w:id="14232295">
      <w:bodyDiv w:val="1"/>
      <w:marLeft w:val="0"/>
      <w:marRight w:val="0"/>
      <w:marTop w:val="0"/>
      <w:marBottom w:val="0"/>
      <w:divBdr>
        <w:top w:val="none" w:sz="0" w:space="0" w:color="auto"/>
        <w:left w:val="none" w:sz="0" w:space="0" w:color="auto"/>
        <w:bottom w:val="none" w:sz="0" w:space="0" w:color="auto"/>
        <w:right w:val="none" w:sz="0" w:space="0" w:color="auto"/>
      </w:divBdr>
    </w:div>
    <w:div w:id="25641748">
      <w:bodyDiv w:val="1"/>
      <w:marLeft w:val="0"/>
      <w:marRight w:val="0"/>
      <w:marTop w:val="0"/>
      <w:marBottom w:val="0"/>
      <w:divBdr>
        <w:top w:val="none" w:sz="0" w:space="0" w:color="auto"/>
        <w:left w:val="none" w:sz="0" w:space="0" w:color="auto"/>
        <w:bottom w:val="none" w:sz="0" w:space="0" w:color="auto"/>
        <w:right w:val="none" w:sz="0" w:space="0" w:color="auto"/>
      </w:divBdr>
    </w:div>
    <w:div w:id="32779282">
      <w:bodyDiv w:val="1"/>
      <w:marLeft w:val="0"/>
      <w:marRight w:val="0"/>
      <w:marTop w:val="0"/>
      <w:marBottom w:val="0"/>
      <w:divBdr>
        <w:top w:val="none" w:sz="0" w:space="0" w:color="auto"/>
        <w:left w:val="none" w:sz="0" w:space="0" w:color="auto"/>
        <w:bottom w:val="none" w:sz="0" w:space="0" w:color="auto"/>
        <w:right w:val="none" w:sz="0" w:space="0" w:color="auto"/>
      </w:divBdr>
    </w:div>
    <w:div w:id="41105175">
      <w:bodyDiv w:val="1"/>
      <w:marLeft w:val="0"/>
      <w:marRight w:val="0"/>
      <w:marTop w:val="0"/>
      <w:marBottom w:val="0"/>
      <w:divBdr>
        <w:top w:val="none" w:sz="0" w:space="0" w:color="auto"/>
        <w:left w:val="none" w:sz="0" w:space="0" w:color="auto"/>
        <w:bottom w:val="none" w:sz="0" w:space="0" w:color="auto"/>
        <w:right w:val="none" w:sz="0" w:space="0" w:color="auto"/>
      </w:divBdr>
    </w:div>
    <w:div w:id="43677675">
      <w:bodyDiv w:val="1"/>
      <w:marLeft w:val="0"/>
      <w:marRight w:val="0"/>
      <w:marTop w:val="0"/>
      <w:marBottom w:val="0"/>
      <w:divBdr>
        <w:top w:val="none" w:sz="0" w:space="0" w:color="auto"/>
        <w:left w:val="none" w:sz="0" w:space="0" w:color="auto"/>
        <w:bottom w:val="none" w:sz="0" w:space="0" w:color="auto"/>
        <w:right w:val="none" w:sz="0" w:space="0" w:color="auto"/>
      </w:divBdr>
    </w:div>
    <w:div w:id="48117665">
      <w:bodyDiv w:val="1"/>
      <w:marLeft w:val="0"/>
      <w:marRight w:val="0"/>
      <w:marTop w:val="0"/>
      <w:marBottom w:val="0"/>
      <w:divBdr>
        <w:top w:val="none" w:sz="0" w:space="0" w:color="auto"/>
        <w:left w:val="none" w:sz="0" w:space="0" w:color="auto"/>
        <w:bottom w:val="none" w:sz="0" w:space="0" w:color="auto"/>
        <w:right w:val="none" w:sz="0" w:space="0" w:color="auto"/>
      </w:divBdr>
    </w:div>
    <w:div w:id="70734077">
      <w:bodyDiv w:val="1"/>
      <w:marLeft w:val="0"/>
      <w:marRight w:val="0"/>
      <w:marTop w:val="0"/>
      <w:marBottom w:val="0"/>
      <w:divBdr>
        <w:top w:val="none" w:sz="0" w:space="0" w:color="auto"/>
        <w:left w:val="none" w:sz="0" w:space="0" w:color="auto"/>
        <w:bottom w:val="none" w:sz="0" w:space="0" w:color="auto"/>
        <w:right w:val="none" w:sz="0" w:space="0" w:color="auto"/>
      </w:divBdr>
    </w:div>
    <w:div w:id="78453502">
      <w:bodyDiv w:val="1"/>
      <w:marLeft w:val="0"/>
      <w:marRight w:val="0"/>
      <w:marTop w:val="0"/>
      <w:marBottom w:val="0"/>
      <w:divBdr>
        <w:top w:val="none" w:sz="0" w:space="0" w:color="auto"/>
        <w:left w:val="none" w:sz="0" w:space="0" w:color="auto"/>
        <w:bottom w:val="none" w:sz="0" w:space="0" w:color="auto"/>
        <w:right w:val="none" w:sz="0" w:space="0" w:color="auto"/>
      </w:divBdr>
    </w:div>
    <w:div w:id="90976181">
      <w:bodyDiv w:val="1"/>
      <w:marLeft w:val="0"/>
      <w:marRight w:val="0"/>
      <w:marTop w:val="0"/>
      <w:marBottom w:val="0"/>
      <w:divBdr>
        <w:top w:val="none" w:sz="0" w:space="0" w:color="auto"/>
        <w:left w:val="none" w:sz="0" w:space="0" w:color="auto"/>
        <w:bottom w:val="none" w:sz="0" w:space="0" w:color="auto"/>
        <w:right w:val="none" w:sz="0" w:space="0" w:color="auto"/>
      </w:divBdr>
    </w:div>
    <w:div w:id="94056138">
      <w:bodyDiv w:val="1"/>
      <w:marLeft w:val="0"/>
      <w:marRight w:val="0"/>
      <w:marTop w:val="0"/>
      <w:marBottom w:val="0"/>
      <w:divBdr>
        <w:top w:val="none" w:sz="0" w:space="0" w:color="auto"/>
        <w:left w:val="none" w:sz="0" w:space="0" w:color="auto"/>
        <w:bottom w:val="none" w:sz="0" w:space="0" w:color="auto"/>
        <w:right w:val="none" w:sz="0" w:space="0" w:color="auto"/>
      </w:divBdr>
    </w:div>
    <w:div w:id="94907018">
      <w:bodyDiv w:val="1"/>
      <w:marLeft w:val="0"/>
      <w:marRight w:val="0"/>
      <w:marTop w:val="0"/>
      <w:marBottom w:val="0"/>
      <w:divBdr>
        <w:top w:val="none" w:sz="0" w:space="0" w:color="auto"/>
        <w:left w:val="none" w:sz="0" w:space="0" w:color="auto"/>
        <w:bottom w:val="none" w:sz="0" w:space="0" w:color="auto"/>
        <w:right w:val="none" w:sz="0" w:space="0" w:color="auto"/>
      </w:divBdr>
      <w:divsChild>
        <w:div w:id="1162626873">
          <w:marLeft w:val="0"/>
          <w:marRight w:val="0"/>
          <w:marTop w:val="0"/>
          <w:marBottom w:val="0"/>
          <w:divBdr>
            <w:top w:val="none" w:sz="0" w:space="0" w:color="auto"/>
            <w:left w:val="none" w:sz="0" w:space="0" w:color="auto"/>
            <w:bottom w:val="none" w:sz="0" w:space="0" w:color="auto"/>
            <w:right w:val="none" w:sz="0" w:space="0" w:color="auto"/>
          </w:divBdr>
          <w:divsChild>
            <w:div w:id="63767093">
              <w:marLeft w:val="0"/>
              <w:marRight w:val="0"/>
              <w:marTop w:val="0"/>
              <w:marBottom w:val="0"/>
              <w:divBdr>
                <w:top w:val="none" w:sz="0" w:space="0" w:color="auto"/>
                <w:left w:val="none" w:sz="0" w:space="0" w:color="auto"/>
                <w:bottom w:val="none" w:sz="0" w:space="0" w:color="auto"/>
                <w:right w:val="none" w:sz="0" w:space="0" w:color="auto"/>
              </w:divBdr>
              <w:divsChild>
                <w:div w:id="189540101">
                  <w:marLeft w:val="0"/>
                  <w:marRight w:val="0"/>
                  <w:marTop w:val="0"/>
                  <w:marBottom w:val="0"/>
                  <w:divBdr>
                    <w:top w:val="none" w:sz="0" w:space="0" w:color="auto"/>
                    <w:left w:val="none" w:sz="0" w:space="0" w:color="auto"/>
                    <w:bottom w:val="none" w:sz="0" w:space="0" w:color="auto"/>
                    <w:right w:val="none" w:sz="0" w:space="0" w:color="auto"/>
                  </w:divBdr>
                  <w:divsChild>
                    <w:div w:id="1304121400">
                      <w:marLeft w:val="0"/>
                      <w:marRight w:val="0"/>
                      <w:marTop w:val="0"/>
                      <w:marBottom w:val="0"/>
                      <w:divBdr>
                        <w:top w:val="none" w:sz="0" w:space="0" w:color="auto"/>
                        <w:left w:val="none" w:sz="0" w:space="0" w:color="auto"/>
                        <w:bottom w:val="none" w:sz="0" w:space="0" w:color="auto"/>
                        <w:right w:val="none" w:sz="0" w:space="0" w:color="auto"/>
                      </w:divBdr>
                      <w:divsChild>
                        <w:div w:id="1491169090">
                          <w:marLeft w:val="0"/>
                          <w:marRight w:val="0"/>
                          <w:marTop w:val="0"/>
                          <w:marBottom w:val="0"/>
                          <w:divBdr>
                            <w:top w:val="none" w:sz="0" w:space="0" w:color="auto"/>
                            <w:left w:val="none" w:sz="0" w:space="0" w:color="auto"/>
                            <w:bottom w:val="none" w:sz="0" w:space="0" w:color="auto"/>
                            <w:right w:val="none" w:sz="0" w:space="0" w:color="auto"/>
                          </w:divBdr>
                          <w:divsChild>
                            <w:div w:id="41779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256444">
      <w:bodyDiv w:val="1"/>
      <w:marLeft w:val="0"/>
      <w:marRight w:val="0"/>
      <w:marTop w:val="0"/>
      <w:marBottom w:val="0"/>
      <w:divBdr>
        <w:top w:val="none" w:sz="0" w:space="0" w:color="auto"/>
        <w:left w:val="none" w:sz="0" w:space="0" w:color="auto"/>
        <w:bottom w:val="none" w:sz="0" w:space="0" w:color="auto"/>
        <w:right w:val="none" w:sz="0" w:space="0" w:color="auto"/>
      </w:divBdr>
      <w:divsChild>
        <w:div w:id="3115618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444487">
      <w:bodyDiv w:val="1"/>
      <w:marLeft w:val="0"/>
      <w:marRight w:val="0"/>
      <w:marTop w:val="0"/>
      <w:marBottom w:val="0"/>
      <w:divBdr>
        <w:top w:val="none" w:sz="0" w:space="0" w:color="auto"/>
        <w:left w:val="none" w:sz="0" w:space="0" w:color="auto"/>
        <w:bottom w:val="none" w:sz="0" w:space="0" w:color="auto"/>
        <w:right w:val="none" w:sz="0" w:space="0" w:color="auto"/>
      </w:divBdr>
    </w:div>
    <w:div w:id="221478398">
      <w:bodyDiv w:val="1"/>
      <w:marLeft w:val="0"/>
      <w:marRight w:val="0"/>
      <w:marTop w:val="0"/>
      <w:marBottom w:val="0"/>
      <w:divBdr>
        <w:top w:val="none" w:sz="0" w:space="0" w:color="auto"/>
        <w:left w:val="none" w:sz="0" w:space="0" w:color="auto"/>
        <w:bottom w:val="none" w:sz="0" w:space="0" w:color="auto"/>
        <w:right w:val="none" w:sz="0" w:space="0" w:color="auto"/>
      </w:divBdr>
    </w:div>
    <w:div w:id="230963677">
      <w:bodyDiv w:val="1"/>
      <w:marLeft w:val="0"/>
      <w:marRight w:val="0"/>
      <w:marTop w:val="0"/>
      <w:marBottom w:val="0"/>
      <w:divBdr>
        <w:top w:val="none" w:sz="0" w:space="0" w:color="auto"/>
        <w:left w:val="none" w:sz="0" w:space="0" w:color="auto"/>
        <w:bottom w:val="none" w:sz="0" w:space="0" w:color="auto"/>
        <w:right w:val="none" w:sz="0" w:space="0" w:color="auto"/>
      </w:divBdr>
    </w:div>
    <w:div w:id="256603046">
      <w:bodyDiv w:val="1"/>
      <w:marLeft w:val="0"/>
      <w:marRight w:val="0"/>
      <w:marTop w:val="0"/>
      <w:marBottom w:val="0"/>
      <w:divBdr>
        <w:top w:val="none" w:sz="0" w:space="0" w:color="auto"/>
        <w:left w:val="none" w:sz="0" w:space="0" w:color="auto"/>
        <w:bottom w:val="none" w:sz="0" w:space="0" w:color="auto"/>
        <w:right w:val="none" w:sz="0" w:space="0" w:color="auto"/>
      </w:divBdr>
    </w:div>
    <w:div w:id="278530058">
      <w:bodyDiv w:val="1"/>
      <w:marLeft w:val="0"/>
      <w:marRight w:val="0"/>
      <w:marTop w:val="0"/>
      <w:marBottom w:val="0"/>
      <w:divBdr>
        <w:top w:val="none" w:sz="0" w:space="0" w:color="auto"/>
        <w:left w:val="none" w:sz="0" w:space="0" w:color="auto"/>
        <w:bottom w:val="none" w:sz="0" w:space="0" w:color="auto"/>
        <w:right w:val="none" w:sz="0" w:space="0" w:color="auto"/>
      </w:divBdr>
    </w:div>
    <w:div w:id="288778560">
      <w:bodyDiv w:val="1"/>
      <w:marLeft w:val="0"/>
      <w:marRight w:val="0"/>
      <w:marTop w:val="0"/>
      <w:marBottom w:val="0"/>
      <w:divBdr>
        <w:top w:val="none" w:sz="0" w:space="0" w:color="auto"/>
        <w:left w:val="none" w:sz="0" w:space="0" w:color="auto"/>
        <w:bottom w:val="none" w:sz="0" w:space="0" w:color="auto"/>
        <w:right w:val="none" w:sz="0" w:space="0" w:color="auto"/>
      </w:divBdr>
    </w:div>
    <w:div w:id="302539929">
      <w:bodyDiv w:val="1"/>
      <w:marLeft w:val="0"/>
      <w:marRight w:val="0"/>
      <w:marTop w:val="0"/>
      <w:marBottom w:val="0"/>
      <w:divBdr>
        <w:top w:val="none" w:sz="0" w:space="0" w:color="auto"/>
        <w:left w:val="none" w:sz="0" w:space="0" w:color="auto"/>
        <w:bottom w:val="none" w:sz="0" w:space="0" w:color="auto"/>
        <w:right w:val="none" w:sz="0" w:space="0" w:color="auto"/>
      </w:divBdr>
    </w:div>
    <w:div w:id="305664942">
      <w:bodyDiv w:val="1"/>
      <w:marLeft w:val="0"/>
      <w:marRight w:val="0"/>
      <w:marTop w:val="0"/>
      <w:marBottom w:val="0"/>
      <w:divBdr>
        <w:top w:val="none" w:sz="0" w:space="0" w:color="auto"/>
        <w:left w:val="none" w:sz="0" w:space="0" w:color="auto"/>
        <w:bottom w:val="none" w:sz="0" w:space="0" w:color="auto"/>
        <w:right w:val="none" w:sz="0" w:space="0" w:color="auto"/>
      </w:divBdr>
    </w:div>
    <w:div w:id="305745536">
      <w:bodyDiv w:val="1"/>
      <w:marLeft w:val="0"/>
      <w:marRight w:val="0"/>
      <w:marTop w:val="0"/>
      <w:marBottom w:val="0"/>
      <w:divBdr>
        <w:top w:val="none" w:sz="0" w:space="0" w:color="auto"/>
        <w:left w:val="none" w:sz="0" w:space="0" w:color="auto"/>
        <w:bottom w:val="none" w:sz="0" w:space="0" w:color="auto"/>
        <w:right w:val="none" w:sz="0" w:space="0" w:color="auto"/>
      </w:divBdr>
    </w:div>
    <w:div w:id="361905377">
      <w:bodyDiv w:val="1"/>
      <w:marLeft w:val="0"/>
      <w:marRight w:val="0"/>
      <w:marTop w:val="0"/>
      <w:marBottom w:val="0"/>
      <w:divBdr>
        <w:top w:val="none" w:sz="0" w:space="0" w:color="auto"/>
        <w:left w:val="none" w:sz="0" w:space="0" w:color="auto"/>
        <w:bottom w:val="none" w:sz="0" w:space="0" w:color="auto"/>
        <w:right w:val="none" w:sz="0" w:space="0" w:color="auto"/>
      </w:divBdr>
    </w:div>
    <w:div w:id="365444099">
      <w:bodyDiv w:val="1"/>
      <w:marLeft w:val="0"/>
      <w:marRight w:val="0"/>
      <w:marTop w:val="0"/>
      <w:marBottom w:val="0"/>
      <w:divBdr>
        <w:top w:val="none" w:sz="0" w:space="0" w:color="auto"/>
        <w:left w:val="none" w:sz="0" w:space="0" w:color="auto"/>
        <w:bottom w:val="none" w:sz="0" w:space="0" w:color="auto"/>
        <w:right w:val="none" w:sz="0" w:space="0" w:color="auto"/>
      </w:divBdr>
      <w:divsChild>
        <w:div w:id="14406378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5904569">
      <w:bodyDiv w:val="1"/>
      <w:marLeft w:val="0"/>
      <w:marRight w:val="0"/>
      <w:marTop w:val="0"/>
      <w:marBottom w:val="0"/>
      <w:divBdr>
        <w:top w:val="none" w:sz="0" w:space="0" w:color="auto"/>
        <w:left w:val="none" w:sz="0" w:space="0" w:color="auto"/>
        <w:bottom w:val="none" w:sz="0" w:space="0" w:color="auto"/>
        <w:right w:val="none" w:sz="0" w:space="0" w:color="auto"/>
      </w:divBdr>
    </w:div>
    <w:div w:id="406729494">
      <w:bodyDiv w:val="1"/>
      <w:marLeft w:val="0"/>
      <w:marRight w:val="0"/>
      <w:marTop w:val="0"/>
      <w:marBottom w:val="0"/>
      <w:divBdr>
        <w:top w:val="none" w:sz="0" w:space="0" w:color="auto"/>
        <w:left w:val="none" w:sz="0" w:space="0" w:color="auto"/>
        <w:bottom w:val="none" w:sz="0" w:space="0" w:color="auto"/>
        <w:right w:val="none" w:sz="0" w:space="0" w:color="auto"/>
      </w:divBdr>
    </w:div>
    <w:div w:id="416294932">
      <w:bodyDiv w:val="1"/>
      <w:marLeft w:val="0"/>
      <w:marRight w:val="0"/>
      <w:marTop w:val="0"/>
      <w:marBottom w:val="0"/>
      <w:divBdr>
        <w:top w:val="none" w:sz="0" w:space="0" w:color="auto"/>
        <w:left w:val="none" w:sz="0" w:space="0" w:color="auto"/>
        <w:bottom w:val="none" w:sz="0" w:space="0" w:color="auto"/>
        <w:right w:val="none" w:sz="0" w:space="0" w:color="auto"/>
      </w:divBdr>
    </w:div>
    <w:div w:id="426997648">
      <w:bodyDiv w:val="1"/>
      <w:marLeft w:val="0"/>
      <w:marRight w:val="0"/>
      <w:marTop w:val="0"/>
      <w:marBottom w:val="0"/>
      <w:divBdr>
        <w:top w:val="none" w:sz="0" w:space="0" w:color="auto"/>
        <w:left w:val="none" w:sz="0" w:space="0" w:color="auto"/>
        <w:bottom w:val="none" w:sz="0" w:space="0" w:color="auto"/>
        <w:right w:val="none" w:sz="0" w:space="0" w:color="auto"/>
      </w:divBdr>
    </w:div>
    <w:div w:id="437800215">
      <w:bodyDiv w:val="1"/>
      <w:marLeft w:val="0"/>
      <w:marRight w:val="0"/>
      <w:marTop w:val="0"/>
      <w:marBottom w:val="0"/>
      <w:divBdr>
        <w:top w:val="none" w:sz="0" w:space="0" w:color="auto"/>
        <w:left w:val="none" w:sz="0" w:space="0" w:color="auto"/>
        <w:bottom w:val="none" w:sz="0" w:space="0" w:color="auto"/>
        <w:right w:val="none" w:sz="0" w:space="0" w:color="auto"/>
      </w:divBdr>
    </w:div>
    <w:div w:id="452403570">
      <w:bodyDiv w:val="1"/>
      <w:marLeft w:val="0"/>
      <w:marRight w:val="0"/>
      <w:marTop w:val="0"/>
      <w:marBottom w:val="0"/>
      <w:divBdr>
        <w:top w:val="none" w:sz="0" w:space="0" w:color="auto"/>
        <w:left w:val="none" w:sz="0" w:space="0" w:color="auto"/>
        <w:bottom w:val="none" w:sz="0" w:space="0" w:color="auto"/>
        <w:right w:val="none" w:sz="0" w:space="0" w:color="auto"/>
      </w:divBdr>
      <w:divsChild>
        <w:div w:id="114755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67940724">
      <w:bodyDiv w:val="1"/>
      <w:marLeft w:val="0"/>
      <w:marRight w:val="0"/>
      <w:marTop w:val="0"/>
      <w:marBottom w:val="0"/>
      <w:divBdr>
        <w:top w:val="none" w:sz="0" w:space="0" w:color="auto"/>
        <w:left w:val="none" w:sz="0" w:space="0" w:color="auto"/>
        <w:bottom w:val="none" w:sz="0" w:space="0" w:color="auto"/>
        <w:right w:val="none" w:sz="0" w:space="0" w:color="auto"/>
      </w:divBdr>
    </w:div>
    <w:div w:id="474295770">
      <w:bodyDiv w:val="1"/>
      <w:marLeft w:val="0"/>
      <w:marRight w:val="0"/>
      <w:marTop w:val="0"/>
      <w:marBottom w:val="0"/>
      <w:divBdr>
        <w:top w:val="none" w:sz="0" w:space="0" w:color="auto"/>
        <w:left w:val="none" w:sz="0" w:space="0" w:color="auto"/>
        <w:bottom w:val="none" w:sz="0" w:space="0" w:color="auto"/>
        <w:right w:val="none" w:sz="0" w:space="0" w:color="auto"/>
      </w:divBdr>
    </w:div>
    <w:div w:id="484056864">
      <w:bodyDiv w:val="1"/>
      <w:marLeft w:val="0"/>
      <w:marRight w:val="0"/>
      <w:marTop w:val="0"/>
      <w:marBottom w:val="0"/>
      <w:divBdr>
        <w:top w:val="none" w:sz="0" w:space="0" w:color="auto"/>
        <w:left w:val="none" w:sz="0" w:space="0" w:color="auto"/>
        <w:bottom w:val="none" w:sz="0" w:space="0" w:color="auto"/>
        <w:right w:val="none" w:sz="0" w:space="0" w:color="auto"/>
      </w:divBdr>
      <w:divsChild>
        <w:div w:id="512499695">
          <w:marLeft w:val="0"/>
          <w:marRight w:val="0"/>
          <w:marTop w:val="0"/>
          <w:marBottom w:val="0"/>
          <w:divBdr>
            <w:top w:val="none" w:sz="0" w:space="0" w:color="auto"/>
            <w:left w:val="none" w:sz="0" w:space="0" w:color="auto"/>
            <w:bottom w:val="none" w:sz="0" w:space="0" w:color="auto"/>
            <w:right w:val="none" w:sz="0" w:space="0" w:color="auto"/>
          </w:divBdr>
          <w:divsChild>
            <w:div w:id="512308595">
              <w:marLeft w:val="0"/>
              <w:marRight w:val="0"/>
              <w:marTop w:val="0"/>
              <w:marBottom w:val="0"/>
              <w:divBdr>
                <w:top w:val="none" w:sz="0" w:space="0" w:color="auto"/>
                <w:left w:val="none" w:sz="0" w:space="0" w:color="auto"/>
                <w:bottom w:val="none" w:sz="0" w:space="0" w:color="auto"/>
                <w:right w:val="none" w:sz="0" w:space="0" w:color="auto"/>
              </w:divBdr>
              <w:divsChild>
                <w:div w:id="270162174">
                  <w:marLeft w:val="0"/>
                  <w:marRight w:val="0"/>
                  <w:marTop w:val="0"/>
                  <w:marBottom w:val="0"/>
                  <w:divBdr>
                    <w:top w:val="none" w:sz="0" w:space="0" w:color="auto"/>
                    <w:left w:val="none" w:sz="0" w:space="0" w:color="auto"/>
                    <w:bottom w:val="none" w:sz="0" w:space="0" w:color="auto"/>
                    <w:right w:val="none" w:sz="0" w:space="0" w:color="auto"/>
                  </w:divBdr>
                  <w:divsChild>
                    <w:div w:id="991447926">
                      <w:marLeft w:val="0"/>
                      <w:marRight w:val="0"/>
                      <w:marTop w:val="0"/>
                      <w:marBottom w:val="0"/>
                      <w:divBdr>
                        <w:top w:val="none" w:sz="0" w:space="0" w:color="auto"/>
                        <w:left w:val="none" w:sz="0" w:space="0" w:color="auto"/>
                        <w:bottom w:val="none" w:sz="0" w:space="0" w:color="auto"/>
                        <w:right w:val="none" w:sz="0" w:space="0" w:color="auto"/>
                      </w:divBdr>
                      <w:divsChild>
                        <w:div w:id="1831208718">
                          <w:marLeft w:val="0"/>
                          <w:marRight w:val="0"/>
                          <w:marTop w:val="0"/>
                          <w:marBottom w:val="0"/>
                          <w:divBdr>
                            <w:top w:val="none" w:sz="0" w:space="0" w:color="auto"/>
                            <w:left w:val="none" w:sz="0" w:space="0" w:color="auto"/>
                            <w:bottom w:val="none" w:sz="0" w:space="0" w:color="auto"/>
                            <w:right w:val="none" w:sz="0" w:space="0" w:color="auto"/>
                          </w:divBdr>
                          <w:divsChild>
                            <w:div w:id="201792046">
                              <w:marLeft w:val="0"/>
                              <w:marRight w:val="0"/>
                              <w:marTop w:val="0"/>
                              <w:marBottom w:val="0"/>
                              <w:divBdr>
                                <w:top w:val="none" w:sz="0" w:space="0" w:color="auto"/>
                                <w:left w:val="none" w:sz="0" w:space="0" w:color="auto"/>
                                <w:bottom w:val="none" w:sz="0" w:space="0" w:color="auto"/>
                                <w:right w:val="none" w:sz="0" w:space="0" w:color="auto"/>
                              </w:divBdr>
                              <w:divsChild>
                                <w:div w:id="1449735165">
                                  <w:marLeft w:val="0"/>
                                  <w:marRight w:val="0"/>
                                  <w:marTop w:val="0"/>
                                  <w:marBottom w:val="0"/>
                                  <w:divBdr>
                                    <w:top w:val="none" w:sz="0" w:space="0" w:color="auto"/>
                                    <w:left w:val="none" w:sz="0" w:space="0" w:color="auto"/>
                                    <w:bottom w:val="none" w:sz="0" w:space="0" w:color="auto"/>
                                    <w:right w:val="none" w:sz="0" w:space="0" w:color="auto"/>
                                  </w:divBdr>
                                  <w:divsChild>
                                    <w:div w:id="902182888">
                                      <w:marLeft w:val="0"/>
                                      <w:marRight w:val="0"/>
                                      <w:marTop w:val="0"/>
                                      <w:marBottom w:val="0"/>
                                      <w:divBdr>
                                        <w:top w:val="none" w:sz="0" w:space="0" w:color="auto"/>
                                        <w:left w:val="none" w:sz="0" w:space="0" w:color="auto"/>
                                        <w:bottom w:val="none" w:sz="0" w:space="0" w:color="auto"/>
                                        <w:right w:val="none" w:sz="0" w:space="0" w:color="auto"/>
                                      </w:divBdr>
                                      <w:divsChild>
                                        <w:div w:id="1511532174">
                                          <w:marLeft w:val="0"/>
                                          <w:marRight w:val="0"/>
                                          <w:marTop w:val="0"/>
                                          <w:marBottom w:val="0"/>
                                          <w:divBdr>
                                            <w:top w:val="none" w:sz="0" w:space="0" w:color="auto"/>
                                            <w:left w:val="none" w:sz="0" w:space="0" w:color="auto"/>
                                            <w:bottom w:val="none" w:sz="0" w:space="0" w:color="auto"/>
                                            <w:right w:val="none" w:sz="0" w:space="0" w:color="auto"/>
                                          </w:divBdr>
                                          <w:divsChild>
                                            <w:div w:id="950431280">
                                              <w:marLeft w:val="0"/>
                                              <w:marRight w:val="0"/>
                                              <w:marTop w:val="0"/>
                                              <w:marBottom w:val="0"/>
                                              <w:divBdr>
                                                <w:top w:val="none" w:sz="0" w:space="0" w:color="auto"/>
                                                <w:left w:val="none" w:sz="0" w:space="0" w:color="auto"/>
                                                <w:bottom w:val="none" w:sz="0" w:space="0" w:color="auto"/>
                                                <w:right w:val="none" w:sz="0" w:space="0" w:color="auto"/>
                                              </w:divBdr>
                                              <w:divsChild>
                                                <w:div w:id="1757895107">
                                                  <w:marLeft w:val="0"/>
                                                  <w:marRight w:val="0"/>
                                                  <w:marTop w:val="0"/>
                                                  <w:marBottom w:val="0"/>
                                                  <w:divBdr>
                                                    <w:top w:val="none" w:sz="0" w:space="0" w:color="auto"/>
                                                    <w:left w:val="none" w:sz="0" w:space="0" w:color="auto"/>
                                                    <w:bottom w:val="none" w:sz="0" w:space="0" w:color="auto"/>
                                                    <w:right w:val="none" w:sz="0" w:space="0" w:color="auto"/>
                                                  </w:divBdr>
                                                  <w:divsChild>
                                                    <w:div w:id="1388720534">
                                                      <w:marLeft w:val="0"/>
                                                      <w:marRight w:val="0"/>
                                                      <w:marTop w:val="0"/>
                                                      <w:marBottom w:val="0"/>
                                                      <w:divBdr>
                                                        <w:top w:val="none" w:sz="0" w:space="0" w:color="auto"/>
                                                        <w:left w:val="none" w:sz="0" w:space="0" w:color="auto"/>
                                                        <w:bottom w:val="none" w:sz="0" w:space="0" w:color="auto"/>
                                                        <w:right w:val="none" w:sz="0" w:space="0" w:color="auto"/>
                                                      </w:divBdr>
                                                      <w:divsChild>
                                                        <w:div w:id="105974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27333833">
      <w:bodyDiv w:val="1"/>
      <w:marLeft w:val="0"/>
      <w:marRight w:val="0"/>
      <w:marTop w:val="0"/>
      <w:marBottom w:val="0"/>
      <w:divBdr>
        <w:top w:val="none" w:sz="0" w:space="0" w:color="auto"/>
        <w:left w:val="none" w:sz="0" w:space="0" w:color="auto"/>
        <w:bottom w:val="none" w:sz="0" w:space="0" w:color="auto"/>
        <w:right w:val="none" w:sz="0" w:space="0" w:color="auto"/>
      </w:divBdr>
      <w:divsChild>
        <w:div w:id="12554819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5821807">
      <w:bodyDiv w:val="1"/>
      <w:marLeft w:val="0"/>
      <w:marRight w:val="0"/>
      <w:marTop w:val="0"/>
      <w:marBottom w:val="0"/>
      <w:divBdr>
        <w:top w:val="none" w:sz="0" w:space="0" w:color="auto"/>
        <w:left w:val="none" w:sz="0" w:space="0" w:color="auto"/>
        <w:bottom w:val="none" w:sz="0" w:space="0" w:color="auto"/>
        <w:right w:val="none" w:sz="0" w:space="0" w:color="auto"/>
      </w:divBdr>
    </w:div>
    <w:div w:id="587427540">
      <w:bodyDiv w:val="1"/>
      <w:marLeft w:val="0"/>
      <w:marRight w:val="0"/>
      <w:marTop w:val="0"/>
      <w:marBottom w:val="0"/>
      <w:divBdr>
        <w:top w:val="none" w:sz="0" w:space="0" w:color="auto"/>
        <w:left w:val="none" w:sz="0" w:space="0" w:color="auto"/>
        <w:bottom w:val="none" w:sz="0" w:space="0" w:color="auto"/>
        <w:right w:val="none" w:sz="0" w:space="0" w:color="auto"/>
      </w:divBdr>
    </w:div>
    <w:div w:id="597174098">
      <w:bodyDiv w:val="1"/>
      <w:marLeft w:val="0"/>
      <w:marRight w:val="0"/>
      <w:marTop w:val="0"/>
      <w:marBottom w:val="0"/>
      <w:divBdr>
        <w:top w:val="none" w:sz="0" w:space="0" w:color="auto"/>
        <w:left w:val="none" w:sz="0" w:space="0" w:color="auto"/>
        <w:bottom w:val="none" w:sz="0" w:space="0" w:color="auto"/>
        <w:right w:val="none" w:sz="0" w:space="0" w:color="auto"/>
      </w:divBdr>
    </w:div>
    <w:div w:id="605697952">
      <w:bodyDiv w:val="1"/>
      <w:marLeft w:val="0"/>
      <w:marRight w:val="0"/>
      <w:marTop w:val="0"/>
      <w:marBottom w:val="0"/>
      <w:divBdr>
        <w:top w:val="none" w:sz="0" w:space="0" w:color="auto"/>
        <w:left w:val="none" w:sz="0" w:space="0" w:color="auto"/>
        <w:bottom w:val="none" w:sz="0" w:space="0" w:color="auto"/>
        <w:right w:val="none" w:sz="0" w:space="0" w:color="auto"/>
      </w:divBdr>
    </w:div>
    <w:div w:id="607270970">
      <w:bodyDiv w:val="1"/>
      <w:marLeft w:val="0"/>
      <w:marRight w:val="0"/>
      <w:marTop w:val="0"/>
      <w:marBottom w:val="0"/>
      <w:divBdr>
        <w:top w:val="none" w:sz="0" w:space="0" w:color="auto"/>
        <w:left w:val="none" w:sz="0" w:space="0" w:color="auto"/>
        <w:bottom w:val="none" w:sz="0" w:space="0" w:color="auto"/>
        <w:right w:val="none" w:sz="0" w:space="0" w:color="auto"/>
      </w:divBdr>
    </w:div>
    <w:div w:id="665398485">
      <w:bodyDiv w:val="1"/>
      <w:marLeft w:val="0"/>
      <w:marRight w:val="0"/>
      <w:marTop w:val="0"/>
      <w:marBottom w:val="0"/>
      <w:divBdr>
        <w:top w:val="none" w:sz="0" w:space="0" w:color="auto"/>
        <w:left w:val="none" w:sz="0" w:space="0" w:color="auto"/>
        <w:bottom w:val="none" w:sz="0" w:space="0" w:color="auto"/>
        <w:right w:val="none" w:sz="0" w:space="0" w:color="auto"/>
      </w:divBdr>
    </w:div>
    <w:div w:id="672340751">
      <w:bodyDiv w:val="1"/>
      <w:marLeft w:val="0"/>
      <w:marRight w:val="0"/>
      <w:marTop w:val="0"/>
      <w:marBottom w:val="0"/>
      <w:divBdr>
        <w:top w:val="none" w:sz="0" w:space="0" w:color="auto"/>
        <w:left w:val="none" w:sz="0" w:space="0" w:color="auto"/>
        <w:bottom w:val="none" w:sz="0" w:space="0" w:color="auto"/>
        <w:right w:val="none" w:sz="0" w:space="0" w:color="auto"/>
      </w:divBdr>
    </w:div>
    <w:div w:id="684479862">
      <w:bodyDiv w:val="1"/>
      <w:marLeft w:val="0"/>
      <w:marRight w:val="0"/>
      <w:marTop w:val="0"/>
      <w:marBottom w:val="0"/>
      <w:divBdr>
        <w:top w:val="none" w:sz="0" w:space="0" w:color="auto"/>
        <w:left w:val="none" w:sz="0" w:space="0" w:color="auto"/>
        <w:bottom w:val="none" w:sz="0" w:space="0" w:color="auto"/>
        <w:right w:val="none" w:sz="0" w:space="0" w:color="auto"/>
      </w:divBdr>
    </w:div>
    <w:div w:id="710349562">
      <w:bodyDiv w:val="1"/>
      <w:marLeft w:val="0"/>
      <w:marRight w:val="0"/>
      <w:marTop w:val="0"/>
      <w:marBottom w:val="0"/>
      <w:divBdr>
        <w:top w:val="none" w:sz="0" w:space="0" w:color="auto"/>
        <w:left w:val="none" w:sz="0" w:space="0" w:color="auto"/>
        <w:bottom w:val="none" w:sz="0" w:space="0" w:color="auto"/>
        <w:right w:val="none" w:sz="0" w:space="0" w:color="auto"/>
      </w:divBdr>
    </w:div>
    <w:div w:id="712272728">
      <w:bodyDiv w:val="1"/>
      <w:marLeft w:val="0"/>
      <w:marRight w:val="0"/>
      <w:marTop w:val="0"/>
      <w:marBottom w:val="0"/>
      <w:divBdr>
        <w:top w:val="none" w:sz="0" w:space="0" w:color="auto"/>
        <w:left w:val="none" w:sz="0" w:space="0" w:color="auto"/>
        <w:bottom w:val="none" w:sz="0" w:space="0" w:color="auto"/>
        <w:right w:val="none" w:sz="0" w:space="0" w:color="auto"/>
      </w:divBdr>
      <w:divsChild>
        <w:div w:id="19221352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5855680">
      <w:bodyDiv w:val="1"/>
      <w:marLeft w:val="0"/>
      <w:marRight w:val="0"/>
      <w:marTop w:val="0"/>
      <w:marBottom w:val="0"/>
      <w:divBdr>
        <w:top w:val="none" w:sz="0" w:space="0" w:color="auto"/>
        <w:left w:val="none" w:sz="0" w:space="0" w:color="auto"/>
        <w:bottom w:val="none" w:sz="0" w:space="0" w:color="auto"/>
        <w:right w:val="none" w:sz="0" w:space="0" w:color="auto"/>
      </w:divBdr>
    </w:div>
    <w:div w:id="718671865">
      <w:bodyDiv w:val="1"/>
      <w:marLeft w:val="0"/>
      <w:marRight w:val="0"/>
      <w:marTop w:val="0"/>
      <w:marBottom w:val="0"/>
      <w:divBdr>
        <w:top w:val="none" w:sz="0" w:space="0" w:color="auto"/>
        <w:left w:val="none" w:sz="0" w:space="0" w:color="auto"/>
        <w:bottom w:val="none" w:sz="0" w:space="0" w:color="auto"/>
        <w:right w:val="none" w:sz="0" w:space="0" w:color="auto"/>
      </w:divBdr>
      <w:divsChild>
        <w:div w:id="17846919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5397450">
      <w:bodyDiv w:val="1"/>
      <w:marLeft w:val="0"/>
      <w:marRight w:val="0"/>
      <w:marTop w:val="0"/>
      <w:marBottom w:val="0"/>
      <w:divBdr>
        <w:top w:val="none" w:sz="0" w:space="0" w:color="auto"/>
        <w:left w:val="none" w:sz="0" w:space="0" w:color="auto"/>
        <w:bottom w:val="none" w:sz="0" w:space="0" w:color="auto"/>
        <w:right w:val="none" w:sz="0" w:space="0" w:color="auto"/>
      </w:divBdr>
    </w:div>
    <w:div w:id="749928756">
      <w:bodyDiv w:val="1"/>
      <w:marLeft w:val="0"/>
      <w:marRight w:val="0"/>
      <w:marTop w:val="0"/>
      <w:marBottom w:val="0"/>
      <w:divBdr>
        <w:top w:val="none" w:sz="0" w:space="0" w:color="auto"/>
        <w:left w:val="none" w:sz="0" w:space="0" w:color="auto"/>
        <w:bottom w:val="none" w:sz="0" w:space="0" w:color="auto"/>
        <w:right w:val="none" w:sz="0" w:space="0" w:color="auto"/>
      </w:divBdr>
      <w:divsChild>
        <w:div w:id="1596480336">
          <w:marLeft w:val="0"/>
          <w:marRight w:val="0"/>
          <w:marTop w:val="0"/>
          <w:marBottom w:val="0"/>
          <w:divBdr>
            <w:top w:val="none" w:sz="0" w:space="0" w:color="auto"/>
            <w:left w:val="none" w:sz="0" w:space="0" w:color="auto"/>
            <w:bottom w:val="none" w:sz="0" w:space="0" w:color="auto"/>
            <w:right w:val="none" w:sz="0" w:space="0" w:color="auto"/>
          </w:divBdr>
          <w:divsChild>
            <w:div w:id="1862432615">
              <w:marLeft w:val="0"/>
              <w:marRight w:val="0"/>
              <w:marTop w:val="0"/>
              <w:marBottom w:val="0"/>
              <w:divBdr>
                <w:top w:val="none" w:sz="0" w:space="0" w:color="auto"/>
                <w:left w:val="none" w:sz="0" w:space="0" w:color="auto"/>
                <w:bottom w:val="none" w:sz="0" w:space="0" w:color="auto"/>
                <w:right w:val="none" w:sz="0" w:space="0" w:color="auto"/>
              </w:divBdr>
              <w:divsChild>
                <w:div w:id="1544441094">
                  <w:marLeft w:val="0"/>
                  <w:marRight w:val="0"/>
                  <w:marTop w:val="0"/>
                  <w:marBottom w:val="0"/>
                  <w:divBdr>
                    <w:top w:val="none" w:sz="0" w:space="0" w:color="auto"/>
                    <w:left w:val="none" w:sz="0" w:space="0" w:color="auto"/>
                    <w:bottom w:val="none" w:sz="0" w:space="0" w:color="auto"/>
                    <w:right w:val="none" w:sz="0" w:space="0" w:color="auto"/>
                  </w:divBdr>
                  <w:divsChild>
                    <w:div w:id="1288659473">
                      <w:marLeft w:val="0"/>
                      <w:marRight w:val="0"/>
                      <w:marTop w:val="0"/>
                      <w:marBottom w:val="0"/>
                      <w:divBdr>
                        <w:top w:val="none" w:sz="0" w:space="0" w:color="auto"/>
                        <w:left w:val="none" w:sz="0" w:space="0" w:color="auto"/>
                        <w:bottom w:val="none" w:sz="0" w:space="0" w:color="auto"/>
                        <w:right w:val="none" w:sz="0" w:space="0" w:color="auto"/>
                      </w:divBdr>
                      <w:divsChild>
                        <w:div w:id="377823356">
                          <w:marLeft w:val="0"/>
                          <w:marRight w:val="0"/>
                          <w:marTop w:val="0"/>
                          <w:marBottom w:val="0"/>
                          <w:divBdr>
                            <w:top w:val="none" w:sz="0" w:space="0" w:color="auto"/>
                            <w:left w:val="none" w:sz="0" w:space="0" w:color="auto"/>
                            <w:bottom w:val="none" w:sz="0" w:space="0" w:color="auto"/>
                            <w:right w:val="none" w:sz="0" w:space="0" w:color="auto"/>
                          </w:divBdr>
                          <w:divsChild>
                            <w:div w:id="2029717311">
                              <w:marLeft w:val="0"/>
                              <w:marRight w:val="0"/>
                              <w:marTop w:val="0"/>
                              <w:marBottom w:val="0"/>
                              <w:divBdr>
                                <w:top w:val="none" w:sz="0" w:space="0" w:color="auto"/>
                                <w:left w:val="none" w:sz="0" w:space="0" w:color="auto"/>
                                <w:bottom w:val="none" w:sz="0" w:space="0" w:color="auto"/>
                                <w:right w:val="none" w:sz="0" w:space="0" w:color="auto"/>
                              </w:divBdr>
                              <w:divsChild>
                                <w:div w:id="1900675802">
                                  <w:marLeft w:val="0"/>
                                  <w:marRight w:val="0"/>
                                  <w:marTop w:val="0"/>
                                  <w:marBottom w:val="0"/>
                                  <w:divBdr>
                                    <w:top w:val="none" w:sz="0" w:space="0" w:color="auto"/>
                                    <w:left w:val="none" w:sz="0" w:space="0" w:color="auto"/>
                                    <w:bottom w:val="none" w:sz="0" w:space="0" w:color="auto"/>
                                    <w:right w:val="none" w:sz="0" w:space="0" w:color="auto"/>
                                  </w:divBdr>
                                  <w:divsChild>
                                    <w:div w:id="1114789720">
                                      <w:marLeft w:val="0"/>
                                      <w:marRight w:val="0"/>
                                      <w:marTop w:val="0"/>
                                      <w:marBottom w:val="0"/>
                                      <w:divBdr>
                                        <w:top w:val="none" w:sz="0" w:space="0" w:color="auto"/>
                                        <w:left w:val="none" w:sz="0" w:space="0" w:color="auto"/>
                                        <w:bottom w:val="none" w:sz="0" w:space="0" w:color="auto"/>
                                        <w:right w:val="none" w:sz="0" w:space="0" w:color="auto"/>
                                      </w:divBdr>
                                      <w:divsChild>
                                        <w:div w:id="1970815606">
                                          <w:marLeft w:val="0"/>
                                          <w:marRight w:val="0"/>
                                          <w:marTop w:val="0"/>
                                          <w:marBottom w:val="0"/>
                                          <w:divBdr>
                                            <w:top w:val="none" w:sz="0" w:space="0" w:color="auto"/>
                                            <w:left w:val="none" w:sz="0" w:space="0" w:color="auto"/>
                                            <w:bottom w:val="none" w:sz="0" w:space="0" w:color="auto"/>
                                            <w:right w:val="none" w:sz="0" w:space="0" w:color="auto"/>
                                          </w:divBdr>
                                          <w:divsChild>
                                            <w:div w:id="1894386425">
                                              <w:marLeft w:val="0"/>
                                              <w:marRight w:val="0"/>
                                              <w:marTop w:val="0"/>
                                              <w:marBottom w:val="0"/>
                                              <w:divBdr>
                                                <w:top w:val="none" w:sz="0" w:space="0" w:color="auto"/>
                                                <w:left w:val="none" w:sz="0" w:space="0" w:color="auto"/>
                                                <w:bottom w:val="none" w:sz="0" w:space="0" w:color="auto"/>
                                                <w:right w:val="none" w:sz="0" w:space="0" w:color="auto"/>
                                              </w:divBdr>
                                              <w:divsChild>
                                                <w:div w:id="1209996829">
                                                  <w:marLeft w:val="0"/>
                                                  <w:marRight w:val="0"/>
                                                  <w:marTop w:val="0"/>
                                                  <w:marBottom w:val="0"/>
                                                  <w:divBdr>
                                                    <w:top w:val="none" w:sz="0" w:space="0" w:color="auto"/>
                                                    <w:left w:val="none" w:sz="0" w:space="0" w:color="auto"/>
                                                    <w:bottom w:val="none" w:sz="0" w:space="0" w:color="auto"/>
                                                    <w:right w:val="none" w:sz="0" w:space="0" w:color="auto"/>
                                                  </w:divBdr>
                                                  <w:divsChild>
                                                    <w:div w:id="797913827">
                                                      <w:marLeft w:val="0"/>
                                                      <w:marRight w:val="0"/>
                                                      <w:marTop w:val="0"/>
                                                      <w:marBottom w:val="0"/>
                                                      <w:divBdr>
                                                        <w:top w:val="none" w:sz="0" w:space="0" w:color="auto"/>
                                                        <w:left w:val="none" w:sz="0" w:space="0" w:color="auto"/>
                                                        <w:bottom w:val="none" w:sz="0" w:space="0" w:color="auto"/>
                                                        <w:right w:val="none" w:sz="0" w:space="0" w:color="auto"/>
                                                      </w:divBdr>
                                                      <w:divsChild>
                                                        <w:div w:id="173807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86046609">
      <w:bodyDiv w:val="1"/>
      <w:marLeft w:val="0"/>
      <w:marRight w:val="0"/>
      <w:marTop w:val="0"/>
      <w:marBottom w:val="0"/>
      <w:divBdr>
        <w:top w:val="none" w:sz="0" w:space="0" w:color="auto"/>
        <w:left w:val="none" w:sz="0" w:space="0" w:color="auto"/>
        <w:bottom w:val="none" w:sz="0" w:space="0" w:color="auto"/>
        <w:right w:val="none" w:sz="0" w:space="0" w:color="auto"/>
      </w:divBdr>
    </w:div>
    <w:div w:id="786851839">
      <w:bodyDiv w:val="1"/>
      <w:marLeft w:val="0"/>
      <w:marRight w:val="0"/>
      <w:marTop w:val="0"/>
      <w:marBottom w:val="0"/>
      <w:divBdr>
        <w:top w:val="none" w:sz="0" w:space="0" w:color="auto"/>
        <w:left w:val="none" w:sz="0" w:space="0" w:color="auto"/>
        <w:bottom w:val="none" w:sz="0" w:space="0" w:color="auto"/>
        <w:right w:val="none" w:sz="0" w:space="0" w:color="auto"/>
      </w:divBdr>
    </w:div>
    <w:div w:id="824322082">
      <w:bodyDiv w:val="1"/>
      <w:marLeft w:val="0"/>
      <w:marRight w:val="0"/>
      <w:marTop w:val="0"/>
      <w:marBottom w:val="0"/>
      <w:divBdr>
        <w:top w:val="none" w:sz="0" w:space="0" w:color="auto"/>
        <w:left w:val="none" w:sz="0" w:space="0" w:color="auto"/>
        <w:bottom w:val="none" w:sz="0" w:space="0" w:color="auto"/>
        <w:right w:val="none" w:sz="0" w:space="0" w:color="auto"/>
      </w:divBdr>
    </w:div>
    <w:div w:id="862936378">
      <w:bodyDiv w:val="1"/>
      <w:marLeft w:val="0"/>
      <w:marRight w:val="0"/>
      <w:marTop w:val="0"/>
      <w:marBottom w:val="0"/>
      <w:divBdr>
        <w:top w:val="none" w:sz="0" w:space="0" w:color="auto"/>
        <w:left w:val="none" w:sz="0" w:space="0" w:color="auto"/>
        <w:bottom w:val="none" w:sz="0" w:space="0" w:color="auto"/>
        <w:right w:val="none" w:sz="0" w:space="0" w:color="auto"/>
      </w:divBdr>
    </w:div>
    <w:div w:id="871916444">
      <w:bodyDiv w:val="1"/>
      <w:marLeft w:val="0"/>
      <w:marRight w:val="0"/>
      <w:marTop w:val="0"/>
      <w:marBottom w:val="0"/>
      <w:divBdr>
        <w:top w:val="none" w:sz="0" w:space="0" w:color="auto"/>
        <w:left w:val="none" w:sz="0" w:space="0" w:color="auto"/>
        <w:bottom w:val="none" w:sz="0" w:space="0" w:color="auto"/>
        <w:right w:val="none" w:sz="0" w:space="0" w:color="auto"/>
      </w:divBdr>
    </w:div>
    <w:div w:id="876624796">
      <w:bodyDiv w:val="1"/>
      <w:marLeft w:val="0"/>
      <w:marRight w:val="0"/>
      <w:marTop w:val="0"/>
      <w:marBottom w:val="0"/>
      <w:divBdr>
        <w:top w:val="none" w:sz="0" w:space="0" w:color="auto"/>
        <w:left w:val="none" w:sz="0" w:space="0" w:color="auto"/>
        <w:bottom w:val="none" w:sz="0" w:space="0" w:color="auto"/>
        <w:right w:val="none" w:sz="0" w:space="0" w:color="auto"/>
      </w:divBdr>
    </w:div>
    <w:div w:id="887759343">
      <w:bodyDiv w:val="1"/>
      <w:marLeft w:val="0"/>
      <w:marRight w:val="0"/>
      <w:marTop w:val="0"/>
      <w:marBottom w:val="0"/>
      <w:divBdr>
        <w:top w:val="none" w:sz="0" w:space="0" w:color="auto"/>
        <w:left w:val="none" w:sz="0" w:space="0" w:color="auto"/>
        <w:bottom w:val="none" w:sz="0" w:space="0" w:color="auto"/>
        <w:right w:val="none" w:sz="0" w:space="0" w:color="auto"/>
      </w:divBdr>
    </w:div>
    <w:div w:id="900870361">
      <w:bodyDiv w:val="1"/>
      <w:marLeft w:val="0"/>
      <w:marRight w:val="0"/>
      <w:marTop w:val="0"/>
      <w:marBottom w:val="0"/>
      <w:divBdr>
        <w:top w:val="none" w:sz="0" w:space="0" w:color="auto"/>
        <w:left w:val="none" w:sz="0" w:space="0" w:color="auto"/>
        <w:bottom w:val="none" w:sz="0" w:space="0" w:color="auto"/>
        <w:right w:val="none" w:sz="0" w:space="0" w:color="auto"/>
      </w:divBdr>
    </w:div>
    <w:div w:id="902325706">
      <w:bodyDiv w:val="1"/>
      <w:marLeft w:val="0"/>
      <w:marRight w:val="0"/>
      <w:marTop w:val="0"/>
      <w:marBottom w:val="0"/>
      <w:divBdr>
        <w:top w:val="none" w:sz="0" w:space="0" w:color="auto"/>
        <w:left w:val="none" w:sz="0" w:space="0" w:color="auto"/>
        <w:bottom w:val="none" w:sz="0" w:space="0" w:color="auto"/>
        <w:right w:val="none" w:sz="0" w:space="0" w:color="auto"/>
      </w:divBdr>
    </w:div>
    <w:div w:id="913470623">
      <w:bodyDiv w:val="1"/>
      <w:marLeft w:val="0"/>
      <w:marRight w:val="0"/>
      <w:marTop w:val="0"/>
      <w:marBottom w:val="0"/>
      <w:divBdr>
        <w:top w:val="none" w:sz="0" w:space="0" w:color="auto"/>
        <w:left w:val="none" w:sz="0" w:space="0" w:color="auto"/>
        <w:bottom w:val="none" w:sz="0" w:space="0" w:color="auto"/>
        <w:right w:val="none" w:sz="0" w:space="0" w:color="auto"/>
      </w:divBdr>
    </w:div>
    <w:div w:id="945504178">
      <w:bodyDiv w:val="1"/>
      <w:marLeft w:val="0"/>
      <w:marRight w:val="0"/>
      <w:marTop w:val="0"/>
      <w:marBottom w:val="0"/>
      <w:divBdr>
        <w:top w:val="none" w:sz="0" w:space="0" w:color="auto"/>
        <w:left w:val="none" w:sz="0" w:space="0" w:color="auto"/>
        <w:bottom w:val="none" w:sz="0" w:space="0" w:color="auto"/>
        <w:right w:val="none" w:sz="0" w:space="0" w:color="auto"/>
      </w:divBdr>
    </w:div>
    <w:div w:id="946084436">
      <w:bodyDiv w:val="1"/>
      <w:marLeft w:val="0"/>
      <w:marRight w:val="0"/>
      <w:marTop w:val="0"/>
      <w:marBottom w:val="0"/>
      <w:divBdr>
        <w:top w:val="none" w:sz="0" w:space="0" w:color="auto"/>
        <w:left w:val="none" w:sz="0" w:space="0" w:color="auto"/>
        <w:bottom w:val="none" w:sz="0" w:space="0" w:color="auto"/>
        <w:right w:val="none" w:sz="0" w:space="0" w:color="auto"/>
      </w:divBdr>
    </w:div>
    <w:div w:id="951981808">
      <w:bodyDiv w:val="1"/>
      <w:marLeft w:val="0"/>
      <w:marRight w:val="0"/>
      <w:marTop w:val="0"/>
      <w:marBottom w:val="0"/>
      <w:divBdr>
        <w:top w:val="none" w:sz="0" w:space="0" w:color="auto"/>
        <w:left w:val="none" w:sz="0" w:space="0" w:color="auto"/>
        <w:bottom w:val="none" w:sz="0" w:space="0" w:color="auto"/>
        <w:right w:val="none" w:sz="0" w:space="0" w:color="auto"/>
      </w:divBdr>
    </w:div>
    <w:div w:id="954675499">
      <w:bodyDiv w:val="1"/>
      <w:marLeft w:val="0"/>
      <w:marRight w:val="0"/>
      <w:marTop w:val="0"/>
      <w:marBottom w:val="0"/>
      <w:divBdr>
        <w:top w:val="none" w:sz="0" w:space="0" w:color="auto"/>
        <w:left w:val="none" w:sz="0" w:space="0" w:color="auto"/>
        <w:bottom w:val="none" w:sz="0" w:space="0" w:color="auto"/>
        <w:right w:val="none" w:sz="0" w:space="0" w:color="auto"/>
      </w:divBdr>
    </w:div>
    <w:div w:id="963342513">
      <w:bodyDiv w:val="1"/>
      <w:marLeft w:val="0"/>
      <w:marRight w:val="0"/>
      <w:marTop w:val="0"/>
      <w:marBottom w:val="0"/>
      <w:divBdr>
        <w:top w:val="none" w:sz="0" w:space="0" w:color="auto"/>
        <w:left w:val="none" w:sz="0" w:space="0" w:color="auto"/>
        <w:bottom w:val="none" w:sz="0" w:space="0" w:color="auto"/>
        <w:right w:val="none" w:sz="0" w:space="0" w:color="auto"/>
      </w:divBdr>
    </w:div>
    <w:div w:id="994647785">
      <w:bodyDiv w:val="1"/>
      <w:marLeft w:val="0"/>
      <w:marRight w:val="0"/>
      <w:marTop w:val="0"/>
      <w:marBottom w:val="0"/>
      <w:divBdr>
        <w:top w:val="none" w:sz="0" w:space="0" w:color="auto"/>
        <w:left w:val="none" w:sz="0" w:space="0" w:color="auto"/>
        <w:bottom w:val="none" w:sz="0" w:space="0" w:color="auto"/>
        <w:right w:val="none" w:sz="0" w:space="0" w:color="auto"/>
      </w:divBdr>
    </w:div>
    <w:div w:id="1003556635">
      <w:bodyDiv w:val="1"/>
      <w:marLeft w:val="0"/>
      <w:marRight w:val="0"/>
      <w:marTop w:val="0"/>
      <w:marBottom w:val="0"/>
      <w:divBdr>
        <w:top w:val="none" w:sz="0" w:space="0" w:color="auto"/>
        <w:left w:val="none" w:sz="0" w:space="0" w:color="auto"/>
        <w:bottom w:val="none" w:sz="0" w:space="0" w:color="auto"/>
        <w:right w:val="none" w:sz="0" w:space="0" w:color="auto"/>
      </w:divBdr>
    </w:div>
    <w:div w:id="1023483359">
      <w:bodyDiv w:val="1"/>
      <w:marLeft w:val="0"/>
      <w:marRight w:val="0"/>
      <w:marTop w:val="0"/>
      <w:marBottom w:val="0"/>
      <w:divBdr>
        <w:top w:val="none" w:sz="0" w:space="0" w:color="auto"/>
        <w:left w:val="none" w:sz="0" w:space="0" w:color="auto"/>
        <w:bottom w:val="none" w:sz="0" w:space="0" w:color="auto"/>
        <w:right w:val="none" w:sz="0" w:space="0" w:color="auto"/>
      </w:divBdr>
    </w:div>
    <w:div w:id="1034962542">
      <w:bodyDiv w:val="1"/>
      <w:marLeft w:val="0"/>
      <w:marRight w:val="0"/>
      <w:marTop w:val="0"/>
      <w:marBottom w:val="0"/>
      <w:divBdr>
        <w:top w:val="none" w:sz="0" w:space="0" w:color="auto"/>
        <w:left w:val="none" w:sz="0" w:space="0" w:color="auto"/>
        <w:bottom w:val="none" w:sz="0" w:space="0" w:color="auto"/>
        <w:right w:val="none" w:sz="0" w:space="0" w:color="auto"/>
      </w:divBdr>
    </w:div>
    <w:div w:id="1036272944">
      <w:bodyDiv w:val="1"/>
      <w:marLeft w:val="0"/>
      <w:marRight w:val="0"/>
      <w:marTop w:val="0"/>
      <w:marBottom w:val="0"/>
      <w:divBdr>
        <w:top w:val="none" w:sz="0" w:space="0" w:color="auto"/>
        <w:left w:val="none" w:sz="0" w:space="0" w:color="auto"/>
        <w:bottom w:val="none" w:sz="0" w:space="0" w:color="auto"/>
        <w:right w:val="none" w:sz="0" w:space="0" w:color="auto"/>
      </w:divBdr>
    </w:div>
    <w:div w:id="1036543770">
      <w:bodyDiv w:val="1"/>
      <w:marLeft w:val="0"/>
      <w:marRight w:val="0"/>
      <w:marTop w:val="0"/>
      <w:marBottom w:val="0"/>
      <w:divBdr>
        <w:top w:val="none" w:sz="0" w:space="0" w:color="auto"/>
        <w:left w:val="none" w:sz="0" w:space="0" w:color="auto"/>
        <w:bottom w:val="none" w:sz="0" w:space="0" w:color="auto"/>
        <w:right w:val="none" w:sz="0" w:space="0" w:color="auto"/>
      </w:divBdr>
    </w:div>
    <w:div w:id="1040129952">
      <w:bodyDiv w:val="1"/>
      <w:marLeft w:val="0"/>
      <w:marRight w:val="0"/>
      <w:marTop w:val="0"/>
      <w:marBottom w:val="0"/>
      <w:divBdr>
        <w:top w:val="none" w:sz="0" w:space="0" w:color="auto"/>
        <w:left w:val="none" w:sz="0" w:space="0" w:color="auto"/>
        <w:bottom w:val="none" w:sz="0" w:space="0" w:color="auto"/>
        <w:right w:val="none" w:sz="0" w:space="0" w:color="auto"/>
      </w:divBdr>
      <w:divsChild>
        <w:div w:id="18193736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1218043">
      <w:bodyDiv w:val="1"/>
      <w:marLeft w:val="0"/>
      <w:marRight w:val="0"/>
      <w:marTop w:val="0"/>
      <w:marBottom w:val="0"/>
      <w:divBdr>
        <w:top w:val="none" w:sz="0" w:space="0" w:color="auto"/>
        <w:left w:val="none" w:sz="0" w:space="0" w:color="auto"/>
        <w:bottom w:val="none" w:sz="0" w:space="0" w:color="auto"/>
        <w:right w:val="none" w:sz="0" w:space="0" w:color="auto"/>
      </w:divBdr>
      <w:divsChild>
        <w:div w:id="9266191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92505417">
      <w:bodyDiv w:val="1"/>
      <w:marLeft w:val="0"/>
      <w:marRight w:val="0"/>
      <w:marTop w:val="0"/>
      <w:marBottom w:val="0"/>
      <w:divBdr>
        <w:top w:val="none" w:sz="0" w:space="0" w:color="auto"/>
        <w:left w:val="none" w:sz="0" w:space="0" w:color="auto"/>
        <w:bottom w:val="none" w:sz="0" w:space="0" w:color="auto"/>
        <w:right w:val="none" w:sz="0" w:space="0" w:color="auto"/>
      </w:divBdr>
    </w:div>
    <w:div w:id="1093431726">
      <w:bodyDiv w:val="1"/>
      <w:marLeft w:val="0"/>
      <w:marRight w:val="0"/>
      <w:marTop w:val="0"/>
      <w:marBottom w:val="0"/>
      <w:divBdr>
        <w:top w:val="none" w:sz="0" w:space="0" w:color="auto"/>
        <w:left w:val="none" w:sz="0" w:space="0" w:color="auto"/>
        <w:bottom w:val="none" w:sz="0" w:space="0" w:color="auto"/>
        <w:right w:val="none" w:sz="0" w:space="0" w:color="auto"/>
      </w:divBdr>
    </w:div>
    <w:div w:id="1097141331">
      <w:bodyDiv w:val="1"/>
      <w:marLeft w:val="0"/>
      <w:marRight w:val="0"/>
      <w:marTop w:val="0"/>
      <w:marBottom w:val="0"/>
      <w:divBdr>
        <w:top w:val="none" w:sz="0" w:space="0" w:color="auto"/>
        <w:left w:val="none" w:sz="0" w:space="0" w:color="auto"/>
        <w:bottom w:val="none" w:sz="0" w:space="0" w:color="auto"/>
        <w:right w:val="none" w:sz="0" w:space="0" w:color="auto"/>
      </w:divBdr>
      <w:divsChild>
        <w:div w:id="572664056">
          <w:marLeft w:val="0"/>
          <w:marRight w:val="0"/>
          <w:marTop w:val="0"/>
          <w:marBottom w:val="0"/>
          <w:divBdr>
            <w:top w:val="none" w:sz="0" w:space="0" w:color="auto"/>
            <w:left w:val="none" w:sz="0" w:space="0" w:color="auto"/>
            <w:bottom w:val="none" w:sz="0" w:space="0" w:color="auto"/>
            <w:right w:val="none" w:sz="0" w:space="0" w:color="auto"/>
          </w:divBdr>
          <w:divsChild>
            <w:div w:id="1675375270">
              <w:marLeft w:val="0"/>
              <w:marRight w:val="0"/>
              <w:marTop w:val="0"/>
              <w:marBottom w:val="0"/>
              <w:divBdr>
                <w:top w:val="none" w:sz="0" w:space="0" w:color="auto"/>
                <w:left w:val="none" w:sz="0" w:space="0" w:color="auto"/>
                <w:bottom w:val="none" w:sz="0" w:space="0" w:color="auto"/>
                <w:right w:val="none" w:sz="0" w:space="0" w:color="auto"/>
              </w:divBdr>
              <w:divsChild>
                <w:div w:id="1108427987">
                  <w:marLeft w:val="0"/>
                  <w:marRight w:val="0"/>
                  <w:marTop w:val="0"/>
                  <w:marBottom w:val="0"/>
                  <w:divBdr>
                    <w:top w:val="none" w:sz="0" w:space="0" w:color="auto"/>
                    <w:left w:val="none" w:sz="0" w:space="0" w:color="auto"/>
                    <w:bottom w:val="none" w:sz="0" w:space="0" w:color="auto"/>
                    <w:right w:val="none" w:sz="0" w:space="0" w:color="auto"/>
                  </w:divBdr>
                  <w:divsChild>
                    <w:div w:id="1377461317">
                      <w:marLeft w:val="0"/>
                      <w:marRight w:val="0"/>
                      <w:marTop w:val="0"/>
                      <w:marBottom w:val="0"/>
                      <w:divBdr>
                        <w:top w:val="none" w:sz="0" w:space="0" w:color="auto"/>
                        <w:left w:val="none" w:sz="0" w:space="0" w:color="auto"/>
                        <w:bottom w:val="none" w:sz="0" w:space="0" w:color="auto"/>
                        <w:right w:val="none" w:sz="0" w:space="0" w:color="auto"/>
                      </w:divBdr>
                      <w:divsChild>
                        <w:div w:id="901135313">
                          <w:marLeft w:val="0"/>
                          <w:marRight w:val="0"/>
                          <w:marTop w:val="0"/>
                          <w:marBottom w:val="0"/>
                          <w:divBdr>
                            <w:top w:val="none" w:sz="0" w:space="0" w:color="auto"/>
                            <w:left w:val="none" w:sz="0" w:space="0" w:color="auto"/>
                            <w:bottom w:val="none" w:sz="0" w:space="0" w:color="auto"/>
                            <w:right w:val="none" w:sz="0" w:space="0" w:color="auto"/>
                          </w:divBdr>
                          <w:divsChild>
                            <w:div w:id="1279680794">
                              <w:marLeft w:val="0"/>
                              <w:marRight w:val="0"/>
                              <w:marTop w:val="0"/>
                              <w:marBottom w:val="0"/>
                              <w:divBdr>
                                <w:top w:val="none" w:sz="0" w:space="0" w:color="auto"/>
                                <w:left w:val="none" w:sz="0" w:space="0" w:color="auto"/>
                                <w:bottom w:val="none" w:sz="0" w:space="0" w:color="auto"/>
                                <w:right w:val="none" w:sz="0" w:space="0" w:color="auto"/>
                              </w:divBdr>
                              <w:divsChild>
                                <w:div w:id="50884421">
                                  <w:marLeft w:val="0"/>
                                  <w:marRight w:val="0"/>
                                  <w:marTop w:val="0"/>
                                  <w:marBottom w:val="0"/>
                                  <w:divBdr>
                                    <w:top w:val="none" w:sz="0" w:space="0" w:color="auto"/>
                                    <w:left w:val="none" w:sz="0" w:space="0" w:color="auto"/>
                                    <w:bottom w:val="none" w:sz="0" w:space="0" w:color="auto"/>
                                    <w:right w:val="none" w:sz="0" w:space="0" w:color="auto"/>
                                  </w:divBdr>
                                  <w:divsChild>
                                    <w:div w:id="337006214">
                                      <w:marLeft w:val="0"/>
                                      <w:marRight w:val="0"/>
                                      <w:marTop w:val="0"/>
                                      <w:marBottom w:val="0"/>
                                      <w:divBdr>
                                        <w:top w:val="none" w:sz="0" w:space="0" w:color="auto"/>
                                        <w:left w:val="none" w:sz="0" w:space="0" w:color="auto"/>
                                        <w:bottom w:val="none" w:sz="0" w:space="0" w:color="auto"/>
                                        <w:right w:val="none" w:sz="0" w:space="0" w:color="auto"/>
                                      </w:divBdr>
                                      <w:divsChild>
                                        <w:div w:id="1312976531">
                                          <w:marLeft w:val="0"/>
                                          <w:marRight w:val="0"/>
                                          <w:marTop w:val="0"/>
                                          <w:marBottom w:val="0"/>
                                          <w:divBdr>
                                            <w:top w:val="none" w:sz="0" w:space="0" w:color="auto"/>
                                            <w:left w:val="none" w:sz="0" w:space="0" w:color="auto"/>
                                            <w:bottom w:val="none" w:sz="0" w:space="0" w:color="auto"/>
                                            <w:right w:val="none" w:sz="0" w:space="0" w:color="auto"/>
                                          </w:divBdr>
                                          <w:divsChild>
                                            <w:div w:id="1285772019">
                                              <w:marLeft w:val="0"/>
                                              <w:marRight w:val="0"/>
                                              <w:marTop w:val="0"/>
                                              <w:marBottom w:val="0"/>
                                              <w:divBdr>
                                                <w:top w:val="none" w:sz="0" w:space="0" w:color="auto"/>
                                                <w:left w:val="none" w:sz="0" w:space="0" w:color="auto"/>
                                                <w:bottom w:val="none" w:sz="0" w:space="0" w:color="auto"/>
                                                <w:right w:val="none" w:sz="0" w:space="0" w:color="auto"/>
                                              </w:divBdr>
                                              <w:divsChild>
                                                <w:div w:id="1146312445">
                                                  <w:marLeft w:val="0"/>
                                                  <w:marRight w:val="0"/>
                                                  <w:marTop w:val="0"/>
                                                  <w:marBottom w:val="0"/>
                                                  <w:divBdr>
                                                    <w:top w:val="none" w:sz="0" w:space="0" w:color="auto"/>
                                                    <w:left w:val="none" w:sz="0" w:space="0" w:color="auto"/>
                                                    <w:bottom w:val="none" w:sz="0" w:space="0" w:color="auto"/>
                                                    <w:right w:val="none" w:sz="0" w:space="0" w:color="auto"/>
                                                  </w:divBdr>
                                                  <w:divsChild>
                                                    <w:div w:id="2047414181">
                                                      <w:marLeft w:val="0"/>
                                                      <w:marRight w:val="0"/>
                                                      <w:marTop w:val="0"/>
                                                      <w:marBottom w:val="0"/>
                                                      <w:divBdr>
                                                        <w:top w:val="none" w:sz="0" w:space="0" w:color="auto"/>
                                                        <w:left w:val="none" w:sz="0" w:space="0" w:color="auto"/>
                                                        <w:bottom w:val="none" w:sz="0" w:space="0" w:color="auto"/>
                                                        <w:right w:val="none" w:sz="0" w:space="0" w:color="auto"/>
                                                      </w:divBdr>
                                                      <w:divsChild>
                                                        <w:div w:id="191033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04499690">
      <w:bodyDiv w:val="1"/>
      <w:marLeft w:val="0"/>
      <w:marRight w:val="0"/>
      <w:marTop w:val="0"/>
      <w:marBottom w:val="0"/>
      <w:divBdr>
        <w:top w:val="none" w:sz="0" w:space="0" w:color="auto"/>
        <w:left w:val="none" w:sz="0" w:space="0" w:color="auto"/>
        <w:bottom w:val="none" w:sz="0" w:space="0" w:color="auto"/>
        <w:right w:val="none" w:sz="0" w:space="0" w:color="auto"/>
      </w:divBdr>
    </w:div>
    <w:div w:id="1107195128">
      <w:bodyDiv w:val="1"/>
      <w:marLeft w:val="0"/>
      <w:marRight w:val="0"/>
      <w:marTop w:val="0"/>
      <w:marBottom w:val="0"/>
      <w:divBdr>
        <w:top w:val="none" w:sz="0" w:space="0" w:color="auto"/>
        <w:left w:val="none" w:sz="0" w:space="0" w:color="auto"/>
        <w:bottom w:val="none" w:sz="0" w:space="0" w:color="auto"/>
        <w:right w:val="none" w:sz="0" w:space="0" w:color="auto"/>
      </w:divBdr>
    </w:div>
    <w:div w:id="1129321795">
      <w:bodyDiv w:val="1"/>
      <w:marLeft w:val="0"/>
      <w:marRight w:val="0"/>
      <w:marTop w:val="0"/>
      <w:marBottom w:val="0"/>
      <w:divBdr>
        <w:top w:val="none" w:sz="0" w:space="0" w:color="auto"/>
        <w:left w:val="none" w:sz="0" w:space="0" w:color="auto"/>
        <w:bottom w:val="none" w:sz="0" w:space="0" w:color="auto"/>
        <w:right w:val="none" w:sz="0" w:space="0" w:color="auto"/>
      </w:divBdr>
    </w:div>
    <w:div w:id="1149321794">
      <w:bodyDiv w:val="1"/>
      <w:marLeft w:val="0"/>
      <w:marRight w:val="0"/>
      <w:marTop w:val="0"/>
      <w:marBottom w:val="0"/>
      <w:divBdr>
        <w:top w:val="none" w:sz="0" w:space="0" w:color="auto"/>
        <w:left w:val="none" w:sz="0" w:space="0" w:color="auto"/>
        <w:bottom w:val="none" w:sz="0" w:space="0" w:color="auto"/>
        <w:right w:val="none" w:sz="0" w:space="0" w:color="auto"/>
      </w:divBdr>
    </w:div>
    <w:div w:id="1164130021">
      <w:bodyDiv w:val="1"/>
      <w:marLeft w:val="0"/>
      <w:marRight w:val="0"/>
      <w:marTop w:val="0"/>
      <w:marBottom w:val="0"/>
      <w:divBdr>
        <w:top w:val="none" w:sz="0" w:space="0" w:color="auto"/>
        <w:left w:val="none" w:sz="0" w:space="0" w:color="auto"/>
        <w:bottom w:val="none" w:sz="0" w:space="0" w:color="auto"/>
        <w:right w:val="none" w:sz="0" w:space="0" w:color="auto"/>
      </w:divBdr>
    </w:div>
    <w:div w:id="1165245578">
      <w:bodyDiv w:val="1"/>
      <w:marLeft w:val="0"/>
      <w:marRight w:val="0"/>
      <w:marTop w:val="0"/>
      <w:marBottom w:val="0"/>
      <w:divBdr>
        <w:top w:val="none" w:sz="0" w:space="0" w:color="auto"/>
        <w:left w:val="none" w:sz="0" w:space="0" w:color="auto"/>
        <w:bottom w:val="none" w:sz="0" w:space="0" w:color="auto"/>
        <w:right w:val="none" w:sz="0" w:space="0" w:color="auto"/>
      </w:divBdr>
      <w:divsChild>
        <w:div w:id="3924610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2451394">
      <w:bodyDiv w:val="1"/>
      <w:marLeft w:val="0"/>
      <w:marRight w:val="0"/>
      <w:marTop w:val="0"/>
      <w:marBottom w:val="0"/>
      <w:divBdr>
        <w:top w:val="none" w:sz="0" w:space="0" w:color="auto"/>
        <w:left w:val="none" w:sz="0" w:space="0" w:color="auto"/>
        <w:bottom w:val="none" w:sz="0" w:space="0" w:color="auto"/>
        <w:right w:val="none" w:sz="0" w:space="0" w:color="auto"/>
      </w:divBdr>
    </w:div>
    <w:div w:id="1173254897">
      <w:bodyDiv w:val="1"/>
      <w:marLeft w:val="0"/>
      <w:marRight w:val="0"/>
      <w:marTop w:val="0"/>
      <w:marBottom w:val="0"/>
      <w:divBdr>
        <w:top w:val="none" w:sz="0" w:space="0" w:color="auto"/>
        <w:left w:val="none" w:sz="0" w:space="0" w:color="auto"/>
        <w:bottom w:val="none" w:sz="0" w:space="0" w:color="auto"/>
        <w:right w:val="none" w:sz="0" w:space="0" w:color="auto"/>
      </w:divBdr>
    </w:div>
    <w:div w:id="1211265807">
      <w:bodyDiv w:val="1"/>
      <w:marLeft w:val="0"/>
      <w:marRight w:val="0"/>
      <w:marTop w:val="0"/>
      <w:marBottom w:val="0"/>
      <w:divBdr>
        <w:top w:val="none" w:sz="0" w:space="0" w:color="auto"/>
        <w:left w:val="none" w:sz="0" w:space="0" w:color="auto"/>
        <w:bottom w:val="none" w:sz="0" w:space="0" w:color="auto"/>
        <w:right w:val="none" w:sz="0" w:space="0" w:color="auto"/>
      </w:divBdr>
    </w:div>
    <w:div w:id="1237089524">
      <w:bodyDiv w:val="1"/>
      <w:marLeft w:val="0"/>
      <w:marRight w:val="0"/>
      <w:marTop w:val="0"/>
      <w:marBottom w:val="0"/>
      <w:divBdr>
        <w:top w:val="none" w:sz="0" w:space="0" w:color="auto"/>
        <w:left w:val="none" w:sz="0" w:space="0" w:color="auto"/>
        <w:bottom w:val="none" w:sz="0" w:space="0" w:color="auto"/>
        <w:right w:val="none" w:sz="0" w:space="0" w:color="auto"/>
      </w:divBdr>
      <w:divsChild>
        <w:div w:id="1042172912">
          <w:marLeft w:val="0"/>
          <w:marRight w:val="0"/>
          <w:marTop w:val="0"/>
          <w:marBottom w:val="0"/>
          <w:divBdr>
            <w:top w:val="none" w:sz="0" w:space="0" w:color="auto"/>
            <w:left w:val="none" w:sz="0" w:space="0" w:color="auto"/>
            <w:bottom w:val="none" w:sz="0" w:space="0" w:color="auto"/>
            <w:right w:val="none" w:sz="0" w:space="0" w:color="auto"/>
          </w:divBdr>
          <w:divsChild>
            <w:div w:id="871262934">
              <w:marLeft w:val="0"/>
              <w:marRight w:val="0"/>
              <w:marTop w:val="0"/>
              <w:marBottom w:val="0"/>
              <w:divBdr>
                <w:top w:val="none" w:sz="0" w:space="0" w:color="auto"/>
                <w:left w:val="none" w:sz="0" w:space="0" w:color="auto"/>
                <w:bottom w:val="none" w:sz="0" w:space="0" w:color="auto"/>
                <w:right w:val="none" w:sz="0" w:space="0" w:color="auto"/>
              </w:divBdr>
              <w:divsChild>
                <w:div w:id="1904949960">
                  <w:marLeft w:val="0"/>
                  <w:marRight w:val="0"/>
                  <w:marTop w:val="0"/>
                  <w:marBottom w:val="0"/>
                  <w:divBdr>
                    <w:top w:val="none" w:sz="0" w:space="0" w:color="auto"/>
                    <w:left w:val="none" w:sz="0" w:space="0" w:color="auto"/>
                    <w:bottom w:val="none" w:sz="0" w:space="0" w:color="auto"/>
                    <w:right w:val="none" w:sz="0" w:space="0" w:color="auto"/>
                  </w:divBdr>
                  <w:divsChild>
                    <w:div w:id="77217542">
                      <w:marLeft w:val="0"/>
                      <w:marRight w:val="0"/>
                      <w:marTop w:val="0"/>
                      <w:marBottom w:val="0"/>
                      <w:divBdr>
                        <w:top w:val="none" w:sz="0" w:space="0" w:color="auto"/>
                        <w:left w:val="none" w:sz="0" w:space="0" w:color="auto"/>
                        <w:bottom w:val="none" w:sz="0" w:space="0" w:color="auto"/>
                        <w:right w:val="none" w:sz="0" w:space="0" w:color="auto"/>
                      </w:divBdr>
                      <w:divsChild>
                        <w:div w:id="1173226690">
                          <w:marLeft w:val="0"/>
                          <w:marRight w:val="0"/>
                          <w:marTop w:val="0"/>
                          <w:marBottom w:val="0"/>
                          <w:divBdr>
                            <w:top w:val="none" w:sz="0" w:space="0" w:color="auto"/>
                            <w:left w:val="none" w:sz="0" w:space="0" w:color="auto"/>
                            <w:bottom w:val="none" w:sz="0" w:space="0" w:color="auto"/>
                            <w:right w:val="none" w:sz="0" w:space="0" w:color="auto"/>
                          </w:divBdr>
                          <w:divsChild>
                            <w:div w:id="1351832647">
                              <w:marLeft w:val="0"/>
                              <w:marRight w:val="0"/>
                              <w:marTop w:val="0"/>
                              <w:marBottom w:val="0"/>
                              <w:divBdr>
                                <w:top w:val="none" w:sz="0" w:space="0" w:color="auto"/>
                                <w:left w:val="none" w:sz="0" w:space="0" w:color="auto"/>
                                <w:bottom w:val="none" w:sz="0" w:space="0" w:color="auto"/>
                                <w:right w:val="none" w:sz="0" w:space="0" w:color="auto"/>
                              </w:divBdr>
                              <w:divsChild>
                                <w:div w:id="1804929947">
                                  <w:marLeft w:val="0"/>
                                  <w:marRight w:val="0"/>
                                  <w:marTop w:val="0"/>
                                  <w:marBottom w:val="0"/>
                                  <w:divBdr>
                                    <w:top w:val="none" w:sz="0" w:space="0" w:color="auto"/>
                                    <w:left w:val="none" w:sz="0" w:space="0" w:color="auto"/>
                                    <w:bottom w:val="none" w:sz="0" w:space="0" w:color="auto"/>
                                    <w:right w:val="none" w:sz="0" w:space="0" w:color="auto"/>
                                  </w:divBdr>
                                  <w:divsChild>
                                    <w:div w:id="1737314686">
                                      <w:marLeft w:val="0"/>
                                      <w:marRight w:val="0"/>
                                      <w:marTop w:val="0"/>
                                      <w:marBottom w:val="0"/>
                                      <w:divBdr>
                                        <w:top w:val="none" w:sz="0" w:space="0" w:color="auto"/>
                                        <w:left w:val="none" w:sz="0" w:space="0" w:color="auto"/>
                                        <w:bottom w:val="none" w:sz="0" w:space="0" w:color="auto"/>
                                        <w:right w:val="none" w:sz="0" w:space="0" w:color="auto"/>
                                      </w:divBdr>
                                      <w:divsChild>
                                        <w:div w:id="2104689510">
                                          <w:marLeft w:val="0"/>
                                          <w:marRight w:val="0"/>
                                          <w:marTop w:val="0"/>
                                          <w:marBottom w:val="0"/>
                                          <w:divBdr>
                                            <w:top w:val="none" w:sz="0" w:space="0" w:color="auto"/>
                                            <w:left w:val="none" w:sz="0" w:space="0" w:color="auto"/>
                                            <w:bottom w:val="none" w:sz="0" w:space="0" w:color="auto"/>
                                            <w:right w:val="none" w:sz="0" w:space="0" w:color="auto"/>
                                          </w:divBdr>
                                          <w:divsChild>
                                            <w:div w:id="1532843638">
                                              <w:marLeft w:val="0"/>
                                              <w:marRight w:val="0"/>
                                              <w:marTop w:val="0"/>
                                              <w:marBottom w:val="0"/>
                                              <w:divBdr>
                                                <w:top w:val="none" w:sz="0" w:space="0" w:color="auto"/>
                                                <w:left w:val="none" w:sz="0" w:space="0" w:color="auto"/>
                                                <w:bottom w:val="none" w:sz="0" w:space="0" w:color="auto"/>
                                                <w:right w:val="none" w:sz="0" w:space="0" w:color="auto"/>
                                              </w:divBdr>
                                              <w:divsChild>
                                                <w:div w:id="853689234">
                                                  <w:marLeft w:val="0"/>
                                                  <w:marRight w:val="0"/>
                                                  <w:marTop w:val="0"/>
                                                  <w:marBottom w:val="0"/>
                                                  <w:divBdr>
                                                    <w:top w:val="none" w:sz="0" w:space="0" w:color="auto"/>
                                                    <w:left w:val="none" w:sz="0" w:space="0" w:color="auto"/>
                                                    <w:bottom w:val="none" w:sz="0" w:space="0" w:color="auto"/>
                                                    <w:right w:val="none" w:sz="0" w:space="0" w:color="auto"/>
                                                  </w:divBdr>
                                                  <w:divsChild>
                                                    <w:div w:id="349920187">
                                                      <w:marLeft w:val="0"/>
                                                      <w:marRight w:val="0"/>
                                                      <w:marTop w:val="0"/>
                                                      <w:marBottom w:val="0"/>
                                                      <w:divBdr>
                                                        <w:top w:val="none" w:sz="0" w:space="0" w:color="auto"/>
                                                        <w:left w:val="none" w:sz="0" w:space="0" w:color="auto"/>
                                                        <w:bottom w:val="none" w:sz="0" w:space="0" w:color="auto"/>
                                                        <w:right w:val="none" w:sz="0" w:space="0" w:color="auto"/>
                                                      </w:divBdr>
                                                      <w:divsChild>
                                                        <w:div w:id="199644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51547095">
      <w:bodyDiv w:val="1"/>
      <w:marLeft w:val="0"/>
      <w:marRight w:val="0"/>
      <w:marTop w:val="0"/>
      <w:marBottom w:val="0"/>
      <w:divBdr>
        <w:top w:val="none" w:sz="0" w:space="0" w:color="auto"/>
        <w:left w:val="none" w:sz="0" w:space="0" w:color="auto"/>
        <w:bottom w:val="none" w:sz="0" w:space="0" w:color="auto"/>
        <w:right w:val="none" w:sz="0" w:space="0" w:color="auto"/>
      </w:divBdr>
    </w:div>
    <w:div w:id="1265847156">
      <w:bodyDiv w:val="1"/>
      <w:marLeft w:val="0"/>
      <w:marRight w:val="0"/>
      <w:marTop w:val="0"/>
      <w:marBottom w:val="0"/>
      <w:divBdr>
        <w:top w:val="none" w:sz="0" w:space="0" w:color="auto"/>
        <w:left w:val="none" w:sz="0" w:space="0" w:color="auto"/>
        <w:bottom w:val="none" w:sz="0" w:space="0" w:color="auto"/>
        <w:right w:val="none" w:sz="0" w:space="0" w:color="auto"/>
      </w:divBdr>
    </w:div>
    <w:div w:id="1274482729">
      <w:bodyDiv w:val="1"/>
      <w:marLeft w:val="0"/>
      <w:marRight w:val="0"/>
      <w:marTop w:val="0"/>
      <w:marBottom w:val="0"/>
      <w:divBdr>
        <w:top w:val="none" w:sz="0" w:space="0" w:color="auto"/>
        <w:left w:val="none" w:sz="0" w:space="0" w:color="auto"/>
        <w:bottom w:val="none" w:sz="0" w:space="0" w:color="auto"/>
        <w:right w:val="none" w:sz="0" w:space="0" w:color="auto"/>
      </w:divBdr>
    </w:div>
    <w:div w:id="1278752152">
      <w:bodyDiv w:val="1"/>
      <w:marLeft w:val="0"/>
      <w:marRight w:val="0"/>
      <w:marTop w:val="0"/>
      <w:marBottom w:val="0"/>
      <w:divBdr>
        <w:top w:val="none" w:sz="0" w:space="0" w:color="auto"/>
        <w:left w:val="none" w:sz="0" w:space="0" w:color="auto"/>
        <w:bottom w:val="none" w:sz="0" w:space="0" w:color="auto"/>
        <w:right w:val="none" w:sz="0" w:space="0" w:color="auto"/>
      </w:divBdr>
    </w:div>
    <w:div w:id="1279408391">
      <w:bodyDiv w:val="1"/>
      <w:marLeft w:val="0"/>
      <w:marRight w:val="0"/>
      <w:marTop w:val="0"/>
      <w:marBottom w:val="0"/>
      <w:divBdr>
        <w:top w:val="none" w:sz="0" w:space="0" w:color="auto"/>
        <w:left w:val="none" w:sz="0" w:space="0" w:color="auto"/>
        <w:bottom w:val="none" w:sz="0" w:space="0" w:color="auto"/>
        <w:right w:val="none" w:sz="0" w:space="0" w:color="auto"/>
      </w:divBdr>
    </w:div>
    <w:div w:id="1287547254">
      <w:bodyDiv w:val="1"/>
      <w:marLeft w:val="0"/>
      <w:marRight w:val="0"/>
      <w:marTop w:val="0"/>
      <w:marBottom w:val="0"/>
      <w:divBdr>
        <w:top w:val="none" w:sz="0" w:space="0" w:color="auto"/>
        <w:left w:val="none" w:sz="0" w:space="0" w:color="auto"/>
        <w:bottom w:val="none" w:sz="0" w:space="0" w:color="auto"/>
        <w:right w:val="none" w:sz="0" w:space="0" w:color="auto"/>
      </w:divBdr>
    </w:div>
    <w:div w:id="1290625945">
      <w:bodyDiv w:val="1"/>
      <w:marLeft w:val="0"/>
      <w:marRight w:val="0"/>
      <w:marTop w:val="0"/>
      <w:marBottom w:val="0"/>
      <w:divBdr>
        <w:top w:val="none" w:sz="0" w:space="0" w:color="auto"/>
        <w:left w:val="none" w:sz="0" w:space="0" w:color="auto"/>
        <w:bottom w:val="none" w:sz="0" w:space="0" w:color="auto"/>
        <w:right w:val="none" w:sz="0" w:space="0" w:color="auto"/>
      </w:divBdr>
    </w:div>
    <w:div w:id="1324045449">
      <w:bodyDiv w:val="1"/>
      <w:marLeft w:val="0"/>
      <w:marRight w:val="0"/>
      <w:marTop w:val="0"/>
      <w:marBottom w:val="0"/>
      <w:divBdr>
        <w:top w:val="none" w:sz="0" w:space="0" w:color="auto"/>
        <w:left w:val="none" w:sz="0" w:space="0" w:color="auto"/>
        <w:bottom w:val="none" w:sz="0" w:space="0" w:color="auto"/>
        <w:right w:val="none" w:sz="0" w:space="0" w:color="auto"/>
      </w:divBdr>
    </w:div>
    <w:div w:id="1326399941">
      <w:bodyDiv w:val="1"/>
      <w:marLeft w:val="0"/>
      <w:marRight w:val="0"/>
      <w:marTop w:val="0"/>
      <w:marBottom w:val="0"/>
      <w:divBdr>
        <w:top w:val="none" w:sz="0" w:space="0" w:color="auto"/>
        <w:left w:val="none" w:sz="0" w:space="0" w:color="auto"/>
        <w:bottom w:val="none" w:sz="0" w:space="0" w:color="auto"/>
        <w:right w:val="none" w:sz="0" w:space="0" w:color="auto"/>
      </w:divBdr>
    </w:div>
    <w:div w:id="1346008870">
      <w:bodyDiv w:val="1"/>
      <w:marLeft w:val="0"/>
      <w:marRight w:val="0"/>
      <w:marTop w:val="0"/>
      <w:marBottom w:val="0"/>
      <w:divBdr>
        <w:top w:val="none" w:sz="0" w:space="0" w:color="auto"/>
        <w:left w:val="none" w:sz="0" w:space="0" w:color="auto"/>
        <w:bottom w:val="none" w:sz="0" w:space="0" w:color="auto"/>
        <w:right w:val="none" w:sz="0" w:space="0" w:color="auto"/>
      </w:divBdr>
    </w:div>
    <w:div w:id="1347825247">
      <w:bodyDiv w:val="1"/>
      <w:marLeft w:val="0"/>
      <w:marRight w:val="0"/>
      <w:marTop w:val="0"/>
      <w:marBottom w:val="0"/>
      <w:divBdr>
        <w:top w:val="none" w:sz="0" w:space="0" w:color="auto"/>
        <w:left w:val="none" w:sz="0" w:space="0" w:color="auto"/>
        <w:bottom w:val="none" w:sz="0" w:space="0" w:color="auto"/>
        <w:right w:val="none" w:sz="0" w:space="0" w:color="auto"/>
      </w:divBdr>
    </w:div>
    <w:div w:id="1349672093">
      <w:bodyDiv w:val="1"/>
      <w:marLeft w:val="0"/>
      <w:marRight w:val="0"/>
      <w:marTop w:val="0"/>
      <w:marBottom w:val="0"/>
      <w:divBdr>
        <w:top w:val="none" w:sz="0" w:space="0" w:color="auto"/>
        <w:left w:val="none" w:sz="0" w:space="0" w:color="auto"/>
        <w:bottom w:val="none" w:sz="0" w:space="0" w:color="auto"/>
        <w:right w:val="none" w:sz="0" w:space="0" w:color="auto"/>
      </w:divBdr>
    </w:div>
    <w:div w:id="1353531476">
      <w:bodyDiv w:val="1"/>
      <w:marLeft w:val="0"/>
      <w:marRight w:val="0"/>
      <w:marTop w:val="0"/>
      <w:marBottom w:val="0"/>
      <w:divBdr>
        <w:top w:val="none" w:sz="0" w:space="0" w:color="auto"/>
        <w:left w:val="none" w:sz="0" w:space="0" w:color="auto"/>
        <w:bottom w:val="none" w:sz="0" w:space="0" w:color="auto"/>
        <w:right w:val="none" w:sz="0" w:space="0" w:color="auto"/>
      </w:divBdr>
    </w:div>
    <w:div w:id="1363289504">
      <w:bodyDiv w:val="1"/>
      <w:marLeft w:val="0"/>
      <w:marRight w:val="0"/>
      <w:marTop w:val="0"/>
      <w:marBottom w:val="0"/>
      <w:divBdr>
        <w:top w:val="none" w:sz="0" w:space="0" w:color="auto"/>
        <w:left w:val="none" w:sz="0" w:space="0" w:color="auto"/>
        <w:bottom w:val="none" w:sz="0" w:space="0" w:color="auto"/>
        <w:right w:val="none" w:sz="0" w:space="0" w:color="auto"/>
      </w:divBdr>
    </w:div>
    <w:div w:id="1385258341">
      <w:bodyDiv w:val="1"/>
      <w:marLeft w:val="0"/>
      <w:marRight w:val="0"/>
      <w:marTop w:val="0"/>
      <w:marBottom w:val="0"/>
      <w:divBdr>
        <w:top w:val="none" w:sz="0" w:space="0" w:color="auto"/>
        <w:left w:val="none" w:sz="0" w:space="0" w:color="auto"/>
        <w:bottom w:val="none" w:sz="0" w:space="0" w:color="auto"/>
        <w:right w:val="none" w:sz="0" w:space="0" w:color="auto"/>
      </w:divBdr>
    </w:div>
    <w:div w:id="1395158678">
      <w:bodyDiv w:val="1"/>
      <w:marLeft w:val="0"/>
      <w:marRight w:val="0"/>
      <w:marTop w:val="0"/>
      <w:marBottom w:val="0"/>
      <w:divBdr>
        <w:top w:val="none" w:sz="0" w:space="0" w:color="auto"/>
        <w:left w:val="none" w:sz="0" w:space="0" w:color="auto"/>
        <w:bottom w:val="none" w:sz="0" w:space="0" w:color="auto"/>
        <w:right w:val="none" w:sz="0" w:space="0" w:color="auto"/>
      </w:divBdr>
    </w:div>
    <w:div w:id="1405488121">
      <w:bodyDiv w:val="1"/>
      <w:marLeft w:val="0"/>
      <w:marRight w:val="0"/>
      <w:marTop w:val="0"/>
      <w:marBottom w:val="0"/>
      <w:divBdr>
        <w:top w:val="none" w:sz="0" w:space="0" w:color="auto"/>
        <w:left w:val="none" w:sz="0" w:space="0" w:color="auto"/>
        <w:bottom w:val="none" w:sz="0" w:space="0" w:color="auto"/>
        <w:right w:val="none" w:sz="0" w:space="0" w:color="auto"/>
      </w:divBdr>
    </w:div>
    <w:div w:id="1411730024">
      <w:bodyDiv w:val="1"/>
      <w:marLeft w:val="0"/>
      <w:marRight w:val="0"/>
      <w:marTop w:val="0"/>
      <w:marBottom w:val="0"/>
      <w:divBdr>
        <w:top w:val="none" w:sz="0" w:space="0" w:color="auto"/>
        <w:left w:val="none" w:sz="0" w:space="0" w:color="auto"/>
        <w:bottom w:val="none" w:sz="0" w:space="0" w:color="auto"/>
        <w:right w:val="none" w:sz="0" w:space="0" w:color="auto"/>
      </w:divBdr>
    </w:div>
    <w:div w:id="1418482266">
      <w:bodyDiv w:val="1"/>
      <w:marLeft w:val="0"/>
      <w:marRight w:val="0"/>
      <w:marTop w:val="0"/>
      <w:marBottom w:val="0"/>
      <w:divBdr>
        <w:top w:val="none" w:sz="0" w:space="0" w:color="auto"/>
        <w:left w:val="none" w:sz="0" w:space="0" w:color="auto"/>
        <w:bottom w:val="none" w:sz="0" w:space="0" w:color="auto"/>
        <w:right w:val="none" w:sz="0" w:space="0" w:color="auto"/>
      </w:divBdr>
      <w:divsChild>
        <w:div w:id="815534490">
          <w:marLeft w:val="0"/>
          <w:marRight w:val="0"/>
          <w:marTop w:val="0"/>
          <w:marBottom w:val="0"/>
          <w:divBdr>
            <w:top w:val="none" w:sz="0" w:space="0" w:color="auto"/>
            <w:left w:val="none" w:sz="0" w:space="0" w:color="auto"/>
            <w:bottom w:val="none" w:sz="0" w:space="0" w:color="auto"/>
            <w:right w:val="none" w:sz="0" w:space="0" w:color="auto"/>
          </w:divBdr>
          <w:divsChild>
            <w:div w:id="1160149095">
              <w:marLeft w:val="0"/>
              <w:marRight w:val="0"/>
              <w:marTop w:val="0"/>
              <w:marBottom w:val="0"/>
              <w:divBdr>
                <w:top w:val="none" w:sz="0" w:space="0" w:color="auto"/>
                <w:left w:val="none" w:sz="0" w:space="0" w:color="auto"/>
                <w:bottom w:val="none" w:sz="0" w:space="0" w:color="auto"/>
                <w:right w:val="none" w:sz="0" w:space="0" w:color="auto"/>
              </w:divBdr>
              <w:divsChild>
                <w:div w:id="1120607062">
                  <w:marLeft w:val="0"/>
                  <w:marRight w:val="0"/>
                  <w:marTop w:val="0"/>
                  <w:marBottom w:val="0"/>
                  <w:divBdr>
                    <w:top w:val="none" w:sz="0" w:space="0" w:color="auto"/>
                    <w:left w:val="none" w:sz="0" w:space="0" w:color="auto"/>
                    <w:bottom w:val="none" w:sz="0" w:space="0" w:color="auto"/>
                    <w:right w:val="none" w:sz="0" w:space="0" w:color="auto"/>
                  </w:divBdr>
                  <w:divsChild>
                    <w:div w:id="749277330">
                      <w:marLeft w:val="0"/>
                      <w:marRight w:val="0"/>
                      <w:marTop w:val="0"/>
                      <w:marBottom w:val="0"/>
                      <w:divBdr>
                        <w:top w:val="none" w:sz="0" w:space="0" w:color="auto"/>
                        <w:left w:val="none" w:sz="0" w:space="0" w:color="auto"/>
                        <w:bottom w:val="none" w:sz="0" w:space="0" w:color="auto"/>
                        <w:right w:val="none" w:sz="0" w:space="0" w:color="auto"/>
                      </w:divBdr>
                      <w:divsChild>
                        <w:div w:id="197938506">
                          <w:marLeft w:val="0"/>
                          <w:marRight w:val="0"/>
                          <w:marTop w:val="0"/>
                          <w:marBottom w:val="0"/>
                          <w:divBdr>
                            <w:top w:val="none" w:sz="0" w:space="0" w:color="auto"/>
                            <w:left w:val="none" w:sz="0" w:space="0" w:color="auto"/>
                            <w:bottom w:val="none" w:sz="0" w:space="0" w:color="auto"/>
                            <w:right w:val="none" w:sz="0" w:space="0" w:color="auto"/>
                          </w:divBdr>
                          <w:divsChild>
                            <w:div w:id="349137591">
                              <w:marLeft w:val="0"/>
                              <w:marRight w:val="0"/>
                              <w:marTop w:val="0"/>
                              <w:marBottom w:val="0"/>
                              <w:divBdr>
                                <w:top w:val="none" w:sz="0" w:space="0" w:color="auto"/>
                                <w:left w:val="none" w:sz="0" w:space="0" w:color="auto"/>
                                <w:bottom w:val="none" w:sz="0" w:space="0" w:color="auto"/>
                                <w:right w:val="none" w:sz="0" w:space="0" w:color="auto"/>
                              </w:divBdr>
                              <w:divsChild>
                                <w:div w:id="419916371">
                                  <w:marLeft w:val="0"/>
                                  <w:marRight w:val="0"/>
                                  <w:marTop w:val="0"/>
                                  <w:marBottom w:val="0"/>
                                  <w:divBdr>
                                    <w:top w:val="none" w:sz="0" w:space="0" w:color="auto"/>
                                    <w:left w:val="none" w:sz="0" w:space="0" w:color="auto"/>
                                    <w:bottom w:val="none" w:sz="0" w:space="0" w:color="auto"/>
                                    <w:right w:val="none" w:sz="0" w:space="0" w:color="auto"/>
                                  </w:divBdr>
                                  <w:divsChild>
                                    <w:div w:id="1830172703">
                                      <w:marLeft w:val="0"/>
                                      <w:marRight w:val="0"/>
                                      <w:marTop w:val="0"/>
                                      <w:marBottom w:val="0"/>
                                      <w:divBdr>
                                        <w:top w:val="none" w:sz="0" w:space="0" w:color="auto"/>
                                        <w:left w:val="none" w:sz="0" w:space="0" w:color="auto"/>
                                        <w:bottom w:val="none" w:sz="0" w:space="0" w:color="auto"/>
                                        <w:right w:val="none" w:sz="0" w:space="0" w:color="auto"/>
                                      </w:divBdr>
                                      <w:divsChild>
                                        <w:div w:id="1402941222">
                                          <w:marLeft w:val="0"/>
                                          <w:marRight w:val="0"/>
                                          <w:marTop w:val="0"/>
                                          <w:marBottom w:val="0"/>
                                          <w:divBdr>
                                            <w:top w:val="none" w:sz="0" w:space="0" w:color="auto"/>
                                            <w:left w:val="none" w:sz="0" w:space="0" w:color="auto"/>
                                            <w:bottom w:val="none" w:sz="0" w:space="0" w:color="auto"/>
                                            <w:right w:val="none" w:sz="0" w:space="0" w:color="auto"/>
                                          </w:divBdr>
                                          <w:divsChild>
                                            <w:div w:id="413817144">
                                              <w:marLeft w:val="0"/>
                                              <w:marRight w:val="0"/>
                                              <w:marTop w:val="0"/>
                                              <w:marBottom w:val="0"/>
                                              <w:divBdr>
                                                <w:top w:val="none" w:sz="0" w:space="0" w:color="auto"/>
                                                <w:left w:val="none" w:sz="0" w:space="0" w:color="auto"/>
                                                <w:bottom w:val="none" w:sz="0" w:space="0" w:color="auto"/>
                                                <w:right w:val="none" w:sz="0" w:space="0" w:color="auto"/>
                                              </w:divBdr>
                                              <w:divsChild>
                                                <w:div w:id="1505123038">
                                                  <w:marLeft w:val="0"/>
                                                  <w:marRight w:val="0"/>
                                                  <w:marTop w:val="0"/>
                                                  <w:marBottom w:val="0"/>
                                                  <w:divBdr>
                                                    <w:top w:val="none" w:sz="0" w:space="0" w:color="auto"/>
                                                    <w:left w:val="none" w:sz="0" w:space="0" w:color="auto"/>
                                                    <w:bottom w:val="none" w:sz="0" w:space="0" w:color="auto"/>
                                                    <w:right w:val="none" w:sz="0" w:space="0" w:color="auto"/>
                                                  </w:divBdr>
                                                  <w:divsChild>
                                                    <w:div w:id="622729994">
                                                      <w:marLeft w:val="0"/>
                                                      <w:marRight w:val="0"/>
                                                      <w:marTop w:val="0"/>
                                                      <w:marBottom w:val="0"/>
                                                      <w:divBdr>
                                                        <w:top w:val="none" w:sz="0" w:space="0" w:color="auto"/>
                                                        <w:left w:val="none" w:sz="0" w:space="0" w:color="auto"/>
                                                        <w:bottom w:val="none" w:sz="0" w:space="0" w:color="auto"/>
                                                        <w:right w:val="none" w:sz="0" w:space="0" w:color="auto"/>
                                                      </w:divBdr>
                                                      <w:divsChild>
                                                        <w:div w:id="93011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3066749">
      <w:bodyDiv w:val="1"/>
      <w:marLeft w:val="0"/>
      <w:marRight w:val="0"/>
      <w:marTop w:val="0"/>
      <w:marBottom w:val="0"/>
      <w:divBdr>
        <w:top w:val="none" w:sz="0" w:space="0" w:color="auto"/>
        <w:left w:val="none" w:sz="0" w:space="0" w:color="auto"/>
        <w:bottom w:val="none" w:sz="0" w:space="0" w:color="auto"/>
        <w:right w:val="none" w:sz="0" w:space="0" w:color="auto"/>
      </w:divBdr>
    </w:div>
    <w:div w:id="1427966941">
      <w:bodyDiv w:val="1"/>
      <w:marLeft w:val="0"/>
      <w:marRight w:val="0"/>
      <w:marTop w:val="0"/>
      <w:marBottom w:val="0"/>
      <w:divBdr>
        <w:top w:val="none" w:sz="0" w:space="0" w:color="auto"/>
        <w:left w:val="none" w:sz="0" w:space="0" w:color="auto"/>
        <w:bottom w:val="none" w:sz="0" w:space="0" w:color="auto"/>
        <w:right w:val="none" w:sz="0" w:space="0" w:color="auto"/>
      </w:divBdr>
    </w:div>
    <w:div w:id="1439059677">
      <w:bodyDiv w:val="1"/>
      <w:marLeft w:val="0"/>
      <w:marRight w:val="0"/>
      <w:marTop w:val="0"/>
      <w:marBottom w:val="0"/>
      <w:divBdr>
        <w:top w:val="none" w:sz="0" w:space="0" w:color="auto"/>
        <w:left w:val="none" w:sz="0" w:space="0" w:color="auto"/>
        <w:bottom w:val="none" w:sz="0" w:space="0" w:color="auto"/>
        <w:right w:val="none" w:sz="0" w:space="0" w:color="auto"/>
      </w:divBdr>
    </w:div>
    <w:div w:id="1452165078">
      <w:bodyDiv w:val="1"/>
      <w:marLeft w:val="0"/>
      <w:marRight w:val="0"/>
      <w:marTop w:val="0"/>
      <w:marBottom w:val="0"/>
      <w:divBdr>
        <w:top w:val="none" w:sz="0" w:space="0" w:color="auto"/>
        <w:left w:val="none" w:sz="0" w:space="0" w:color="auto"/>
        <w:bottom w:val="none" w:sz="0" w:space="0" w:color="auto"/>
        <w:right w:val="none" w:sz="0" w:space="0" w:color="auto"/>
      </w:divBdr>
    </w:div>
    <w:div w:id="1487278146">
      <w:bodyDiv w:val="1"/>
      <w:marLeft w:val="0"/>
      <w:marRight w:val="0"/>
      <w:marTop w:val="0"/>
      <w:marBottom w:val="0"/>
      <w:divBdr>
        <w:top w:val="none" w:sz="0" w:space="0" w:color="auto"/>
        <w:left w:val="none" w:sz="0" w:space="0" w:color="auto"/>
        <w:bottom w:val="none" w:sz="0" w:space="0" w:color="auto"/>
        <w:right w:val="none" w:sz="0" w:space="0" w:color="auto"/>
      </w:divBdr>
    </w:div>
    <w:div w:id="1503427119">
      <w:bodyDiv w:val="1"/>
      <w:marLeft w:val="0"/>
      <w:marRight w:val="0"/>
      <w:marTop w:val="0"/>
      <w:marBottom w:val="0"/>
      <w:divBdr>
        <w:top w:val="none" w:sz="0" w:space="0" w:color="auto"/>
        <w:left w:val="none" w:sz="0" w:space="0" w:color="auto"/>
        <w:bottom w:val="none" w:sz="0" w:space="0" w:color="auto"/>
        <w:right w:val="none" w:sz="0" w:space="0" w:color="auto"/>
      </w:divBdr>
    </w:div>
    <w:div w:id="1506432817">
      <w:bodyDiv w:val="1"/>
      <w:marLeft w:val="0"/>
      <w:marRight w:val="0"/>
      <w:marTop w:val="0"/>
      <w:marBottom w:val="0"/>
      <w:divBdr>
        <w:top w:val="none" w:sz="0" w:space="0" w:color="auto"/>
        <w:left w:val="none" w:sz="0" w:space="0" w:color="auto"/>
        <w:bottom w:val="none" w:sz="0" w:space="0" w:color="auto"/>
        <w:right w:val="none" w:sz="0" w:space="0" w:color="auto"/>
      </w:divBdr>
    </w:div>
    <w:div w:id="1510027337">
      <w:bodyDiv w:val="1"/>
      <w:marLeft w:val="0"/>
      <w:marRight w:val="0"/>
      <w:marTop w:val="0"/>
      <w:marBottom w:val="0"/>
      <w:divBdr>
        <w:top w:val="none" w:sz="0" w:space="0" w:color="auto"/>
        <w:left w:val="none" w:sz="0" w:space="0" w:color="auto"/>
        <w:bottom w:val="none" w:sz="0" w:space="0" w:color="auto"/>
        <w:right w:val="none" w:sz="0" w:space="0" w:color="auto"/>
      </w:divBdr>
    </w:div>
    <w:div w:id="1517768858">
      <w:bodyDiv w:val="1"/>
      <w:marLeft w:val="0"/>
      <w:marRight w:val="0"/>
      <w:marTop w:val="0"/>
      <w:marBottom w:val="0"/>
      <w:divBdr>
        <w:top w:val="none" w:sz="0" w:space="0" w:color="auto"/>
        <w:left w:val="none" w:sz="0" w:space="0" w:color="auto"/>
        <w:bottom w:val="none" w:sz="0" w:space="0" w:color="auto"/>
        <w:right w:val="none" w:sz="0" w:space="0" w:color="auto"/>
      </w:divBdr>
    </w:div>
    <w:div w:id="1547371958">
      <w:bodyDiv w:val="1"/>
      <w:marLeft w:val="0"/>
      <w:marRight w:val="0"/>
      <w:marTop w:val="0"/>
      <w:marBottom w:val="0"/>
      <w:divBdr>
        <w:top w:val="none" w:sz="0" w:space="0" w:color="auto"/>
        <w:left w:val="none" w:sz="0" w:space="0" w:color="auto"/>
        <w:bottom w:val="none" w:sz="0" w:space="0" w:color="auto"/>
        <w:right w:val="none" w:sz="0" w:space="0" w:color="auto"/>
      </w:divBdr>
      <w:divsChild>
        <w:div w:id="77025792">
          <w:marLeft w:val="0"/>
          <w:marRight w:val="0"/>
          <w:marTop w:val="0"/>
          <w:marBottom w:val="0"/>
          <w:divBdr>
            <w:top w:val="none" w:sz="0" w:space="0" w:color="auto"/>
            <w:left w:val="none" w:sz="0" w:space="0" w:color="auto"/>
            <w:bottom w:val="none" w:sz="0" w:space="0" w:color="auto"/>
            <w:right w:val="none" w:sz="0" w:space="0" w:color="auto"/>
          </w:divBdr>
          <w:divsChild>
            <w:div w:id="1763987325">
              <w:marLeft w:val="0"/>
              <w:marRight w:val="0"/>
              <w:marTop w:val="0"/>
              <w:marBottom w:val="0"/>
              <w:divBdr>
                <w:top w:val="none" w:sz="0" w:space="0" w:color="auto"/>
                <w:left w:val="none" w:sz="0" w:space="0" w:color="auto"/>
                <w:bottom w:val="none" w:sz="0" w:space="0" w:color="auto"/>
                <w:right w:val="none" w:sz="0" w:space="0" w:color="auto"/>
              </w:divBdr>
              <w:divsChild>
                <w:div w:id="186650411">
                  <w:marLeft w:val="0"/>
                  <w:marRight w:val="0"/>
                  <w:marTop w:val="0"/>
                  <w:marBottom w:val="0"/>
                  <w:divBdr>
                    <w:top w:val="none" w:sz="0" w:space="0" w:color="auto"/>
                    <w:left w:val="none" w:sz="0" w:space="0" w:color="auto"/>
                    <w:bottom w:val="none" w:sz="0" w:space="0" w:color="auto"/>
                    <w:right w:val="none" w:sz="0" w:space="0" w:color="auto"/>
                  </w:divBdr>
                  <w:divsChild>
                    <w:div w:id="177740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517647">
      <w:bodyDiv w:val="1"/>
      <w:marLeft w:val="0"/>
      <w:marRight w:val="0"/>
      <w:marTop w:val="0"/>
      <w:marBottom w:val="0"/>
      <w:divBdr>
        <w:top w:val="none" w:sz="0" w:space="0" w:color="auto"/>
        <w:left w:val="none" w:sz="0" w:space="0" w:color="auto"/>
        <w:bottom w:val="none" w:sz="0" w:space="0" w:color="auto"/>
        <w:right w:val="none" w:sz="0" w:space="0" w:color="auto"/>
      </w:divBdr>
    </w:div>
    <w:div w:id="1571767897">
      <w:bodyDiv w:val="1"/>
      <w:marLeft w:val="0"/>
      <w:marRight w:val="0"/>
      <w:marTop w:val="0"/>
      <w:marBottom w:val="0"/>
      <w:divBdr>
        <w:top w:val="none" w:sz="0" w:space="0" w:color="auto"/>
        <w:left w:val="none" w:sz="0" w:space="0" w:color="auto"/>
        <w:bottom w:val="none" w:sz="0" w:space="0" w:color="auto"/>
        <w:right w:val="none" w:sz="0" w:space="0" w:color="auto"/>
      </w:divBdr>
    </w:div>
    <w:div w:id="1583680113">
      <w:bodyDiv w:val="1"/>
      <w:marLeft w:val="0"/>
      <w:marRight w:val="0"/>
      <w:marTop w:val="0"/>
      <w:marBottom w:val="0"/>
      <w:divBdr>
        <w:top w:val="none" w:sz="0" w:space="0" w:color="auto"/>
        <w:left w:val="none" w:sz="0" w:space="0" w:color="auto"/>
        <w:bottom w:val="none" w:sz="0" w:space="0" w:color="auto"/>
        <w:right w:val="none" w:sz="0" w:space="0" w:color="auto"/>
      </w:divBdr>
    </w:div>
    <w:div w:id="1614439411">
      <w:bodyDiv w:val="1"/>
      <w:marLeft w:val="0"/>
      <w:marRight w:val="0"/>
      <w:marTop w:val="0"/>
      <w:marBottom w:val="0"/>
      <w:divBdr>
        <w:top w:val="none" w:sz="0" w:space="0" w:color="auto"/>
        <w:left w:val="none" w:sz="0" w:space="0" w:color="auto"/>
        <w:bottom w:val="none" w:sz="0" w:space="0" w:color="auto"/>
        <w:right w:val="none" w:sz="0" w:space="0" w:color="auto"/>
      </w:divBdr>
    </w:div>
    <w:div w:id="1692216605">
      <w:bodyDiv w:val="1"/>
      <w:marLeft w:val="0"/>
      <w:marRight w:val="0"/>
      <w:marTop w:val="0"/>
      <w:marBottom w:val="0"/>
      <w:divBdr>
        <w:top w:val="none" w:sz="0" w:space="0" w:color="auto"/>
        <w:left w:val="none" w:sz="0" w:space="0" w:color="auto"/>
        <w:bottom w:val="none" w:sz="0" w:space="0" w:color="auto"/>
        <w:right w:val="none" w:sz="0" w:space="0" w:color="auto"/>
      </w:divBdr>
    </w:div>
    <w:div w:id="1694454464">
      <w:bodyDiv w:val="1"/>
      <w:marLeft w:val="0"/>
      <w:marRight w:val="0"/>
      <w:marTop w:val="0"/>
      <w:marBottom w:val="0"/>
      <w:divBdr>
        <w:top w:val="none" w:sz="0" w:space="0" w:color="auto"/>
        <w:left w:val="none" w:sz="0" w:space="0" w:color="auto"/>
        <w:bottom w:val="none" w:sz="0" w:space="0" w:color="auto"/>
        <w:right w:val="none" w:sz="0" w:space="0" w:color="auto"/>
      </w:divBdr>
    </w:div>
    <w:div w:id="1701317622">
      <w:bodyDiv w:val="1"/>
      <w:marLeft w:val="0"/>
      <w:marRight w:val="0"/>
      <w:marTop w:val="0"/>
      <w:marBottom w:val="0"/>
      <w:divBdr>
        <w:top w:val="none" w:sz="0" w:space="0" w:color="auto"/>
        <w:left w:val="none" w:sz="0" w:space="0" w:color="auto"/>
        <w:bottom w:val="none" w:sz="0" w:space="0" w:color="auto"/>
        <w:right w:val="none" w:sz="0" w:space="0" w:color="auto"/>
      </w:divBdr>
      <w:divsChild>
        <w:div w:id="144247424">
          <w:marLeft w:val="0"/>
          <w:marRight w:val="0"/>
          <w:marTop w:val="0"/>
          <w:marBottom w:val="0"/>
          <w:divBdr>
            <w:top w:val="none" w:sz="0" w:space="0" w:color="auto"/>
            <w:left w:val="none" w:sz="0" w:space="0" w:color="auto"/>
            <w:bottom w:val="none" w:sz="0" w:space="0" w:color="auto"/>
            <w:right w:val="none" w:sz="0" w:space="0" w:color="auto"/>
          </w:divBdr>
          <w:divsChild>
            <w:div w:id="848371157">
              <w:marLeft w:val="0"/>
              <w:marRight w:val="0"/>
              <w:marTop w:val="0"/>
              <w:marBottom w:val="0"/>
              <w:divBdr>
                <w:top w:val="none" w:sz="0" w:space="0" w:color="auto"/>
                <w:left w:val="none" w:sz="0" w:space="0" w:color="auto"/>
                <w:bottom w:val="none" w:sz="0" w:space="0" w:color="auto"/>
                <w:right w:val="none" w:sz="0" w:space="0" w:color="auto"/>
              </w:divBdr>
              <w:divsChild>
                <w:div w:id="19627789">
                  <w:marLeft w:val="0"/>
                  <w:marRight w:val="0"/>
                  <w:marTop w:val="0"/>
                  <w:marBottom w:val="0"/>
                  <w:divBdr>
                    <w:top w:val="none" w:sz="0" w:space="0" w:color="auto"/>
                    <w:left w:val="none" w:sz="0" w:space="0" w:color="auto"/>
                    <w:bottom w:val="none" w:sz="0" w:space="0" w:color="auto"/>
                    <w:right w:val="none" w:sz="0" w:space="0" w:color="auto"/>
                  </w:divBdr>
                  <w:divsChild>
                    <w:div w:id="969021695">
                      <w:marLeft w:val="0"/>
                      <w:marRight w:val="0"/>
                      <w:marTop w:val="0"/>
                      <w:marBottom w:val="0"/>
                      <w:divBdr>
                        <w:top w:val="none" w:sz="0" w:space="0" w:color="auto"/>
                        <w:left w:val="none" w:sz="0" w:space="0" w:color="auto"/>
                        <w:bottom w:val="none" w:sz="0" w:space="0" w:color="auto"/>
                        <w:right w:val="none" w:sz="0" w:space="0" w:color="auto"/>
                      </w:divBdr>
                      <w:divsChild>
                        <w:div w:id="1242104260">
                          <w:marLeft w:val="0"/>
                          <w:marRight w:val="0"/>
                          <w:marTop w:val="0"/>
                          <w:marBottom w:val="0"/>
                          <w:divBdr>
                            <w:top w:val="none" w:sz="0" w:space="0" w:color="auto"/>
                            <w:left w:val="none" w:sz="0" w:space="0" w:color="auto"/>
                            <w:bottom w:val="none" w:sz="0" w:space="0" w:color="auto"/>
                            <w:right w:val="none" w:sz="0" w:space="0" w:color="auto"/>
                          </w:divBdr>
                          <w:divsChild>
                            <w:div w:id="1738898826">
                              <w:marLeft w:val="0"/>
                              <w:marRight w:val="0"/>
                              <w:marTop w:val="0"/>
                              <w:marBottom w:val="0"/>
                              <w:divBdr>
                                <w:top w:val="none" w:sz="0" w:space="0" w:color="auto"/>
                                <w:left w:val="none" w:sz="0" w:space="0" w:color="auto"/>
                                <w:bottom w:val="none" w:sz="0" w:space="0" w:color="auto"/>
                                <w:right w:val="none" w:sz="0" w:space="0" w:color="auto"/>
                              </w:divBdr>
                              <w:divsChild>
                                <w:div w:id="739524692">
                                  <w:marLeft w:val="0"/>
                                  <w:marRight w:val="0"/>
                                  <w:marTop w:val="0"/>
                                  <w:marBottom w:val="0"/>
                                  <w:divBdr>
                                    <w:top w:val="none" w:sz="0" w:space="0" w:color="auto"/>
                                    <w:left w:val="none" w:sz="0" w:space="0" w:color="auto"/>
                                    <w:bottom w:val="none" w:sz="0" w:space="0" w:color="auto"/>
                                    <w:right w:val="none" w:sz="0" w:space="0" w:color="auto"/>
                                  </w:divBdr>
                                  <w:divsChild>
                                    <w:div w:id="1861115495">
                                      <w:marLeft w:val="0"/>
                                      <w:marRight w:val="0"/>
                                      <w:marTop w:val="0"/>
                                      <w:marBottom w:val="0"/>
                                      <w:divBdr>
                                        <w:top w:val="none" w:sz="0" w:space="0" w:color="auto"/>
                                        <w:left w:val="none" w:sz="0" w:space="0" w:color="auto"/>
                                        <w:bottom w:val="none" w:sz="0" w:space="0" w:color="auto"/>
                                        <w:right w:val="none" w:sz="0" w:space="0" w:color="auto"/>
                                      </w:divBdr>
                                      <w:divsChild>
                                        <w:div w:id="870648959">
                                          <w:marLeft w:val="0"/>
                                          <w:marRight w:val="0"/>
                                          <w:marTop w:val="0"/>
                                          <w:marBottom w:val="0"/>
                                          <w:divBdr>
                                            <w:top w:val="none" w:sz="0" w:space="0" w:color="auto"/>
                                            <w:left w:val="none" w:sz="0" w:space="0" w:color="auto"/>
                                            <w:bottom w:val="none" w:sz="0" w:space="0" w:color="auto"/>
                                            <w:right w:val="none" w:sz="0" w:space="0" w:color="auto"/>
                                          </w:divBdr>
                                          <w:divsChild>
                                            <w:div w:id="2130664489">
                                              <w:marLeft w:val="0"/>
                                              <w:marRight w:val="0"/>
                                              <w:marTop w:val="0"/>
                                              <w:marBottom w:val="0"/>
                                              <w:divBdr>
                                                <w:top w:val="none" w:sz="0" w:space="0" w:color="auto"/>
                                                <w:left w:val="none" w:sz="0" w:space="0" w:color="auto"/>
                                                <w:bottom w:val="none" w:sz="0" w:space="0" w:color="auto"/>
                                                <w:right w:val="none" w:sz="0" w:space="0" w:color="auto"/>
                                              </w:divBdr>
                                              <w:divsChild>
                                                <w:div w:id="2135712024">
                                                  <w:marLeft w:val="0"/>
                                                  <w:marRight w:val="0"/>
                                                  <w:marTop w:val="0"/>
                                                  <w:marBottom w:val="0"/>
                                                  <w:divBdr>
                                                    <w:top w:val="none" w:sz="0" w:space="0" w:color="auto"/>
                                                    <w:left w:val="none" w:sz="0" w:space="0" w:color="auto"/>
                                                    <w:bottom w:val="none" w:sz="0" w:space="0" w:color="auto"/>
                                                    <w:right w:val="none" w:sz="0" w:space="0" w:color="auto"/>
                                                  </w:divBdr>
                                                  <w:divsChild>
                                                    <w:div w:id="1561013314">
                                                      <w:marLeft w:val="0"/>
                                                      <w:marRight w:val="0"/>
                                                      <w:marTop w:val="0"/>
                                                      <w:marBottom w:val="0"/>
                                                      <w:divBdr>
                                                        <w:top w:val="none" w:sz="0" w:space="0" w:color="auto"/>
                                                        <w:left w:val="none" w:sz="0" w:space="0" w:color="auto"/>
                                                        <w:bottom w:val="none" w:sz="0" w:space="0" w:color="auto"/>
                                                        <w:right w:val="none" w:sz="0" w:space="0" w:color="auto"/>
                                                      </w:divBdr>
                                                      <w:divsChild>
                                                        <w:div w:id="5460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05668876">
      <w:bodyDiv w:val="1"/>
      <w:marLeft w:val="0"/>
      <w:marRight w:val="0"/>
      <w:marTop w:val="0"/>
      <w:marBottom w:val="0"/>
      <w:divBdr>
        <w:top w:val="none" w:sz="0" w:space="0" w:color="auto"/>
        <w:left w:val="none" w:sz="0" w:space="0" w:color="auto"/>
        <w:bottom w:val="none" w:sz="0" w:space="0" w:color="auto"/>
        <w:right w:val="none" w:sz="0" w:space="0" w:color="auto"/>
      </w:divBdr>
    </w:div>
    <w:div w:id="1706907654">
      <w:bodyDiv w:val="1"/>
      <w:marLeft w:val="0"/>
      <w:marRight w:val="0"/>
      <w:marTop w:val="0"/>
      <w:marBottom w:val="0"/>
      <w:divBdr>
        <w:top w:val="none" w:sz="0" w:space="0" w:color="auto"/>
        <w:left w:val="none" w:sz="0" w:space="0" w:color="auto"/>
        <w:bottom w:val="none" w:sz="0" w:space="0" w:color="auto"/>
        <w:right w:val="none" w:sz="0" w:space="0" w:color="auto"/>
      </w:divBdr>
    </w:div>
    <w:div w:id="1721782769">
      <w:bodyDiv w:val="1"/>
      <w:marLeft w:val="0"/>
      <w:marRight w:val="0"/>
      <w:marTop w:val="0"/>
      <w:marBottom w:val="0"/>
      <w:divBdr>
        <w:top w:val="none" w:sz="0" w:space="0" w:color="auto"/>
        <w:left w:val="none" w:sz="0" w:space="0" w:color="auto"/>
        <w:bottom w:val="none" w:sz="0" w:space="0" w:color="auto"/>
        <w:right w:val="none" w:sz="0" w:space="0" w:color="auto"/>
      </w:divBdr>
    </w:div>
    <w:div w:id="1732581719">
      <w:bodyDiv w:val="1"/>
      <w:marLeft w:val="0"/>
      <w:marRight w:val="0"/>
      <w:marTop w:val="0"/>
      <w:marBottom w:val="0"/>
      <w:divBdr>
        <w:top w:val="none" w:sz="0" w:space="0" w:color="auto"/>
        <w:left w:val="none" w:sz="0" w:space="0" w:color="auto"/>
        <w:bottom w:val="none" w:sz="0" w:space="0" w:color="auto"/>
        <w:right w:val="none" w:sz="0" w:space="0" w:color="auto"/>
      </w:divBdr>
    </w:div>
    <w:div w:id="1800418214">
      <w:bodyDiv w:val="1"/>
      <w:marLeft w:val="0"/>
      <w:marRight w:val="0"/>
      <w:marTop w:val="0"/>
      <w:marBottom w:val="0"/>
      <w:divBdr>
        <w:top w:val="none" w:sz="0" w:space="0" w:color="auto"/>
        <w:left w:val="none" w:sz="0" w:space="0" w:color="auto"/>
        <w:bottom w:val="none" w:sz="0" w:space="0" w:color="auto"/>
        <w:right w:val="none" w:sz="0" w:space="0" w:color="auto"/>
      </w:divBdr>
    </w:div>
    <w:div w:id="1809469054">
      <w:bodyDiv w:val="1"/>
      <w:marLeft w:val="0"/>
      <w:marRight w:val="0"/>
      <w:marTop w:val="0"/>
      <w:marBottom w:val="0"/>
      <w:divBdr>
        <w:top w:val="none" w:sz="0" w:space="0" w:color="auto"/>
        <w:left w:val="none" w:sz="0" w:space="0" w:color="auto"/>
        <w:bottom w:val="none" w:sz="0" w:space="0" w:color="auto"/>
        <w:right w:val="none" w:sz="0" w:space="0" w:color="auto"/>
      </w:divBdr>
    </w:div>
    <w:div w:id="1810131159">
      <w:bodyDiv w:val="1"/>
      <w:marLeft w:val="0"/>
      <w:marRight w:val="0"/>
      <w:marTop w:val="0"/>
      <w:marBottom w:val="0"/>
      <w:divBdr>
        <w:top w:val="none" w:sz="0" w:space="0" w:color="auto"/>
        <w:left w:val="none" w:sz="0" w:space="0" w:color="auto"/>
        <w:bottom w:val="none" w:sz="0" w:space="0" w:color="auto"/>
        <w:right w:val="none" w:sz="0" w:space="0" w:color="auto"/>
      </w:divBdr>
      <w:divsChild>
        <w:div w:id="262299164">
          <w:marLeft w:val="0"/>
          <w:marRight w:val="0"/>
          <w:marTop w:val="0"/>
          <w:marBottom w:val="0"/>
          <w:divBdr>
            <w:top w:val="none" w:sz="0" w:space="0" w:color="auto"/>
            <w:left w:val="none" w:sz="0" w:space="0" w:color="auto"/>
            <w:bottom w:val="none" w:sz="0" w:space="0" w:color="auto"/>
            <w:right w:val="none" w:sz="0" w:space="0" w:color="auto"/>
          </w:divBdr>
          <w:divsChild>
            <w:div w:id="646856485">
              <w:marLeft w:val="0"/>
              <w:marRight w:val="0"/>
              <w:marTop w:val="0"/>
              <w:marBottom w:val="0"/>
              <w:divBdr>
                <w:top w:val="none" w:sz="0" w:space="0" w:color="auto"/>
                <w:left w:val="none" w:sz="0" w:space="0" w:color="auto"/>
                <w:bottom w:val="none" w:sz="0" w:space="0" w:color="auto"/>
                <w:right w:val="none" w:sz="0" w:space="0" w:color="auto"/>
              </w:divBdr>
              <w:divsChild>
                <w:div w:id="1084296951">
                  <w:marLeft w:val="0"/>
                  <w:marRight w:val="0"/>
                  <w:marTop w:val="0"/>
                  <w:marBottom w:val="0"/>
                  <w:divBdr>
                    <w:top w:val="none" w:sz="0" w:space="0" w:color="auto"/>
                    <w:left w:val="none" w:sz="0" w:space="0" w:color="auto"/>
                    <w:bottom w:val="none" w:sz="0" w:space="0" w:color="auto"/>
                    <w:right w:val="none" w:sz="0" w:space="0" w:color="auto"/>
                  </w:divBdr>
                  <w:divsChild>
                    <w:div w:id="433408230">
                      <w:marLeft w:val="0"/>
                      <w:marRight w:val="0"/>
                      <w:marTop w:val="0"/>
                      <w:marBottom w:val="0"/>
                      <w:divBdr>
                        <w:top w:val="none" w:sz="0" w:space="0" w:color="auto"/>
                        <w:left w:val="none" w:sz="0" w:space="0" w:color="auto"/>
                        <w:bottom w:val="none" w:sz="0" w:space="0" w:color="auto"/>
                        <w:right w:val="none" w:sz="0" w:space="0" w:color="auto"/>
                      </w:divBdr>
                      <w:divsChild>
                        <w:div w:id="807167467">
                          <w:marLeft w:val="0"/>
                          <w:marRight w:val="0"/>
                          <w:marTop w:val="0"/>
                          <w:marBottom w:val="0"/>
                          <w:divBdr>
                            <w:top w:val="none" w:sz="0" w:space="0" w:color="auto"/>
                            <w:left w:val="none" w:sz="0" w:space="0" w:color="auto"/>
                            <w:bottom w:val="none" w:sz="0" w:space="0" w:color="auto"/>
                            <w:right w:val="none" w:sz="0" w:space="0" w:color="auto"/>
                          </w:divBdr>
                          <w:divsChild>
                            <w:div w:id="787313073">
                              <w:marLeft w:val="0"/>
                              <w:marRight w:val="0"/>
                              <w:marTop w:val="0"/>
                              <w:marBottom w:val="0"/>
                              <w:divBdr>
                                <w:top w:val="none" w:sz="0" w:space="0" w:color="auto"/>
                                <w:left w:val="none" w:sz="0" w:space="0" w:color="auto"/>
                                <w:bottom w:val="none" w:sz="0" w:space="0" w:color="auto"/>
                                <w:right w:val="none" w:sz="0" w:space="0" w:color="auto"/>
                              </w:divBdr>
                              <w:divsChild>
                                <w:div w:id="1059742114">
                                  <w:marLeft w:val="0"/>
                                  <w:marRight w:val="0"/>
                                  <w:marTop w:val="0"/>
                                  <w:marBottom w:val="0"/>
                                  <w:divBdr>
                                    <w:top w:val="none" w:sz="0" w:space="0" w:color="auto"/>
                                    <w:left w:val="none" w:sz="0" w:space="0" w:color="auto"/>
                                    <w:bottom w:val="none" w:sz="0" w:space="0" w:color="auto"/>
                                    <w:right w:val="none" w:sz="0" w:space="0" w:color="auto"/>
                                  </w:divBdr>
                                  <w:divsChild>
                                    <w:div w:id="185140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7066766">
      <w:bodyDiv w:val="1"/>
      <w:marLeft w:val="0"/>
      <w:marRight w:val="0"/>
      <w:marTop w:val="0"/>
      <w:marBottom w:val="0"/>
      <w:divBdr>
        <w:top w:val="none" w:sz="0" w:space="0" w:color="auto"/>
        <w:left w:val="none" w:sz="0" w:space="0" w:color="auto"/>
        <w:bottom w:val="none" w:sz="0" w:space="0" w:color="auto"/>
        <w:right w:val="none" w:sz="0" w:space="0" w:color="auto"/>
      </w:divBdr>
    </w:div>
    <w:div w:id="1830486539">
      <w:bodyDiv w:val="1"/>
      <w:marLeft w:val="0"/>
      <w:marRight w:val="0"/>
      <w:marTop w:val="0"/>
      <w:marBottom w:val="0"/>
      <w:divBdr>
        <w:top w:val="none" w:sz="0" w:space="0" w:color="auto"/>
        <w:left w:val="none" w:sz="0" w:space="0" w:color="auto"/>
        <w:bottom w:val="none" w:sz="0" w:space="0" w:color="auto"/>
        <w:right w:val="none" w:sz="0" w:space="0" w:color="auto"/>
      </w:divBdr>
    </w:div>
    <w:div w:id="1838840231">
      <w:bodyDiv w:val="1"/>
      <w:marLeft w:val="0"/>
      <w:marRight w:val="0"/>
      <w:marTop w:val="0"/>
      <w:marBottom w:val="0"/>
      <w:divBdr>
        <w:top w:val="none" w:sz="0" w:space="0" w:color="auto"/>
        <w:left w:val="none" w:sz="0" w:space="0" w:color="auto"/>
        <w:bottom w:val="none" w:sz="0" w:space="0" w:color="auto"/>
        <w:right w:val="none" w:sz="0" w:space="0" w:color="auto"/>
      </w:divBdr>
      <w:divsChild>
        <w:div w:id="12849644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3086110">
      <w:bodyDiv w:val="1"/>
      <w:marLeft w:val="0"/>
      <w:marRight w:val="0"/>
      <w:marTop w:val="0"/>
      <w:marBottom w:val="0"/>
      <w:divBdr>
        <w:top w:val="none" w:sz="0" w:space="0" w:color="auto"/>
        <w:left w:val="none" w:sz="0" w:space="0" w:color="auto"/>
        <w:bottom w:val="none" w:sz="0" w:space="0" w:color="auto"/>
        <w:right w:val="none" w:sz="0" w:space="0" w:color="auto"/>
      </w:divBdr>
    </w:div>
    <w:div w:id="1843425656">
      <w:bodyDiv w:val="1"/>
      <w:marLeft w:val="0"/>
      <w:marRight w:val="0"/>
      <w:marTop w:val="0"/>
      <w:marBottom w:val="0"/>
      <w:divBdr>
        <w:top w:val="none" w:sz="0" w:space="0" w:color="auto"/>
        <w:left w:val="none" w:sz="0" w:space="0" w:color="auto"/>
        <w:bottom w:val="none" w:sz="0" w:space="0" w:color="auto"/>
        <w:right w:val="none" w:sz="0" w:space="0" w:color="auto"/>
      </w:divBdr>
    </w:div>
    <w:div w:id="1846239311">
      <w:bodyDiv w:val="1"/>
      <w:marLeft w:val="0"/>
      <w:marRight w:val="0"/>
      <w:marTop w:val="0"/>
      <w:marBottom w:val="0"/>
      <w:divBdr>
        <w:top w:val="none" w:sz="0" w:space="0" w:color="auto"/>
        <w:left w:val="none" w:sz="0" w:space="0" w:color="auto"/>
        <w:bottom w:val="none" w:sz="0" w:space="0" w:color="auto"/>
        <w:right w:val="none" w:sz="0" w:space="0" w:color="auto"/>
      </w:divBdr>
    </w:div>
    <w:div w:id="1852792564">
      <w:bodyDiv w:val="1"/>
      <w:marLeft w:val="0"/>
      <w:marRight w:val="0"/>
      <w:marTop w:val="0"/>
      <w:marBottom w:val="0"/>
      <w:divBdr>
        <w:top w:val="none" w:sz="0" w:space="0" w:color="auto"/>
        <w:left w:val="none" w:sz="0" w:space="0" w:color="auto"/>
        <w:bottom w:val="none" w:sz="0" w:space="0" w:color="auto"/>
        <w:right w:val="none" w:sz="0" w:space="0" w:color="auto"/>
      </w:divBdr>
      <w:divsChild>
        <w:div w:id="219371105">
          <w:marLeft w:val="0"/>
          <w:marRight w:val="0"/>
          <w:marTop w:val="0"/>
          <w:marBottom w:val="0"/>
          <w:divBdr>
            <w:top w:val="none" w:sz="0" w:space="0" w:color="auto"/>
            <w:left w:val="none" w:sz="0" w:space="0" w:color="auto"/>
            <w:bottom w:val="none" w:sz="0" w:space="0" w:color="auto"/>
            <w:right w:val="none" w:sz="0" w:space="0" w:color="auto"/>
          </w:divBdr>
          <w:divsChild>
            <w:div w:id="534922702">
              <w:marLeft w:val="0"/>
              <w:marRight w:val="0"/>
              <w:marTop w:val="0"/>
              <w:marBottom w:val="0"/>
              <w:divBdr>
                <w:top w:val="none" w:sz="0" w:space="0" w:color="auto"/>
                <w:left w:val="none" w:sz="0" w:space="0" w:color="auto"/>
                <w:bottom w:val="none" w:sz="0" w:space="0" w:color="auto"/>
                <w:right w:val="none" w:sz="0" w:space="0" w:color="auto"/>
              </w:divBdr>
              <w:divsChild>
                <w:div w:id="657073872">
                  <w:marLeft w:val="0"/>
                  <w:marRight w:val="0"/>
                  <w:marTop w:val="0"/>
                  <w:marBottom w:val="0"/>
                  <w:divBdr>
                    <w:top w:val="none" w:sz="0" w:space="0" w:color="auto"/>
                    <w:left w:val="none" w:sz="0" w:space="0" w:color="auto"/>
                    <w:bottom w:val="none" w:sz="0" w:space="0" w:color="auto"/>
                    <w:right w:val="none" w:sz="0" w:space="0" w:color="auto"/>
                  </w:divBdr>
                  <w:divsChild>
                    <w:div w:id="448820513">
                      <w:marLeft w:val="0"/>
                      <w:marRight w:val="0"/>
                      <w:marTop w:val="0"/>
                      <w:marBottom w:val="0"/>
                      <w:divBdr>
                        <w:top w:val="none" w:sz="0" w:space="0" w:color="auto"/>
                        <w:left w:val="none" w:sz="0" w:space="0" w:color="auto"/>
                        <w:bottom w:val="none" w:sz="0" w:space="0" w:color="auto"/>
                        <w:right w:val="none" w:sz="0" w:space="0" w:color="auto"/>
                      </w:divBdr>
                      <w:divsChild>
                        <w:div w:id="1952588549">
                          <w:marLeft w:val="0"/>
                          <w:marRight w:val="0"/>
                          <w:marTop w:val="0"/>
                          <w:marBottom w:val="0"/>
                          <w:divBdr>
                            <w:top w:val="none" w:sz="0" w:space="0" w:color="auto"/>
                            <w:left w:val="none" w:sz="0" w:space="0" w:color="auto"/>
                            <w:bottom w:val="none" w:sz="0" w:space="0" w:color="auto"/>
                            <w:right w:val="none" w:sz="0" w:space="0" w:color="auto"/>
                          </w:divBdr>
                          <w:divsChild>
                            <w:div w:id="721834506">
                              <w:marLeft w:val="0"/>
                              <w:marRight w:val="0"/>
                              <w:marTop w:val="0"/>
                              <w:marBottom w:val="0"/>
                              <w:divBdr>
                                <w:top w:val="none" w:sz="0" w:space="0" w:color="auto"/>
                                <w:left w:val="none" w:sz="0" w:space="0" w:color="auto"/>
                                <w:bottom w:val="none" w:sz="0" w:space="0" w:color="auto"/>
                                <w:right w:val="none" w:sz="0" w:space="0" w:color="auto"/>
                              </w:divBdr>
                              <w:divsChild>
                                <w:div w:id="2023436769">
                                  <w:marLeft w:val="0"/>
                                  <w:marRight w:val="0"/>
                                  <w:marTop w:val="0"/>
                                  <w:marBottom w:val="0"/>
                                  <w:divBdr>
                                    <w:top w:val="none" w:sz="0" w:space="0" w:color="auto"/>
                                    <w:left w:val="none" w:sz="0" w:space="0" w:color="auto"/>
                                    <w:bottom w:val="none" w:sz="0" w:space="0" w:color="auto"/>
                                    <w:right w:val="none" w:sz="0" w:space="0" w:color="auto"/>
                                  </w:divBdr>
                                  <w:divsChild>
                                    <w:div w:id="118648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7696156">
      <w:bodyDiv w:val="1"/>
      <w:marLeft w:val="0"/>
      <w:marRight w:val="0"/>
      <w:marTop w:val="0"/>
      <w:marBottom w:val="0"/>
      <w:divBdr>
        <w:top w:val="none" w:sz="0" w:space="0" w:color="auto"/>
        <w:left w:val="none" w:sz="0" w:space="0" w:color="auto"/>
        <w:bottom w:val="none" w:sz="0" w:space="0" w:color="auto"/>
        <w:right w:val="none" w:sz="0" w:space="0" w:color="auto"/>
      </w:divBdr>
    </w:div>
    <w:div w:id="1873376616">
      <w:bodyDiv w:val="1"/>
      <w:marLeft w:val="0"/>
      <w:marRight w:val="0"/>
      <w:marTop w:val="0"/>
      <w:marBottom w:val="0"/>
      <w:divBdr>
        <w:top w:val="none" w:sz="0" w:space="0" w:color="auto"/>
        <w:left w:val="none" w:sz="0" w:space="0" w:color="auto"/>
        <w:bottom w:val="none" w:sz="0" w:space="0" w:color="auto"/>
        <w:right w:val="none" w:sz="0" w:space="0" w:color="auto"/>
      </w:divBdr>
    </w:div>
    <w:div w:id="1875846049">
      <w:bodyDiv w:val="1"/>
      <w:marLeft w:val="0"/>
      <w:marRight w:val="0"/>
      <w:marTop w:val="0"/>
      <w:marBottom w:val="0"/>
      <w:divBdr>
        <w:top w:val="none" w:sz="0" w:space="0" w:color="auto"/>
        <w:left w:val="none" w:sz="0" w:space="0" w:color="auto"/>
        <w:bottom w:val="none" w:sz="0" w:space="0" w:color="auto"/>
        <w:right w:val="none" w:sz="0" w:space="0" w:color="auto"/>
      </w:divBdr>
    </w:div>
    <w:div w:id="1889607198">
      <w:bodyDiv w:val="1"/>
      <w:marLeft w:val="0"/>
      <w:marRight w:val="0"/>
      <w:marTop w:val="0"/>
      <w:marBottom w:val="0"/>
      <w:divBdr>
        <w:top w:val="none" w:sz="0" w:space="0" w:color="auto"/>
        <w:left w:val="none" w:sz="0" w:space="0" w:color="auto"/>
        <w:bottom w:val="none" w:sz="0" w:space="0" w:color="auto"/>
        <w:right w:val="none" w:sz="0" w:space="0" w:color="auto"/>
      </w:divBdr>
    </w:div>
    <w:div w:id="1896969305">
      <w:bodyDiv w:val="1"/>
      <w:marLeft w:val="0"/>
      <w:marRight w:val="0"/>
      <w:marTop w:val="0"/>
      <w:marBottom w:val="0"/>
      <w:divBdr>
        <w:top w:val="none" w:sz="0" w:space="0" w:color="auto"/>
        <w:left w:val="none" w:sz="0" w:space="0" w:color="auto"/>
        <w:bottom w:val="none" w:sz="0" w:space="0" w:color="auto"/>
        <w:right w:val="none" w:sz="0" w:space="0" w:color="auto"/>
      </w:divBdr>
    </w:div>
    <w:div w:id="1904827991">
      <w:bodyDiv w:val="1"/>
      <w:marLeft w:val="0"/>
      <w:marRight w:val="0"/>
      <w:marTop w:val="0"/>
      <w:marBottom w:val="0"/>
      <w:divBdr>
        <w:top w:val="none" w:sz="0" w:space="0" w:color="auto"/>
        <w:left w:val="none" w:sz="0" w:space="0" w:color="auto"/>
        <w:bottom w:val="none" w:sz="0" w:space="0" w:color="auto"/>
        <w:right w:val="none" w:sz="0" w:space="0" w:color="auto"/>
      </w:divBdr>
      <w:divsChild>
        <w:div w:id="1205366828">
          <w:marLeft w:val="0"/>
          <w:marRight w:val="0"/>
          <w:marTop w:val="0"/>
          <w:marBottom w:val="0"/>
          <w:divBdr>
            <w:top w:val="none" w:sz="0" w:space="0" w:color="auto"/>
            <w:left w:val="none" w:sz="0" w:space="0" w:color="auto"/>
            <w:bottom w:val="none" w:sz="0" w:space="0" w:color="auto"/>
            <w:right w:val="none" w:sz="0" w:space="0" w:color="auto"/>
          </w:divBdr>
          <w:divsChild>
            <w:div w:id="1617252740">
              <w:marLeft w:val="0"/>
              <w:marRight w:val="0"/>
              <w:marTop w:val="0"/>
              <w:marBottom w:val="0"/>
              <w:divBdr>
                <w:top w:val="none" w:sz="0" w:space="0" w:color="auto"/>
                <w:left w:val="none" w:sz="0" w:space="0" w:color="auto"/>
                <w:bottom w:val="none" w:sz="0" w:space="0" w:color="auto"/>
                <w:right w:val="none" w:sz="0" w:space="0" w:color="auto"/>
              </w:divBdr>
              <w:divsChild>
                <w:div w:id="1148089304">
                  <w:marLeft w:val="0"/>
                  <w:marRight w:val="0"/>
                  <w:marTop w:val="0"/>
                  <w:marBottom w:val="0"/>
                  <w:divBdr>
                    <w:top w:val="none" w:sz="0" w:space="0" w:color="auto"/>
                    <w:left w:val="none" w:sz="0" w:space="0" w:color="auto"/>
                    <w:bottom w:val="none" w:sz="0" w:space="0" w:color="auto"/>
                    <w:right w:val="none" w:sz="0" w:space="0" w:color="auto"/>
                  </w:divBdr>
                  <w:divsChild>
                    <w:div w:id="1823307659">
                      <w:marLeft w:val="0"/>
                      <w:marRight w:val="0"/>
                      <w:marTop w:val="0"/>
                      <w:marBottom w:val="0"/>
                      <w:divBdr>
                        <w:top w:val="none" w:sz="0" w:space="0" w:color="auto"/>
                        <w:left w:val="none" w:sz="0" w:space="0" w:color="auto"/>
                        <w:bottom w:val="none" w:sz="0" w:space="0" w:color="auto"/>
                        <w:right w:val="none" w:sz="0" w:space="0" w:color="auto"/>
                      </w:divBdr>
                      <w:divsChild>
                        <w:div w:id="422457350">
                          <w:marLeft w:val="0"/>
                          <w:marRight w:val="0"/>
                          <w:marTop w:val="0"/>
                          <w:marBottom w:val="0"/>
                          <w:divBdr>
                            <w:top w:val="none" w:sz="0" w:space="0" w:color="auto"/>
                            <w:left w:val="none" w:sz="0" w:space="0" w:color="auto"/>
                            <w:bottom w:val="none" w:sz="0" w:space="0" w:color="auto"/>
                            <w:right w:val="none" w:sz="0" w:space="0" w:color="auto"/>
                          </w:divBdr>
                          <w:divsChild>
                            <w:div w:id="267591573">
                              <w:marLeft w:val="0"/>
                              <w:marRight w:val="0"/>
                              <w:marTop w:val="0"/>
                              <w:marBottom w:val="0"/>
                              <w:divBdr>
                                <w:top w:val="none" w:sz="0" w:space="0" w:color="auto"/>
                                <w:left w:val="none" w:sz="0" w:space="0" w:color="auto"/>
                                <w:bottom w:val="none" w:sz="0" w:space="0" w:color="auto"/>
                                <w:right w:val="none" w:sz="0" w:space="0" w:color="auto"/>
                              </w:divBdr>
                              <w:divsChild>
                                <w:div w:id="1650672869">
                                  <w:marLeft w:val="0"/>
                                  <w:marRight w:val="0"/>
                                  <w:marTop w:val="0"/>
                                  <w:marBottom w:val="0"/>
                                  <w:divBdr>
                                    <w:top w:val="none" w:sz="0" w:space="0" w:color="auto"/>
                                    <w:left w:val="none" w:sz="0" w:space="0" w:color="auto"/>
                                    <w:bottom w:val="none" w:sz="0" w:space="0" w:color="auto"/>
                                    <w:right w:val="none" w:sz="0" w:space="0" w:color="auto"/>
                                  </w:divBdr>
                                  <w:divsChild>
                                    <w:div w:id="567308929">
                                      <w:marLeft w:val="0"/>
                                      <w:marRight w:val="0"/>
                                      <w:marTop w:val="0"/>
                                      <w:marBottom w:val="0"/>
                                      <w:divBdr>
                                        <w:top w:val="none" w:sz="0" w:space="0" w:color="auto"/>
                                        <w:left w:val="none" w:sz="0" w:space="0" w:color="auto"/>
                                        <w:bottom w:val="none" w:sz="0" w:space="0" w:color="auto"/>
                                        <w:right w:val="none" w:sz="0" w:space="0" w:color="auto"/>
                                      </w:divBdr>
                                      <w:divsChild>
                                        <w:div w:id="1326014495">
                                          <w:marLeft w:val="0"/>
                                          <w:marRight w:val="0"/>
                                          <w:marTop w:val="0"/>
                                          <w:marBottom w:val="0"/>
                                          <w:divBdr>
                                            <w:top w:val="none" w:sz="0" w:space="0" w:color="auto"/>
                                            <w:left w:val="none" w:sz="0" w:space="0" w:color="auto"/>
                                            <w:bottom w:val="none" w:sz="0" w:space="0" w:color="auto"/>
                                            <w:right w:val="none" w:sz="0" w:space="0" w:color="auto"/>
                                          </w:divBdr>
                                          <w:divsChild>
                                            <w:div w:id="482428932">
                                              <w:marLeft w:val="0"/>
                                              <w:marRight w:val="0"/>
                                              <w:marTop w:val="0"/>
                                              <w:marBottom w:val="0"/>
                                              <w:divBdr>
                                                <w:top w:val="none" w:sz="0" w:space="0" w:color="auto"/>
                                                <w:left w:val="none" w:sz="0" w:space="0" w:color="auto"/>
                                                <w:bottom w:val="none" w:sz="0" w:space="0" w:color="auto"/>
                                                <w:right w:val="none" w:sz="0" w:space="0" w:color="auto"/>
                                              </w:divBdr>
                                              <w:divsChild>
                                                <w:div w:id="1079138454">
                                                  <w:marLeft w:val="0"/>
                                                  <w:marRight w:val="0"/>
                                                  <w:marTop w:val="0"/>
                                                  <w:marBottom w:val="0"/>
                                                  <w:divBdr>
                                                    <w:top w:val="none" w:sz="0" w:space="0" w:color="auto"/>
                                                    <w:left w:val="none" w:sz="0" w:space="0" w:color="auto"/>
                                                    <w:bottom w:val="none" w:sz="0" w:space="0" w:color="auto"/>
                                                    <w:right w:val="none" w:sz="0" w:space="0" w:color="auto"/>
                                                  </w:divBdr>
                                                  <w:divsChild>
                                                    <w:div w:id="353920692">
                                                      <w:marLeft w:val="0"/>
                                                      <w:marRight w:val="0"/>
                                                      <w:marTop w:val="0"/>
                                                      <w:marBottom w:val="0"/>
                                                      <w:divBdr>
                                                        <w:top w:val="none" w:sz="0" w:space="0" w:color="auto"/>
                                                        <w:left w:val="none" w:sz="0" w:space="0" w:color="auto"/>
                                                        <w:bottom w:val="none" w:sz="0" w:space="0" w:color="auto"/>
                                                        <w:right w:val="none" w:sz="0" w:space="0" w:color="auto"/>
                                                      </w:divBdr>
                                                      <w:divsChild>
                                                        <w:div w:id="170959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16940379">
      <w:bodyDiv w:val="1"/>
      <w:marLeft w:val="0"/>
      <w:marRight w:val="0"/>
      <w:marTop w:val="0"/>
      <w:marBottom w:val="0"/>
      <w:divBdr>
        <w:top w:val="none" w:sz="0" w:space="0" w:color="auto"/>
        <w:left w:val="none" w:sz="0" w:space="0" w:color="auto"/>
        <w:bottom w:val="none" w:sz="0" w:space="0" w:color="auto"/>
        <w:right w:val="none" w:sz="0" w:space="0" w:color="auto"/>
      </w:divBdr>
    </w:div>
    <w:div w:id="1917133894">
      <w:bodyDiv w:val="1"/>
      <w:marLeft w:val="0"/>
      <w:marRight w:val="0"/>
      <w:marTop w:val="0"/>
      <w:marBottom w:val="0"/>
      <w:divBdr>
        <w:top w:val="none" w:sz="0" w:space="0" w:color="auto"/>
        <w:left w:val="none" w:sz="0" w:space="0" w:color="auto"/>
        <w:bottom w:val="none" w:sz="0" w:space="0" w:color="auto"/>
        <w:right w:val="none" w:sz="0" w:space="0" w:color="auto"/>
      </w:divBdr>
    </w:div>
    <w:div w:id="1924681976">
      <w:bodyDiv w:val="1"/>
      <w:marLeft w:val="0"/>
      <w:marRight w:val="0"/>
      <w:marTop w:val="0"/>
      <w:marBottom w:val="0"/>
      <w:divBdr>
        <w:top w:val="none" w:sz="0" w:space="0" w:color="auto"/>
        <w:left w:val="none" w:sz="0" w:space="0" w:color="auto"/>
        <w:bottom w:val="none" w:sz="0" w:space="0" w:color="auto"/>
        <w:right w:val="none" w:sz="0" w:space="0" w:color="auto"/>
      </w:divBdr>
    </w:div>
    <w:div w:id="1926373827">
      <w:bodyDiv w:val="1"/>
      <w:marLeft w:val="0"/>
      <w:marRight w:val="0"/>
      <w:marTop w:val="0"/>
      <w:marBottom w:val="0"/>
      <w:divBdr>
        <w:top w:val="none" w:sz="0" w:space="0" w:color="auto"/>
        <w:left w:val="none" w:sz="0" w:space="0" w:color="auto"/>
        <w:bottom w:val="none" w:sz="0" w:space="0" w:color="auto"/>
        <w:right w:val="none" w:sz="0" w:space="0" w:color="auto"/>
      </w:divBdr>
    </w:div>
    <w:div w:id="1930574430">
      <w:bodyDiv w:val="1"/>
      <w:marLeft w:val="0"/>
      <w:marRight w:val="0"/>
      <w:marTop w:val="0"/>
      <w:marBottom w:val="0"/>
      <w:divBdr>
        <w:top w:val="none" w:sz="0" w:space="0" w:color="auto"/>
        <w:left w:val="none" w:sz="0" w:space="0" w:color="auto"/>
        <w:bottom w:val="none" w:sz="0" w:space="0" w:color="auto"/>
        <w:right w:val="none" w:sz="0" w:space="0" w:color="auto"/>
      </w:divBdr>
    </w:div>
    <w:div w:id="1951619168">
      <w:bodyDiv w:val="1"/>
      <w:marLeft w:val="0"/>
      <w:marRight w:val="0"/>
      <w:marTop w:val="0"/>
      <w:marBottom w:val="0"/>
      <w:divBdr>
        <w:top w:val="none" w:sz="0" w:space="0" w:color="auto"/>
        <w:left w:val="none" w:sz="0" w:space="0" w:color="auto"/>
        <w:bottom w:val="none" w:sz="0" w:space="0" w:color="auto"/>
        <w:right w:val="none" w:sz="0" w:space="0" w:color="auto"/>
      </w:divBdr>
    </w:div>
    <w:div w:id="1952010921">
      <w:bodyDiv w:val="1"/>
      <w:marLeft w:val="0"/>
      <w:marRight w:val="0"/>
      <w:marTop w:val="0"/>
      <w:marBottom w:val="0"/>
      <w:divBdr>
        <w:top w:val="none" w:sz="0" w:space="0" w:color="auto"/>
        <w:left w:val="none" w:sz="0" w:space="0" w:color="auto"/>
        <w:bottom w:val="none" w:sz="0" w:space="0" w:color="auto"/>
        <w:right w:val="none" w:sz="0" w:space="0" w:color="auto"/>
      </w:divBdr>
    </w:div>
    <w:div w:id="1963992836">
      <w:bodyDiv w:val="1"/>
      <w:marLeft w:val="0"/>
      <w:marRight w:val="0"/>
      <w:marTop w:val="0"/>
      <w:marBottom w:val="0"/>
      <w:divBdr>
        <w:top w:val="none" w:sz="0" w:space="0" w:color="auto"/>
        <w:left w:val="none" w:sz="0" w:space="0" w:color="auto"/>
        <w:bottom w:val="none" w:sz="0" w:space="0" w:color="auto"/>
        <w:right w:val="none" w:sz="0" w:space="0" w:color="auto"/>
      </w:divBdr>
    </w:div>
    <w:div w:id="1964187981">
      <w:bodyDiv w:val="1"/>
      <w:marLeft w:val="0"/>
      <w:marRight w:val="0"/>
      <w:marTop w:val="0"/>
      <w:marBottom w:val="0"/>
      <w:divBdr>
        <w:top w:val="none" w:sz="0" w:space="0" w:color="auto"/>
        <w:left w:val="none" w:sz="0" w:space="0" w:color="auto"/>
        <w:bottom w:val="none" w:sz="0" w:space="0" w:color="auto"/>
        <w:right w:val="none" w:sz="0" w:space="0" w:color="auto"/>
      </w:divBdr>
      <w:divsChild>
        <w:div w:id="861043880">
          <w:marLeft w:val="0"/>
          <w:marRight w:val="0"/>
          <w:marTop w:val="0"/>
          <w:marBottom w:val="0"/>
          <w:divBdr>
            <w:top w:val="none" w:sz="0" w:space="0" w:color="auto"/>
            <w:left w:val="none" w:sz="0" w:space="0" w:color="auto"/>
            <w:bottom w:val="none" w:sz="0" w:space="0" w:color="auto"/>
            <w:right w:val="none" w:sz="0" w:space="0" w:color="auto"/>
          </w:divBdr>
          <w:divsChild>
            <w:div w:id="14622924">
              <w:marLeft w:val="0"/>
              <w:marRight w:val="0"/>
              <w:marTop w:val="0"/>
              <w:marBottom w:val="0"/>
              <w:divBdr>
                <w:top w:val="none" w:sz="0" w:space="0" w:color="auto"/>
                <w:left w:val="none" w:sz="0" w:space="0" w:color="auto"/>
                <w:bottom w:val="none" w:sz="0" w:space="0" w:color="auto"/>
                <w:right w:val="none" w:sz="0" w:space="0" w:color="auto"/>
              </w:divBdr>
              <w:divsChild>
                <w:div w:id="522666249">
                  <w:marLeft w:val="0"/>
                  <w:marRight w:val="0"/>
                  <w:marTop w:val="0"/>
                  <w:marBottom w:val="0"/>
                  <w:divBdr>
                    <w:top w:val="none" w:sz="0" w:space="0" w:color="auto"/>
                    <w:left w:val="none" w:sz="0" w:space="0" w:color="auto"/>
                    <w:bottom w:val="none" w:sz="0" w:space="0" w:color="auto"/>
                    <w:right w:val="none" w:sz="0" w:space="0" w:color="auto"/>
                  </w:divBdr>
                  <w:divsChild>
                    <w:div w:id="729571215">
                      <w:marLeft w:val="0"/>
                      <w:marRight w:val="0"/>
                      <w:marTop w:val="0"/>
                      <w:marBottom w:val="0"/>
                      <w:divBdr>
                        <w:top w:val="none" w:sz="0" w:space="0" w:color="auto"/>
                        <w:left w:val="none" w:sz="0" w:space="0" w:color="auto"/>
                        <w:bottom w:val="none" w:sz="0" w:space="0" w:color="auto"/>
                        <w:right w:val="none" w:sz="0" w:space="0" w:color="auto"/>
                      </w:divBdr>
                      <w:divsChild>
                        <w:div w:id="115758811">
                          <w:marLeft w:val="0"/>
                          <w:marRight w:val="0"/>
                          <w:marTop w:val="0"/>
                          <w:marBottom w:val="0"/>
                          <w:divBdr>
                            <w:top w:val="none" w:sz="0" w:space="0" w:color="auto"/>
                            <w:left w:val="none" w:sz="0" w:space="0" w:color="auto"/>
                            <w:bottom w:val="none" w:sz="0" w:space="0" w:color="auto"/>
                            <w:right w:val="none" w:sz="0" w:space="0" w:color="auto"/>
                          </w:divBdr>
                          <w:divsChild>
                            <w:div w:id="155924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5799345">
          <w:marLeft w:val="0"/>
          <w:marRight w:val="0"/>
          <w:marTop w:val="0"/>
          <w:marBottom w:val="0"/>
          <w:divBdr>
            <w:top w:val="none" w:sz="0" w:space="0" w:color="auto"/>
            <w:left w:val="none" w:sz="0" w:space="0" w:color="auto"/>
            <w:bottom w:val="none" w:sz="0" w:space="0" w:color="auto"/>
            <w:right w:val="none" w:sz="0" w:space="0" w:color="auto"/>
          </w:divBdr>
          <w:divsChild>
            <w:div w:id="1815878079">
              <w:marLeft w:val="0"/>
              <w:marRight w:val="0"/>
              <w:marTop w:val="0"/>
              <w:marBottom w:val="0"/>
              <w:divBdr>
                <w:top w:val="none" w:sz="0" w:space="0" w:color="auto"/>
                <w:left w:val="none" w:sz="0" w:space="0" w:color="auto"/>
                <w:bottom w:val="none" w:sz="0" w:space="0" w:color="auto"/>
                <w:right w:val="none" w:sz="0" w:space="0" w:color="auto"/>
              </w:divBdr>
              <w:divsChild>
                <w:div w:id="1851290131">
                  <w:marLeft w:val="0"/>
                  <w:marRight w:val="0"/>
                  <w:marTop w:val="0"/>
                  <w:marBottom w:val="0"/>
                  <w:divBdr>
                    <w:top w:val="none" w:sz="0" w:space="0" w:color="auto"/>
                    <w:left w:val="none" w:sz="0" w:space="0" w:color="auto"/>
                    <w:bottom w:val="none" w:sz="0" w:space="0" w:color="auto"/>
                    <w:right w:val="none" w:sz="0" w:space="0" w:color="auto"/>
                  </w:divBdr>
                  <w:divsChild>
                    <w:div w:id="37127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473933">
      <w:bodyDiv w:val="1"/>
      <w:marLeft w:val="0"/>
      <w:marRight w:val="0"/>
      <w:marTop w:val="0"/>
      <w:marBottom w:val="0"/>
      <w:divBdr>
        <w:top w:val="none" w:sz="0" w:space="0" w:color="auto"/>
        <w:left w:val="none" w:sz="0" w:space="0" w:color="auto"/>
        <w:bottom w:val="none" w:sz="0" w:space="0" w:color="auto"/>
        <w:right w:val="none" w:sz="0" w:space="0" w:color="auto"/>
      </w:divBdr>
    </w:div>
    <w:div w:id="2013023046">
      <w:bodyDiv w:val="1"/>
      <w:marLeft w:val="0"/>
      <w:marRight w:val="0"/>
      <w:marTop w:val="0"/>
      <w:marBottom w:val="0"/>
      <w:divBdr>
        <w:top w:val="none" w:sz="0" w:space="0" w:color="auto"/>
        <w:left w:val="none" w:sz="0" w:space="0" w:color="auto"/>
        <w:bottom w:val="none" w:sz="0" w:space="0" w:color="auto"/>
        <w:right w:val="none" w:sz="0" w:space="0" w:color="auto"/>
      </w:divBdr>
    </w:div>
    <w:div w:id="2025664720">
      <w:bodyDiv w:val="1"/>
      <w:marLeft w:val="0"/>
      <w:marRight w:val="0"/>
      <w:marTop w:val="0"/>
      <w:marBottom w:val="0"/>
      <w:divBdr>
        <w:top w:val="none" w:sz="0" w:space="0" w:color="auto"/>
        <w:left w:val="none" w:sz="0" w:space="0" w:color="auto"/>
        <w:bottom w:val="none" w:sz="0" w:space="0" w:color="auto"/>
        <w:right w:val="none" w:sz="0" w:space="0" w:color="auto"/>
      </w:divBdr>
    </w:div>
    <w:div w:id="2047094851">
      <w:bodyDiv w:val="1"/>
      <w:marLeft w:val="0"/>
      <w:marRight w:val="0"/>
      <w:marTop w:val="0"/>
      <w:marBottom w:val="0"/>
      <w:divBdr>
        <w:top w:val="none" w:sz="0" w:space="0" w:color="auto"/>
        <w:left w:val="none" w:sz="0" w:space="0" w:color="auto"/>
        <w:bottom w:val="none" w:sz="0" w:space="0" w:color="auto"/>
        <w:right w:val="none" w:sz="0" w:space="0" w:color="auto"/>
      </w:divBdr>
    </w:div>
    <w:div w:id="2056849521">
      <w:bodyDiv w:val="1"/>
      <w:marLeft w:val="0"/>
      <w:marRight w:val="0"/>
      <w:marTop w:val="0"/>
      <w:marBottom w:val="0"/>
      <w:divBdr>
        <w:top w:val="none" w:sz="0" w:space="0" w:color="auto"/>
        <w:left w:val="none" w:sz="0" w:space="0" w:color="auto"/>
        <w:bottom w:val="none" w:sz="0" w:space="0" w:color="auto"/>
        <w:right w:val="none" w:sz="0" w:space="0" w:color="auto"/>
      </w:divBdr>
    </w:div>
    <w:div w:id="2062172216">
      <w:bodyDiv w:val="1"/>
      <w:marLeft w:val="0"/>
      <w:marRight w:val="0"/>
      <w:marTop w:val="0"/>
      <w:marBottom w:val="0"/>
      <w:divBdr>
        <w:top w:val="none" w:sz="0" w:space="0" w:color="auto"/>
        <w:left w:val="none" w:sz="0" w:space="0" w:color="auto"/>
        <w:bottom w:val="none" w:sz="0" w:space="0" w:color="auto"/>
        <w:right w:val="none" w:sz="0" w:space="0" w:color="auto"/>
      </w:divBdr>
    </w:div>
    <w:div w:id="2069692610">
      <w:bodyDiv w:val="1"/>
      <w:marLeft w:val="0"/>
      <w:marRight w:val="0"/>
      <w:marTop w:val="0"/>
      <w:marBottom w:val="0"/>
      <w:divBdr>
        <w:top w:val="none" w:sz="0" w:space="0" w:color="auto"/>
        <w:left w:val="none" w:sz="0" w:space="0" w:color="auto"/>
        <w:bottom w:val="none" w:sz="0" w:space="0" w:color="auto"/>
        <w:right w:val="none" w:sz="0" w:space="0" w:color="auto"/>
      </w:divBdr>
    </w:div>
    <w:div w:id="2120641829">
      <w:bodyDiv w:val="1"/>
      <w:marLeft w:val="0"/>
      <w:marRight w:val="0"/>
      <w:marTop w:val="0"/>
      <w:marBottom w:val="0"/>
      <w:divBdr>
        <w:top w:val="none" w:sz="0" w:space="0" w:color="auto"/>
        <w:left w:val="none" w:sz="0" w:space="0" w:color="auto"/>
        <w:bottom w:val="none" w:sz="0" w:space="0" w:color="auto"/>
        <w:right w:val="none" w:sz="0" w:space="0" w:color="auto"/>
      </w:divBdr>
    </w:div>
    <w:div w:id="2131435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محس91</b:Tag>
    <b:SourceType>Book</b:SourceType>
    <b:Guid>{B9434AFF-3FE5-416B-A254-A36A46D4B227}</b:Guid>
    <b:Author>
      <b:Author>
        <b:NameList>
          <b:Person>
            <b:Last>محسنی</b:Last>
            <b:First>حامد</b:First>
          </b:Person>
        </b:NameList>
      </b:Author>
    </b:Author>
    <b:Year>1391</b:Year>
    <b:LCID>fa-IR</b:LCID>
    <b:RefOrder>1</b:RefOrder>
  </b:Source>
  <b:Source>
    <b:Tag>مپو91</b:Tag>
    <b:SourceType>Book</b:SourceType>
    <b:Guid>{8D079D8A-AFE5-4F1A-B2D1-A8343A299AB7}</b:Guid>
    <b:Author>
      <b:Author>
        <b:NameList>
          <b:Person>
            <b:Last>پورزحمتکش</b:Last>
            <b:First>م</b:First>
          </b:Person>
        </b:NameList>
      </b:Author>
    </b:Author>
    <b:Year>1391</b:Year>
    <b:RefOrder>2</b:RefOrder>
  </b:Source>
</b:Sources>
</file>

<file path=customXml/itemProps1.xml><?xml version="1.0" encoding="utf-8"?>
<ds:datastoreItem xmlns:ds="http://schemas.openxmlformats.org/officeDocument/2006/customXml" ds:itemID="{1234F229-D6F8-481B-8444-8538C0DBF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9</TotalTime>
  <Pages>73</Pages>
  <Words>16737</Words>
  <Characters>95403</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ttps://KaroonMedia.ir</dc:creator>
  <cp:lastModifiedBy>dvxc aszxc</cp:lastModifiedBy>
  <cp:revision>340</cp:revision>
  <cp:lastPrinted>2023-05-02T10:52:00Z</cp:lastPrinted>
  <dcterms:created xsi:type="dcterms:W3CDTF">2023-02-27T07:13:00Z</dcterms:created>
  <dcterms:modified xsi:type="dcterms:W3CDTF">2025-01-31T17:14:00Z</dcterms:modified>
</cp:coreProperties>
</file>